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52B2B" w14:textId="124DDCAC" w:rsidR="002531F0" w:rsidRDefault="00170623">
      <w:r>
        <w:t xml:space="preserve">Supplementary </w:t>
      </w:r>
      <w:r w:rsidR="00C75074">
        <w:t>Table 1. Descriptive characteristics of included studies.</w:t>
      </w:r>
    </w:p>
    <w:tbl>
      <w:tblPr>
        <w:tblStyle w:val="TableGrid"/>
        <w:tblW w:w="0" w:type="auto"/>
        <w:tblLook w:val="04A0" w:firstRow="1" w:lastRow="0" w:firstColumn="1" w:lastColumn="0" w:noHBand="0" w:noVBand="1"/>
      </w:tblPr>
      <w:tblGrid>
        <w:gridCol w:w="1975"/>
        <w:gridCol w:w="2250"/>
        <w:gridCol w:w="1462"/>
        <w:gridCol w:w="763"/>
        <w:gridCol w:w="918"/>
        <w:gridCol w:w="764"/>
        <w:gridCol w:w="1864"/>
        <w:gridCol w:w="1911"/>
        <w:gridCol w:w="1138"/>
      </w:tblGrid>
      <w:tr w:rsidR="00C75074" w:rsidRPr="00C75074" w14:paraId="1F8A0E24" w14:textId="1182B21C" w:rsidTr="003B68EF">
        <w:trPr>
          <w:trHeight w:val="367"/>
          <w:tblHeader/>
        </w:trPr>
        <w:tc>
          <w:tcPr>
            <w:tcW w:w="1975" w:type="dxa"/>
          </w:tcPr>
          <w:p w14:paraId="54E4A3BC" w14:textId="77777777" w:rsidR="00C75074" w:rsidRPr="00C75074" w:rsidRDefault="00C75074" w:rsidP="00C75074">
            <w:pPr>
              <w:jc w:val="center"/>
              <w:rPr>
                <w:b/>
              </w:rPr>
            </w:pPr>
            <w:r w:rsidRPr="00C75074">
              <w:rPr>
                <w:b/>
              </w:rPr>
              <w:t>Author, Year</w:t>
            </w:r>
          </w:p>
        </w:tc>
        <w:tc>
          <w:tcPr>
            <w:tcW w:w="2250" w:type="dxa"/>
          </w:tcPr>
          <w:p w14:paraId="626A3C16" w14:textId="0F98509E" w:rsidR="00C75074" w:rsidRPr="00C75074" w:rsidRDefault="00C75074" w:rsidP="00C75074">
            <w:pPr>
              <w:jc w:val="center"/>
              <w:rPr>
                <w:b/>
              </w:rPr>
            </w:pPr>
            <w:r w:rsidRPr="00C75074">
              <w:rPr>
                <w:b/>
              </w:rPr>
              <w:t>Study D</w:t>
            </w:r>
            <w:r w:rsidRPr="002420D6">
              <w:rPr>
                <w:b/>
              </w:rPr>
              <w:t>esign</w:t>
            </w:r>
            <w:r w:rsidR="000457D1">
              <w:rPr>
                <w:b/>
              </w:rPr>
              <w:t xml:space="preserve"> (Cohort/Trial Name, if applicable)</w:t>
            </w:r>
          </w:p>
        </w:tc>
        <w:tc>
          <w:tcPr>
            <w:tcW w:w="1462" w:type="dxa"/>
          </w:tcPr>
          <w:p w14:paraId="208FFB33" w14:textId="04B08859" w:rsidR="00C75074" w:rsidRPr="00C75074" w:rsidRDefault="00C75074" w:rsidP="00C75074">
            <w:pPr>
              <w:jc w:val="center"/>
              <w:rPr>
                <w:b/>
              </w:rPr>
            </w:pPr>
            <w:r w:rsidRPr="00C75074">
              <w:rPr>
                <w:b/>
              </w:rPr>
              <w:t>Study Country</w:t>
            </w:r>
          </w:p>
        </w:tc>
        <w:tc>
          <w:tcPr>
            <w:tcW w:w="763" w:type="dxa"/>
          </w:tcPr>
          <w:p w14:paraId="4EA499E2" w14:textId="6A88FF6C" w:rsidR="00C75074" w:rsidRPr="00C75074" w:rsidRDefault="00C75074" w:rsidP="00C75074">
            <w:pPr>
              <w:jc w:val="center"/>
              <w:rPr>
                <w:b/>
              </w:rPr>
            </w:pPr>
            <w:r w:rsidRPr="00C75074">
              <w:rPr>
                <w:b/>
              </w:rPr>
              <w:t>Study N</w:t>
            </w:r>
            <w:r w:rsidRPr="002420D6">
              <w:rPr>
                <w:b/>
                <w:vertAlign w:val="superscript"/>
              </w:rPr>
              <w:t>1</w:t>
            </w:r>
          </w:p>
        </w:tc>
        <w:tc>
          <w:tcPr>
            <w:tcW w:w="918" w:type="dxa"/>
          </w:tcPr>
          <w:p w14:paraId="54F1B797" w14:textId="77777777" w:rsidR="007B607D" w:rsidRDefault="002420D6" w:rsidP="00C75074">
            <w:pPr>
              <w:jc w:val="center"/>
              <w:rPr>
                <w:b/>
              </w:rPr>
            </w:pPr>
            <w:r w:rsidRPr="002420D6">
              <w:rPr>
                <w:b/>
              </w:rPr>
              <w:t>Mean</w:t>
            </w:r>
            <w:r w:rsidR="007B607D">
              <w:rPr>
                <w:b/>
              </w:rPr>
              <w:t>/</w:t>
            </w:r>
          </w:p>
          <w:p w14:paraId="58BD861B" w14:textId="5959612C" w:rsidR="00C75074" w:rsidRPr="00C75074" w:rsidRDefault="007B607D" w:rsidP="00C75074">
            <w:pPr>
              <w:jc w:val="center"/>
              <w:rPr>
                <w:b/>
              </w:rPr>
            </w:pPr>
            <w:r>
              <w:rPr>
                <w:b/>
              </w:rPr>
              <w:t>Median</w:t>
            </w:r>
            <w:r w:rsidR="002420D6" w:rsidRPr="002420D6">
              <w:rPr>
                <w:b/>
              </w:rPr>
              <w:t xml:space="preserve"> age</w:t>
            </w:r>
          </w:p>
        </w:tc>
        <w:tc>
          <w:tcPr>
            <w:tcW w:w="764" w:type="dxa"/>
          </w:tcPr>
          <w:p w14:paraId="79CE99B7" w14:textId="18A6B857" w:rsidR="00C75074" w:rsidRPr="00C75074" w:rsidRDefault="002420D6" w:rsidP="00C75074">
            <w:pPr>
              <w:jc w:val="center"/>
              <w:rPr>
                <w:b/>
              </w:rPr>
            </w:pPr>
            <w:r w:rsidRPr="002420D6">
              <w:rPr>
                <w:b/>
              </w:rPr>
              <w:t>% Male</w:t>
            </w:r>
          </w:p>
        </w:tc>
        <w:tc>
          <w:tcPr>
            <w:tcW w:w="1864" w:type="dxa"/>
          </w:tcPr>
          <w:p w14:paraId="05EBEE81" w14:textId="77777777" w:rsidR="00C75074" w:rsidRPr="00C75074" w:rsidRDefault="00C75074" w:rsidP="00C75074">
            <w:pPr>
              <w:jc w:val="center"/>
              <w:rPr>
                <w:b/>
              </w:rPr>
            </w:pPr>
            <w:r w:rsidRPr="00C75074">
              <w:rPr>
                <w:b/>
              </w:rPr>
              <w:t>Mutation(s) Assessed</w:t>
            </w:r>
          </w:p>
        </w:tc>
        <w:tc>
          <w:tcPr>
            <w:tcW w:w="1911" w:type="dxa"/>
          </w:tcPr>
          <w:p w14:paraId="4729896E" w14:textId="2F9FF8EF" w:rsidR="00C75074" w:rsidRPr="00C75074" w:rsidRDefault="00C75074" w:rsidP="00C75074">
            <w:pPr>
              <w:jc w:val="center"/>
              <w:rPr>
                <w:b/>
              </w:rPr>
            </w:pPr>
            <w:r w:rsidRPr="00C75074">
              <w:rPr>
                <w:b/>
              </w:rPr>
              <w:t>Mutation Assessment Method</w:t>
            </w:r>
            <w:r w:rsidR="00037961">
              <w:rPr>
                <w:b/>
              </w:rPr>
              <w:t>(s)</w:t>
            </w:r>
          </w:p>
        </w:tc>
        <w:tc>
          <w:tcPr>
            <w:tcW w:w="1138" w:type="dxa"/>
          </w:tcPr>
          <w:p w14:paraId="5DF79797" w14:textId="0132CCFE" w:rsidR="00C75074" w:rsidRPr="002420D6" w:rsidRDefault="00C75074" w:rsidP="003B68EF">
            <w:pPr>
              <w:jc w:val="center"/>
              <w:rPr>
                <w:b/>
              </w:rPr>
            </w:pPr>
            <w:r w:rsidRPr="002420D6">
              <w:rPr>
                <w:b/>
              </w:rPr>
              <w:t>Survival Data?</w:t>
            </w:r>
          </w:p>
        </w:tc>
      </w:tr>
      <w:tr w:rsidR="00C75074" w:rsidRPr="00C75074" w14:paraId="65D187C5" w14:textId="7E7F5744" w:rsidTr="003B68EF">
        <w:trPr>
          <w:trHeight w:val="457"/>
        </w:trPr>
        <w:tc>
          <w:tcPr>
            <w:tcW w:w="1975" w:type="dxa"/>
          </w:tcPr>
          <w:p w14:paraId="0E4D3201" w14:textId="60AF5FAB" w:rsidR="00C75074" w:rsidRPr="00C75074" w:rsidRDefault="00C75074" w:rsidP="00C75074">
            <w:r>
              <w:t>Ades, 2015</w:t>
            </w:r>
            <w:r w:rsidR="00170623">
              <w:fldChar w:fldCharType="begin">
                <w:fldData xml:space="preserve">PEVuZE5vdGU+PENpdGU+PEF1dGhvcj5BZGVzPC9BdXRob3I+PFllYXI+MjAxNTwvWWVhcj48UmVj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</w:fldData>
              </w:fldChar>
            </w:r>
            <w:r w:rsidR="00170623">
              <w:instrText xml:space="preserve"> ADDIN EN.CITE </w:instrText>
            </w:r>
            <w:r w:rsidR="00170623">
              <w:fldChar w:fldCharType="begin">
                <w:fldData xml:space="preserve">PEVuZE5vdGU+PENpdGU+PEF1dGhvcj5BZGVzPC9BdXRob3I+PFllYXI+MjAxNTwvWWVhcj48UmVj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w:t>
            </w:r>
            <w:r w:rsidR="00170623">
              <w:fldChar w:fldCharType="end"/>
            </w:r>
          </w:p>
        </w:tc>
        <w:tc>
          <w:tcPr>
            <w:tcW w:w="2250" w:type="dxa"/>
          </w:tcPr>
          <w:p w14:paraId="4284094F" w14:textId="619DD667" w:rsidR="00C75074" w:rsidRPr="00C75074" w:rsidRDefault="00C75074" w:rsidP="00C75074">
            <w:r>
              <w:t xml:space="preserve">Retrospective </w:t>
            </w:r>
            <w:r w:rsidR="0009646D">
              <w:t>observational</w:t>
            </w:r>
          </w:p>
        </w:tc>
        <w:tc>
          <w:tcPr>
            <w:tcW w:w="1462" w:type="dxa"/>
          </w:tcPr>
          <w:p w14:paraId="5E65F756" w14:textId="241A7755" w:rsidR="00C75074" w:rsidRPr="00C75074" w:rsidRDefault="00C75074" w:rsidP="00C75074">
            <w:r>
              <w:t>USA</w:t>
            </w:r>
          </w:p>
        </w:tc>
        <w:tc>
          <w:tcPr>
            <w:tcW w:w="763" w:type="dxa"/>
          </w:tcPr>
          <w:p w14:paraId="08CE7DB4" w14:textId="4A2A264C" w:rsidR="00C75074" w:rsidRPr="00C75074" w:rsidRDefault="00C75074" w:rsidP="00C75074">
            <w:r>
              <w:t>172</w:t>
            </w:r>
          </w:p>
        </w:tc>
        <w:tc>
          <w:tcPr>
            <w:tcW w:w="918" w:type="dxa"/>
          </w:tcPr>
          <w:p w14:paraId="7DE45C29" w14:textId="4176ABFC" w:rsidR="00C75074" w:rsidRPr="00C75074" w:rsidRDefault="002420D6" w:rsidP="00C75074">
            <w:r>
              <w:t>62</w:t>
            </w:r>
          </w:p>
        </w:tc>
        <w:tc>
          <w:tcPr>
            <w:tcW w:w="764" w:type="dxa"/>
          </w:tcPr>
          <w:p w14:paraId="3CB07B38" w14:textId="17F125A8" w:rsidR="00C75074" w:rsidRPr="00C75074" w:rsidRDefault="002420D6" w:rsidP="00C75074">
            <w:r>
              <w:t>59.9%</w:t>
            </w:r>
          </w:p>
        </w:tc>
        <w:tc>
          <w:tcPr>
            <w:tcW w:w="1864" w:type="dxa"/>
          </w:tcPr>
          <w:p w14:paraId="5973E397" w14:textId="47A1D757" w:rsidR="00C75074" w:rsidRPr="00C75074" w:rsidRDefault="002420D6" w:rsidP="00C75074">
            <w:r>
              <w:t>KRAS</w:t>
            </w:r>
          </w:p>
        </w:tc>
        <w:tc>
          <w:tcPr>
            <w:tcW w:w="1911" w:type="dxa"/>
          </w:tcPr>
          <w:p w14:paraId="4DEF064D" w14:textId="58A9801B" w:rsidR="00C75074" w:rsidRPr="00C75074" w:rsidRDefault="002420D6" w:rsidP="00C75074">
            <w:r>
              <w:t>MAS-PCR</w:t>
            </w:r>
          </w:p>
        </w:tc>
        <w:tc>
          <w:tcPr>
            <w:tcW w:w="1138" w:type="dxa"/>
          </w:tcPr>
          <w:p w14:paraId="7643BC9E" w14:textId="77777777" w:rsidR="00C75074" w:rsidRPr="00C75074" w:rsidRDefault="00C75074" w:rsidP="003B68EF">
            <w:pPr>
              <w:jc w:val="center"/>
            </w:pPr>
          </w:p>
        </w:tc>
      </w:tr>
      <w:tr w:rsidR="00C75074" w:rsidRPr="00C75074" w14:paraId="282CC61C" w14:textId="1FA7EF6A" w:rsidTr="003B68EF">
        <w:trPr>
          <w:trHeight w:val="457"/>
        </w:trPr>
        <w:tc>
          <w:tcPr>
            <w:tcW w:w="1975" w:type="dxa"/>
          </w:tcPr>
          <w:p w14:paraId="32527B91" w14:textId="78A068E6" w:rsidR="00C75074" w:rsidRPr="00C75074" w:rsidRDefault="00C75074" w:rsidP="00C75074">
            <w:r>
              <w:t>Allard, 2015</w:t>
            </w:r>
            <w:r w:rsidR="00170623">
              <w:fldChar w:fldCharType="begin">
                <w:fldData xml:space="preserve">PEVuZE5vdGU+PENpdGU+PEF1dGhvcj5BbGxhcmQ8L0F1dGhvcj48WWVhcj4yMDE1PC9ZZWFyPjxS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</w:fldData>
              </w:fldChar>
            </w:r>
            <w:r w:rsidR="00170623">
              <w:instrText xml:space="preserve"> ADDIN EN.CITE </w:instrText>
            </w:r>
            <w:r w:rsidR="00170623">
              <w:fldChar w:fldCharType="begin">
                <w:fldData xml:space="preserve">PEVuZE5vdGU+PENpdGU+PEF1dGhvcj5BbGxhcmQ8L0F1dGhvcj48WWVhcj4yMDE1PC9ZZWFyPjxS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2</w:t>
            </w:r>
            <w:r w:rsidR="00170623">
              <w:fldChar w:fldCharType="end"/>
            </w:r>
          </w:p>
        </w:tc>
        <w:tc>
          <w:tcPr>
            <w:tcW w:w="2250" w:type="dxa"/>
          </w:tcPr>
          <w:p w14:paraId="215B2BD7" w14:textId="33A08C87" w:rsidR="00C75074" w:rsidRPr="00C75074" w:rsidRDefault="00C75074" w:rsidP="00C75074">
            <w:r>
              <w:t xml:space="preserve">Prospective </w:t>
            </w:r>
            <w:r w:rsidR="0009646D">
              <w:t>observational</w:t>
            </w:r>
          </w:p>
        </w:tc>
        <w:tc>
          <w:tcPr>
            <w:tcW w:w="1462" w:type="dxa"/>
          </w:tcPr>
          <w:p w14:paraId="41AD997E" w14:textId="623282CD" w:rsidR="00C75074" w:rsidRPr="00C75074" w:rsidRDefault="00C75074" w:rsidP="00C75074">
            <w:r>
              <w:t>France</w:t>
            </w:r>
          </w:p>
        </w:tc>
        <w:tc>
          <w:tcPr>
            <w:tcW w:w="763" w:type="dxa"/>
          </w:tcPr>
          <w:p w14:paraId="3BE64E11" w14:textId="720589A8" w:rsidR="00C75074" w:rsidRPr="00C75074" w:rsidRDefault="00C75074" w:rsidP="00C75074">
            <w:r>
              <w:t>1659</w:t>
            </w:r>
          </w:p>
        </w:tc>
        <w:tc>
          <w:tcPr>
            <w:tcW w:w="918" w:type="dxa"/>
          </w:tcPr>
          <w:p w14:paraId="77F6B0DC" w14:textId="3B8FCC2B" w:rsidR="00C75074" w:rsidRPr="00C75074" w:rsidRDefault="002420D6" w:rsidP="00C75074">
            <w:r>
              <w:t>65.7</w:t>
            </w:r>
          </w:p>
        </w:tc>
        <w:tc>
          <w:tcPr>
            <w:tcW w:w="764" w:type="dxa"/>
          </w:tcPr>
          <w:p w14:paraId="4DEBCFC6" w14:textId="01A1DE8E" w:rsidR="00C75074" w:rsidRPr="00C75074" w:rsidRDefault="002420D6" w:rsidP="00C75074">
            <w:r>
              <w:t>55.8%</w:t>
            </w:r>
          </w:p>
        </w:tc>
        <w:tc>
          <w:tcPr>
            <w:tcW w:w="1864" w:type="dxa"/>
          </w:tcPr>
          <w:p w14:paraId="6A8EAF7A" w14:textId="33816DE1" w:rsidR="00C75074" w:rsidRPr="00C75074" w:rsidRDefault="002420D6" w:rsidP="00C75074">
            <w:r>
              <w:t>KRAS, BRAF, NRAS</w:t>
            </w:r>
          </w:p>
        </w:tc>
        <w:tc>
          <w:tcPr>
            <w:tcW w:w="1911" w:type="dxa"/>
          </w:tcPr>
          <w:p w14:paraId="7EEEBF45" w14:textId="1F5E013F" w:rsidR="00C75074" w:rsidRPr="00C75074" w:rsidRDefault="002420D6" w:rsidP="00C75074">
            <w:r>
              <w:t>HRM, MAS-PCR</w:t>
            </w:r>
          </w:p>
        </w:tc>
        <w:tc>
          <w:tcPr>
            <w:tcW w:w="1138" w:type="dxa"/>
          </w:tcPr>
          <w:p w14:paraId="08986C49" w14:textId="77777777" w:rsidR="00C75074" w:rsidRPr="00C75074" w:rsidRDefault="00C75074" w:rsidP="003B68EF">
            <w:pPr>
              <w:jc w:val="center"/>
            </w:pPr>
          </w:p>
        </w:tc>
      </w:tr>
      <w:tr w:rsidR="00C75074" w:rsidRPr="00C75074" w14:paraId="7B993557" w14:textId="5A7ED787" w:rsidTr="003B68EF">
        <w:trPr>
          <w:trHeight w:val="457"/>
        </w:trPr>
        <w:tc>
          <w:tcPr>
            <w:tcW w:w="1975" w:type="dxa"/>
          </w:tcPr>
          <w:p w14:paraId="58B8E661" w14:textId="69D9FBAC" w:rsidR="00C75074" w:rsidRPr="00C75074" w:rsidRDefault="00C75074" w:rsidP="00C75074">
            <w:r>
              <w:t>Alonso-Espinaco 2014</w:t>
            </w:r>
            <w:r w:rsidR="00170623">
              <w:fldChar w:fldCharType="begin">
                <w:fldData xml:space="preserve">PEVuZE5vdGU+PENpdGU+PEF1dGhvcj5BbG9uc28tRXNwaW5hY288L0F1dGhvcj48WWVhcj4yMDE0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</w:fldData>
              </w:fldChar>
            </w:r>
            <w:r w:rsidR="00170623">
              <w:instrText xml:space="preserve"> ADDIN EN.CITE </w:instrText>
            </w:r>
            <w:r w:rsidR="00170623">
              <w:fldChar w:fldCharType="begin">
                <w:fldData xml:space="preserve">PEVuZE5vdGU+PENpdGU+PEF1dGhvcj5BbG9uc28tRXNwaW5hY288L0F1dGhvcj48WWVhcj4yMDE0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3</w:t>
            </w:r>
            <w:r w:rsidR="00170623">
              <w:fldChar w:fldCharType="end"/>
            </w:r>
          </w:p>
        </w:tc>
        <w:tc>
          <w:tcPr>
            <w:tcW w:w="2250" w:type="dxa"/>
          </w:tcPr>
          <w:p w14:paraId="486AF8A5" w14:textId="4548BCB2" w:rsidR="00C75074" w:rsidRPr="00C75074" w:rsidRDefault="00C75074" w:rsidP="00C75074">
            <w:r>
              <w:t xml:space="preserve">Retrospective </w:t>
            </w:r>
            <w:r w:rsidR="0009646D">
              <w:t>observational</w:t>
            </w:r>
          </w:p>
        </w:tc>
        <w:tc>
          <w:tcPr>
            <w:tcW w:w="1462" w:type="dxa"/>
          </w:tcPr>
          <w:p w14:paraId="4AD1B0E0" w14:textId="4E8785D5" w:rsidR="00C75074" w:rsidRPr="00C75074" w:rsidRDefault="00C75074" w:rsidP="00C75074">
            <w:r>
              <w:t>Spain</w:t>
            </w:r>
          </w:p>
        </w:tc>
        <w:tc>
          <w:tcPr>
            <w:tcW w:w="763" w:type="dxa"/>
          </w:tcPr>
          <w:p w14:paraId="697B6088" w14:textId="5A3FC25F" w:rsidR="00C75074" w:rsidRPr="00C75074" w:rsidRDefault="00C75074" w:rsidP="00C75074">
            <w:r>
              <w:t>134</w:t>
            </w:r>
          </w:p>
        </w:tc>
        <w:tc>
          <w:tcPr>
            <w:tcW w:w="918" w:type="dxa"/>
          </w:tcPr>
          <w:p w14:paraId="7097244B" w14:textId="179E5255" w:rsidR="00C75074" w:rsidRPr="00C75074" w:rsidRDefault="002420D6" w:rsidP="00C75074">
            <w:r>
              <w:t>61.7</w:t>
            </w:r>
          </w:p>
        </w:tc>
        <w:tc>
          <w:tcPr>
            <w:tcW w:w="764" w:type="dxa"/>
          </w:tcPr>
          <w:p w14:paraId="71583A11" w14:textId="66161F97" w:rsidR="00C75074" w:rsidRPr="00C75074" w:rsidRDefault="002420D6" w:rsidP="00C75074">
            <w:r>
              <w:t>62.7%</w:t>
            </w:r>
          </w:p>
        </w:tc>
        <w:tc>
          <w:tcPr>
            <w:tcW w:w="1864" w:type="dxa"/>
          </w:tcPr>
          <w:p w14:paraId="60B8A2DF" w14:textId="4F49C73C" w:rsidR="00C75074" w:rsidRPr="00C75074" w:rsidRDefault="002420D6" w:rsidP="00C75074">
            <w:r>
              <w:t>KRAS, BRAF</w:t>
            </w:r>
          </w:p>
        </w:tc>
        <w:tc>
          <w:tcPr>
            <w:tcW w:w="1911" w:type="dxa"/>
          </w:tcPr>
          <w:p w14:paraId="264D393A" w14:textId="708917E8" w:rsidR="00C75074" w:rsidRPr="00C75074" w:rsidRDefault="002420D6" w:rsidP="00C75074">
            <w:r>
              <w:t>S/D, MAS-PCR</w:t>
            </w:r>
          </w:p>
        </w:tc>
        <w:tc>
          <w:tcPr>
            <w:tcW w:w="1138" w:type="dxa"/>
          </w:tcPr>
          <w:p w14:paraId="4F1F39EC" w14:textId="6C527AF7" w:rsidR="00C75074" w:rsidRPr="00C75074" w:rsidRDefault="00571067" w:rsidP="003B68EF">
            <w:pPr>
              <w:jc w:val="center"/>
            </w:pPr>
            <w:r>
              <w:t>Y</w:t>
            </w:r>
          </w:p>
        </w:tc>
      </w:tr>
      <w:tr w:rsidR="00C75074" w:rsidRPr="00C75074" w14:paraId="08C9093D" w14:textId="77777777" w:rsidTr="003B68EF">
        <w:trPr>
          <w:trHeight w:val="457"/>
        </w:trPr>
        <w:tc>
          <w:tcPr>
            <w:tcW w:w="1975" w:type="dxa"/>
          </w:tcPr>
          <w:p w14:paraId="142386DD" w14:textId="428B17D7" w:rsidR="00C75074" w:rsidRDefault="00C75074" w:rsidP="00C75074">
            <w:r>
              <w:t>Amado, 2008</w:t>
            </w:r>
            <w:r w:rsidR="00170623">
              <w:fldChar w:fldCharType="begin">
                <w:fldData xml:space="preserve">PEVuZE5vdGU+PENpdGU+PEF1dGhvcj5BbWFkbzwvQXV0aG9yPjxZZWFyPjIwMDg8L1llYXI+PFJl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</w:fldData>
              </w:fldChar>
            </w:r>
            <w:r w:rsidR="00170623">
              <w:instrText xml:space="preserve"> ADDIN EN.CITE </w:instrText>
            </w:r>
            <w:r w:rsidR="00170623">
              <w:fldChar w:fldCharType="begin">
                <w:fldData xml:space="preserve">PEVuZE5vdGU+PENpdGU+PEF1dGhvcj5BbWFkbzwvQXV0aG9yPjxZZWFyPjIwMDg8L1llYXI+PFJl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</w:fldData>
              </w:fldChar>
            </w:r>
            <w:r w:rsidR="00170623">
              <w:instrText xml:space="preserve"> ADDIN EN.CITE.DATA </w:instrText>
            </w:r>
            <w:r w:rsidR="00170623">
              <w:fldChar w:fldCharType="end"/>
            </w:r>
            <w:r w:rsidR="00170623">
              <w:fldChar w:fldCharType="separate"/>
            </w:r>
            <w:r w:rsidR="00170623" w:rsidRPr="00170623">
              <w:rPr>
                <w:noProof/>
                <w:vertAlign w:val="superscript"/>
              </w:rPr>
              <w:t>4</w:t>
            </w:r>
            <w:r w:rsidR="00170623">
              <w:fldChar w:fldCharType="end"/>
            </w:r>
          </w:p>
        </w:tc>
        <w:tc>
          <w:tcPr>
            <w:tcW w:w="2250" w:type="dxa"/>
          </w:tcPr>
          <w:p w14:paraId="31F98349" w14:textId="52D052C2" w:rsidR="00C75074" w:rsidRPr="00C75074" w:rsidRDefault="00C75074" w:rsidP="00C75074">
            <w:r>
              <w:t>RCT</w:t>
            </w:r>
          </w:p>
        </w:tc>
        <w:tc>
          <w:tcPr>
            <w:tcW w:w="1462" w:type="dxa"/>
          </w:tcPr>
          <w:p w14:paraId="4C2E476F" w14:textId="62C28957" w:rsidR="00C75074" w:rsidRPr="00C75074" w:rsidRDefault="00C75074" w:rsidP="00C75074">
            <w:r>
              <w:t>Multicount</w:t>
            </w:r>
            <w:r w:rsidR="007B607D">
              <w:t>r</w:t>
            </w:r>
            <w:r>
              <w:t>y</w:t>
            </w:r>
          </w:p>
        </w:tc>
        <w:tc>
          <w:tcPr>
            <w:tcW w:w="763" w:type="dxa"/>
          </w:tcPr>
          <w:p w14:paraId="267744D8" w14:textId="63C3D32B" w:rsidR="00C75074" w:rsidRPr="00C75074" w:rsidRDefault="00C75074" w:rsidP="00C75074">
            <w:r>
              <w:t>219</w:t>
            </w:r>
          </w:p>
        </w:tc>
        <w:tc>
          <w:tcPr>
            <w:tcW w:w="918" w:type="dxa"/>
          </w:tcPr>
          <w:p w14:paraId="28D49C3E" w14:textId="5BDD48F8" w:rsidR="00C75074" w:rsidRPr="00C75074" w:rsidRDefault="002420D6" w:rsidP="00C75074">
            <w:r>
              <w:t>62</w:t>
            </w:r>
          </w:p>
        </w:tc>
        <w:tc>
          <w:tcPr>
            <w:tcW w:w="764" w:type="dxa"/>
          </w:tcPr>
          <w:p w14:paraId="7F7AB922" w14:textId="2E03DA04" w:rsidR="00C75074" w:rsidRPr="00C75074" w:rsidRDefault="002420D6" w:rsidP="00C75074">
            <w:r>
              <w:t>63.9%</w:t>
            </w:r>
          </w:p>
        </w:tc>
        <w:tc>
          <w:tcPr>
            <w:tcW w:w="1864" w:type="dxa"/>
          </w:tcPr>
          <w:p w14:paraId="221D398D" w14:textId="41007247" w:rsidR="00C75074" w:rsidRPr="00C75074" w:rsidRDefault="002420D6" w:rsidP="00C75074">
            <w:r>
              <w:t>KRAS</w:t>
            </w:r>
          </w:p>
        </w:tc>
        <w:tc>
          <w:tcPr>
            <w:tcW w:w="1911" w:type="dxa"/>
          </w:tcPr>
          <w:p w14:paraId="563594C9" w14:textId="6C8B0D94" w:rsidR="00C75074" w:rsidRPr="00C75074" w:rsidRDefault="002420D6" w:rsidP="00C75074">
            <w:r>
              <w:t>MAS-PCR</w:t>
            </w:r>
          </w:p>
        </w:tc>
        <w:tc>
          <w:tcPr>
            <w:tcW w:w="1138" w:type="dxa"/>
          </w:tcPr>
          <w:p w14:paraId="6099D68F" w14:textId="33443C3C" w:rsidR="00C75074" w:rsidRPr="00C75074" w:rsidRDefault="00571067" w:rsidP="003B68EF">
            <w:pPr>
              <w:jc w:val="center"/>
            </w:pPr>
            <w:r>
              <w:t>Y</w:t>
            </w:r>
          </w:p>
        </w:tc>
      </w:tr>
      <w:tr w:rsidR="00250FF4" w:rsidRPr="00C75074" w14:paraId="7FB06AE0" w14:textId="77777777" w:rsidTr="003B68EF">
        <w:trPr>
          <w:trHeight w:val="457"/>
        </w:trPr>
        <w:tc>
          <w:tcPr>
            <w:tcW w:w="1975" w:type="dxa"/>
          </w:tcPr>
          <w:p w14:paraId="64882909" w14:textId="3B63B498" w:rsidR="00250FF4" w:rsidRDefault="00250FF4" w:rsidP="00C75074">
            <w:r>
              <w:t>Antonuzzo, 2015</w:t>
            </w:r>
            <w:r w:rsidR="00170623">
              <w:fldChar w:fldCharType="begin">
                <w:fldData xml:space="preserve">PEVuZE5vdGU+PENpdGU+PEF1dGhvcj5BbnRvbnV6em88L0F1dGhvcj48WWVhcj4yMDE1PC9ZZWFy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</w:fldData>
              </w:fldChar>
            </w:r>
            <w:r w:rsidR="00170623">
              <w:instrText xml:space="preserve"> ADDIN EN.CITE </w:instrText>
            </w:r>
            <w:r w:rsidR="00170623">
              <w:fldChar w:fldCharType="begin">
                <w:fldData xml:space="preserve">PEVuZE5vdGU+PENpdGU+PEF1dGhvcj5BbnRvbnV6em88L0F1dGhvcj48WWVhcj4yMDE1PC9ZZWFy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5</w:t>
            </w:r>
            <w:r w:rsidR="00170623">
              <w:fldChar w:fldCharType="end"/>
            </w:r>
          </w:p>
        </w:tc>
        <w:tc>
          <w:tcPr>
            <w:tcW w:w="2250" w:type="dxa"/>
          </w:tcPr>
          <w:p w14:paraId="569B3927" w14:textId="5686280F" w:rsidR="00250FF4" w:rsidRDefault="00250FF4" w:rsidP="00C75074">
            <w:r>
              <w:t>Phase IV Trial (OBELIX)</w:t>
            </w:r>
          </w:p>
        </w:tc>
        <w:tc>
          <w:tcPr>
            <w:tcW w:w="1462" w:type="dxa"/>
          </w:tcPr>
          <w:p w14:paraId="1BEC62D0" w14:textId="278D3BC5" w:rsidR="00250FF4" w:rsidRDefault="00250FF4" w:rsidP="00C75074">
            <w:r>
              <w:t>Italy</w:t>
            </w:r>
          </w:p>
        </w:tc>
        <w:tc>
          <w:tcPr>
            <w:tcW w:w="763" w:type="dxa"/>
          </w:tcPr>
          <w:p w14:paraId="569790A4" w14:textId="0C4324CE" w:rsidR="00250FF4" w:rsidRDefault="00250FF4" w:rsidP="00C75074">
            <w:r>
              <w:t>34</w:t>
            </w:r>
          </w:p>
        </w:tc>
        <w:tc>
          <w:tcPr>
            <w:tcW w:w="918" w:type="dxa"/>
          </w:tcPr>
          <w:p w14:paraId="0F94BD92" w14:textId="0E1107F0" w:rsidR="00250FF4" w:rsidRDefault="00250FF4" w:rsidP="00C75074">
            <w:r>
              <w:t>63</w:t>
            </w:r>
          </w:p>
        </w:tc>
        <w:tc>
          <w:tcPr>
            <w:tcW w:w="764" w:type="dxa"/>
          </w:tcPr>
          <w:p w14:paraId="58394348" w14:textId="61C63EED" w:rsidR="00250FF4" w:rsidRDefault="00250FF4" w:rsidP="00C75074">
            <w:r>
              <w:t>56.4%</w:t>
            </w:r>
          </w:p>
        </w:tc>
        <w:tc>
          <w:tcPr>
            <w:tcW w:w="1864" w:type="dxa"/>
          </w:tcPr>
          <w:p w14:paraId="27D718AB" w14:textId="1447BEAA" w:rsidR="00250FF4" w:rsidRDefault="00250FF4" w:rsidP="00C75074">
            <w:r>
              <w:t>KRAS, BRAF</w:t>
            </w:r>
          </w:p>
        </w:tc>
        <w:tc>
          <w:tcPr>
            <w:tcW w:w="1911" w:type="dxa"/>
          </w:tcPr>
          <w:p w14:paraId="01DA271A" w14:textId="4D1C1B67" w:rsidR="00250FF4" w:rsidRDefault="00250FF4" w:rsidP="00C75074">
            <w:r>
              <w:t>HRM, S/D</w:t>
            </w:r>
          </w:p>
        </w:tc>
        <w:tc>
          <w:tcPr>
            <w:tcW w:w="1138" w:type="dxa"/>
          </w:tcPr>
          <w:p w14:paraId="291AAECB" w14:textId="77777777" w:rsidR="00250FF4" w:rsidRPr="00C75074" w:rsidRDefault="00250FF4" w:rsidP="003B68EF">
            <w:pPr>
              <w:jc w:val="center"/>
            </w:pPr>
          </w:p>
        </w:tc>
      </w:tr>
      <w:tr w:rsidR="0051045E" w:rsidRPr="00C75074" w14:paraId="54AD9353" w14:textId="77777777" w:rsidTr="003B68EF">
        <w:trPr>
          <w:trHeight w:val="457"/>
        </w:trPr>
        <w:tc>
          <w:tcPr>
            <w:tcW w:w="1975" w:type="dxa"/>
          </w:tcPr>
          <w:p w14:paraId="6A6630F2" w14:textId="6AFA43AC" w:rsidR="0051045E" w:rsidRDefault="0051045E" w:rsidP="00C75074">
            <w:r>
              <w:t>Astudillo-de la Vega, 2011</w:t>
            </w:r>
            <w:r w:rsidR="00170623">
              <w:fldChar w:fldCharType="begin"/>
            </w:r>
            <w:r w:rsidR="00170623">
              <w:instrText xml:space="preserve"> ADDIN EN.CITE &lt;EndNote&gt;&lt;Cite&gt;&lt;Author&gt;Astudillo-de la Vega&lt;/Author&gt;&lt;Year&gt;2011&lt;/Year&gt;&lt;RecNum&gt;533&lt;/RecNum&gt;&lt;DisplayText&gt;&lt;style face="superscript"&gt;6&lt;/style&gt;&lt;/DisplayText&gt;&lt;record&gt;&lt;rec-number&gt;533&lt;/rec-number&gt;&lt;foreign-keys&gt;&lt;key app="EN" db-id="r525zwt2l9ewpgew5a2x9rx0redwzaafzrdx" timestamp="1522339693"&gt;533&lt;/key&gt;&lt;/foreign-keys&gt;&lt;ref-type name="Journal Article"&gt;17&lt;/ref-type&gt;&lt;contributors&gt;&lt;authors&gt;&lt;author&gt;Astudillo-de la Vega, H.&lt;/author&gt;&lt;author&gt;PRomero-Garcia, P.&lt;/author&gt;&lt;author&gt;Silva, J. A.&lt;/author&gt;&lt;/authors&gt;&lt;/contributors&gt;&lt;titles&gt;&lt;title&gt;Identification of KRas mutational polymorphism by molecular analysis using high-resolution melting system in a large MCRC mexican sample&lt;/title&gt;&lt;secondary-title&gt;Proffered Papers&lt;/secondary-title&gt;&lt;/titles&gt;&lt;periodical&gt;&lt;full-title&gt;Proffered Papers&lt;/full-title&gt;&lt;/periodical&gt;&lt;pages&gt;S124-5&lt;/pages&gt;&lt;dates&gt;&lt;year&gt;2011&lt;/year&gt;&lt;/dates&gt;&lt;work-type&gt;Poster 1101&lt;/work-type&gt;&lt;urls&gt;&lt;/urls&gt;&lt;/record&gt;&lt;/Cite&gt;&lt;/EndNote&gt;</w:instrText>
            </w:r>
            <w:r w:rsidR="00170623">
              <w:fldChar w:fldCharType="separate"/>
            </w:r>
            <w:r w:rsidR="00170623" w:rsidRPr="00170623">
              <w:rPr>
                <w:noProof/>
                <w:vertAlign w:val="superscript"/>
              </w:rPr>
              <w:t>6</w:t>
            </w:r>
            <w:r w:rsidR="00170623">
              <w:fldChar w:fldCharType="end"/>
            </w:r>
          </w:p>
        </w:tc>
        <w:tc>
          <w:tcPr>
            <w:tcW w:w="2250" w:type="dxa"/>
          </w:tcPr>
          <w:p w14:paraId="6D709146" w14:textId="40BBD586" w:rsidR="0051045E" w:rsidRDefault="0051045E" w:rsidP="00C75074">
            <w:r>
              <w:t>Retrospective observational</w:t>
            </w:r>
          </w:p>
        </w:tc>
        <w:tc>
          <w:tcPr>
            <w:tcW w:w="1462" w:type="dxa"/>
          </w:tcPr>
          <w:p w14:paraId="128210B6" w14:textId="559A0792" w:rsidR="0051045E" w:rsidRDefault="0051045E" w:rsidP="00C75074">
            <w:r>
              <w:t>Mexico</w:t>
            </w:r>
          </w:p>
        </w:tc>
        <w:tc>
          <w:tcPr>
            <w:tcW w:w="763" w:type="dxa"/>
          </w:tcPr>
          <w:p w14:paraId="22C7C759" w14:textId="34720BE2" w:rsidR="0051045E" w:rsidRDefault="00E13EFE" w:rsidP="00C75074">
            <w:r>
              <w:t>807</w:t>
            </w:r>
          </w:p>
        </w:tc>
        <w:tc>
          <w:tcPr>
            <w:tcW w:w="918" w:type="dxa"/>
          </w:tcPr>
          <w:p w14:paraId="653761C5" w14:textId="3F3EA0C8" w:rsidR="0051045E" w:rsidRDefault="00E13EFE" w:rsidP="00C75074">
            <w:r>
              <w:t>NR</w:t>
            </w:r>
          </w:p>
        </w:tc>
        <w:tc>
          <w:tcPr>
            <w:tcW w:w="764" w:type="dxa"/>
          </w:tcPr>
          <w:p w14:paraId="18AEA480" w14:textId="2704060B" w:rsidR="0051045E" w:rsidRDefault="0051045E" w:rsidP="00C75074">
            <w:r>
              <w:t>NR</w:t>
            </w:r>
          </w:p>
        </w:tc>
        <w:tc>
          <w:tcPr>
            <w:tcW w:w="1864" w:type="dxa"/>
          </w:tcPr>
          <w:p w14:paraId="7EE9857B" w14:textId="5460B51C" w:rsidR="0051045E" w:rsidRDefault="00E13EFE" w:rsidP="00C75074">
            <w:r>
              <w:t>KRAS</w:t>
            </w:r>
          </w:p>
        </w:tc>
        <w:tc>
          <w:tcPr>
            <w:tcW w:w="1911" w:type="dxa"/>
          </w:tcPr>
          <w:p w14:paraId="5FB2CEB8" w14:textId="1137A71C" w:rsidR="0051045E" w:rsidRDefault="00E13EFE" w:rsidP="00C75074">
            <w:r>
              <w:t>HRM</w:t>
            </w:r>
          </w:p>
        </w:tc>
        <w:tc>
          <w:tcPr>
            <w:tcW w:w="1138" w:type="dxa"/>
          </w:tcPr>
          <w:p w14:paraId="69B15F9A" w14:textId="77777777" w:rsidR="0051045E" w:rsidRPr="00C75074" w:rsidRDefault="0051045E" w:rsidP="003B68EF">
            <w:pPr>
              <w:jc w:val="center"/>
            </w:pPr>
          </w:p>
        </w:tc>
      </w:tr>
      <w:tr w:rsidR="00C75074" w:rsidRPr="00C75074" w14:paraId="5953709E" w14:textId="77777777" w:rsidTr="003B68EF">
        <w:trPr>
          <w:trHeight w:val="457"/>
        </w:trPr>
        <w:tc>
          <w:tcPr>
            <w:tcW w:w="1975" w:type="dxa"/>
          </w:tcPr>
          <w:p w14:paraId="5FF0C292" w14:textId="45776680" w:rsidR="00C75074" w:rsidRDefault="002420D6" w:rsidP="00C75074">
            <w:r>
              <w:t>Atreya, 2013</w:t>
            </w:r>
            <w:r w:rsidR="00170623">
              <w:fldChar w:fldCharType="begin">
                <w:fldData xml:space="preserve">PEVuZE5vdGU+PENpdGU+PEF1dGhvcj5BdHJleWE8L0F1dGhvcj48WWVhcj4yMDEzPC9ZZWFyPjxS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</w:fldData>
              </w:fldChar>
            </w:r>
            <w:r w:rsidR="00170623">
              <w:instrText xml:space="preserve"> ADDIN EN.CITE </w:instrText>
            </w:r>
            <w:r w:rsidR="00170623">
              <w:fldChar w:fldCharType="begin">
                <w:fldData xml:space="preserve">PEVuZE5vdGU+PENpdGU+PEF1dGhvcj5BdHJleWE8L0F1dGhvcj48WWVhcj4yMDEzPC9ZZWFyPjxS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</w:fldData>
              </w:fldChar>
            </w:r>
            <w:r w:rsidR="00170623">
              <w:instrText xml:space="preserve"> ADDIN EN.CITE.DATA </w:instrText>
            </w:r>
            <w:r w:rsidR="00170623">
              <w:fldChar w:fldCharType="end"/>
            </w:r>
            <w:r w:rsidR="00170623">
              <w:fldChar w:fldCharType="separate"/>
            </w:r>
            <w:r w:rsidR="00170623" w:rsidRPr="00170623">
              <w:rPr>
                <w:noProof/>
                <w:vertAlign w:val="superscript"/>
              </w:rPr>
              <w:t>7</w:t>
            </w:r>
            <w:r w:rsidR="00170623">
              <w:fldChar w:fldCharType="end"/>
            </w:r>
          </w:p>
        </w:tc>
        <w:tc>
          <w:tcPr>
            <w:tcW w:w="2250" w:type="dxa"/>
          </w:tcPr>
          <w:p w14:paraId="326551BA" w14:textId="1BA8FA2A" w:rsidR="00C75074" w:rsidRPr="00C75074" w:rsidRDefault="007B607D" w:rsidP="00C75074">
            <w:r>
              <w:t xml:space="preserve">Retrospective </w:t>
            </w:r>
            <w:r w:rsidR="0009646D">
              <w:t>observational</w:t>
            </w:r>
          </w:p>
        </w:tc>
        <w:tc>
          <w:tcPr>
            <w:tcW w:w="1462" w:type="dxa"/>
          </w:tcPr>
          <w:p w14:paraId="73FD1B9E" w14:textId="34256E0C" w:rsidR="00C75074" w:rsidRPr="00C75074" w:rsidRDefault="007B607D" w:rsidP="00C75074">
            <w:r>
              <w:t>USA</w:t>
            </w:r>
          </w:p>
        </w:tc>
        <w:tc>
          <w:tcPr>
            <w:tcW w:w="763" w:type="dxa"/>
          </w:tcPr>
          <w:p w14:paraId="50196E70" w14:textId="315572D2" w:rsidR="00C75074" w:rsidRPr="00C75074" w:rsidRDefault="007B607D" w:rsidP="00C75074">
            <w:r>
              <w:t>62</w:t>
            </w:r>
          </w:p>
        </w:tc>
        <w:tc>
          <w:tcPr>
            <w:tcW w:w="918" w:type="dxa"/>
          </w:tcPr>
          <w:p w14:paraId="19C4A632" w14:textId="4841711A" w:rsidR="00C75074" w:rsidRPr="00C75074" w:rsidRDefault="007B607D" w:rsidP="00C75074">
            <w:r>
              <w:t>57.2</w:t>
            </w:r>
          </w:p>
        </w:tc>
        <w:tc>
          <w:tcPr>
            <w:tcW w:w="764" w:type="dxa"/>
          </w:tcPr>
          <w:p w14:paraId="28289838" w14:textId="7D587E92" w:rsidR="00C75074" w:rsidRPr="00C75074" w:rsidRDefault="007B607D" w:rsidP="00C75074">
            <w:r>
              <w:t>52.4%</w:t>
            </w:r>
          </w:p>
        </w:tc>
        <w:tc>
          <w:tcPr>
            <w:tcW w:w="1864" w:type="dxa"/>
          </w:tcPr>
          <w:p w14:paraId="38645DD5" w14:textId="454687F5" w:rsidR="00C75074" w:rsidRPr="00C75074" w:rsidRDefault="0009646D" w:rsidP="00C75074">
            <w:r>
              <w:t>KRAS, BRAF, NRAS</w:t>
            </w:r>
          </w:p>
        </w:tc>
        <w:tc>
          <w:tcPr>
            <w:tcW w:w="1911" w:type="dxa"/>
          </w:tcPr>
          <w:p w14:paraId="7D7084C6" w14:textId="29F6AE63" w:rsidR="00C75074" w:rsidRPr="00C75074" w:rsidRDefault="007B607D" w:rsidP="00C75074">
            <w:r>
              <w:t>S/D, MS</w:t>
            </w:r>
          </w:p>
        </w:tc>
        <w:tc>
          <w:tcPr>
            <w:tcW w:w="1138" w:type="dxa"/>
          </w:tcPr>
          <w:p w14:paraId="60A29C4F" w14:textId="77777777" w:rsidR="00C75074" w:rsidRPr="00C75074" w:rsidRDefault="00C75074" w:rsidP="003B68EF">
            <w:pPr>
              <w:jc w:val="center"/>
            </w:pPr>
          </w:p>
        </w:tc>
      </w:tr>
      <w:tr w:rsidR="0051045E" w:rsidRPr="00C75074" w14:paraId="0F9F2308" w14:textId="77777777" w:rsidTr="003B68EF">
        <w:trPr>
          <w:trHeight w:val="457"/>
        </w:trPr>
        <w:tc>
          <w:tcPr>
            <w:tcW w:w="1975" w:type="dxa"/>
          </w:tcPr>
          <w:p w14:paraId="2EAE0DA6" w14:textId="062E59CE" w:rsidR="0051045E" w:rsidRDefault="0051045E" w:rsidP="00C75074">
            <w:r>
              <w:t>Bader, 2014</w:t>
            </w:r>
            <w:r w:rsidR="00170623">
              <w:fldChar w:fldCharType="begin"/>
            </w:r>
            <w:r w:rsidR="00170623">
              <w:instrText xml:space="preserve"> ADDIN EN.CITE &lt;EndNote&gt;&lt;Cite&gt;&lt;Author&gt;Bader&lt;/Author&gt;&lt;Year&gt;2014&lt;/Year&gt;&lt;RecNum&gt;37&lt;/RecNum&gt;&lt;DisplayText&gt;&lt;style face="superscript"&gt;8&lt;/style&gt;&lt;/DisplayText&gt;&lt;record&gt;&lt;rec-number&gt;37&lt;/rec-number&gt;&lt;foreign-keys&gt;&lt;key app="EN" db-id="r525zwt2l9ewpgew5a2x9rx0redwzaafzrdx" timestamp="1522262713"&gt;37&lt;/key&gt;&lt;key app="ENWeb" db-id=""&gt;0&lt;/key&gt;&lt;/foreign-keys&gt;&lt;ref-type name="Journal Article"&gt;17&lt;/ref-type&gt;&lt;contributors&gt;&lt;authors&gt;&lt;author&gt;Bader, Talha&lt;/author&gt;&lt;author&gt;Ismail, Abdelsalam&lt;/author&gt;&lt;/authors&gt;&lt;/contributors&gt;&lt;titles&gt;&lt;title&gt;Higher prevalence of KRAS mutations in colorectal cancer in Saudi Arabia: Propensity for lung metastasis&lt;/title&gt;&lt;secondary-title&gt;Alexandria Journal of Medicine&lt;/secondary-title&gt;&lt;/titles&gt;&lt;periodical&gt;&lt;full-title&gt;Alexandria Journal of Medicine&lt;/full-title&gt;&lt;/periodical&gt;&lt;pages&gt;203-209&lt;/pages&gt;&lt;volume&gt;50&lt;/volume&gt;&lt;number&gt;3&lt;/number&gt;&lt;dates&gt;&lt;year&gt;2014&lt;/year&gt;&lt;/dates&gt;&lt;isbn&gt;20905068&lt;/isbn&gt;&lt;urls&gt;&lt;/urls&gt;&lt;electronic-resource-num&gt;10.1016/j.ajme.2014.01.003&lt;/electronic-resource-num&gt;&lt;/record&gt;&lt;/Cite&gt;&lt;/EndNote&gt;</w:instrText>
            </w:r>
            <w:r w:rsidR="00170623">
              <w:fldChar w:fldCharType="separate"/>
            </w:r>
            <w:r w:rsidR="00170623" w:rsidRPr="00170623">
              <w:rPr>
                <w:noProof/>
                <w:vertAlign w:val="superscript"/>
              </w:rPr>
              <w:t>8</w:t>
            </w:r>
            <w:r w:rsidR="00170623">
              <w:fldChar w:fldCharType="end"/>
            </w:r>
          </w:p>
        </w:tc>
        <w:tc>
          <w:tcPr>
            <w:tcW w:w="2250" w:type="dxa"/>
          </w:tcPr>
          <w:p w14:paraId="664E75EA" w14:textId="273359C1" w:rsidR="0051045E" w:rsidRDefault="0051045E" w:rsidP="00C75074">
            <w:r>
              <w:t>Cross-sectional</w:t>
            </w:r>
          </w:p>
        </w:tc>
        <w:tc>
          <w:tcPr>
            <w:tcW w:w="1462" w:type="dxa"/>
          </w:tcPr>
          <w:p w14:paraId="6B0E7F53" w14:textId="2173BA52" w:rsidR="0051045E" w:rsidRDefault="0051045E" w:rsidP="00C75074">
            <w:r>
              <w:t>Saudi Arabia</w:t>
            </w:r>
          </w:p>
        </w:tc>
        <w:tc>
          <w:tcPr>
            <w:tcW w:w="763" w:type="dxa"/>
          </w:tcPr>
          <w:p w14:paraId="263793E2" w14:textId="001F602A" w:rsidR="0051045E" w:rsidRDefault="00E13EFE" w:rsidP="00C75074">
            <w:r>
              <w:t>30</w:t>
            </w:r>
          </w:p>
        </w:tc>
        <w:tc>
          <w:tcPr>
            <w:tcW w:w="918" w:type="dxa"/>
          </w:tcPr>
          <w:p w14:paraId="3D30FAFA" w14:textId="18AD093E" w:rsidR="0051045E" w:rsidRDefault="00E13EFE" w:rsidP="00C75074">
            <w:r>
              <w:t>55</w:t>
            </w:r>
          </w:p>
        </w:tc>
        <w:tc>
          <w:tcPr>
            <w:tcW w:w="764" w:type="dxa"/>
          </w:tcPr>
          <w:p w14:paraId="1B19134D" w14:textId="4FEDFE6B" w:rsidR="0051045E" w:rsidRDefault="0051045E" w:rsidP="00C75074">
            <w:r>
              <w:t>57.8%</w:t>
            </w:r>
          </w:p>
        </w:tc>
        <w:tc>
          <w:tcPr>
            <w:tcW w:w="1864" w:type="dxa"/>
          </w:tcPr>
          <w:p w14:paraId="2C063994" w14:textId="136693D5" w:rsidR="0051045E" w:rsidRDefault="00E13EFE" w:rsidP="00C75074">
            <w:r>
              <w:t>KRAS</w:t>
            </w:r>
          </w:p>
        </w:tc>
        <w:tc>
          <w:tcPr>
            <w:tcW w:w="1911" w:type="dxa"/>
          </w:tcPr>
          <w:p w14:paraId="05DBBCFC" w14:textId="719E6383" w:rsidR="0051045E" w:rsidRDefault="0095381D" w:rsidP="00C75074">
            <w:r>
              <w:t>SA</w:t>
            </w:r>
          </w:p>
        </w:tc>
        <w:tc>
          <w:tcPr>
            <w:tcW w:w="1138" w:type="dxa"/>
          </w:tcPr>
          <w:p w14:paraId="59EDB755" w14:textId="77777777" w:rsidR="0051045E" w:rsidRPr="00C75074" w:rsidRDefault="0051045E" w:rsidP="003B68EF">
            <w:pPr>
              <w:jc w:val="center"/>
            </w:pPr>
          </w:p>
        </w:tc>
      </w:tr>
      <w:tr w:rsidR="00951A55" w:rsidRPr="00C75074" w14:paraId="5A63C072" w14:textId="77777777" w:rsidTr="003B68EF">
        <w:trPr>
          <w:trHeight w:val="457"/>
        </w:trPr>
        <w:tc>
          <w:tcPr>
            <w:tcW w:w="1975" w:type="dxa"/>
          </w:tcPr>
          <w:p w14:paraId="469B5982" w14:textId="4EE24251" w:rsidR="00951A55" w:rsidRDefault="00951A55" w:rsidP="00C75074">
            <w:r>
              <w:t>Baldus, 2010</w:t>
            </w:r>
            <w:r w:rsidR="00170623">
              <w:fldChar w:fldCharType="begin">
                <w:fldData xml:space="preserve">PEVuZE5vdGU+PENpdGU+PEF1dGhvcj5CYWxkdXM8L0F1dGhvcj48WWVhcj4yMDEwPC9ZZWFyPjxS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==
</w:fldData>
              </w:fldChar>
            </w:r>
            <w:r w:rsidR="00170623">
              <w:instrText xml:space="preserve"> ADDIN EN.CITE </w:instrText>
            </w:r>
            <w:r w:rsidR="00170623">
              <w:fldChar w:fldCharType="begin">
                <w:fldData xml:space="preserve">PEVuZE5vdGU+PENpdGU+PEF1dGhvcj5CYWxkdXM8L0F1dGhvcj48WWVhcj4yMDEwPC9ZZWFyPjxS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==
</w:fldData>
              </w:fldChar>
            </w:r>
            <w:r w:rsidR="00170623">
              <w:instrText xml:space="preserve"> ADDIN EN.CITE.DATA </w:instrText>
            </w:r>
            <w:r w:rsidR="00170623">
              <w:fldChar w:fldCharType="end"/>
            </w:r>
            <w:r w:rsidR="00170623">
              <w:fldChar w:fldCharType="separate"/>
            </w:r>
            <w:r w:rsidR="00170623" w:rsidRPr="00170623">
              <w:rPr>
                <w:noProof/>
                <w:vertAlign w:val="superscript"/>
              </w:rPr>
              <w:t>9</w:t>
            </w:r>
            <w:r w:rsidR="00170623">
              <w:fldChar w:fldCharType="end"/>
            </w:r>
          </w:p>
        </w:tc>
        <w:tc>
          <w:tcPr>
            <w:tcW w:w="2250" w:type="dxa"/>
          </w:tcPr>
          <w:p w14:paraId="50C598FB" w14:textId="4BEF60AC" w:rsidR="00951A55" w:rsidRDefault="00951A55" w:rsidP="00C75074">
            <w:r>
              <w:t>Retrospective observational</w:t>
            </w:r>
          </w:p>
        </w:tc>
        <w:tc>
          <w:tcPr>
            <w:tcW w:w="1462" w:type="dxa"/>
          </w:tcPr>
          <w:p w14:paraId="478AC8CC" w14:textId="2CDABBE9" w:rsidR="00951A55" w:rsidRDefault="00951A55" w:rsidP="00C75074">
            <w:r>
              <w:t>Germany</w:t>
            </w:r>
          </w:p>
        </w:tc>
        <w:tc>
          <w:tcPr>
            <w:tcW w:w="763" w:type="dxa"/>
          </w:tcPr>
          <w:p w14:paraId="32461E5D" w14:textId="78E8818C" w:rsidR="00951A55" w:rsidRDefault="00951A55" w:rsidP="00C75074">
            <w:r>
              <w:t>100</w:t>
            </w:r>
          </w:p>
        </w:tc>
        <w:tc>
          <w:tcPr>
            <w:tcW w:w="918" w:type="dxa"/>
          </w:tcPr>
          <w:p w14:paraId="4707B0F9" w14:textId="6C82DAD1" w:rsidR="00951A55" w:rsidRDefault="00951A55" w:rsidP="00C75074">
            <w:r>
              <w:t>65</w:t>
            </w:r>
          </w:p>
        </w:tc>
        <w:tc>
          <w:tcPr>
            <w:tcW w:w="764" w:type="dxa"/>
          </w:tcPr>
          <w:p w14:paraId="0D1D1C79" w14:textId="1FEEFF51" w:rsidR="00951A55" w:rsidRDefault="00951A55" w:rsidP="00C75074">
            <w:r>
              <w:t>56.0%</w:t>
            </w:r>
          </w:p>
        </w:tc>
        <w:tc>
          <w:tcPr>
            <w:tcW w:w="1864" w:type="dxa"/>
          </w:tcPr>
          <w:p w14:paraId="30DA0388" w14:textId="75D3AB30" w:rsidR="00951A55" w:rsidRDefault="00951A55" w:rsidP="00C75074">
            <w:r>
              <w:t>KRAS, BRAF</w:t>
            </w:r>
          </w:p>
        </w:tc>
        <w:tc>
          <w:tcPr>
            <w:tcW w:w="1911" w:type="dxa"/>
          </w:tcPr>
          <w:p w14:paraId="36C64D60" w14:textId="730CC1A0" w:rsidR="00951A55" w:rsidRDefault="00951A55" w:rsidP="00C75074">
            <w:r>
              <w:t>S/D, Pyro</w:t>
            </w:r>
          </w:p>
        </w:tc>
        <w:tc>
          <w:tcPr>
            <w:tcW w:w="1138" w:type="dxa"/>
          </w:tcPr>
          <w:p w14:paraId="709334F6" w14:textId="77777777" w:rsidR="00951A55" w:rsidRPr="00C75074" w:rsidRDefault="00951A55" w:rsidP="003B68EF">
            <w:pPr>
              <w:jc w:val="center"/>
            </w:pPr>
          </w:p>
        </w:tc>
      </w:tr>
      <w:tr w:rsidR="00C75074" w:rsidRPr="00C75074" w14:paraId="1E5FFA72" w14:textId="77777777" w:rsidTr="003B68EF">
        <w:trPr>
          <w:trHeight w:val="457"/>
        </w:trPr>
        <w:tc>
          <w:tcPr>
            <w:tcW w:w="1975" w:type="dxa"/>
          </w:tcPr>
          <w:p w14:paraId="16E369F6" w14:textId="0DFB0181" w:rsidR="00C75074" w:rsidRDefault="002420D6" w:rsidP="00C75074">
            <w:r>
              <w:t>Balko, 2009</w:t>
            </w:r>
            <w:r w:rsidR="00170623">
              <w:fldChar w:fldCharType="begin"/>
            </w:r>
            <w:r w:rsidR="00170623">
              <w:instrText xml:space="preserve"> ADDIN EN.CITE &lt;EndNote&gt;&lt;Cite&gt;&lt;Author&gt;Balko&lt;/Author&gt;&lt;Year&gt;2009&lt;/Year&gt;&lt;RecNum&gt;40&lt;/RecNum&gt;&lt;DisplayText&gt;&lt;style face="superscript"&gt;10&lt;/style&gt;&lt;/DisplayText&gt;&lt;record&gt;&lt;rec-number&gt;40&lt;/rec-number&gt;&lt;foreign-keys&gt;&lt;key app="EN" db-id="r525zwt2l9ewpgew5a2x9rx0redwzaafzrdx" timestamp="1522262727"&gt;40&lt;/key&gt;&lt;key app="ENWeb" db-id=""&gt;0&lt;/key&gt;&lt;/foreign-keys&gt;&lt;ref-type name="Journal Article"&gt;17&lt;/ref-type&gt;&lt;contributors&gt;&lt;authors&gt;&lt;author&gt;Balko, J. M.&lt;/author&gt;&lt;author&gt;Black, E. P.&lt;/author&gt;&lt;/authors&gt;&lt;/contributors&gt;&lt;auth-address&gt;Department of Pharmaceutical Sciences, University of Kentucky, Lexington, USA. jmbalk2@email.uky.edu&lt;/auth-address&gt;&lt;titles&gt;&lt;title&gt;A gene expression predictor of response to EGFR-targeted therapy stratifies progression-free survival to cetuximab in KRAS wild-type metastatic colorectal cancer&lt;/title&gt;&lt;secondary-title&gt;BMC Cancer&lt;/secondary-title&gt;&lt;/titles&gt;&lt;periodical&gt;&lt;full-title&gt;BMC Cancer&lt;/full-title&gt;&lt;/periodical&gt;&lt;pages&gt;145&lt;/pages&gt;&lt;volume&gt;9&lt;/volume&gt;&lt;keywords&gt;&lt;keyword&gt;Antibodies, Monoclonal/*therapeutic use&lt;/keyword&gt;&lt;keyword&gt;Antibodies, Monoclonal, Humanized&lt;/keyword&gt;&lt;keyword&gt;Cetuximab&lt;/keyword&gt;&lt;keyword&gt;Colorectal Neoplasms/*drug therapy/epidemiology/*genetics/pathology&lt;/keyword&gt;&lt;keyword&gt;Disease-Free Survival&lt;/keyword&gt;&lt;keyword&gt;Gene Expression Profiling&lt;/keyword&gt;&lt;keyword&gt;*Gene Expression Regulation, Neoplastic&lt;/keyword&gt;&lt;keyword&gt;Genotype&lt;/keyword&gt;&lt;keyword&gt;Humans&lt;/keyword&gt;&lt;keyword&gt;Mutation&lt;/keyword&gt;&lt;keyword&gt;Neoplasm Metastasis&lt;/keyword&gt;&lt;keyword&gt;Predictive Value of Tests&lt;/keyword&gt;&lt;keyword&gt;Receptor, Epidermal Growth Factor/antagonists &amp;amp; inhibitors/genetics/*immunology&lt;/keyword&gt;&lt;keyword&gt;ras Proteins/*genetics&lt;/keyword&gt;&lt;/keywords&gt;&lt;dates&gt;&lt;year&gt;2009&lt;/year&gt;&lt;pub-dates&gt;&lt;date&gt;May 13&lt;/date&gt;&lt;/pub-dates&gt;&lt;/dates&gt;&lt;isbn&gt;1471-2407 (Electronic)&amp;#xD;1471-2407 (Linking)&lt;/isbn&gt;&lt;accession-num&gt;19439077&lt;/accession-num&gt;&lt;urls&gt;&lt;related-urls&gt;&lt;url&gt;https://www.ncbi.nlm.nih.gov/pubmed/19439077&lt;/url&gt;&lt;/related-urls&gt;&lt;/urls&gt;&lt;custom2&gt;PMC2687459&lt;/custom2&gt;&lt;electronic-resource-num&gt;10.1186/1471-2407-9-145&lt;/electronic-resource-num&gt;&lt;/record&gt;&lt;/Cite&gt;&lt;/EndNote&gt;</w:instrText>
            </w:r>
            <w:r w:rsidR="00170623">
              <w:fldChar w:fldCharType="separate"/>
            </w:r>
            <w:r w:rsidR="00170623" w:rsidRPr="00170623">
              <w:rPr>
                <w:noProof/>
                <w:vertAlign w:val="superscript"/>
              </w:rPr>
              <w:t>10</w:t>
            </w:r>
            <w:r w:rsidR="00170623">
              <w:fldChar w:fldCharType="end"/>
            </w:r>
          </w:p>
        </w:tc>
        <w:tc>
          <w:tcPr>
            <w:tcW w:w="2250" w:type="dxa"/>
          </w:tcPr>
          <w:p w14:paraId="2D64D17E" w14:textId="47B692F5" w:rsidR="00C75074" w:rsidRPr="00C75074" w:rsidRDefault="007B607D" w:rsidP="00C75074">
            <w:r>
              <w:t>RCT technique validation</w:t>
            </w:r>
          </w:p>
        </w:tc>
        <w:tc>
          <w:tcPr>
            <w:tcW w:w="1462" w:type="dxa"/>
          </w:tcPr>
          <w:p w14:paraId="0FC5A16C" w14:textId="5D7765D6" w:rsidR="00C75074" w:rsidRPr="00C75074" w:rsidRDefault="007B607D" w:rsidP="00C75074">
            <w:r>
              <w:t>USA</w:t>
            </w:r>
          </w:p>
        </w:tc>
        <w:tc>
          <w:tcPr>
            <w:tcW w:w="763" w:type="dxa"/>
          </w:tcPr>
          <w:p w14:paraId="2BCE6D20" w14:textId="6D309450" w:rsidR="00C75074" w:rsidRPr="00C75074" w:rsidRDefault="007B607D" w:rsidP="00C75074">
            <w:r>
              <w:t>70</w:t>
            </w:r>
          </w:p>
        </w:tc>
        <w:tc>
          <w:tcPr>
            <w:tcW w:w="918" w:type="dxa"/>
          </w:tcPr>
          <w:p w14:paraId="298D1B34" w14:textId="459E11FA" w:rsidR="00C75074" w:rsidRPr="00C75074" w:rsidRDefault="007B607D" w:rsidP="00C75074">
            <w:r>
              <w:t>NR</w:t>
            </w:r>
          </w:p>
        </w:tc>
        <w:tc>
          <w:tcPr>
            <w:tcW w:w="764" w:type="dxa"/>
          </w:tcPr>
          <w:p w14:paraId="25595E74" w14:textId="676C12E4" w:rsidR="00C75074" w:rsidRPr="00C75074" w:rsidRDefault="007B607D" w:rsidP="00C75074">
            <w:r>
              <w:t>NR</w:t>
            </w:r>
          </w:p>
        </w:tc>
        <w:tc>
          <w:tcPr>
            <w:tcW w:w="1864" w:type="dxa"/>
          </w:tcPr>
          <w:p w14:paraId="70894355" w14:textId="5832750C" w:rsidR="00C75074" w:rsidRPr="00C75074" w:rsidRDefault="0009646D" w:rsidP="00C75074">
            <w:r>
              <w:t>KRAS</w:t>
            </w:r>
          </w:p>
        </w:tc>
        <w:tc>
          <w:tcPr>
            <w:tcW w:w="1911" w:type="dxa"/>
          </w:tcPr>
          <w:p w14:paraId="5CE900C0" w14:textId="19EFEC0E" w:rsidR="00C75074" w:rsidRPr="00C75074" w:rsidRDefault="007B607D" w:rsidP="00C75074">
            <w:r>
              <w:t>S/D</w:t>
            </w:r>
          </w:p>
        </w:tc>
        <w:tc>
          <w:tcPr>
            <w:tcW w:w="1138" w:type="dxa"/>
          </w:tcPr>
          <w:p w14:paraId="71CE9CBD" w14:textId="77777777" w:rsidR="00C75074" w:rsidRPr="00C75074" w:rsidRDefault="00C75074" w:rsidP="003B68EF">
            <w:pPr>
              <w:jc w:val="center"/>
            </w:pPr>
          </w:p>
        </w:tc>
      </w:tr>
      <w:tr w:rsidR="00C75074" w:rsidRPr="00C75074" w14:paraId="00BB8360" w14:textId="77777777" w:rsidTr="003B68EF">
        <w:trPr>
          <w:trHeight w:val="457"/>
        </w:trPr>
        <w:tc>
          <w:tcPr>
            <w:tcW w:w="1975" w:type="dxa"/>
          </w:tcPr>
          <w:p w14:paraId="760293F7" w14:textId="3131C7A9" w:rsidR="00C75074" w:rsidRDefault="002420D6" w:rsidP="00C75074">
            <w:r>
              <w:t>Berlin, 2013</w:t>
            </w:r>
            <w:r w:rsidR="00170623">
              <w:fldChar w:fldCharType="begin">
                <w:fldData xml:space="preserve">PEVuZE5vdGU+PENpdGU+PEF1dGhvcj5CZXJsaW48L0F1dGhvcj48WWVhcj4yMDEzPC9ZZWFyPjxS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</w:fldData>
              </w:fldChar>
            </w:r>
            <w:r w:rsidR="00170623">
              <w:instrText xml:space="preserve"> ADDIN EN.CITE </w:instrText>
            </w:r>
            <w:r w:rsidR="00170623">
              <w:fldChar w:fldCharType="begin">
                <w:fldData xml:space="preserve">PEVuZE5vdGU+PENpdGU+PEF1dGhvcj5CZXJsaW48L0F1dGhvcj48WWVhcj4yMDEzPC9ZZWFyPjxS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1</w:t>
            </w:r>
            <w:r w:rsidR="00170623">
              <w:fldChar w:fldCharType="end"/>
            </w:r>
          </w:p>
        </w:tc>
        <w:tc>
          <w:tcPr>
            <w:tcW w:w="2250" w:type="dxa"/>
          </w:tcPr>
          <w:p w14:paraId="5BF36131" w14:textId="089FF423" w:rsidR="00C75074" w:rsidRPr="00C75074" w:rsidRDefault="007B607D" w:rsidP="00C75074">
            <w:r>
              <w:t>RCT</w:t>
            </w:r>
          </w:p>
        </w:tc>
        <w:tc>
          <w:tcPr>
            <w:tcW w:w="1462" w:type="dxa"/>
          </w:tcPr>
          <w:p w14:paraId="22E47563" w14:textId="5C3044A6" w:rsidR="00C75074" w:rsidRPr="00C75074" w:rsidRDefault="007B607D" w:rsidP="00C75074">
            <w:r>
              <w:t>USA</w:t>
            </w:r>
          </w:p>
        </w:tc>
        <w:tc>
          <w:tcPr>
            <w:tcW w:w="763" w:type="dxa"/>
          </w:tcPr>
          <w:p w14:paraId="31780F9D" w14:textId="0A65C34E" w:rsidR="00C75074" w:rsidRPr="00C75074" w:rsidRDefault="007B607D" w:rsidP="00C75074">
            <w:r>
              <w:t>101</w:t>
            </w:r>
          </w:p>
        </w:tc>
        <w:tc>
          <w:tcPr>
            <w:tcW w:w="918" w:type="dxa"/>
          </w:tcPr>
          <w:p w14:paraId="0513B70E" w14:textId="6F0AB3E6" w:rsidR="00C75074" w:rsidRPr="00C75074" w:rsidRDefault="007B607D" w:rsidP="00C75074">
            <w:r>
              <w:t>60.5</w:t>
            </w:r>
          </w:p>
        </w:tc>
        <w:tc>
          <w:tcPr>
            <w:tcW w:w="764" w:type="dxa"/>
          </w:tcPr>
          <w:p w14:paraId="606255CC" w14:textId="2951958D" w:rsidR="00C75074" w:rsidRPr="00C75074" w:rsidRDefault="007B607D" w:rsidP="00C75074">
            <w:r>
              <w:t>54.5%</w:t>
            </w:r>
          </w:p>
        </w:tc>
        <w:tc>
          <w:tcPr>
            <w:tcW w:w="1864" w:type="dxa"/>
          </w:tcPr>
          <w:p w14:paraId="3782586A" w14:textId="75BC0BAC" w:rsidR="00C75074" w:rsidRPr="00C75074" w:rsidRDefault="0009646D" w:rsidP="00C75074">
            <w:r>
              <w:t>KRAS</w:t>
            </w:r>
          </w:p>
        </w:tc>
        <w:tc>
          <w:tcPr>
            <w:tcW w:w="1911" w:type="dxa"/>
          </w:tcPr>
          <w:p w14:paraId="1E86A42A" w14:textId="08C40DF5" w:rsidR="00C75074" w:rsidRPr="00C75074" w:rsidRDefault="007B607D" w:rsidP="00C75074">
            <w:r>
              <w:t>MAS-PCR</w:t>
            </w:r>
          </w:p>
        </w:tc>
        <w:tc>
          <w:tcPr>
            <w:tcW w:w="1138" w:type="dxa"/>
          </w:tcPr>
          <w:p w14:paraId="2E54A7F1" w14:textId="5BC78FDA" w:rsidR="00C75074" w:rsidRPr="00C75074" w:rsidRDefault="00571067" w:rsidP="003B68EF">
            <w:pPr>
              <w:jc w:val="center"/>
            </w:pPr>
            <w:r>
              <w:t>Y</w:t>
            </w:r>
          </w:p>
        </w:tc>
      </w:tr>
      <w:tr w:rsidR="00745799" w:rsidRPr="00C75074" w14:paraId="1FFB583A" w14:textId="77777777" w:rsidTr="003B68EF">
        <w:trPr>
          <w:trHeight w:val="457"/>
        </w:trPr>
        <w:tc>
          <w:tcPr>
            <w:tcW w:w="1975" w:type="dxa"/>
          </w:tcPr>
          <w:p w14:paraId="1DBA6947" w14:textId="3323DE50" w:rsidR="00745799" w:rsidRDefault="00745799" w:rsidP="00C75074">
            <w:r>
              <w:t>Bibeau, 2009</w:t>
            </w:r>
            <w:r w:rsidR="00170623">
              <w:fldChar w:fldCharType="begin">
                <w:fldData xml:space="preserve">PEVuZE5vdGU+PENpdGU+PEF1dGhvcj5CaWJlYXU8L0F1dGhvcj48WWVhcj4yMDA5PC9ZZWFyPjxS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</w:fldData>
              </w:fldChar>
            </w:r>
            <w:r w:rsidR="00170623">
              <w:instrText xml:space="preserve"> ADDIN EN.CITE </w:instrText>
            </w:r>
            <w:r w:rsidR="00170623">
              <w:fldChar w:fldCharType="begin">
                <w:fldData xml:space="preserve">PEVuZE5vdGU+PENpdGU+PEF1dGhvcj5CaWJlYXU8L0F1dGhvcj48WWVhcj4yMDA5PC9ZZWFyPjxS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2</w:t>
            </w:r>
            <w:r w:rsidR="00170623">
              <w:fldChar w:fldCharType="end"/>
            </w:r>
          </w:p>
        </w:tc>
        <w:tc>
          <w:tcPr>
            <w:tcW w:w="2250" w:type="dxa"/>
          </w:tcPr>
          <w:p w14:paraId="13657C1F" w14:textId="2D53ADDF" w:rsidR="00745799" w:rsidRDefault="00745799" w:rsidP="00C75074">
            <w:r>
              <w:t>Retrospective observational</w:t>
            </w:r>
          </w:p>
        </w:tc>
        <w:tc>
          <w:tcPr>
            <w:tcW w:w="1462" w:type="dxa"/>
          </w:tcPr>
          <w:p w14:paraId="375774FF" w14:textId="5E7D8963" w:rsidR="00745799" w:rsidRDefault="00745799" w:rsidP="00C75074">
            <w:r>
              <w:t>France</w:t>
            </w:r>
          </w:p>
        </w:tc>
        <w:tc>
          <w:tcPr>
            <w:tcW w:w="763" w:type="dxa"/>
          </w:tcPr>
          <w:p w14:paraId="31303C45" w14:textId="21FAC218" w:rsidR="00745799" w:rsidRDefault="00745799" w:rsidP="00C75074">
            <w:r>
              <w:t>64</w:t>
            </w:r>
          </w:p>
        </w:tc>
        <w:tc>
          <w:tcPr>
            <w:tcW w:w="918" w:type="dxa"/>
          </w:tcPr>
          <w:p w14:paraId="2284F08B" w14:textId="2579F1E1" w:rsidR="00745799" w:rsidRDefault="00745799" w:rsidP="00C75074">
            <w:r>
              <w:t>60</w:t>
            </w:r>
          </w:p>
        </w:tc>
        <w:tc>
          <w:tcPr>
            <w:tcW w:w="764" w:type="dxa"/>
          </w:tcPr>
          <w:p w14:paraId="610CD74A" w14:textId="76F44494" w:rsidR="00745799" w:rsidRDefault="00745799" w:rsidP="00C75074">
            <w:r>
              <w:t>67.0%</w:t>
            </w:r>
          </w:p>
        </w:tc>
        <w:tc>
          <w:tcPr>
            <w:tcW w:w="1864" w:type="dxa"/>
          </w:tcPr>
          <w:p w14:paraId="44AC2712" w14:textId="060EE066" w:rsidR="00745799" w:rsidRDefault="00745799" w:rsidP="00C75074">
            <w:r>
              <w:t>KRAS</w:t>
            </w:r>
          </w:p>
        </w:tc>
        <w:tc>
          <w:tcPr>
            <w:tcW w:w="1911" w:type="dxa"/>
          </w:tcPr>
          <w:p w14:paraId="1B63BAAD" w14:textId="52A14177" w:rsidR="00745799" w:rsidRDefault="00745799" w:rsidP="00C75074">
            <w:r>
              <w:t>MMA</w:t>
            </w:r>
          </w:p>
        </w:tc>
        <w:tc>
          <w:tcPr>
            <w:tcW w:w="1138" w:type="dxa"/>
          </w:tcPr>
          <w:p w14:paraId="5BFD5038" w14:textId="56632BB8" w:rsidR="00745799" w:rsidRPr="00C75074" w:rsidRDefault="00571067" w:rsidP="003B68EF">
            <w:pPr>
              <w:jc w:val="center"/>
            </w:pPr>
            <w:r>
              <w:t>Y</w:t>
            </w:r>
          </w:p>
        </w:tc>
      </w:tr>
      <w:tr w:rsidR="00E13EFE" w:rsidRPr="00C75074" w14:paraId="35BFDF2A" w14:textId="77777777" w:rsidTr="003B68EF">
        <w:trPr>
          <w:trHeight w:val="457"/>
        </w:trPr>
        <w:tc>
          <w:tcPr>
            <w:tcW w:w="1975" w:type="dxa"/>
          </w:tcPr>
          <w:p w14:paraId="34CD15B8" w14:textId="289E5579" w:rsidR="00E13EFE" w:rsidRDefault="00E13EFE" w:rsidP="00C75074">
            <w:r>
              <w:t>Bibeau, 2010</w:t>
            </w:r>
            <w:r w:rsidR="00170623">
              <w:fldChar w:fldCharType="begin"/>
            </w:r>
            <w:r w:rsidR="00170623">
              <w:instrText xml:space="preserve"> ADDIN EN.CITE &lt;EndNote&gt;&lt;Cite&gt;&lt;Author&gt;Bibeau&lt;/Author&gt;&lt;Year&gt;2010&lt;/Year&gt;&lt;RecNum&gt;143&lt;/RecNum&gt;&lt;DisplayText&gt;&lt;style face="superscript"&gt;13&lt;/style&gt;&lt;/DisplayText&gt;&lt;record&gt;&lt;rec-number&gt;143&lt;/rec-number&gt;&lt;foreign-keys&gt;&lt;key app="EN" db-id="r525zwt2l9ewpgew5a2x9rx0redwzaafzrdx" timestamp="1522265310"&gt;143&lt;/key&gt;&lt;/foreign-keys&gt;&lt;ref-type name="Journal Article"&gt;17&lt;/ref-type&gt;&lt;contributors&gt;&lt;authors&gt;&lt;author&gt;Bibeau, F.&lt;/author&gt;&lt;author&gt;Frugier, H.&lt;/author&gt;&lt;author&gt;Crapez, E.&lt;/author&gt;&lt;author&gt;Lamy, P.&lt;/author&gt;&lt;author&gt;Ychou, M.&lt;/author&gt;&lt;author&gt;Boissiere-Michot, F.&lt;/author&gt;&lt;/authors&gt;&lt;/contributors&gt;&lt;titles&gt;&lt;title&gt;KRAS mutation testing in patients with metastatic colorectal carcinoma: An 18-month experience emphasizing the risk of false-negative results&lt;/title&gt;&lt;secondary-title&gt;J Clin Oncol&lt;/secondary-title&gt;&lt;alt-title&gt;2010 ASCO Annual Meeting&lt;/alt-title&gt;&lt;/titles&gt;&lt;periodical&gt;&lt;full-title&gt;J Clin Oncol&lt;/full-title&gt;&lt;/periodical&gt;&lt;volume&gt;32&lt;/volume&gt;&lt;number&gt;Suppl 3&lt;/number&gt;&lt;dates&gt;&lt;year&gt;2010&lt;/year&gt;&lt;/dates&gt;&lt;urls&gt;&lt;/urls&gt;&lt;/record&gt;&lt;/Cite&gt;&lt;/EndNote&gt;</w:instrText>
            </w:r>
            <w:r w:rsidR="00170623">
              <w:fldChar w:fldCharType="separate"/>
            </w:r>
            <w:r w:rsidR="00170623" w:rsidRPr="00170623">
              <w:rPr>
                <w:noProof/>
                <w:vertAlign w:val="superscript"/>
              </w:rPr>
              <w:t>13</w:t>
            </w:r>
            <w:r w:rsidR="00170623">
              <w:fldChar w:fldCharType="end"/>
            </w:r>
          </w:p>
        </w:tc>
        <w:tc>
          <w:tcPr>
            <w:tcW w:w="2250" w:type="dxa"/>
          </w:tcPr>
          <w:p w14:paraId="3AC70CDC" w14:textId="678C0C38" w:rsidR="00E13EFE" w:rsidRDefault="00E13EFE" w:rsidP="00C75074">
            <w:r>
              <w:t>Prospective observational</w:t>
            </w:r>
          </w:p>
        </w:tc>
        <w:tc>
          <w:tcPr>
            <w:tcW w:w="1462" w:type="dxa"/>
          </w:tcPr>
          <w:p w14:paraId="014525AC" w14:textId="155CC203" w:rsidR="00E13EFE" w:rsidRDefault="00E13EFE" w:rsidP="00C75074">
            <w:r>
              <w:t>France</w:t>
            </w:r>
          </w:p>
        </w:tc>
        <w:tc>
          <w:tcPr>
            <w:tcW w:w="763" w:type="dxa"/>
          </w:tcPr>
          <w:p w14:paraId="54C2F17A" w14:textId="08045E0A" w:rsidR="00E13EFE" w:rsidRDefault="00E13EFE" w:rsidP="00C75074">
            <w:r>
              <w:t>560</w:t>
            </w:r>
          </w:p>
        </w:tc>
        <w:tc>
          <w:tcPr>
            <w:tcW w:w="918" w:type="dxa"/>
          </w:tcPr>
          <w:p w14:paraId="55B6C5CA" w14:textId="20F93F09" w:rsidR="00E13EFE" w:rsidRDefault="00E13EFE" w:rsidP="00C75074">
            <w:r>
              <w:t>NR</w:t>
            </w:r>
          </w:p>
        </w:tc>
        <w:tc>
          <w:tcPr>
            <w:tcW w:w="764" w:type="dxa"/>
          </w:tcPr>
          <w:p w14:paraId="5FCEADF9" w14:textId="160A7276" w:rsidR="00E13EFE" w:rsidRDefault="00E13EFE" w:rsidP="00C75074">
            <w:r>
              <w:t>NR</w:t>
            </w:r>
          </w:p>
        </w:tc>
        <w:tc>
          <w:tcPr>
            <w:tcW w:w="1864" w:type="dxa"/>
          </w:tcPr>
          <w:p w14:paraId="16F51043" w14:textId="60EA6762" w:rsidR="00E13EFE" w:rsidRDefault="00E13EFE" w:rsidP="00C75074">
            <w:r>
              <w:t>KRAS</w:t>
            </w:r>
          </w:p>
        </w:tc>
        <w:tc>
          <w:tcPr>
            <w:tcW w:w="1911" w:type="dxa"/>
          </w:tcPr>
          <w:p w14:paraId="527D95E8" w14:textId="59AF8300" w:rsidR="00E13EFE" w:rsidRDefault="00E13EFE" w:rsidP="00C75074">
            <w:r>
              <w:t>S/D</w:t>
            </w:r>
          </w:p>
        </w:tc>
        <w:tc>
          <w:tcPr>
            <w:tcW w:w="1138" w:type="dxa"/>
          </w:tcPr>
          <w:p w14:paraId="36ECCEA2" w14:textId="35911041" w:rsidR="00E13EFE" w:rsidRPr="00C75074" w:rsidRDefault="00E13EFE" w:rsidP="003B68EF">
            <w:pPr>
              <w:jc w:val="center"/>
            </w:pPr>
          </w:p>
        </w:tc>
      </w:tr>
      <w:tr w:rsidR="00C75074" w:rsidRPr="00C75074" w14:paraId="6FF73962" w14:textId="77777777" w:rsidTr="003B68EF">
        <w:trPr>
          <w:trHeight w:val="457"/>
        </w:trPr>
        <w:tc>
          <w:tcPr>
            <w:tcW w:w="1975" w:type="dxa"/>
          </w:tcPr>
          <w:p w14:paraId="3BD74165" w14:textId="757F25FC" w:rsidR="00C75074" w:rsidRDefault="002420D6" w:rsidP="00C75074">
            <w:r>
              <w:t>Bokemeyer, 2011</w:t>
            </w:r>
            <w:r w:rsidR="00170623">
              <w:fldChar w:fldCharType="begin">
                <w:fldData xml:space="preserve">PEVuZE5vdGU+PENpdGU+PEF1dGhvcj5Cb2tlbWV5ZXI8L0F1dGhvcj48WWVhcj4yMDExPC9ZZWFy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</w:fldData>
              </w:fldChar>
            </w:r>
            <w:r w:rsidR="00170623">
              <w:instrText xml:space="preserve"> ADDIN EN.CITE </w:instrText>
            </w:r>
            <w:r w:rsidR="00170623">
              <w:fldChar w:fldCharType="begin">
                <w:fldData xml:space="preserve">PEVuZE5vdGU+PENpdGU+PEF1dGhvcj5Cb2tlbWV5ZXI8L0F1dGhvcj48WWVhcj4yMDExPC9ZZWFy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4</w:t>
            </w:r>
            <w:r w:rsidR="00170623">
              <w:fldChar w:fldCharType="end"/>
            </w:r>
          </w:p>
        </w:tc>
        <w:tc>
          <w:tcPr>
            <w:tcW w:w="2250" w:type="dxa"/>
          </w:tcPr>
          <w:p w14:paraId="4BF4958F" w14:textId="009DF633" w:rsidR="00C75074" w:rsidRPr="00C75074" w:rsidRDefault="007B607D" w:rsidP="00C75074">
            <w:r>
              <w:t>Retrospective analysis of RCT</w:t>
            </w:r>
            <w:r w:rsidR="00F72ED4">
              <w:t xml:space="preserve"> (OPUS)</w:t>
            </w:r>
          </w:p>
        </w:tc>
        <w:tc>
          <w:tcPr>
            <w:tcW w:w="1462" w:type="dxa"/>
          </w:tcPr>
          <w:p w14:paraId="011A6EF0" w14:textId="0A32C1B6" w:rsidR="00C75074" w:rsidRPr="00C75074" w:rsidRDefault="007B607D" w:rsidP="00C75074">
            <w:r>
              <w:t>Multicountry</w:t>
            </w:r>
          </w:p>
        </w:tc>
        <w:tc>
          <w:tcPr>
            <w:tcW w:w="763" w:type="dxa"/>
          </w:tcPr>
          <w:p w14:paraId="6E1E9473" w14:textId="5810A187" w:rsidR="00C75074" w:rsidRPr="00C75074" w:rsidRDefault="007B607D" w:rsidP="00C75074">
            <w:r>
              <w:t>156</w:t>
            </w:r>
          </w:p>
        </w:tc>
        <w:tc>
          <w:tcPr>
            <w:tcW w:w="918" w:type="dxa"/>
          </w:tcPr>
          <w:p w14:paraId="627ED3C9" w14:textId="4A5D5C22" w:rsidR="00C75074" w:rsidRPr="00C75074" w:rsidRDefault="007B607D" w:rsidP="00C75074">
            <w:r>
              <w:t>60.4</w:t>
            </w:r>
          </w:p>
        </w:tc>
        <w:tc>
          <w:tcPr>
            <w:tcW w:w="764" w:type="dxa"/>
          </w:tcPr>
          <w:p w14:paraId="368FA9D3" w14:textId="363486DD" w:rsidR="00C75074" w:rsidRPr="00C75074" w:rsidRDefault="007B607D" w:rsidP="00C75074">
            <w:r>
              <w:t>55.0%</w:t>
            </w:r>
          </w:p>
        </w:tc>
        <w:tc>
          <w:tcPr>
            <w:tcW w:w="1864" w:type="dxa"/>
          </w:tcPr>
          <w:p w14:paraId="4072DB65" w14:textId="3E950FEF" w:rsidR="00C75074" w:rsidRPr="00C75074" w:rsidRDefault="0009646D" w:rsidP="00C75074">
            <w:r>
              <w:t>KRAS, BRAF</w:t>
            </w:r>
          </w:p>
        </w:tc>
        <w:tc>
          <w:tcPr>
            <w:tcW w:w="1911" w:type="dxa"/>
          </w:tcPr>
          <w:p w14:paraId="11578012" w14:textId="75948165" w:rsidR="00C75074" w:rsidRPr="00C75074" w:rsidRDefault="007B607D" w:rsidP="00C75074">
            <w:r>
              <w:t>HRM</w:t>
            </w:r>
          </w:p>
        </w:tc>
        <w:tc>
          <w:tcPr>
            <w:tcW w:w="1138" w:type="dxa"/>
          </w:tcPr>
          <w:p w14:paraId="64D8E5DD" w14:textId="77777777" w:rsidR="00C75074" w:rsidRPr="00C75074" w:rsidRDefault="00C75074" w:rsidP="003B68EF">
            <w:pPr>
              <w:jc w:val="center"/>
            </w:pPr>
          </w:p>
        </w:tc>
      </w:tr>
      <w:tr w:rsidR="00C75074" w:rsidRPr="00C75074" w14:paraId="7B196E2F" w14:textId="77777777" w:rsidTr="003B68EF">
        <w:trPr>
          <w:trHeight w:val="457"/>
        </w:trPr>
        <w:tc>
          <w:tcPr>
            <w:tcW w:w="1975" w:type="dxa"/>
          </w:tcPr>
          <w:p w14:paraId="65062E87" w14:textId="4B4AC88C" w:rsidR="00C75074" w:rsidRDefault="002420D6" w:rsidP="00C75074">
            <w:r>
              <w:t>Bruera, 2013</w:t>
            </w:r>
            <w:r w:rsidR="00170623">
              <w:fldChar w:fldCharType="begin">
                <w:fldData xml:space="preserve">PEVuZE5vdGU+PENpdGU+PEF1dGhvcj5CcnVlcmE8L0F1dGhvcj48WWVhcj4yMDEzPC9ZZWFyPjxS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</w:fldData>
              </w:fldChar>
            </w:r>
            <w:r w:rsidR="00170623">
              <w:instrText xml:space="preserve"> ADDIN EN.CITE </w:instrText>
            </w:r>
            <w:r w:rsidR="00170623">
              <w:fldChar w:fldCharType="begin">
                <w:fldData xml:space="preserve">PEVuZE5vdGU+PENpdGU+PEF1dGhvcj5CcnVlcmE8L0F1dGhvcj48WWVhcj4yMDEzPC9ZZWFyPjxS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5</w:t>
            </w:r>
            <w:r w:rsidR="00170623">
              <w:fldChar w:fldCharType="end"/>
            </w:r>
          </w:p>
        </w:tc>
        <w:tc>
          <w:tcPr>
            <w:tcW w:w="2250" w:type="dxa"/>
          </w:tcPr>
          <w:p w14:paraId="3933E422" w14:textId="03B08A36" w:rsidR="00C75074" w:rsidRPr="00C75074" w:rsidRDefault="007B607D" w:rsidP="00C75074">
            <w:r>
              <w:t>Retrospective analysis of RCT</w:t>
            </w:r>
          </w:p>
        </w:tc>
        <w:tc>
          <w:tcPr>
            <w:tcW w:w="1462" w:type="dxa"/>
          </w:tcPr>
          <w:p w14:paraId="16C3C632" w14:textId="4E0529DA" w:rsidR="00C75074" w:rsidRPr="00C75074" w:rsidRDefault="007B607D" w:rsidP="00C75074">
            <w:r>
              <w:t>Italy</w:t>
            </w:r>
          </w:p>
        </w:tc>
        <w:tc>
          <w:tcPr>
            <w:tcW w:w="763" w:type="dxa"/>
          </w:tcPr>
          <w:p w14:paraId="6F971778" w14:textId="6ACB74A0" w:rsidR="00C75074" w:rsidRPr="00C75074" w:rsidRDefault="007B607D" w:rsidP="00C75074">
            <w:r>
              <w:t>59</w:t>
            </w:r>
          </w:p>
        </w:tc>
        <w:tc>
          <w:tcPr>
            <w:tcW w:w="918" w:type="dxa"/>
          </w:tcPr>
          <w:p w14:paraId="613962A1" w14:textId="0D935CED" w:rsidR="00C75074" w:rsidRPr="00C75074" w:rsidRDefault="007B607D" w:rsidP="00C75074">
            <w:r>
              <w:t>67</w:t>
            </w:r>
          </w:p>
        </w:tc>
        <w:tc>
          <w:tcPr>
            <w:tcW w:w="764" w:type="dxa"/>
          </w:tcPr>
          <w:p w14:paraId="7189B392" w14:textId="20218052" w:rsidR="00C75074" w:rsidRPr="00C75074" w:rsidRDefault="007B607D" w:rsidP="00C75074">
            <w:r>
              <w:t>62.7%</w:t>
            </w:r>
          </w:p>
        </w:tc>
        <w:tc>
          <w:tcPr>
            <w:tcW w:w="1864" w:type="dxa"/>
          </w:tcPr>
          <w:p w14:paraId="4ABAD642" w14:textId="3E3F2C58" w:rsidR="00C75074" w:rsidRPr="00C75074" w:rsidRDefault="0009646D" w:rsidP="00C75074">
            <w:r>
              <w:t>KRAS</w:t>
            </w:r>
          </w:p>
        </w:tc>
        <w:tc>
          <w:tcPr>
            <w:tcW w:w="1911" w:type="dxa"/>
          </w:tcPr>
          <w:p w14:paraId="7CBA834E" w14:textId="38E9F657" w:rsidR="00C75074" w:rsidRPr="00C75074" w:rsidRDefault="007B607D" w:rsidP="00C75074">
            <w:r>
              <w:t>MMA, S/D</w:t>
            </w:r>
          </w:p>
        </w:tc>
        <w:tc>
          <w:tcPr>
            <w:tcW w:w="1138" w:type="dxa"/>
          </w:tcPr>
          <w:p w14:paraId="1A4C45AB" w14:textId="19883B50" w:rsidR="00C75074" w:rsidRPr="00C75074" w:rsidRDefault="008E0125" w:rsidP="003B68EF">
            <w:pPr>
              <w:jc w:val="center"/>
            </w:pPr>
            <w:r>
              <w:t>Y</w:t>
            </w:r>
          </w:p>
        </w:tc>
      </w:tr>
      <w:tr w:rsidR="00C75074" w:rsidRPr="00C75074" w14:paraId="2C7E75F2" w14:textId="77777777" w:rsidTr="003B68EF">
        <w:trPr>
          <w:trHeight w:val="457"/>
        </w:trPr>
        <w:tc>
          <w:tcPr>
            <w:tcW w:w="1975" w:type="dxa"/>
          </w:tcPr>
          <w:p w14:paraId="2AE43C85" w14:textId="2F32D4B4" w:rsidR="00C75074" w:rsidRDefault="007B607D" w:rsidP="00C75074">
            <w:r>
              <w:t>Bruera, 2014</w:t>
            </w:r>
            <w:r w:rsidR="00170623">
              <w:fldChar w:fldCharType="begin">
                <w:fldData xml:space="preserve">PEVuZE5vdGU+PENpdGU+PEF1dGhvcj5CcnVlcmE8L0F1dGhvcj48WWVhcj4yMDE0PC9ZZWFyPjxS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=
</w:fldData>
              </w:fldChar>
            </w:r>
            <w:r w:rsidR="00170623">
              <w:instrText xml:space="preserve"> ADDIN EN.CITE </w:instrText>
            </w:r>
            <w:r w:rsidR="00170623">
              <w:fldChar w:fldCharType="begin">
                <w:fldData xml:space="preserve">PEVuZE5vdGU+PENpdGU+PEF1dGhvcj5CcnVlcmE8L0F1dGhvcj48WWVhcj4yMDE0PC9ZZWFyPjxS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6</w:t>
            </w:r>
            <w:r w:rsidR="00170623">
              <w:fldChar w:fldCharType="end"/>
            </w:r>
          </w:p>
        </w:tc>
        <w:tc>
          <w:tcPr>
            <w:tcW w:w="2250" w:type="dxa"/>
          </w:tcPr>
          <w:p w14:paraId="10F291E9" w14:textId="3F012310" w:rsidR="00C75074" w:rsidRPr="00C75074" w:rsidRDefault="007B607D" w:rsidP="00C75074">
            <w:r>
              <w:t xml:space="preserve">Retrospective </w:t>
            </w:r>
            <w:r w:rsidR="0009646D">
              <w:t>observational</w:t>
            </w:r>
          </w:p>
        </w:tc>
        <w:tc>
          <w:tcPr>
            <w:tcW w:w="1462" w:type="dxa"/>
          </w:tcPr>
          <w:p w14:paraId="44D45815" w14:textId="34169E45" w:rsidR="00C75074" w:rsidRPr="00C75074" w:rsidRDefault="007B607D" w:rsidP="00C75074">
            <w:r>
              <w:t>Italy</w:t>
            </w:r>
          </w:p>
        </w:tc>
        <w:tc>
          <w:tcPr>
            <w:tcW w:w="763" w:type="dxa"/>
          </w:tcPr>
          <w:p w14:paraId="2143FF90" w14:textId="0A8B61CB" w:rsidR="00C75074" w:rsidRPr="00C75074" w:rsidRDefault="007B607D" w:rsidP="00C75074">
            <w:r>
              <w:t>37</w:t>
            </w:r>
          </w:p>
        </w:tc>
        <w:tc>
          <w:tcPr>
            <w:tcW w:w="918" w:type="dxa"/>
          </w:tcPr>
          <w:p w14:paraId="22221E49" w14:textId="3C618536" w:rsidR="00C75074" w:rsidRPr="00C75074" w:rsidRDefault="007B607D" w:rsidP="00C75074">
            <w:r>
              <w:t>69</w:t>
            </w:r>
          </w:p>
        </w:tc>
        <w:tc>
          <w:tcPr>
            <w:tcW w:w="764" w:type="dxa"/>
          </w:tcPr>
          <w:p w14:paraId="11F0A6D9" w14:textId="45F34477" w:rsidR="00C75074" w:rsidRPr="00C75074" w:rsidRDefault="007B607D" w:rsidP="00C75074">
            <w:r>
              <w:t>59.5%</w:t>
            </w:r>
          </w:p>
        </w:tc>
        <w:tc>
          <w:tcPr>
            <w:tcW w:w="1864" w:type="dxa"/>
          </w:tcPr>
          <w:p w14:paraId="583D7B84" w14:textId="4C5AD990" w:rsidR="00C75074" w:rsidRPr="00C75074" w:rsidRDefault="0009646D" w:rsidP="00C75074">
            <w:r>
              <w:t>KRAS</w:t>
            </w:r>
          </w:p>
        </w:tc>
        <w:tc>
          <w:tcPr>
            <w:tcW w:w="1911" w:type="dxa"/>
          </w:tcPr>
          <w:p w14:paraId="49B868FE" w14:textId="14CE066D" w:rsidR="00C75074" w:rsidRPr="00C75074" w:rsidRDefault="007B607D" w:rsidP="00C75074">
            <w:r>
              <w:t>S/D, GEM</w:t>
            </w:r>
          </w:p>
        </w:tc>
        <w:tc>
          <w:tcPr>
            <w:tcW w:w="1138" w:type="dxa"/>
          </w:tcPr>
          <w:p w14:paraId="42A0C3A5" w14:textId="1A5825C3" w:rsidR="00C75074" w:rsidRPr="00C75074" w:rsidRDefault="008E0125" w:rsidP="003B68EF">
            <w:pPr>
              <w:jc w:val="center"/>
            </w:pPr>
            <w:r>
              <w:t>Y</w:t>
            </w:r>
          </w:p>
        </w:tc>
      </w:tr>
      <w:tr w:rsidR="00C75074" w:rsidRPr="00C75074" w14:paraId="17F990CD" w14:textId="77777777" w:rsidTr="003B68EF">
        <w:trPr>
          <w:trHeight w:val="457"/>
        </w:trPr>
        <w:tc>
          <w:tcPr>
            <w:tcW w:w="1975" w:type="dxa"/>
          </w:tcPr>
          <w:p w14:paraId="14F00642" w14:textId="099FD797" w:rsidR="00C75074" w:rsidRDefault="0009646D" w:rsidP="00C75074">
            <w:r>
              <w:t>Bruin, 2011</w:t>
            </w:r>
            <w:r w:rsidR="00170623">
              <w:fldChar w:fldCharType="begin">
                <w:fldData xml:space="preserve">PEVuZE5vdGU+PENpdGU+PEF1dGhvcj5CcnVpbjwvQXV0aG9yPjxZZWFyPjIwMTE8L1llYXI+PFJl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</w:fldData>
              </w:fldChar>
            </w:r>
            <w:r w:rsidR="00170623">
              <w:instrText xml:space="preserve"> ADDIN EN.CITE </w:instrText>
            </w:r>
            <w:r w:rsidR="00170623">
              <w:fldChar w:fldCharType="begin">
                <w:fldData xml:space="preserve">PEVuZE5vdGU+PENpdGU+PEF1dGhvcj5CcnVpbjwvQXV0aG9yPjxZZWFyPjIwMTE8L1llYXI+PFJl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7</w:t>
            </w:r>
            <w:r w:rsidR="00170623">
              <w:fldChar w:fldCharType="end"/>
            </w:r>
          </w:p>
        </w:tc>
        <w:tc>
          <w:tcPr>
            <w:tcW w:w="2250" w:type="dxa"/>
          </w:tcPr>
          <w:p w14:paraId="572CCF44" w14:textId="698BB70A" w:rsidR="00C75074" w:rsidRPr="00C75074" w:rsidRDefault="0009646D" w:rsidP="00C75074">
            <w:r>
              <w:t>Retrospective analysis of RCT</w:t>
            </w:r>
          </w:p>
        </w:tc>
        <w:tc>
          <w:tcPr>
            <w:tcW w:w="1462" w:type="dxa"/>
          </w:tcPr>
          <w:p w14:paraId="6D1853DE" w14:textId="6E28321F" w:rsidR="00C75074" w:rsidRPr="00C75074" w:rsidRDefault="00C53946" w:rsidP="00C75074">
            <w:r>
              <w:t>Netherlands</w:t>
            </w:r>
          </w:p>
        </w:tc>
        <w:tc>
          <w:tcPr>
            <w:tcW w:w="763" w:type="dxa"/>
          </w:tcPr>
          <w:p w14:paraId="595668A1" w14:textId="75DBE80D" w:rsidR="00C75074" w:rsidRPr="00C75074" w:rsidRDefault="00C53946" w:rsidP="00C75074">
            <w:r>
              <w:t>43</w:t>
            </w:r>
          </w:p>
        </w:tc>
        <w:tc>
          <w:tcPr>
            <w:tcW w:w="918" w:type="dxa"/>
          </w:tcPr>
          <w:p w14:paraId="7C2163BC" w14:textId="50F91C47" w:rsidR="00C75074" w:rsidRPr="00C75074" w:rsidRDefault="00C53946" w:rsidP="00C75074">
            <w:r>
              <w:t>51</w:t>
            </w:r>
          </w:p>
        </w:tc>
        <w:tc>
          <w:tcPr>
            <w:tcW w:w="764" w:type="dxa"/>
          </w:tcPr>
          <w:p w14:paraId="27FC2E24" w14:textId="0822ADF8" w:rsidR="00C75074" w:rsidRPr="00C75074" w:rsidRDefault="00C53946" w:rsidP="00C75074">
            <w:r>
              <w:t>50%</w:t>
            </w:r>
          </w:p>
        </w:tc>
        <w:tc>
          <w:tcPr>
            <w:tcW w:w="1864" w:type="dxa"/>
          </w:tcPr>
          <w:p w14:paraId="1082E4E3" w14:textId="76505DE7" w:rsidR="00C75074" w:rsidRPr="00C75074" w:rsidRDefault="00C53946" w:rsidP="00C75074">
            <w:r>
              <w:t>KRAS, BRAF</w:t>
            </w:r>
          </w:p>
        </w:tc>
        <w:tc>
          <w:tcPr>
            <w:tcW w:w="1911" w:type="dxa"/>
          </w:tcPr>
          <w:p w14:paraId="089388B9" w14:textId="47433235" w:rsidR="00C75074" w:rsidRPr="00C75074" w:rsidRDefault="00C53946" w:rsidP="00C75074">
            <w:r>
              <w:t>S/D</w:t>
            </w:r>
          </w:p>
        </w:tc>
        <w:tc>
          <w:tcPr>
            <w:tcW w:w="1138" w:type="dxa"/>
          </w:tcPr>
          <w:p w14:paraId="1EF0D3C9" w14:textId="77777777" w:rsidR="00C75074" w:rsidRPr="00C75074" w:rsidRDefault="00C75074" w:rsidP="003B68EF">
            <w:pPr>
              <w:jc w:val="center"/>
            </w:pPr>
          </w:p>
        </w:tc>
      </w:tr>
      <w:tr w:rsidR="00C75074" w:rsidRPr="00C75074" w14:paraId="286DBAFE" w14:textId="77777777" w:rsidTr="003B68EF">
        <w:trPr>
          <w:trHeight w:val="457"/>
        </w:trPr>
        <w:tc>
          <w:tcPr>
            <w:tcW w:w="1975" w:type="dxa"/>
          </w:tcPr>
          <w:p w14:paraId="51EB2C95" w14:textId="7149F777" w:rsidR="00C75074" w:rsidRDefault="0009646D" w:rsidP="00C75074">
            <w:r>
              <w:lastRenderedPageBreak/>
              <w:t>Brulé, 2015</w:t>
            </w:r>
            <w:r w:rsidR="00170623">
              <w:fldChar w:fldCharType="begin">
                <w:fldData xml:space="preserve">PEVuZE5vdGU+PENpdGU+PEF1dGhvcj5CcnVsZTwvQXV0aG9yPjxZZWFyPjIwMTU8L1llYXI+PFJl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</w:fldData>
              </w:fldChar>
            </w:r>
            <w:r w:rsidR="00170623">
              <w:instrText xml:space="preserve"> ADDIN EN.CITE </w:instrText>
            </w:r>
            <w:r w:rsidR="00170623">
              <w:fldChar w:fldCharType="begin">
                <w:fldData xml:space="preserve">PEVuZE5vdGU+PENpdGU+PEF1dGhvcj5CcnVsZTwvQXV0aG9yPjxZZWFyPjIwMTU8L1llYXI+PFJl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</w:fldData>
              </w:fldChar>
            </w:r>
            <w:r w:rsidR="00170623">
              <w:instrText xml:space="preserve"> ADDIN EN.CITE.DATA </w:instrText>
            </w:r>
            <w:r w:rsidR="00170623">
              <w:fldChar w:fldCharType="end"/>
            </w:r>
            <w:r w:rsidR="00170623">
              <w:fldChar w:fldCharType="separate"/>
            </w:r>
            <w:r w:rsidR="00170623" w:rsidRPr="00170623">
              <w:rPr>
                <w:noProof/>
                <w:vertAlign w:val="superscript"/>
              </w:rPr>
              <w:t>18</w:t>
            </w:r>
            <w:r w:rsidR="00170623">
              <w:fldChar w:fldCharType="end"/>
            </w:r>
          </w:p>
        </w:tc>
        <w:tc>
          <w:tcPr>
            <w:tcW w:w="2250" w:type="dxa"/>
          </w:tcPr>
          <w:p w14:paraId="461A23AD" w14:textId="0634A3AB" w:rsidR="00C75074" w:rsidRPr="00C75074" w:rsidRDefault="0009646D" w:rsidP="00C75074">
            <w:r>
              <w:t>Retrospective analysis of RCT</w:t>
            </w:r>
            <w:r w:rsidR="00F72ED4">
              <w:t xml:space="preserve"> (NCIC CTG CO.17)</w:t>
            </w:r>
          </w:p>
        </w:tc>
        <w:tc>
          <w:tcPr>
            <w:tcW w:w="1462" w:type="dxa"/>
          </w:tcPr>
          <w:p w14:paraId="73D76BA0" w14:textId="124CE8EF" w:rsidR="00C75074" w:rsidRPr="00C75074" w:rsidRDefault="00C53946" w:rsidP="00C75074">
            <w:r>
              <w:t>Multicountry</w:t>
            </w:r>
          </w:p>
        </w:tc>
        <w:tc>
          <w:tcPr>
            <w:tcW w:w="763" w:type="dxa"/>
          </w:tcPr>
          <w:p w14:paraId="2A48D9C7" w14:textId="49DE567C" w:rsidR="00C75074" w:rsidRPr="00C75074" w:rsidRDefault="00C53946" w:rsidP="00C75074">
            <w:r>
              <w:t>287</w:t>
            </w:r>
          </w:p>
        </w:tc>
        <w:tc>
          <w:tcPr>
            <w:tcW w:w="918" w:type="dxa"/>
          </w:tcPr>
          <w:p w14:paraId="30CF8F0B" w14:textId="392ED3F3" w:rsidR="00C75074" w:rsidRPr="00C75074" w:rsidRDefault="00C53946" w:rsidP="00C75074">
            <w:r>
              <w:t>63.6</w:t>
            </w:r>
          </w:p>
        </w:tc>
        <w:tc>
          <w:tcPr>
            <w:tcW w:w="764" w:type="dxa"/>
          </w:tcPr>
          <w:p w14:paraId="25AF655A" w14:textId="3A3BCD9C" w:rsidR="00C75074" w:rsidRPr="00C75074" w:rsidRDefault="00C53946" w:rsidP="00C75074">
            <w:r>
              <w:t>60.9%</w:t>
            </w:r>
          </w:p>
        </w:tc>
        <w:tc>
          <w:tcPr>
            <w:tcW w:w="1864" w:type="dxa"/>
          </w:tcPr>
          <w:p w14:paraId="54CFE4B1" w14:textId="39417ED7" w:rsidR="00C75074" w:rsidRPr="00C75074" w:rsidRDefault="00C53946" w:rsidP="00C75074">
            <w:r>
              <w:t>KRAS, BRAF</w:t>
            </w:r>
          </w:p>
        </w:tc>
        <w:tc>
          <w:tcPr>
            <w:tcW w:w="1911" w:type="dxa"/>
          </w:tcPr>
          <w:p w14:paraId="46854094" w14:textId="64BFF326" w:rsidR="00C75074" w:rsidRPr="00C75074" w:rsidRDefault="00C53946" w:rsidP="00C75074">
            <w:r>
              <w:t>NR</w:t>
            </w:r>
          </w:p>
        </w:tc>
        <w:tc>
          <w:tcPr>
            <w:tcW w:w="1138" w:type="dxa"/>
          </w:tcPr>
          <w:p w14:paraId="010B4549" w14:textId="42AD6392" w:rsidR="00C75074" w:rsidRPr="00C75074" w:rsidRDefault="008E0125" w:rsidP="003B68EF">
            <w:pPr>
              <w:jc w:val="center"/>
            </w:pPr>
            <w:r>
              <w:t>Y</w:t>
            </w:r>
          </w:p>
        </w:tc>
      </w:tr>
      <w:tr w:rsidR="00E13EFE" w:rsidRPr="00C75074" w14:paraId="285C2B6C" w14:textId="77777777" w:rsidTr="003B68EF">
        <w:trPr>
          <w:trHeight w:val="457"/>
        </w:trPr>
        <w:tc>
          <w:tcPr>
            <w:tcW w:w="1975" w:type="dxa"/>
          </w:tcPr>
          <w:p w14:paraId="4DE71547" w14:textId="5DEFF642" w:rsidR="00E13EFE" w:rsidRDefault="00E13EFE" w:rsidP="00C75074">
            <w:r>
              <w:t>Calero, 2015</w:t>
            </w:r>
            <w:r w:rsidR="00170623">
              <w:fldChar w:fldCharType="begin"/>
            </w:r>
            <w:r w:rsidR="00170623">
              <w:instrText xml:space="preserve"> ADDIN EN.CITE &lt;EndNote&gt;&lt;Cite&gt;&lt;Author&gt;Calero&lt;/Author&gt;&lt;Year&gt;2015&lt;/Year&gt;&lt;RecNum&gt;534&lt;/RecNum&gt;&lt;DisplayText&gt;&lt;style face="superscript"&gt;19&lt;/style&gt;&lt;/DisplayText&gt;&lt;record&gt;&lt;rec-number&gt;534&lt;/rec-number&gt;&lt;foreign-keys&gt;&lt;key app="EN" db-id="r525zwt2l9ewpgew5a2x9rx0redwzaafzrdx" timestamp="1522340594"&gt;534&lt;/key&gt;&lt;/foreign-keys&gt;&lt;ref-type name="Journal Article"&gt;17&lt;/ref-type&gt;&lt;contributors&gt;&lt;authors&gt;&lt;author&gt;Calero, B. M.&lt;/author&gt;&lt;author&gt;Llanos, M.&lt;/author&gt;&lt;author&gt;Alvarez, B. A.&lt;/author&gt;&lt;author&gt;Hernandez San Gil, R.&lt;/author&gt;&lt;author&gt;Salido, E.&lt;/author&gt;&lt;author&gt;et al.&lt;/author&gt;&lt;/authors&gt;&lt;/contributors&gt;&lt;titles&gt;&lt;title&gt;Analysis of KRAS and NRAS mutations in 126 patients with KRAS exon 2 wild type for metastatic colorectal cancer (mCRC) in a single institution&lt;/title&gt;&lt;secondary-title&gt;J Clin Oncol&lt;/secondary-title&gt;&lt;/titles&gt;&lt;periodical&gt;&lt;full-title&gt;J Clin Oncol&lt;/full-title&gt;&lt;/periodical&gt;&lt;pages&gt;Abstr e14589&lt;/pages&gt;&lt;volume&gt;33&lt;/volume&gt;&lt;number&gt;Suppl&lt;/number&gt;&lt;dates&gt;&lt;year&gt;2015&lt;/year&gt;&lt;/dates&gt;&lt;urls&gt;&lt;/urls&gt;&lt;/record&gt;&lt;/Cite&gt;&lt;/EndNote&gt;</w:instrText>
            </w:r>
            <w:r w:rsidR="00170623">
              <w:fldChar w:fldCharType="separate"/>
            </w:r>
            <w:r w:rsidR="00170623" w:rsidRPr="00170623">
              <w:rPr>
                <w:noProof/>
                <w:vertAlign w:val="superscript"/>
              </w:rPr>
              <w:t>19</w:t>
            </w:r>
            <w:r w:rsidR="00170623">
              <w:fldChar w:fldCharType="end"/>
            </w:r>
          </w:p>
        </w:tc>
        <w:tc>
          <w:tcPr>
            <w:tcW w:w="2250" w:type="dxa"/>
          </w:tcPr>
          <w:p w14:paraId="3528150B" w14:textId="5B71BEC8" w:rsidR="00E13EFE" w:rsidRDefault="00E13EFE" w:rsidP="00C75074">
            <w:r>
              <w:t>Retrospective observational</w:t>
            </w:r>
          </w:p>
        </w:tc>
        <w:tc>
          <w:tcPr>
            <w:tcW w:w="1462" w:type="dxa"/>
          </w:tcPr>
          <w:p w14:paraId="5DBC1A8A" w14:textId="2B32AFB1" w:rsidR="00E13EFE" w:rsidRDefault="00E13EFE" w:rsidP="00C75074">
            <w:r>
              <w:t>Spain</w:t>
            </w:r>
          </w:p>
        </w:tc>
        <w:tc>
          <w:tcPr>
            <w:tcW w:w="763" w:type="dxa"/>
          </w:tcPr>
          <w:p w14:paraId="14530E48" w14:textId="31269E47" w:rsidR="00E13EFE" w:rsidRDefault="00E13EFE" w:rsidP="00C75074">
            <w:r>
              <w:t>90</w:t>
            </w:r>
          </w:p>
        </w:tc>
        <w:tc>
          <w:tcPr>
            <w:tcW w:w="918" w:type="dxa"/>
          </w:tcPr>
          <w:p w14:paraId="51579415" w14:textId="70775F12" w:rsidR="00E13EFE" w:rsidRDefault="00E13EFE" w:rsidP="00C75074">
            <w:r>
              <w:t>NR</w:t>
            </w:r>
          </w:p>
        </w:tc>
        <w:tc>
          <w:tcPr>
            <w:tcW w:w="764" w:type="dxa"/>
          </w:tcPr>
          <w:p w14:paraId="27D8BEC0" w14:textId="0C23C597" w:rsidR="00E13EFE" w:rsidRDefault="00E13EFE" w:rsidP="00C75074">
            <w:r>
              <w:t>NR</w:t>
            </w:r>
          </w:p>
        </w:tc>
        <w:tc>
          <w:tcPr>
            <w:tcW w:w="1864" w:type="dxa"/>
          </w:tcPr>
          <w:p w14:paraId="411A8C6A" w14:textId="4741204B" w:rsidR="00E13EFE" w:rsidRDefault="00E13EFE" w:rsidP="00C75074">
            <w:r>
              <w:t>NRAS</w:t>
            </w:r>
          </w:p>
        </w:tc>
        <w:tc>
          <w:tcPr>
            <w:tcW w:w="1911" w:type="dxa"/>
          </w:tcPr>
          <w:p w14:paraId="32898EFB" w14:textId="29DC4DEC" w:rsidR="00E13EFE" w:rsidRDefault="00E13EFE" w:rsidP="00C75074">
            <w:r>
              <w:t>Pyro</w:t>
            </w:r>
          </w:p>
        </w:tc>
        <w:tc>
          <w:tcPr>
            <w:tcW w:w="1138" w:type="dxa"/>
          </w:tcPr>
          <w:p w14:paraId="623F102B" w14:textId="10D1C34D" w:rsidR="00E13EFE" w:rsidRPr="00C75074" w:rsidRDefault="008E0125" w:rsidP="003B68EF">
            <w:pPr>
              <w:jc w:val="center"/>
            </w:pPr>
            <w:r>
              <w:t>Y</w:t>
            </w:r>
          </w:p>
        </w:tc>
      </w:tr>
      <w:tr w:rsidR="00C75074" w:rsidRPr="00C75074" w14:paraId="7D081F72" w14:textId="77777777" w:rsidTr="003B68EF">
        <w:trPr>
          <w:trHeight w:val="457"/>
        </w:trPr>
        <w:tc>
          <w:tcPr>
            <w:tcW w:w="1975" w:type="dxa"/>
          </w:tcPr>
          <w:p w14:paraId="47E9CBEC" w14:textId="3221D376" w:rsidR="00C75074" w:rsidRDefault="0009646D" w:rsidP="00C75074">
            <w:r>
              <w:t>Cappuzzo, 2014</w:t>
            </w:r>
            <w:r w:rsidR="00170623">
              <w:fldChar w:fldCharType="begin">
                <w:fldData xml:space="preserve">PEVuZE5vdGU+PENpdGU+PEF1dGhvcj5DYXBwdXp6bzwvQXV0aG9yPjxZZWFyPjIwMTQ8L1llYXI+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=
</w:fldData>
              </w:fldChar>
            </w:r>
            <w:r w:rsidR="00170623">
              <w:instrText xml:space="preserve"> ADDIN EN.CITE </w:instrText>
            </w:r>
            <w:r w:rsidR="00170623">
              <w:fldChar w:fldCharType="begin">
                <w:fldData xml:space="preserve">PEVuZE5vdGU+PENpdGU+PEF1dGhvcj5DYXBwdXp6bzwvQXV0aG9yPjxZZWFyPjIwMTQ8L1llYXI+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=
</w:fldData>
              </w:fldChar>
            </w:r>
            <w:r w:rsidR="00170623">
              <w:instrText xml:space="preserve"> ADDIN EN.CITE.DATA </w:instrText>
            </w:r>
            <w:r w:rsidR="00170623">
              <w:fldChar w:fldCharType="end"/>
            </w:r>
            <w:r w:rsidR="00170623">
              <w:fldChar w:fldCharType="separate"/>
            </w:r>
            <w:r w:rsidR="00170623" w:rsidRPr="00170623">
              <w:rPr>
                <w:noProof/>
                <w:vertAlign w:val="superscript"/>
              </w:rPr>
              <w:t>20</w:t>
            </w:r>
            <w:r w:rsidR="00170623">
              <w:fldChar w:fldCharType="end"/>
            </w:r>
          </w:p>
        </w:tc>
        <w:tc>
          <w:tcPr>
            <w:tcW w:w="2250" w:type="dxa"/>
          </w:tcPr>
          <w:p w14:paraId="6F40ECFB" w14:textId="7BA1F078" w:rsidR="00C75074" w:rsidRPr="00C75074" w:rsidRDefault="0009646D" w:rsidP="00C75074">
            <w:r>
              <w:t>Retrospective observational</w:t>
            </w:r>
          </w:p>
        </w:tc>
        <w:tc>
          <w:tcPr>
            <w:tcW w:w="1462" w:type="dxa"/>
          </w:tcPr>
          <w:p w14:paraId="28D047A1" w14:textId="333A516A" w:rsidR="00C75074" w:rsidRPr="00C75074" w:rsidRDefault="00C53946" w:rsidP="00C75074">
            <w:r>
              <w:t>Italy</w:t>
            </w:r>
          </w:p>
        </w:tc>
        <w:tc>
          <w:tcPr>
            <w:tcW w:w="763" w:type="dxa"/>
          </w:tcPr>
          <w:p w14:paraId="5958BB70" w14:textId="6D98E22C" w:rsidR="00C75074" w:rsidRPr="00C75074" w:rsidRDefault="00C53946" w:rsidP="00C75074">
            <w:r>
              <w:t>64</w:t>
            </w:r>
          </w:p>
        </w:tc>
        <w:tc>
          <w:tcPr>
            <w:tcW w:w="918" w:type="dxa"/>
          </w:tcPr>
          <w:p w14:paraId="0793E643" w14:textId="2F3AFF59" w:rsidR="00C75074" w:rsidRPr="00C75074" w:rsidRDefault="00C53946" w:rsidP="00C75074">
            <w:r>
              <w:t>64</w:t>
            </w:r>
          </w:p>
        </w:tc>
        <w:tc>
          <w:tcPr>
            <w:tcW w:w="764" w:type="dxa"/>
          </w:tcPr>
          <w:p w14:paraId="4FF55B7A" w14:textId="0F91F251" w:rsidR="00C75074" w:rsidRPr="00C75074" w:rsidRDefault="00C53946" w:rsidP="00C75074">
            <w:r>
              <w:t>55%</w:t>
            </w:r>
          </w:p>
        </w:tc>
        <w:tc>
          <w:tcPr>
            <w:tcW w:w="1864" w:type="dxa"/>
          </w:tcPr>
          <w:p w14:paraId="12C32792" w14:textId="47998577" w:rsidR="00C75074" w:rsidRPr="00C75074" w:rsidRDefault="00C53946" w:rsidP="00C75074">
            <w:r>
              <w:t>KRAS, BRAF</w:t>
            </w:r>
          </w:p>
        </w:tc>
        <w:tc>
          <w:tcPr>
            <w:tcW w:w="1911" w:type="dxa"/>
          </w:tcPr>
          <w:p w14:paraId="63D1D41E" w14:textId="5224B8A5" w:rsidR="00C75074" w:rsidRPr="00C75074" w:rsidRDefault="00C53946" w:rsidP="00C75074">
            <w:r>
              <w:t>NR</w:t>
            </w:r>
          </w:p>
        </w:tc>
        <w:tc>
          <w:tcPr>
            <w:tcW w:w="1138" w:type="dxa"/>
          </w:tcPr>
          <w:p w14:paraId="03C37910" w14:textId="5A3E284E" w:rsidR="00C75074" w:rsidRPr="00C75074" w:rsidRDefault="008E0125" w:rsidP="003B68EF">
            <w:pPr>
              <w:jc w:val="center"/>
            </w:pPr>
            <w:r>
              <w:t>Y</w:t>
            </w:r>
          </w:p>
        </w:tc>
      </w:tr>
      <w:tr w:rsidR="00C75074" w:rsidRPr="00C75074" w14:paraId="02B3FCA1" w14:textId="77777777" w:rsidTr="003B68EF">
        <w:trPr>
          <w:trHeight w:val="457"/>
        </w:trPr>
        <w:tc>
          <w:tcPr>
            <w:tcW w:w="1975" w:type="dxa"/>
          </w:tcPr>
          <w:p w14:paraId="7C258B04" w14:textId="794A2FB9" w:rsidR="00C75074" w:rsidRDefault="0009646D" w:rsidP="00C75074">
            <w:r>
              <w:t>C</w:t>
            </w:r>
            <w:r>
              <w:rPr>
                <w:rFonts w:cstheme="minorHAnsi"/>
              </w:rPr>
              <w:t>á</w:t>
            </w:r>
            <w:r>
              <w:t>rdenas-Ramos 2014</w:t>
            </w:r>
            <w:r w:rsidR="00170623">
              <w:fldChar w:fldCharType="begin">
                <w:fldData xml:space="preserve">PEVuZE5vdGU+PENpdGU+PEF1dGhvcj5DYXJkZW5hcy1SYW1vczwvQXV0aG9yPjxZZWFyPjIwMTQ8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</w:fldData>
              </w:fldChar>
            </w:r>
            <w:r w:rsidR="00170623">
              <w:instrText xml:space="preserve"> ADDIN EN.CITE </w:instrText>
            </w:r>
            <w:r w:rsidR="00170623">
              <w:fldChar w:fldCharType="begin">
                <w:fldData xml:space="preserve">PEVuZE5vdGU+PENpdGU+PEF1dGhvcj5DYXJkZW5hcy1SYW1vczwvQXV0aG9yPjxZZWFyPjIwMTQ8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</w:fldData>
              </w:fldChar>
            </w:r>
            <w:r w:rsidR="00170623">
              <w:instrText xml:space="preserve"> ADDIN EN.CITE.DATA </w:instrText>
            </w:r>
            <w:r w:rsidR="00170623">
              <w:fldChar w:fldCharType="end"/>
            </w:r>
            <w:r w:rsidR="00170623">
              <w:fldChar w:fldCharType="separate"/>
            </w:r>
            <w:r w:rsidR="00170623" w:rsidRPr="00170623">
              <w:rPr>
                <w:noProof/>
                <w:vertAlign w:val="superscript"/>
              </w:rPr>
              <w:t>21</w:t>
            </w:r>
            <w:r w:rsidR="00170623">
              <w:fldChar w:fldCharType="end"/>
            </w:r>
          </w:p>
        </w:tc>
        <w:tc>
          <w:tcPr>
            <w:tcW w:w="2250" w:type="dxa"/>
          </w:tcPr>
          <w:p w14:paraId="47532086" w14:textId="257BABB5" w:rsidR="00C75074" w:rsidRPr="00C75074" w:rsidRDefault="0009646D" w:rsidP="00C75074">
            <w:r>
              <w:t>Retrospective observational</w:t>
            </w:r>
          </w:p>
        </w:tc>
        <w:tc>
          <w:tcPr>
            <w:tcW w:w="1462" w:type="dxa"/>
          </w:tcPr>
          <w:p w14:paraId="5B13891F" w14:textId="795873CE" w:rsidR="00C75074" w:rsidRPr="00C75074" w:rsidRDefault="0009646D" w:rsidP="00C75074">
            <w:r>
              <w:t>Mexico</w:t>
            </w:r>
          </w:p>
        </w:tc>
        <w:tc>
          <w:tcPr>
            <w:tcW w:w="763" w:type="dxa"/>
          </w:tcPr>
          <w:p w14:paraId="17805F4D" w14:textId="45202AEB" w:rsidR="00C75074" w:rsidRPr="00C75074" w:rsidRDefault="00C53946" w:rsidP="00C75074">
            <w:r>
              <w:t>888</w:t>
            </w:r>
          </w:p>
        </w:tc>
        <w:tc>
          <w:tcPr>
            <w:tcW w:w="918" w:type="dxa"/>
          </w:tcPr>
          <w:p w14:paraId="2B0F5D9A" w14:textId="3BD60A73" w:rsidR="00C75074" w:rsidRPr="00C75074" w:rsidRDefault="00C53946" w:rsidP="00C75074">
            <w:r>
              <w:t>NR</w:t>
            </w:r>
          </w:p>
        </w:tc>
        <w:tc>
          <w:tcPr>
            <w:tcW w:w="764" w:type="dxa"/>
          </w:tcPr>
          <w:p w14:paraId="078699B7" w14:textId="661272F5" w:rsidR="00C75074" w:rsidRPr="00C75074" w:rsidRDefault="00C53946" w:rsidP="00C75074">
            <w:r>
              <w:t>60.2%</w:t>
            </w:r>
          </w:p>
        </w:tc>
        <w:tc>
          <w:tcPr>
            <w:tcW w:w="1864" w:type="dxa"/>
          </w:tcPr>
          <w:p w14:paraId="51C3C0DE" w14:textId="114507E6" w:rsidR="00C75074" w:rsidRPr="00C75074" w:rsidRDefault="00C53946" w:rsidP="00C75074">
            <w:r>
              <w:t>KRAS</w:t>
            </w:r>
          </w:p>
        </w:tc>
        <w:tc>
          <w:tcPr>
            <w:tcW w:w="1911" w:type="dxa"/>
          </w:tcPr>
          <w:p w14:paraId="5DCAF81D" w14:textId="22AC1D10" w:rsidR="00C75074" w:rsidRPr="00C75074" w:rsidRDefault="00C53946" w:rsidP="00C75074">
            <w:r>
              <w:t>S/D</w:t>
            </w:r>
          </w:p>
        </w:tc>
        <w:tc>
          <w:tcPr>
            <w:tcW w:w="1138" w:type="dxa"/>
          </w:tcPr>
          <w:p w14:paraId="4E9D46DA" w14:textId="77777777" w:rsidR="00C75074" w:rsidRPr="00C75074" w:rsidRDefault="00C75074" w:rsidP="003B68EF">
            <w:pPr>
              <w:jc w:val="center"/>
            </w:pPr>
          </w:p>
        </w:tc>
      </w:tr>
      <w:tr w:rsidR="00C75074" w:rsidRPr="00C75074" w14:paraId="2F2AA9E3" w14:textId="77777777" w:rsidTr="003B68EF">
        <w:trPr>
          <w:trHeight w:val="457"/>
        </w:trPr>
        <w:tc>
          <w:tcPr>
            <w:tcW w:w="1975" w:type="dxa"/>
          </w:tcPr>
          <w:p w14:paraId="5E8356ED" w14:textId="26A18922" w:rsidR="00C75074" w:rsidRDefault="0009646D" w:rsidP="00C75074">
            <w:r>
              <w:t>Carneiro, 2012</w:t>
            </w:r>
            <w:r w:rsidR="00170623">
              <w:fldChar w:fldCharType="begin">
                <w:fldData xml:space="preserve">PEVuZE5vdGU+PENpdGU+PEF1dGhvcj5DYXJuZWlybzwvQXV0aG9yPjxZZWFyPjIwMTI8L1llYXI+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</w:fldData>
              </w:fldChar>
            </w:r>
            <w:r w:rsidR="00170623">
              <w:instrText xml:space="preserve"> ADDIN EN.CITE </w:instrText>
            </w:r>
            <w:r w:rsidR="00170623">
              <w:fldChar w:fldCharType="begin">
                <w:fldData xml:space="preserve">PEVuZE5vdGU+PENpdGU+PEF1dGhvcj5DYXJuZWlybzwvQXV0aG9yPjxZZWFyPjIwMTI8L1llYXI+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</w:fldData>
              </w:fldChar>
            </w:r>
            <w:r w:rsidR="00170623">
              <w:instrText xml:space="preserve"> ADDIN EN.CITE.DATA </w:instrText>
            </w:r>
            <w:r w:rsidR="00170623">
              <w:fldChar w:fldCharType="end"/>
            </w:r>
            <w:r w:rsidR="00170623">
              <w:fldChar w:fldCharType="separate"/>
            </w:r>
            <w:r w:rsidR="00170623" w:rsidRPr="00170623">
              <w:rPr>
                <w:noProof/>
                <w:vertAlign w:val="superscript"/>
              </w:rPr>
              <w:t>22</w:t>
            </w:r>
            <w:r w:rsidR="00170623">
              <w:fldChar w:fldCharType="end"/>
            </w:r>
          </w:p>
        </w:tc>
        <w:tc>
          <w:tcPr>
            <w:tcW w:w="2250" w:type="dxa"/>
          </w:tcPr>
          <w:p w14:paraId="6FAA987D" w14:textId="0ED65ADF" w:rsidR="00C75074" w:rsidRPr="00C75074" w:rsidRDefault="0009646D" w:rsidP="00C75074">
            <w:r>
              <w:t>RCT</w:t>
            </w:r>
          </w:p>
        </w:tc>
        <w:tc>
          <w:tcPr>
            <w:tcW w:w="1462" w:type="dxa"/>
          </w:tcPr>
          <w:p w14:paraId="7EA8DDCE" w14:textId="58852179" w:rsidR="00C75074" w:rsidRPr="00C75074" w:rsidRDefault="00C53946" w:rsidP="00C75074">
            <w:r>
              <w:t>USA</w:t>
            </w:r>
          </w:p>
        </w:tc>
        <w:tc>
          <w:tcPr>
            <w:tcW w:w="763" w:type="dxa"/>
          </w:tcPr>
          <w:p w14:paraId="2F522558" w14:textId="7A344633" w:rsidR="00C75074" w:rsidRPr="00C75074" w:rsidRDefault="00C53946" w:rsidP="00C75074">
            <w:r>
              <w:t>23</w:t>
            </w:r>
          </w:p>
        </w:tc>
        <w:tc>
          <w:tcPr>
            <w:tcW w:w="918" w:type="dxa"/>
          </w:tcPr>
          <w:p w14:paraId="34775A89" w14:textId="34025040" w:rsidR="00C75074" w:rsidRPr="00C75074" w:rsidRDefault="00C53946" w:rsidP="00C75074">
            <w:r>
              <w:t>61.8</w:t>
            </w:r>
          </w:p>
        </w:tc>
        <w:tc>
          <w:tcPr>
            <w:tcW w:w="764" w:type="dxa"/>
          </w:tcPr>
          <w:p w14:paraId="61D8F689" w14:textId="783A0D60" w:rsidR="00C75074" w:rsidRPr="00C75074" w:rsidRDefault="00C53946" w:rsidP="00C75074">
            <w:r>
              <w:t>54.8%</w:t>
            </w:r>
          </w:p>
        </w:tc>
        <w:tc>
          <w:tcPr>
            <w:tcW w:w="1864" w:type="dxa"/>
          </w:tcPr>
          <w:p w14:paraId="5B76CB85" w14:textId="3E0FA8AE" w:rsidR="00C75074" w:rsidRPr="00C75074" w:rsidRDefault="00C53946" w:rsidP="00C75074">
            <w:r>
              <w:t>KRAS, BRAF</w:t>
            </w:r>
          </w:p>
        </w:tc>
        <w:tc>
          <w:tcPr>
            <w:tcW w:w="1911" w:type="dxa"/>
          </w:tcPr>
          <w:p w14:paraId="776AA0C7" w14:textId="73CB189B" w:rsidR="00C75074" w:rsidRPr="00C75074" w:rsidRDefault="00C53946" w:rsidP="00C75074">
            <w:r>
              <w:t>S/D</w:t>
            </w:r>
          </w:p>
        </w:tc>
        <w:tc>
          <w:tcPr>
            <w:tcW w:w="1138" w:type="dxa"/>
          </w:tcPr>
          <w:p w14:paraId="50A6EEF9" w14:textId="1D9D0F2E" w:rsidR="00C75074" w:rsidRPr="00C75074" w:rsidRDefault="008E0125" w:rsidP="003B68EF">
            <w:pPr>
              <w:jc w:val="center"/>
            </w:pPr>
            <w:r>
              <w:t>Y</w:t>
            </w:r>
          </w:p>
        </w:tc>
      </w:tr>
      <w:tr w:rsidR="00E13EFE" w:rsidRPr="00C75074" w14:paraId="316C3E76" w14:textId="77777777" w:rsidTr="003B68EF">
        <w:trPr>
          <w:trHeight w:val="457"/>
        </w:trPr>
        <w:tc>
          <w:tcPr>
            <w:tcW w:w="1975" w:type="dxa"/>
          </w:tcPr>
          <w:p w14:paraId="3E8316E1" w14:textId="241A298E" w:rsidR="00E13EFE" w:rsidRDefault="00E13EFE" w:rsidP="00C75074">
            <w:r>
              <w:t>Carrera, 2015</w:t>
            </w:r>
            <w:r w:rsidR="00170623">
              <w:fldChar w:fldCharType="begin"/>
            </w:r>
            <w:r w:rsidR="00170623">
              <w:instrText xml:space="preserve"> ADDIN EN.CITE &lt;EndNote&gt;&lt;Cite&gt;&lt;Author&gt;Carrera&lt;/Author&gt;&lt;Year&gt;2015&lt;/Year&gt;&lt;RecNum&gt;563&lt;/RecNum&gt;&lt;DisplayText&gt;&lt;style face="superscript"&gt;23&lt;/style&gt;&lt;/DisplayText&gt;&lt;record&gt;&lt;rec-number&gt;563&lt;/rec-number&gt;&lt;foreign-keys&gt;&lt;key app="EN" db-id="r525zwt2l9ewpgew5a2x9rx0redwzaafzrdx" timestamp="1522341569"&gt;563&lt;/key&gt;&lt;/foreign-keys&gt;&lt;ref-type name="Journal Article"&gt;17&lt;/ref-type&gt;&lt;contributors&gt;&lt;authors&gt;&lt;author&gt;Carrera, R.&lt;/author&gt;&lt;author&gt;Blazquez, C.&lt;/author&gt;&lt;author&gt;Casalots, A.&lt;/author&gt;&lt;author&gt;Posada, R.&lt;/author&gt;&lt;author&gt;Ballester, R.&lt;/author&gt;&lt;author&gt;Pozo, X.&lt;/author&gt;&lt;author&gt;Vazquez, J. A.&lt;/author&gt;&lt;author&gt;Ramos, M. C.&lt;/author&gt;&lt;author&gt;Andreu, F. J.&lt;/author&gt;&lt;/authors&gt;&lt;/contributors&gt;&lt;titles&gt;&lt;title&gt;KRAS and NRAS mutations in metastatic colorectal cancer (CRCm) analyzed by pyrosequencing: PS-10-033&lt;/title&gt;&lt;secondary-title&gt;Virchows Arch&lt;/secondary-title&gt;&lt;/titles&gt;&lt;periodical&gt;&lt;full-title&gt;Virchows Arch&lt;/full-title&gt;&lt;/periodical&gt;&lt;pages&gt;S166&lt;/pages&gt;&lt;volume&gt;467&lt;/volume&gt;&lt;number&gt;Suppl1&lt;/number&gt;&lt;dates&gt;&lt;year&gt;2015&lt;/year&gt;&lt;/dates&gt;&lt;work-type&gt;Abstract&lt;/work-type&gt;&lt;urls&gt;&lt;/urls&gt;&lt;/record&gt;&lt;/Cite&gt;&lt;/EndNote&gt;</w:instrText>
            </w:r>
            <w:r w:rsidR="00170623">
              <w:fldChar w:fldCharType="separate"/>
            </w:r>
            <w:r w:rsidR="00170623" w:rsidRPr="00170623">
              <w:rPr>
                <w:noProof/>
                <w:vertAlign w:val="superscript"/>
              </w:rPr>
              <w:t>23</w:t>
            </w:r>
            <w:r w:rsidR="00170623">
              <w:fldChar w:fldCharType="end"/>
            </w:r>
          </w:p>
        </w:tc>
        <w:tc>
          <w:tcPr>
            <w:tcW w:w="2250" w:type="dxa"/>
          </w:tcPr>
          <w:p w14:paraId="46117C52" w14:textId="3E4F93A0" w:rsidR="00E13EFE" w:rsidRDefault="009925A8" w:rsidP="00C75074">
            <w:r>
              <w:t>Cross-sectional</w:t>
            </w:r>
          </w:p>
        </w:tc>
        <w:tc>
          <w:tcPr>
            <w:tcW w:w="1462" w:type="dxa"/>
          </w:tcPr>
          <w:p w14:paraId="27DB33AD" w14:textId="4A2A7B7E" w:rsidR="00E13EFE" w:rsidRDefault="009925A8" w:rsidP="00C75074">
            <w:r>
              <w:t>Spain</w:t>
            </w:r>
          </w:p>
        </w:tc>
        <w:tc>
          <w:tcPr>
            <w:tcW w:w="763" w:type="dxa"/>
          </w:tcPr>
          <w:p w14:paraId="1F5A3E2E" w14:textId="14FFBA39" w:rsidR="00E13EFE" w:rsidRDefault="009925A8" w:rsidP="00C75074">
            <w:r>
              <w:t>80</w:t>
            </w:r>
          </w:p>
        </w:tc>
        <w:tc>
          <w:tcPr>
            <w:tcW w:w="918" w:type="dxa"/>
          </w:tcPr>
          <w:p w14:paraId="64102561" w14:textId="249B3B32" w:rsidR="00E13EFE" w:rsidRDefault="009925A8" w:rsidP="00C75074">
            <w:r>
              <w:t>NR</w:t>
            </w:r>
          </w:p>
        </w:tc>
        <w:tc>
          <w:tcPr>
            <w:tcW w:w="764" w:type="dxa"/>
          </w:tcPr>
          <w:p w14:paraId="5A76DCB1" w14:textId="14EA8CAB" w:rsidR="00E13EFE" w:rsidRDefault="00E13EFE" w:rsidP="00C75074">
            <w:r>
              <w:t>NR</w:t>
            </w:r>
          </w:p>
        </w:tc>
        <w:tc>
          <w:tcPr>
            <w:tcW w:w="1864" w:type="dxa"/>
          </w:tcPr>
          <w:p w14:paraId="1CFD6611" w14:textId="2469751A" w:rsidR="00E13EFE" w:rsidRDefault="00E13EFE" w:rsidP="00C75074">
            <w:r>
              <w:t>KRAS, NRAS</w:t>
            </w:r>
          </w:p>
        </w:tc>
        <w:tc>
          <w:tcPr>
            <w:tcW w:w="1911" w:type="dxa"/>
          </w:tcPr>
          <w:p w14:paraId="40416601" w14:textId="57EFD253" w:rsidR="00E13EFE" w:rsidRDefault="00E13EFE" w:rsidP="00C75074">
            <w:r>
              <w:t>Pyro</w:t>
            </w:r>
          </w:p>
        </w:tc>
        <w:tc>
          <w:tcPr>
            <w:tcW w:w="1138" w:type="dxa"/>
          </w:tcPr>
          <w:p w14:paraId="27F30750" w14:textId="77777777" w:rsidR="00E13EFE" w:rsidRPr="00C75074" w:rsidRDefault="00E13EFE" w:rsidP="003B68EF">
            <w:pPr>
              <w:jc w:val="center"/>
            </w:pPr>
          </w:p>
        </w:tc>
      </w:tr>
      <w:tr w:rsidR="00951A55" w:rsidRPr="00C75074" w14:paraId="23CFA7D2" w14:textId="77777777" w:rsidTr="003B68EF">
        <w:trPr>
          <w:trHeight w:val="457"/>
        </w:trPr>
        <w:tc>
          <w:tcPr>
            <w:tcW w:w="1975" w:type="dxa"/>
          </w:tcPr>
          <w:p w14:paraId="19BF4A20" w14:textId="3E199D26" w:rsidR="00951A55" w:rsidRDefault="00951A55" w:rsidP="00C75074">
            <w:r>
              <w:t>Cejas, 2009</w:t>
            </w:r>
            <w:r w:rsidR="00C96782">
              <w:fldChar w:fldCharType="begin">
                <w:fldData xml:space="preserve">PEVuZE5vdGU+PENpdGU+PEF1dGhvcj5DZWphczwvQXV0aG9yPjxZZWFyPjIwMDk8L1llYXI+PFJl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</w:fldData>
              </w:fldChar>
            </w:r>
            <w:r w:rsidR="00C96782">
              <w:instrText xml:space="preserve"> ADDIN EN.CITE </w:instrText>
            </w:r>
            <w:r w:rsidR="00C96782">
              <w:fldChar w:fldCharType="begin">
                <w:fldData xml:space="preserve">PEVuZE5vdGU+PENpdGU+PEF1dGhvcj5DZWphczwvQXV0aG9yPjxZZWFyPjIwMDk8L1llYXI+PFJl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</w:fldData>
              </w:fldChar>
            </w:r>
            <w:r w:rsidR="00C96782">
              <w:instrText xml:space="preserve"> ADDIN EN.CITE.DATA </w:instrText>
            </w:r>
            <w:r w:rsidR="00C96782">
              <w:fldChar w:fldCharType="end"/>
            </w:r>
            <w:r w:rsidR="00C96782">
              <w:fldChar w:fldCharType="separate"/>
            </w:r>
            <w:r w:rsidR="00C96782" w:rsidRPr="00C96782">
              <w:rPr>
                <w:noProof/>
                <w:vertAlign w:val="superscript"/>
              </w:rPr>
              <w:t>24</w:t>
            </w:r>
            <w:r w:rsidR="00C96782">
              <w:fldChar w:fldCharType="end"/>
            </w:r>
          </w:p>
        </w:tc>
        <w:tc>
          <w:tcPr>
            <w:tcW w:w="2250" w:type="dxa"/>
          </w:tcPr>
          <w:p w14:paraId="5A8B64D9" w14:textId="395C8006" w:rsidR="00951A55" w:rsidRDefault="00951A55" w:rsidP="00C75074">
            <w:r>
              <w:t>Retrospective observational</w:t>
            </w:r>
          </w:p>
        </w:tc>
        <w:tc>
          <w:tcPr>
            <w:tcW w:w="1462" w:type="dxa"/>
          </w:tcPr>
          <w:p w14:paraId="30A8ADA7" w14:textId="100CAA39" w:rsidR="00951A55" w:rsidRDefault="00951A55" w:rsidP="00C75074">
            <w:r>
              <w:t>Spain</w:t>
            </w:r>
          </w:p>
        </w:tc>
        <w:tc>
          <w:tcPr>
            <w:tcW w:w="763" w:type="dxa"/>
          </w:tcPr>
          <w:p w14:paraId="521AAAD2" w14:textId="1E04F8DB" w:rsidR="00951A55" w:rsidRDefault="00951A55" w:rsidP="00C75074">
            <w:r>
              <w:t>110</w:t>
            </w:r>
          </w:p>
        </w:tc>
        <w:tc>
          <w:tcPr>
            <w:tcW w:w="918" w:type="dxa"/>
          </w:tcPr>
          <w:p w14:paraId="64181B3F" w14:textId="52A25B87" w:rsidR="00951A55" w:rsidRDefault="00951A55" w:rsidP="00C75074">
            <w:r>
              <w:t>NR</w:t>
            </w:r>
          </w:p>
        </w:tc>
        <w:tc>
          <w:tcPr>
            <w:tcW w:w="764" w:type="dxa"/>
          </w:tcPr>
          <w:p w14:paraId="0BDA1B61" w14:textId="192A3047" w:rsidR="00951A55" w:rsidRDefault="00951A55" w:rsidP="00C75074">
            <w:r>
              <w:t>70.9%</w:t>
            </w:r>
          </w:p>
        </w:tc>
        <w:tc>
          <w:tcPr>
            <w:tcW w:w="1864" w:type="dxa"/>
          </w:tcPr>
          <w:p w14:paraId="49590366" w14:textId="7318B9DF" w:rsidR="00951A55" w:rsidRDefault="00951A55" w:rsidP="00C75074">
            <w:r>
              <w:t>KRAS</w:t>
            </w:r>
          </w:p>
        </w:tc>
        <w:tc>
          <w:tcPr>
            <w:tcW w:w="1911" w:type="dxa"/>
          </w:tcPr>
          <w:p w14:paraId="76E42B81" w14:textId="087C2AFF" w:rsidR="00951A55" w:rsidRDefault="00951A55" w:rsidP="00C75074">
            <w:r>
              <w:t>S/D</w:t>
            </w:r>
          </w:p>
        </w:tc>
        <w:tc>
          <w:tcPr>
            <w:tcW w:w="1138" w:type="dxa"/>
          </w:tcPr>
          <w:p w14:paraId="2A65F0B2" w14:textId="2D5C1F32" w:rsidR="00951A55" w:rsidRPr="00C75074" w:rsidRDefault="008E0125" w:rsidP="003B68EF">
            <w:pPr>
              <w:jc w:val="center"/>
            </w:pPr>
            <w:r>
              <w:t>Y</w:t>
            </w:r>
          </w:p>
        </w:tc>
      </w:tr>
      <w:tr w:rsidR="00E13EFE" w:rsidRPr="00C75074" w14:paraId="5BDCD46D" w14:textId="77777777" w:rsidTr="003B68EF">
        <w:trPr>
          <w:trHeight w:val="457"/>
        </w:trPr>
        <w:tc>
          <w:tcPr>
            <w:tcW w:w="1975" w:type="dxa"/>
          </w:tcPr>
          <w:p w14:paraId="3AB11166" w14:textId="592DB432" w:rsidR="00E13EFE" w:rsidRDefault="00E13EFE" w:rsidP="00C75074">
            <w:r>
              <w:t>Chretien, 2013</w:t>
            </w:r>
            <w:r w:rsidR="00C96782">
              <w:fldChar w:fldCharType="begin">
                <w:fldData xml:space="preserve">PEVuZE5vdGU+PENpdGU+PEF1dGhvcj5DaHJldGllbjwvQXV0aG9yPjxZZWFyPjIwMTM8L1llYXI+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</w:fldData>
              </w:fldChar>
            </w:r>
            <w:r w:rsidR="00C96782">
              <w:instrText xml:space="preserve"> ADDIN EN.CITE </w:instrText>
            </w:r>
            <w:r w:rsidR="00C96782">
              <w:fldChar w:fldCharType="begin">
                <w:fldData xml:space="preserve">PEVuZE5vdGU+PENpdGU+PEF1dGhvcj5DaHJldGllbjwvQXV0aG9yPjxZZWFyPjIwMTM8L1llYXI+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</w:fldData>
              </w:fldChar>
            </w:r>
            <w:r w:rsidR="00C96782">
              <w:instrText xml:space="preserve"> ADDIN EN.CITE.DATA </w:instrText>
            </w:r>
            <w:r w:rsidR="00C96782">
              <w:fldChar w:fldCharType="end"/>
            </w:r>
            <w:r w:rsidR="00C96782">
              <w:fldChar w:fldCharType="separate"/>
            </w:r>
            <w:r w:rsidR="00C96782" w:rsidRPr="00C96782">
              <w:rPr>
                <w:noProof/>
                <w:vertAlign w:val="superscript"/>
              </w:rPr>
              <w:t>25</w:t>
            </w:r>
            <w:r w:rsidR="00C96782">
              <w:fldChar w:fldCharType="end"/>
            </w:r>
          </w:p>
        </w:tc>
        <w:tc>
          <w:tcPr>
            <w:tcW w:w="2250" w:type="dxa"/>
          </w:tcPr>
          <w:p w14:paraId="35F5499A" w14:textId="61E61CA5" w:rsidR="00E13EFE" w:rsidRDefault="009925A8" w:rsidP="00C75074">
            <w:r>
              <w:t>Prospective observational</w:t>
            </w:r>
          </w:p>
        </w:tc>
        <w:tc>
          <w:tcPr>
            <w:tcW w:w="1462" w:type="dxa"/>
          </w:tcPr>
          <w:p w14:paraId="1E1560BB" w14:textId="176DF10A" w:rsidR="00E13EFE" w:rsidRDefault="009925A8" w:rsidP="00C75074">
            <w:r>
              <w:t>France</w:t>
            </w:r>
          </w:p>
        </w:tc>
        <w:tc>
          <w:tcPr>
            <w:tcW w:w="763" w:type="dxa"/>
          </w:tcPr>
          <w:p w14:paraId="352C99DC" w14:textId="61D62B7D" w:rsidR="00E13EFE" w:rsidRDefault="009925A8" w:rsidP="00C75074">
            <w:r>
              <w:t>652</w:t>
            </w:r>
          </w:p>
        </w:tc>
        <w:tc>
          <w:tcPr>
            <w:tcW w:w="918" w:type="dxa"/>
          </w:tcPr>
          <w:p w14:paraId="0B17620B" w14:textId="390FB9C1" w:rsidR="00E13EFE" w:rsidRDefault="009925A8" w:rsidP="00C75074">
            <w:r>
              <w:t>65.1</w:t>
            </w:r>
          </w:p>
        </w:tc>
        <w:tc>
          <w:tcPr>
            <w:tcW w:w="764" w:type="dxa"/>
          </w:tcPr>
          <w:p w14:paraId="1B1900A9" w14:textId="0EE31ED2" w:rsidR="00E13EFE" w:rsidRDefault="00E13EFE" w:rsidP="00C75074">
            <w:r>
              <w:t>60.2%</w:t>
            </w:r>
          </w:p>
        </w:tc>
        <w:tc>
          <w:tcPr>
            <w:tcW w:w="1864" w:type="dxa"/>
          </w:tcPr>
          <w:p w14:paraId="293B23DF" w14:textId="46BCE59D" w:rsidR="00E13EFE" w:rsidRDefault="00E13EFE" w:rsidP="00C75074">
            <w:r>
              <w:t>KRAS</w:t>
            </w:r>
          </w:p>
        </w:tc>
        <w:tc>
          <w:tcPr>
            <w:tcW w:w="1911" w:type="dxa"/>
          </w:tcPr>
          <w:p w14:paraId="5CDBD8A2" w14:textId="59807458" w:rsidR="00E13EFE" w:rsidRDefault="00E13EFE" w:rsidP="00C75074">
            <w:r>
              <w:t>MMA, HRM, GEM</w:t>
            </w:r>
          </w:p>
        </w:tc>
        <w:tc>
          <w:tcPr>
            <w:tcW w:w="1138" w:type="dxa"/>
          </w:tcPr>
          <w:p w14:paraId="7912A8A6" w14:textId="77777777" w:rsidR="00E13EFE" w:rsidRPr="00C75074" w:rsidRDefault="00E13EFE" w:rsidP="003B68EF">
            <w:pPr>
              <w:jc w:val="center"/>
            </w:pPr>
          </w:p>
        </w:tc>
      </w:tr>
      <w:tr w:rsidR="00FA5B0B" w:rsidRPr="00C75074" w14:paraId="55226D7A" w14:textId="77777777" w:rsidTr="003B68EF">
        <w:trPr>
          <w:trHeight w:val="457"/>
        </w:trPr>
        <w:tc>
          <w:tcPr>
            <w:tcW w:w="1975" w:type="dxa"/>
          </w:tcPr>
          <w:p w14:paraId="3B823507" w14:textId="2BD7A27F" w:rsidR="00FA5B0B" w:rsidRDefault="00FA5B0B" w:rsidP="00C75074">
            <w:r>
              <w:t>Ciardiello, 2014</w:t>
            </w:r>
            <w:r w:rsidR="00C96782">
              <w:fldChar w:fldCharType="begin">
                <w:fldData xml:space="preserve">PEVuZE5vdGU+PENpdGU+PEF1dGhvcj5DaWFyZGllbGxvPC9BdXRob3I+PFllYXI+MjAxNDwvWWVh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</w:fldData>
              </w:fldChar>
            </w:r>
            <w:r w:rsidR="00C96782">
              <w:instrText xml:space="preserve"> ADDIN EN.CITE </w:instrText>
            </w:r>
            <w:r w:rsidR="00C96782">
              <w:fldChar w:fldCharType="begin">
                <w:fldData xml:space="preserve">PEVuZE5vdGU+PENpdGU+PEF1dGhvcj5DaWFyZGllbGxvPC9BdXRob3I+PFllYXI+MjAxNDwvWWVh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</w:fldData>
              </w:fldChar>
            </w:r>
            <w:r w:rsidR="00C96782">
              <w:instrText xml:space="preserve"> ADDIN EN.CITE.DATA </w:instrText>
            </w:r>
            <w:r w:rsidR="00C96782">
              <w:fldChar w:fldCharType="end"/>
            </w:r>
            <w:r w:rsidR="00C96782">
              <w:fldChar w:fldCharType="separate"/>
            </w:r>
            <w:r w:rsidR="00C96782" w:rsidRPr="00C96782">
              <w:rPr>
                <w:noProof/>
                <w:vertAlign w:val="superscript"/>
              </w:rPr>
              <w:t>26</w:t>
            </w:r>
            <w:r w:rsidR="00C96782">
              <w:fldChar w:fldCharType="end"/>
            </w:r>
          </w:p>
        </w:tc>
        <w:tc>
          <w:tcPr>
            <w:tcW w:w="2250" w:type="dxa"/>
          </w:tcPr>
          <w:p w14:paraId="0D391A0C" w14:textId="5078F25E" w:rsidR="00FA5B0B" w:rsidRDefault="00267EB5" w:rsidP="00C75074">
            <w:r>
              <w:t>Retrospective observational</w:t>
            </w:r>
            <w:r w:rsidR="00F71A34">
              <w:t xml:space="preserve"> (CAPRI-GOIM)</w:t>
            </w:r>
          </w:p>
        </w:tc>
        <w:tc>
          <w:tcPr>
            <w:tcW w:w="1462" w:type="dxa"/>
          </w:tcPr>
          <w:p w14:paraId="62A9034B" w14:textId="1020F258" w:rsidR="00FA5B0B" w:rsidRDefault="00267EB5" w:rsidP="00C75074">
            <w:r>
              <w:t>Italy</w:t>
            </w:r>
          </w:p>
        </w:tc>
        <w:tc>
          <w:tcPr>
            <w:tcW w:w="763" w:type="dxa"/>
          </w:tcPr>
          <w:p w14:paraId="08F03249" w14:textId="1974AABF" w:rsidR="00FA5B0B" w:rsidRDefault="00267EB5" w:rsidP="00C75074">
            <w:r>
              <w:t>182</w:t>
            </w:r>
          </w:p>
        </w:tc>
        <w:tc>
          <w:tcPr>
            <w:tcW w:w="918" w:type="dxa"/>
          </w:tcPr>
          <w:p w14:paraId="01C5CC6D" w14:textId="7E9E9537" w:rsidR="00FA5B0B" w:rsidRDefault="00267EB5" w:rsidP="00C75074">
            <w:r>
              <w:t>62</w:t>
            </w:r>
          </w:p>
        </w:tc>
        <w:tc>
          <w:tcPr>
            <w:tcW w:w="764" w:type="dxa"/>
          </w:tcPr>
          <w:p w14:paraId="1C402407" w14:textId="4A48ECAE" w:rsidR="00FA5B0B" w:rsidRDefault="00267EB5" w:rsidP="00C75074">
            <w:r>
              <w:t>55.0%</w:t>
            </w:r>
          </w:p>
        </w:tc>
        <w:tc>
          <w:tcPr>
            <w:tcW w:w="1864" w:type="dxa"/>
          </w:tcPr>
          <w:p w14:paraId="63B2DD63" w14:textId="57169952" w:rsidR="00FA5B0B" w:rsidRDefault="00FA5B0B" w:rsidP="00C75074">
            <w:r>
              <w:t>KRAS, BRAF, NRAS</w:t>
            </w:r>
          </w:p>
        </w:tc>
        <w:tc>
          <w:tcPr>
            <w:tcW w:w="1911" w:type="dxa"/>
          </w:tcPr>
          <w:p w14:paraId="5FE3FC53" w14:textId="3FF1A90C" w:rsidR="00FA5B0B" w:rsidRDefault="00FA5B0B" w:rsidP="00C75074">
            <w:r>
              <w:t>NGS, S/D, MAS-PCR</w:t>
            </w:r>
          </w:p>
        </w:tc>
        <w:tc>
          <w:tcPr>
            <w:tcW w:w="1138" w:type="dxa"/>
          </w:tcPr>
          <w:p w14:paraId="4853E26E" w14:textId="42257F94" w:rsidR="00FA5B0B" w:rsidRPr="00C75074" w:rsidRDefault="008E0125" w:rsidP="003B68EF">
            <w:pPr>
              <w:jc w:val="center"/>
            </w:pPr>
            <w:r>
              <w:t>Y</w:t>
            </w:r>
          </w:p>
        </w:tc>
      </w:tr>
      <w:tr w:rsidR="00E13EFE" w:rsidRPr="00C75074" w14:paraId="30E18578" w14:textId="77777777" w:rsidTr="003B68EF">
        <w:trPr>
          <w:trHeight w:val="457"/>
        </w:trPr>
        <w:tc>
          <w:tcPr>
            <w:tcW w:w="1975" w:type="dxa"/>
          </w:tcPr>
          <w:p w14:paraId="516F7CD1" w14:textId="735024ED" w:rsidR="00E13EFE" w:rsidRDefault="00E13EFE" w:rsidP="00C75074">
            <w:r>
              <w:t>Ciardiello, 2015</w:t>
            </w:r>
            <w:r w:rsidR="00C96782">
              <w:fldChar w:fldCharType="begin"/>
            </w:r>
            <w:r w:rsidR="00C96782">
              <w:instrText xml:space="preserve"> ADDIN EN.CITE &lt;EndNote&gt;&lt;Cite&gt;&lt;Author&gt;Ciardiello&lt;/Author&gt;&lt;Year&gt;2015&lt;/Year&gt;&lt;RecNum&gt;564&lt;/RecNum&gt;&lt;DisplayText&gt;&lt;style face="superscript"&gt;27&lt;/style&gt;&lt;/DisplayText&gt;&lt;record&gt;&lt;rec-number&gt;564&lt;/rec-number&gt;&lt;foreign-keys&gt;&lt;key app="EN" db-id="r525zwt2l9ewpgew5a2x9rx0redwzaafzrdx" timestamp="1522341773"&gt;564&lt;/key&gt;&lt;/foreign-keys&gt;&lt;ref-type name="Journal Article"&gt;17&lt;/ref-type&gt;&lt;contributors&gt;&lt;authors&gt;&lt;author&gt;Ciardiello, F.&lt;/author&gt;&lt;author&gt;Falcone, A.&lt;/author&gt;&lt;author&gt;Cascinu, S.&lt;/author&gt;&lt;author&gt;Sobrero, A.&lt;/author&gt;&lt;author&gt;Boni, C.&lt;/author&gt;&lt;author&gt;Barone, C.&lt;/author&gt;&lt;author&gt;Luppi, G.&lt;/author&gt;&lt;author&gt;Maiello, E.&lt;/author&gt;&lt;author&gt;Siena, S.&lt;/author&gt;&lt;author&gt;Zagonel, V.&lt;/author&gt;&lt;author&gt;Carteni, G.&lt;/author&gt;&lt;author&gt;Di Constanzo, F.&lt;/author&gt;&lt;author&gt;di Bartolomeo, M.&lt;/author&gt;&lt;author&gt;Santoro, A.&lt;/author&gt;&lt;author&gt;Russo, A.&lt;/author&gt;&lt;author&gt;Moscovici, M.&lt;/author&gt;&lt;author&gt;Van Cutsem, E.&lt;/author&gt;&lt;author&gt;Zaniboni, A.&lt;/author&gt;&lt;/authors&gt;&lt;/contributors&gt;&lt;titles&gt;&lt;title&gt;Regorafenib for previously treated metastatic colorectal cancer (mCRC): Results from 683 Italian patients treated in the open-label phase 3B CONSIGN study&lt;/title&gt;&lt;secondary-title&gt;Abstracts&lt;/secondary-title&gt;&lt;/titles&gt;&lt;periodical&gt;&lt;full-title&gt;Abstracts&lt;/full-title&gt;&lt;/periodical&gt;&lt;pages&gt;S380-S381&lt;/pages&gt;&lt;dates&gt;&lt;year&gt;2015&lt;/year&gt;&lt;/dates&gt;&lt;work-type&gt;Poster&lt;/work-type&gt;&lt;urls&gt;&lt;/urls&gt;&lt;/record&gt;&lt;/Cite&gt;&lt;/EndNote&gt;</w:instrText>
            </w:r>
            <w:r w:rsidR="00C96782">
              <w:fldChar w:fldCharType="separate"/>
            </w:r>
            <w:r w:rsidR="00C96782" w:rsidRPr="00C96782">
              <w:rPr>
                <w:noProof/>
                <w:vertAlign w:val="superscript"/>
              </w:rPr>
              <w:t>27</w:t>
            </w:r>
            <w:r w:rsidR="00C96782">
              <w:fldChar w:fldCharType="end"/>
            </w:r>
          </w:p>
        </w:tc>
        <w:tc>
          <w:tcPr>
            <w:tcW w:w="2250" w:type="dxa"/>
          </w:tcPr>
          <w:p w14:paraId="3D1436B7" w14:textId="129D296C" w:rsidR="00E13EFE" w:rsidRDefault="009925A8" w:rsidP="00C75074">
            <w:r>
              <w:t>Phase IIB Trial</w:t>
            </w:r>
            <w:r w:rsidR="00F71A34">
              <w:t xml:space="preserve"> (CONSIGN)</w:t>
            </w:r>
          </w:p>
        </w:tc>
        <w:tc>
          <w:tcPr>
            <w:tcW w:w="1462" w:type="dxa"/>
          </w:tcPr>
          <w:p w14:paraId="4B83EDAF" w14:textId="4A6AC944" w:rsidR="00E13EFE" w:rsidRDefault="009925A8" w:rsidP="00C75074">
            <w:r>
              <w:t>Italy</w:t>
            </w:r>
          </w:p>
        </w:tc>
        <w:tc>
          <w:tcPr>
            <w:tcW w:w="763" w:type="dxa"/>
          </w:tcPr>
          <w:p w14:paraId="1F423F4C" w14:textId="7B9697C2" w:rsidR="00E13EFE" w:rsidRDefault="009925A8" w:rsidP="00C75074">
            <w:r>
              <w:t>686</w:t>
            </w:r>
          </w:p>
        </w:tc>
        <w:tc>
          <w:tcPr>
            <w:tcW w:w="918" w:type="dxa"/>
          </w:tcPr>
          <w:p w14:paraId="4B830F97" w14:textId="1A500DEC" w:rsidR="00E13EFE" w:rsidRDefault="009925A8" w:rsidP="00C75074">
            <w:r>
              <w:t>62</w:t>
            </w:r>
          </w:p>
        </w:tc>
        <w:tc>
          <w:tcPr>
            <w:tcW w:w="764" w:type="dxa"/>
          </w:tcPr>
          <w:p w14:paraId="7DF9EA8B" w14:textId="468F2F34" w:rsidR="00E13EFE" w:rsidRDefault="00E13EFE" w:rsidP="00C75074">
            <w:r>
              <w:t>NR</w:t>
            </w:r>
          </w:p>
        </w:tc>
        <w:tc>
          <w:tcPr>
            <w:tcW w:w="1864" w:type="dxa"/>
          </w:tcPr>
          <w:p w14:paraId="77A7DCC4" w14:textId="4457205E" w:rsidR="00E13EFE" w:rsidRDefault="00E13EFE" w:rsidP="00C75074">
            <w:r>
              <w:t>KRAS</w:t>
            </w:r>
          </w:p>
        </w:tc>
        <w:tc>
          <w:tcPr>
            <w:tcW w:w="1911" w:type="dxa"/>
          </w:tcPr>
          <w:p w14:paraId="7DCD3838" w14:textId="7D1C3A54" w:rsidR="00E13EFE" w:rsidRDefault="00E13EFE" w:rsidP="00C75074">
            <w:r>
              <w:t>NR</w:t>
            </w:r>
          </w:p>
        </w:tc>
        <w:tc>
          <w:tcPr>
            <w:tcW w:w="1138" w:type="dxa"/>
          </w:tcPr>
          <w:p w14:paraId="44F2C7A3" w14:textId="339C365F" w:rsidR="00E13EFE" w:rsidRPr="00C75074" w:rsidRDefault="008E0125" w:rsidP="003B68EF">
            <w:pPr>
              <w:jc w:val="center"/>
            </w:pPr>
            <w:r>
              <w:t>Y</w:t>
            </w:r>
          </w:p>
        </w:tc>
      </w:tr>
      <w:tr w:rsidR="009925A8" w:rsidRPr="00C75074" w14:paraId="4E64D71A" w14:textId="77777777" w:rsidTr="003B68EF">
        <w:trPr>
          <w:trHeight w:val="457"/>
        </w:trPr>
        <w:tc>
          <w:tcPr>
            <w:tcW w:w="1975" w:type="dxa"/>
          </w:tcPr>
          <w:p w14:paraId="12EEAC06" w14:textId="477CD70C" w:rsidR="009925A8" w:rsidRDefault="009925A8" w:rsidP="00C75074">
            <w:r>
              <w:t>Conde-Herrero, 2013</w:t>
            </w:r>
            <w:r w:rsidR="00C96782">
              <w:fldChar w:fldCharType="begin"/>
            </w:r>
            <w:r w:rsidR="00C96782">
              <w:instrText xml:space="preserve"> ADDIN EN.CITE &lt;EndNote&gt;&lt;Cite&gt;&lt;Author&gt;Conde-Herrero&lt;/Author&gt;&lt;Year&gt;2013&lt;/Year&gt;&lt;RecNum&gt;84&lt;/RecNum&gt;&lt;DisplayText&gt;&lt;style face="superscript"&gt;28&lt;/style&gt;&lt;/DisplayText&gt;&lt;record&gt;&lt;rec-number&gt;84&lt;/rec-number&gt;&lt;foreign-keys&gt;&lt;key app="EN" db-id="r525zwt2l9ewpgew5a2x9rx0redwzaafzrdx" timestamp="1522262938"&gt;84&lt;/key&gt;&lt;key app="ENWeb" db-id=""&gt;0&lt;/key&gt;&lt;/foreign-keys&gt;&lt;ref-type name="Journal Article"&gt;17&lt;/ref-type&gt;&lt;contributors&gt;&lt;authors&gt;&lt;author&gt;Conde-Herrero, V.&lt;/author&gt;&lt;author&gt;Gonzalez-Astorga, B.&lt;/author&gt;&lt;author&gt;Gonzalez-Vicente, A.&lt;/author&gt;&lt;author&gt;Gonzalez-Flores, E.&lt;/author&gt;&lt;author&gt;Soberino-Garcia, J.&lt;/author&gt;&lt;author&gt;Garcia-Garcia, J.&lt;/author&gt;&lt;author&gt;Gonzalez-Rivas, C.&lt;/author&gt;&lt;author&gt;Ortega, J. A.&lt;/author&gt;&lt;author&gt;Ruiz-Vozmediano, J.&lt;/author&gt;&lt;author&gt;Perez, J. R. D.&lt;/author&gt;&lt;/authors&gt;&lt;/contributors&gt;&lt;titles&gt;&lt;title&gt;Outcomes According to Kras Mutational Status in Treatment with Chemotherapy Plus Bevacizumab in Metastatic Colorectal Cancer: P-0248&lt;/title&gt;&lt;secondary-title&gt;Annals of Oncology&lt;/secondary-title&gt;&lt;/titles&gt;&lt;periodical&gt;&lt;full-title&gt;Annals of Oncology&lt;/full-title&gt;&lt;/periodical&gt;&lt;pages&gt;iv106-iv106&lt;/pages&gt;&lt;volume&gt;24&lt;/volume&gt;&lt;number&gt;suppl 4&lt;/number&gt;&lt;keywords&gt;&lt;keyword&gt;P-0248&lt;/keyword&gt;&lt;/keywords&gt;&lt;dates&gt;&lt;year&gt;2013&lt;/year&gt;&lt;/dates&gt;&lt;isbn&gt;0923-7534&amp;#xD;1569-8041&lt;/isbn&gt;&lt;urls&gt;&lt;/urls&gt;&lt;electronic-resource-num&gt;10.1093/annonc/mdt203.246&lt;/electronic-resource-num&gt;&lt;/record&gt;&lt;/Cite&gt;&lt;/EndNote&gt;</w:instrText>
            </w:r>
            <w:r w:rsidR="00C96782">
              <w:fldChar w:fldCharType="separate"/>
            </w:r>
            <w:r w:rsidR="00C96782" w:rsidRPr="00C96782">
              <w:rPr>
                <w:noProof/>
                <w:vertAlign w:val="superscript"/>
              </w:rPr>
              <w:t>28</w:t>
            </w:r>
            <w:r w:rsidR="00C96782">
              <w:fldChar w:fldCharType="end"/>
            </w:r>
          </w:p>
        </w:tc>
        <w:tc>
          <w:tcPr>
            <w:tcW w:w="2250" w:type="dxa"/>
          </w:tcPr>
          <w:p w14:paraId="694A14AE" w14:textId="23A569DE" w:rsidR="009925A8" w:rsidRDefault="009925A8" w:rsidP="00C75074">
            <w:r>
              <w:t>Retrospective observational</w:t>
            </w:r>
          </w:p>
        </w:tc>
        <w:tc>
          <w:tcPr>
            <w:tcW w:w="1462" w:type="dxa"/>
          </w:tcPr>
          <w:p w14:paraId="5A085863" w14:textId="4DC703C3" w:rsidR="009925A8" w:rsidRDefault="009925A8" w:rsidP="00C75074">
            <w:r>
              <w:t>Spain</w:t>
            </w:r>
          </w:p>
        </w:tc>
        <w:tc>
          <w:tcPr>
            <w:tcW w:w="763" w:type="dxa"/>
          </w:tcPr>
          <w:p w14:paraId="0D33AD80" w14:textId="5EE6CA03" w:rsidR="009925A8" w:rsidRDefault="009925A8" w:rsidP="00C75074">
            <w:r>
              <w:t>46</w:t>
            </w:r>
          </w:p>
        </w:tc>
        <w:tc>
          <w:tcPr>
            <w:tcW w:w="918" w:type="dxa"/>
          </w:tcPr>
          <w:p w14:paraId="1293D1AF" w14:textId="07AD06BB" w:rsidR="009925A8" w:rsidRDefault="009925A8" w:rsidP="00C75074">
            <w:r>
              <w:t>62</w:t>
            </w:r>
          </w:p>
        </w:tc>
        <w:tc>
          <w:tcPr>
            <w:tcW w:w="764" w:type="dxa"/>
          </w:tcPr>
          <w:p w14:paraId="4BDFD34E" w14:textId="4B97EEC5" w:rsidR="009925A8" w:rsidRDefault="009925A8" w:rsidP="00C75074">
            <w:r>
              <w:t>63.0%</w:t>
            </w:r>
          </w:p>
        </w:tc>
        <w:tc>
          <w:tcPr>
            <w:tcW w:w="1864" w:type="dxa"/>
          </w:tcPr>
          <w:p w14:paraId="64BA4208" w14:textId="70048EF1" w:rsidR="009925A8" w:rsidRDefault="009925A8" w:rsidP="00C75074">
            <w:r>
              <w:t>KRAS</w:t>
            </w:r>
          </w:p>
        </w:tc>
        <w:tc>
          <w:tcPr>
            <w:tcW w:w="1911" w:type="dxa"/>
          </w:tcPr>
          <w:p w14:paraId="58841FEC" w14:textId="409EA5A6" w:rsidR="009925A8" w:rsidRDefault="009925A8" w:rsidP="00C75074">
            <w:r>
              <w:t>NR</w:t>
            </w:r>
          </w:p>
        </w:tc>
        <w:tc>
          <w:tcPr>
            <w:tcW w:w="1138" w:type="dxa"/>
          </w:tcPr>
          <w:p w14:paraId="5FC9739A" w14:textId="0B4A42D1" w:rsidR="009925A8" w:rsidRPr="00C75074" w:rsidRDefault="0010517A" w:rsidP="003B68EF">
            <w:pPr>
              <w:jc w:val="center"/>
            </w:pPr>
            <w:r>
              <w:t>Y</w:t>
            </w:r>
          </w:p>
        </w:tc>
      </w:tr>
      <w:tr w:rsidR="009925A8" w:rsidRPr="00C75074" w14:paraId="16728DDF" w14:textId="77777777" w:rsidTr="003B68EF">
        <w:trPr>
          <w:trHeight w:val="457"/>
        </w:trPr>
        <w:tc>
          <w:tcPr>
            <w:tcW w:w="1975" w:type="dxa"/>
          </w:tcPr>
          <w:p w14:paraId="0288B451" w14:textId="76E62487" w:rsidR="009925A8" w:rsidRDefault="009925A8" w:rsidP="00C75074">
            <w:r>
              <w:t>Cremolini, 2015</w:t>
            </w:r>
            <w:r w:rsidR="00C96782">
              <w:fldChar w:fldCharType="begin"/>
            </w:r>
            <w:r w:rsidR="00C96782">
              <w:instrText xml:space="preserve"> ADDIN EN.CITE &lt;EndNote&gt;&lt;Cite&gt;&lt;Author&gt;Cremolini&lt;/Author&gt;&lt;Year&gt;2015&lt;/Year&gt;&lt;RecNum&gt;85&lt;/RecNum&gt;&lt;DisplayText&gt;&lt;style face="superscript"&gt;29&lt;/style&gt;&lt;/DisplayText&gt;&lt;record&gt;&lt;rec-number&gt;85&lt;/rec-number&gt;&lt;foreign-keys&gt;&lt;key app="EN" db-id="r525zwt2l9ewpgew5a2x9rx0redwzaafzrdx" timestamp="1522262942"&gt;85&lt;/key&gt;&lt;key app="ENWeb" db-id=""&gt;0&lt;/key&gt;&lt;/foreign-keys&gt;&lt;ref-type name="Journal Article"&gt;17&lt;/ref-type&gt;&lt;contributors&gt;&lt;authors&gt;&lt;author&gt;Cremolini, Chiara&lt;/author&gt;&lt;author&gt;Loupakis, Fotios&lt;/author&gt;&lt;author&gt;Antoniotti, Carlotta&lt;/author&gt;&lt;author&gt;Lupi, Cristiana&lt;/author&gt;&lt;author&gt;Sensi, Elisa&lt;/author&gt;&lt;author&gt;Lonardi, Sara&lt;/author&gt;&lt;author&gt;Mezi, Silvia&lt;/author&gt;&lt;author&gt;Tomasello, Gianluca&lt;/author&gt;&lt;author&gt;Ronzoni, Monica&lt;/author&gt;&lt;author&gt;Zaniboni, Alberto&lt;/author&gt;&lt;author&gt;Tonini, Giuseppe&lt;/author&gt;&lt;author&gt;Carlomagno, Chiara&lt;/author&gt;&lt;author&gt;Allegrini, Giacomo&lt;/author&gt;&lt;author&gt;Chiara, Silvana&lt;/author&gt;&lt;author&gt;D&amp;apos;Amico, Mauro&lt;/author&gt;&lt;author&gt;Granetto, Cristina&lt;/author&gt;&lt;author&gt;Cazzaniga, Marina&lt;/author&gt;&lt;author&gt;Boni, Luca&lt;/author&gt;&lt;author&gt;Fontanini, Gabriella&lt;/author&gt;&lt;author&gt;Falcone, Alfredo&lt;/author&gt;&lt;/authors&gt;&lt;/contributors&gt;&lt;titles&gt;&lt;title&gt;FOLFOXIRI plus bevacizumab versus FOLFIRI plus bevacizumab as first-line treatment of patients with metastatic colorectal cancer: updated overall survival and molecular subgroup analyses of the open-label, phase 3 TRIBE study&lt;/title&gt;&lt;secondary-title&gt;The Lancet Oncology&lt;/secondary-title&gt;&lt;/titles&gt;&lt;periodical&gt;&lt;full-title&gt;The Lancet Oncology&lt;/full-title&gt;&lt;/periodical&gt;&lt;pages&gt;1306-1315&lt;/pages&gt;&lt;volume&gt;16&lt;/volume&gt;&lt;number&gt;13&lt;/number&gt;&lt;dates&gt;&lt;year&gt;2015&lt;/year&gt;&lt;/dates&gt;&lt;isbn&gt;14702045&lt;/isbn&gt;&lt;urls&gt;&lt;/urls&gt;&lt;electronic-resource-num&gt;10.1016/s1470-2045(15)00122-9&lt;/electronic-resource-num&gt;&lt;/record&gt;&lt;/Cite&gt;&lt;/EndNote&gt;</w:instrText>
            </w:r>
            <w:r w:rsidR="00C96782">
              <w:fldChar w:fldCharType="separate"/>
            </w:r>
            <w:r w:rsidR="00C96782" w:rsidRPr="00C96782">
              <w:rPr>
                <w:noProof/>
                <w:vertAlign w:val="superscript"/>
              </w:rPr>
              <w:t>29</w:t>
            </w:r>
            <w:r w:rsidR="00C96782">
              <w:fldChar w:fldCharType="end"/>
            </w:r>
          </w:p>
        </w:tc>
        <w:tc>
          <w:tcPr>
            <w:tcW w:w="2250" w:type="dxa"/>
          </w:tcPr>
          <w:p w14:paraId="517A428B" w14:textId="01CBF778" w:rsidR="009925A8" w:rsidRDefault="009925A8" w:rsidP="00C75074">
            <w:r>
              <w:t>Retrospective observational</w:t>
            </w:r>
            <w:r w:rsidR="00F71A34">
              <w:t xml:space="preserve"> (TRIBE)</w:t>
            </w:r>
          </w:p>
        </w:tc>
        <w:tc>
          <w:tcPr>
            <w:tcW w:w="1462" w:type="dxa"/>
          </w:tcPr>
          <w:p w14:paraId="5A57B466" w14:textId="65AE6C0D" w:rsidR="009925A8" w:rsidRDefault="009925A8" w:rsidP="00C75074">
            <w:r>
              <w:t>Italy</w:t>
            </w:r>
          </w:p>
        </w:tc>
        <w:tc>
          <w:tcPr>
            <w:tcW w:w="763" w:type="dxa"/>
          </w:tcPr>
          <w:p w14:paraId="71B09F18" w14:textId="16792751" w:rsidR="009925A8" w:rsidRDefault="009925A8" w:rsidP="00C75074">
            <w:r>
              <w:t>391</w:t>
            </w:r>
          </w:p>
        </w:tc>
        <w:tc>
          <w:tcPr>
            <w:tcW w:w="918" w:type="dxa"/>
          </w:tcPr>
          <w:p w14:paraId="1FD44718" w14:textId="43DECAB8" w:rsidR="009925A8" w:rsidRDefault="009925A8" w:rsidP="00C75074">
            <w:r>
              <w:t>60</w:t>
            </w:r>
          </w:p>
        </w:tc>
        <w:tc>
          <w:tcPr>
            <w:tcW w:w="764" w:type="dxa"/>
          </w:tcPr>
          <w:p w14:paraId="2DB8226F" w14:textId="24DF57F6" w:rsidR="009925A8" w:rsidRDefault="009925A8" w:rsidP="00C75074">
            <w:r>
              <w:t>60.4%</w:t>
            </w:r>
          </w:p>
        </w:tc>
        <w:tc>
          <w:tcPr>
            <w:tcW w:w="1864" w:type="dxa"/>
          </w:tcPr>
          <w:p w14:paraId="0C0DD771" w14:textId="3AF45A62" w:rsidR="009925A8" w:rsidRDefault="009925A8" w:rsidP="00C75074">
            <w:r>
              <w:t>KRAS, BRAF</w:t>
            </w:r>
          </w:p>
        </w:tc>
        <w:tc>
          <w:tcPr>
            <w:tcW w:w="1911" w:type="dxa"/>
          </w:tcPr>
          <w:p w14:paraId="0A0EB8BC" w14:textId="37C1166C" w:rsidR="009925A8" w:rsidRDefault="009925A8" w:rsidP="00C75074">
            <w:r>
              <w:t>Pyro, MS</w:t>
            </w:r>
          </w:p>
        </w:tc>
        <w:tc>
          <w:tcPr>
            <w:tcW w:w="1138" w:type="dxa"/>
          </w:tcPr>
          <w:p w14:paraId="71D1BDFD" w14:textId="3AF1F9A2" w:rsidR="009925A8" w:rsidRPr="00C75074" w:rsidRDefault="0010517A" w:rsidP="003B68EF">
            <w:pPr>
              <w:jc w:val="center"/>
            </w:pPr>
            <w:r>
              <w:t>Y</w:t>
            </w:r>
          </w:p>
        </w:tc>
      </w:tr>
      <w:tr w:rsidR="00C75074" w:rsidRPr="00C75074" w14:paraId="1CEC8688" w14:textId="77777777" w:rsidTr="003B68EF">
        <w:trPr>
          <w:trHeight w:val="457"/>
        </w:trPr>
        <w:tc>
          <w:tcPr>
            <w:tcW w:w="1975" w:type="dxa"/>
          </w:tcPr>
          <w:p w14:paraId="7FAC74D2" w14:textId="44397CEE" w:rsidR="00C75074" w:rsidRDefault="0009646D" w:rsidP="00C75074">
            <w:r>
              <w:t>Cristobal, 201</w:t>
            </w:r>
            <w:r w:rsidR="00C96782">
              <w:t>4</w:t>
            </w:r>
            <w:r w:rsidR="00C96782">
              <w:fldChar w:fldCharType="begin"/>
            </w:r>
            <w:r w:rsidR="00C96782">
              <w:instrText xml:space="preserve"> ADDIN EN.CITE &lt;EndNote&gt;&lt;Cite&gt;&lt;Author&gt;Cristobal&lt;/Author&gt;&lt;Year&gt;2014&lt;/Year&gt;&lt;RecNum&gt;86&lt;/RecNum&gt;&lt;DisplayText&gt;&lt;style face="superscript"&gt;30&lt;/style&gt;&lt;/DisplayText&gt;&lt;record&gt;&lt;rec-number&gt;86&lt;/rec-number&gt;&lt;foreign-keys&gt;&lt;key app="EN" db-id="r525zwt2l9ewpgew5a2x9rx0redwzaafzrdx" timestamp="1522262978"&gt;86&lt;/key&gt;&lt;key app="ENWeb" db-id=""&gt;0&lt;/key&gt;&lt;/foreign-keys&gt;&lt;ref-type name="Journal Article"&gt;17&lt;/ref-type&gt;&lt;contributors&gt;&lt;authors&gt;&lt;author&gt;Cristobal, I.&lt;/author&gt;&lt;author&gt;Rincon, R.&lt;/author&gt;&lt;author&gt;Manso, R.&lt;/author&gt;&lt;author&gt;Carames, C.&lt;/author&gt;&lt;author&gt;Zazo, S.&lt;/author&gt;&lt;author&gt;Madoz-Gurpide, J.&lt;/author&gt;&lt;author&gt;Rojo, F.&lt;/author&gt;&lt;author&gt;Garcia-Foncillas, J.&lt;/author&gt;&lt;/authors&gt;&lt;/contributors&gt;&lt;titles&gt;&lt;title&gt;Deregulation of the PP2A Inhibitor SET Shows Promising Therapeutic Implications and Determines Poor Clinical Outcome in Patients with Metastatic Colorectal Cancer&lt;/title&gt;&lt;secondary-title&gt;Clinical Cancer Research&lt;/secondary-title&gt;&lt;/titles&gt;&lt;periodical&gt;&lt;full-title&gt;Clinical Cancer Research&lt;/full-title&gt;&lt;/periodical&gt;&lt;pages&gt;347-356&lt;/pages&gt;&lt;volume&gt;21&lt;/volume&gt;&lt;number&gt;2&lt;/number&gt;&lt;dates&gt;&lt;year&gt;2014&lt;/year&gt;&lt;/dates&gt;&lt;isbn&gt;1078-0432&amp;#xD;1557-3265&lt;/isbn&gt;&lt;urls&gt;&lt;/urls&gt;&lt;electronic-resource-num&gt;10.1158/1078-0432.ccr-14-0724&lt;/electronic-resource-num&gt;&lt;/record&gt;&lt;/Cite&gt;&lt;/EndNote&gt;</w:instrText>
            </w:r>
            <w:r w:rsidR="00C96782">
              <w:fldChar w:fldCharType="separate"/>
            </w:r>
            <w:r w:rsidR="00C96782" w:rsidRPr="00C96782">
              <w:rPr>
                <w:noProof/>
                <w:vertAlign w:val="superscript"/>
              </w:rPr>
              <w:t>30</w:t>
            </w:r>
            <w:r w:rsidR="00C96782">
              <w:fldChar w:fldCharType="end"/>
            </w:r>
          </w:p>
        </w:tc>
        <w:tc>
          <w:tcPr>
            <w:tcW w:w="2250" w:type="dxa"/>
          </w:tcPr>
          <w:p w14:paraId="160AAABB" w14:textId="31BACE14" w:rsidR="00C75074" w:rsidRPr="00C75074" w:rsidRDefault="0009646D" w:rsidP="00C75074">
            <w:r>
              <w:t>Retrospective observational</w:t>
            </w:r>
          </w:p>
        </w:tc>
        <w:tc>
          <w:tcPr>
            <w:tcW w:w="1462" w:type="dxa"/>
          </w:tcPr>
          <w:p w14:paraId="324486F3" w14:textId="466A03A4" w:rsidR="00C75074" w:rsidRPr="00C75074" w:rsidRDefault="00C53946" w:rsidP="00C75074">
            <w:r>
              <w:t>Spain</w:t>
            </w:r>
          </w:p>
        </w:tc>
        <w:tc>
          <w:tcPr>
            <w:tcW w:w="763" w:type="dxa"/>
          </w:tcPr>
          <w:p w14:paraId="09F9E8E7" w14:textId="29E27670" w:rsidR="00C75074" w:rsidRPr="00C75074" w:rsidRDefault="00C53946" w:rsidP="00C75074">
            <w:r>
              <w:t>238</w:t>
            </w:r>
          </w:p>
        </w:tc>
        <w:tc>
          <w:tcPr>
            <w:tcW w:w="918" w:type="dxa"/>
          </w:tcPr>
          <w:p w14:paraId="7160EBE0" w14:textId="7F268052" w:rsidR="00C75074" w:rsidRPr="00C75074" w:rsidRDefault="00C53946" w:rsidP="00C75074">
            <w:r>
              <w:t>70</w:t>
            </w:r>
          </w:p>
        </w:tc>
        <w:tc>
          <w:tcPr>
            <w:tcW w:w="764" w:type="dxa"/>
          </w:tcPr>
          <w:p w14:paraId="2E45DD3F" w14:textId="36290A35" w:rsidR="00C75074" w:rsidRPr="00C75074" w:rsidRDefault="00C53946" w:rsidP="00C75074">
            <w:r>
              <w:t>61.6%</w:t>
            </w:r>
          </w:p>
        </w:tc>
        <w:tc>
          <w:tcPr>
            <w:tcW w:w="1864" w:type="dxa"/>
          </w:tcPr>
          <w:p w14:paraId="494590E1" w14:textId="3434E3F8" w:rsidR="00C75074" w:rsidRPr="00C75074" w:rsidRDefault="00C53946" w:rsidP="00C75074">
            <w:r>
              <w:t>KRAS</w:t>
            </w:r>
          </w:p>
        </w:tc>
        <w:tc>
          <w:tcPr>
            <w:tcW w:w="1911" w:type="dxa"/>
          </w:tcPr>
          <w:p w14:paraId="0CD3DD29" w14:textId="29753E7D" w:rsidR="00C75074" w:rsidRPr="00C75074" w:rsidRDefault="00C53946" w:rsidP="00C75074">
            <w:r>
              <w:t>MAS-PCR</w:t>
            </w:r>
          </w:p>
        </w:tc>
        <w:tc>
          <w:tcPr>
            <w:tcW w:w="1138" w:type="dxa"/>
          </w:tcPr>
          <w:p w14:paraId="36D82412" w14:textId="77777777" w:rsidR="00C75074" w:rsidRPr="00C75074" w:rsidRDefault="00C75074" w:rsidP="003B68EF">
            <w:pPr>
              <w:jc w:val="center"/>
            </w:pPr>
          </w:p>
        </w:tc>
      </w:tr>
      <w:tr w:rsidR="00C75074" w:rsidRPr="00C75074" w14:paraId="6EBC5282" w14:textId="77777777" w:rsidTr="003B68EF">
        <w:trPr>
          <w:trHeight w:val="457"/>
        </w:trPr>
        <w:tc>
          <w:tcPr>
            <w:tcW w:w="1975" w:type="dxa"/>
          </w:tcPr>
          <w:p w14:paraId="2BBC5FCC" w14:textId="65CFC299" w:rsidR="00C75074" w:rsidRDefault="0059455B" w:rsidP="00C75074">
            <w:r>
              <w:t>Crobach, 2015</w:t>
            </w:r>
            <w:r w:rsidR="00C96782">
              <w:fldChar w:fldCharType="begin">
                <w:fldData xml:space="preserve">PEVuZE5vdGU+PENpdGU+PEF1dGhvcj5Dcm9iYWNoPC9BdXRob3I+PFllYXI+MjAxNTwvWWVhcj48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</w:fldData>
              </w:fldChar>
            </w:r>
            <w:r w:rsidR="00C96782">
              <w:instrText xml:space="preserve"> ADDIN EN.CITE </w:instrText>
            </w:r>
            <w:r w:rsidR="00C96782">
              <w:fldChar w:fldCharType="begin">
                <w:fldData xml:space="preserve">PEVuZE5vdGU+PENpdGU+PEF1dGhvcj5Dcm9iYWNoPC9BdXRob3I+PFllYXI+MjAxNTwvWWVhcj48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</w:fldData>
              </w:fldChar>
            </w:r>
            <w:r w:rsidR="00C96782">
              <w:instrText xml:space="preserve"> ADDIN EN.CITE.DATA </w:instrText>
            </w:r>
            <w:r w:rsidR="00C96782">
              <w:fldChar w:fldCharType="end"/>
            </w:r>
            <w:r w:rsidR="00C96782">
              <w:fldChar w:fldCharType="separate"/>
            </w:r>
            <w:r w:rsidR="00C96782" w:rsidRPr="00C96782">
              <w:rPr>
                <w:noProof/>
                <w:vertAlign w:val="superscript"/>
              </w:rPr>
              <w:t>31</w:t>
            </w:r>
            <w:r w:rsidR="00C96782">
              <w:fldChar w:fldCharType="end"/>
            </w:r>
          </w:p>
        </w:tc>
        <w:tc>
          <w:tcPr>
            <w:tcW w:w="2250" w:type="dxa"/>
          </w:tcPr>
          <w:p w14:paraId="74B3CF67" w14:textId="671B14C2" w:rsidR="00C75074" w:rsidRPr="00C75074" w:rsidRDefault="0059455B" w:rsidP="00C75074">
            <w:r>
              <w:t>Retrospective observational</w:t>
            </w:r>
          </w:p>
        </w:tc>
        <w:tc>
          <w:tcPr>
            <w:tcW w:w="1462" w:type="dxa"/>
          </w:tcPr>
          <w:p w14:paraId="31288866" w14:textId="0B569ED2" w:rsidR="00C75074" w:rsidRPr="00C75074" w:rsidRDefault="00037961" w:rsidP="00C75074">
            <w:r>
              <w:t>Netherlands</w:t>
            </w:r>
          </w:p>
        </w:tc>
        <w:tc>
          <w:tcPr>
            <w:tcW w:w="763" w:type="dxa"/>
          </w:tcPr>
          <w:p w14:paraId="7B056CC5" w14:textId="6B30E3F0" w:rsidR="00C75074" w:rsidRPr="00C75074" w:rsidRDefault="00037961" w:rsidP="00C75074">
            <w:r>
              <w:t>28</w:t>
            </w:r>
          </w:p>
        </w:tc>
        <w:tc>
          <w:tcPr>
            <w:tcW w:w="918" w:type="dxa"/>
          </w:tcPr>
          <w:p w14:paraId="740263A0" w14:textId="2AAD4A2A" w:rsidR="00C75074" w:rsidRPr="00C75074" w:rsidRDefault="00037961" w:rsidP="00C75074">
            <w:r>
              <w:t>NR</w:t>
            </w:r>
          </w:p>
        </w:tc>
        <w:tc>
          <w:tcPr>
            <w:tcW w:w="764" w:type="dxa"/>
          </w:tcPr>
          <w:p w14:paraId="1AB4E890" w14:textId="06F295B9" w:rsidR="00C75074" w:rsidRPr="00C75074" w:rsidRDefault="00037961" w:rsidP="00C75074">
            <w:r>
              <w:t>0%</w:t>
            </w:r>
          </w:p>
        </w:tc>
        <w:tc>
          <w:tcPr>
            <w:tcW w:w="1864" w:type="dxa"/>
          </w:tcPr>
          <w:p w14:paraId="294AA478" w14:textId="793BEEA3" w:rsidR="00C75074" w:rsidRPr="00C75074" w:rsidRDefault="00E01CBE" w:rsidP="00C75074">
            <w:r>
              <w:t>KRAS</w:t>
            </w:r>
          </w:p>
        </w:tc>
        <w:tc>
          <w:tcPr>
            <w:tcW w:w="1911" w:type="dxa"/>
          </w:tcPr>
          <w:p w14:paraId="2F94665D" w14:textId="1E11A185" w:rsidR="00C75074" w:rsidRPr="00C75074" w:rsidRDefault="00037961" w:rsidP="00C75074">
            <w:r>
              <w:t>NGS, HRM, S/D</w:t>
            </w:r>
          </w:p>
        </w:tc>
        <w:tc>
          <w:tcPr>
            <w:tcW w:w="1138" w:type="dxa"/>
          </w:tcPr>
          <w:p w14:paraId="6B27BE4C" w14:textId="77777777" w:rsidR="00C75074" w:rsidRPr="00C75074" w:rsidRDefault="00C75074" w:rsidP="003B68EF">
            <w:pPr>
              <w:jc w:val="center"/>
            </w:pPr>
          </w:p>
        </w:tc>
      </w:tr>
      <w:tr w:rsidR="00C75074" w:rsidRPr="00C75074" w14:paraId="6687054A" w14:textId="77777777" w:rsidTr="003B68EF">
        <w:trPr>
          <w:trHeight w:val="457"/>
        </w:trPr>
        <w:tc>
          <w:tcPr>
            <w:tcW w:w="1975" w:type="dxa"/>
          </w:tcPr>
          <w:p w14:paraId="21130A4C" w14:textId="589C8D5D" w:rsidR="00C75074" w:rsidRDefault="0059455B" w:rsidP="00C75074">
            <w:r>
              <w:t>Cushman, 2015</w:t>
            </w:r>
            <w:r w:rsidR="00C96782">
              <w:fldChar w:fldCharType="begin">
                <w:fldData xml:space="preserve">PEVuZE5vdGU+PENpdGU+PEF1dGhvcj5DdXNobWFuPC9BdXRob3I+PFllYXI+MjAxNTwvWWVhcj48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</w:fldData>
              </w:fldChar>
            </w:r>
            <w:r w:rsidR="00C96782">
              <w:instrText xml:space="preserve"> ADDIN EN.CITE </w:instrText>
            </w:r>
            <w:r w:rsidR="00C96782">
              <w:fldChar w:fldCharType="begin">
                <w:fldData xml:space="preserve">PEVuZE5vdGU+PENpdGU+PEF1dGhvcj5DdXNobWFuPC9BdXRob3I+PFllYXI+MjAxNTwvWWVhcj48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</w:fldData>
              </w:fldChar>
            </w:r>
            <w:r w:rsidR="00C96782">
              <w:instrText xml:space="preserve"> ADDIN EN.CITE.DATA </w:instrText>
            </w:r>
            <w:r w:rsidR="00C96782">
              <w:fldChar w:fldCharType="end"/>
            </w:r>
            <w:r w:rsidR="00C96782">
              <w:fldChar w:fldCharType="separate"/>
            </w:r>
            <w:r w:rsidR="00C96782" w:rsidRPr="00C96782">
              <w:rPr>
                <w:noProof/>
                <w:vertAlign w:val="superscript"/>
              </w:rPr>
              <w:t>32</w:t>
            </w:r>
            <w:r w:rsidR="00C96782">
              <w:fldChar w:fldCharType="end"/>
            </w:r>
          </w:p>
        </w:tc>
        <w:tc>
          <w:tcPr>
            <w:tcW w:w="2250" w:type="dxa"/>
          </w:tcPr>
          <w:p w14:paraId="727ED82D" w14:textId="1738E15E" w:rsidR="00C75074" w:rsidRPr="00C75074" w:rsidRDefault="00037961" w:rsidP="00C75074">
            <w:r>
              <w:t>Retrospective analysis of RCT</w:t>
            </w:r>
            <w:r w:rsidR="00F72ED4">
              <w:t xml:space="preserve"> (CALGB 80203)</w:t>
            </w:r>
          </w:p>
        </w:tc>
        <w:tc>
          <w:tcPr>
            <w:tcW w:w="1462" w:type="dxa"/>
          </w:tcPr>
          <w:p w14:paraId="07383CFF" w14:textId="0CDA01C7" w:rsidR="00C75074" w:rsidRPr="00C75074" w:rsidRDefault="00037961" w:rsidP="00C75074">
            <w:r>
              <w:t>USA</w:t>
            </w:r>
          </w:p>
        </w:tc>
        <w:tc>
          <w:tcPr>
            <w:tcW w:w="763" w:type="dxa"/>
          </w:tcPr>
          <w:p w14:paraId="1388C5DA" w14:textId="526A4F1E" w:rsidR="00C75074" w:rsidRPr="00C75074" w:rsidRDefault="00037961" w:rsidP="00C75074">
            <w:r>
              <w:t>165</w:t>
            </w:r>
          </w:p>
        </w:tc>
        <w:tc>
          <w:tcPr>
            <w:tcW w:w="918" w:type="dxa"/>
          </w:tcPr>
          <w:p w14:paraId="0104CFB0" w14:textId="0AED52C2" w:rsidR="00C75074" w:rsidRPr="00C75074" w:rsidRDefault="00037961" w:rsidP="00C75074">
            <w:r>
              <w:t>61.3</w:t>
            </w:r>
          </w:p>
        </w:tc>
        <w:tc>
          <w:tcPr>
            <w:tcW w:w="764" w:type="dxa"/>
          </w:tcPr>
          <w:p w14:paraId="30A03CC0" w14:textId="35B5BBE1" w:rsidR="00C75074" w:rsidRPr="00C75074" w:rsidRDefault="00037961" w:rsidP="00C75074">
            <w:r>
              <w:t>58.9%</w:t>
            </w:r>
          </w:p>
        </w:tc>
        <w:tc>
          <w:tcPr>
            <w:tcW w:w="1864" w:type="dxa"/>
          </w:tcPr>
          <w:p w14:paraId="0E475E5D" w14:textId="596D7ABF" w:rsidR="00C75074" w:rsidRPr="00C75074" w:rsidRDefault="00E01CBE" w:rsidP="00C75074">
            <w:r>
              <w:t>KRAS</w:t>
            </w:r>
          </w:p>
        </w:tc>
        <w:tc>
          <w:tcPr>
            <w:tcW w:w="1911" w:type="dxa"/>
          </w:tcPr>
          <w:p w14:paraId="62FBE159" w14:textId="7A1039BD" w:rsidR="00C75074" w:rsidRPr="00C75074" w:rsidRDefault="00037961" w:rsidP="00C75074">
            <w:r>
              <w:t>MAS-PCR</w:t>
            </w:r>
          </w:p>
        </w:tc>
        <w:tc>
          <w:tcPr>
            <w:tcW w:w="1138" w:type="dxa"/>
          </w:tcPr>
          <w:p w14:paraId="7401076E" w14:textId="77777777" w:rsidR="00C75074" w:rsidRPr="00C75074" w:rsidRDefault="00C75074" w:rsidP="003B68EF">
            <w:pPr>
              <w:jc w:val="center"/>
            </w:pPr>
          </w:p>
        </w:tc>
      </w:tr>
      <w:tr w:rsidR="00C75074" w:rsidRPr="00C75074" w14:paraId="3362C982" w14:textId="77777777" w:rsidTr="003B68EF">
        <w:trPr>
          <w:trHeight w:val="457"/>
        </w:trPr>
        <w:tc>
          <w:tcPr>
            <w:tcW w:w="1975" w:type="dxa"/>
          </w:tcPr>
          <w:p w14:paraId="2AEF0691" w14:textId="32998FD3" w:rsidR="00C75074" w:rsidRDefault="0059455B" w:rsidP="00C75074">
            <w:r>
              <w:t>Day, 2015</w:t>
            </w:r>
            <w:r w:rsidR="00C96782">
              <w:fldChar w:fldCharType="begin">
                <w:fldData xml:space="preserve">PEVuZE5vdGU+PENpdGU+PEF1dGhvcj5EYXk8L0F1dGhvcj48WWVhcj4yMDE1PC9ZZWFyPjxSZWNO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</w:fldData>
              </w:fldChar>
            </w:r>
            <w:r w:rsidR="00C96782">
              <w:instrText xml:space="preserve"> ADDIN EN.CITE </w:instrText>
            </w:r>
            <w:r w:rsidR="00C96782">
              <w:fldChar w:fldCharType="begin">
                <w:fldData xml:space="preserve">PEVuZE5vdGU+PENpdGU+PEF1dGhvcj5EYXk8L0F1dGhvcj48WWVhcj4yMDE1PC9ZZWFyPjxSZWNO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</w:fldData>
              </w:fldChar>
            </w:r>
            <w:r w:rsidR="00C96782">
              <w:instrText xml:space="preserve"> ADDIN EN.CITE.DATA </w:instrText>
            </w:r>
            <w:r w:rsidR="00C96782">
              <w:fldChar w:fldCharType="end"/>
            </w:r>
            <w:r w:rsidR="00C96782">
              <w:fldChar w:fldCharType="separate"/>
            </w:r>
            <w:r w:rsidR="00C96782" w:rsidRPr="00C96782">
              <w:rPr>
                <w:noProof/>
                <w:vertAlign w:val="superscript"/>
              </w:rPr>
              <w:t>33</w:t>
            </w:r>
            <w:r w:rsidR="00C96782">
              <w:fldChar w:fldCharType="end"/>
            </w:r>
          </w:p>
        </w:tc>
        <w:tc>
          <w:tcPr>
            <w:tcW w:w="2250" w:type="dxa"/>
          </w:tcPr>
          <w:p w14:paraId="2EDBB09C" w14:textId="09F95363" w:rsidR="00C75074" w:rsidRPr="00C75074" w:rsidRDefault="00037961" w:rsidP="00C75074">
            <w:r>
              <w:t>Retrospective observational</w:t>
            </w:r>
          </w:p>
        </w:tc>
        <w:tc>
          <w:tcPr>
            <w:tcW w:w="1462" w:type="dxa"/>
          </w:tcPr>
          <w:p w14:paraId="3D131289" w14:textId="627D4F9E" w:rsidR="00C75074" w:rsidRPr="00C75074" w:rsidRDefault="00037961" w:rsidP="00C75074">
            <w:r>
              <w:t>Australia</w:t>
            </w:r>
          </w:p>
        </w:tc>
        <w:tc>
          <w:tcPr>
            <w:tcW w:w="763" w:type="dxa"/>
          </w:tcPr>
          <w:p w14:paraId="1FBADEA6" w14:textId="3906419E" w:rsidR="00C75074" w:rsidRPr="00C75074" w:rsidRDefault="00037961" w:rsidP="00C75074">
            <w:r>
              <w:t>108</w:t>
            </w:r>
          </w:p>
        </w:tc>
        <w:tc>
          <w:tcPr>
            <w:tcW w:w="918" w:type="dxa"/>
          </w:tcPr>
          <w:p w14:paraId="0F582747" w14:textId="038A2694" w:rsidR="00C75074" w:rsidRPr="00C75074" w:rsidRDefault="00037961" w:rsidP="00C75074">
            <w:r>
              <w:t>70.5</w:t>
            </w:r>
          </w:p>
        </w:tc>
        <w:tc>
          <w:tcPr>
            <w:tcW w:w="764" w:type="dxa"/>
          </w:tcPr>
          <w:p w14:paraId="43E78292" w14:textId="113FC7DF" w:rsidR="00C75074" w:rsidRPr="00C75074" w:rsidRDefault="00037961" w:rsidP="00C75074">
            <w:r>
              <w:t>40.6%</w:t>
            </w:r>
          </w:p>
        </w:tc>
        <w:tc>
          <w:tcPr>
            <w:tcW w:w="1864" w:type="dxa"/>
          </w:tcPr>
          <w:p w14:paraId="2388E239" w14:textId="198821BA" w:rsidR="00C75074" w:rsidRPr="00C75074" w:rsidRDefault="00E01CBE" w:rsidP="00C75074">
            <w:r>
              <w:t>BRAF</w:t>
            </w:r>
          </w:p>
        </w:tc>
        <w:tc>
          <w:tcPr>
            <w:tcW w:w="1911" w:type="dxa"/>
          </w:tcPr>
          <w:p w14:paraId="555B6D9C" w14:textId="7D323C0D" w:rsidR="00C75074" w:rsidRPr="00C75074" w:rsidRDefault="00037961" w:rsidP="00C75074">
            <w:r>
              <w:t>S/D, MMA</w:t>
            </w:r>
          </w:p>
        </w:tc>
        <w:tc>
          <w:tcPr>
            <w:tcW w:w="1138" w:type="dxa"/>
          </w:tcPr>
          <w:p w14:paraId="2F88EFC3" w14:textId="70028E0C" w:rsidR="00C75074" w:rsidRPr="00C75074" w:rsidRDefault="0010517A" w:rsidP="003B68EF">
            <w:pPr>
              <w:jc w:val="center"/>
            </w:pPr>
            <w:r>
              <w:t>Y</w:t>
            </w:r>
          </w:p>
        </w:tc>
      </w:tr>
      <w:tr w:rsidR="009925A8" w:rsidRPr="00C75074" w14:paraId="1775A1AA" w14:textId="77777777" w:rsidTr="003B68EF">
        <w:trPr>
          <w:trHeight w:val="457"/>
        </w:trPr>
        <w:tc>
          <w:tcPr>
            <w:tcW w:w="1975" w:type="dxa"/>
          </w:tcPr>
          <w:p w14:paraId="0EF5E864" w14:textId="2F3C15B0" w:rsidR="009925A8" w:rsidRDefault="009925A8" w:rsidP="00C75074">
            <w:r>
              <w:t>De Maglio, 2012</w:t>
            </w:r>
            <w:r w:rsidR="00040A7E">
              <w:fldChar w:fldCharType="begin"/>
            </w:r>
            <w:r w:rsidR="00040A7E">
              <w:instrText xml:space="preserve"> ADDIN EN.CITE &lt;EndNote&gt;&lt;Cite&gt;&lt;Author&gt;De Maglio&lt;/Author&gt;&lt;Year&gt;2012&lt;/Year&gt;&lt;RecNum&gt;93&lt;/RecNum&gt;&lt;DisplayText&gt;&lt;style face="superscript"&gt;34&lt;/style&gt;&lt;/DisplayText&gt;&lt;record&gt;&lt;rec-number&gt;93&lt;/rec-number&gt;&lt;foreign-keys&gt;&lt;key app="EN" db-id="r525zwt2l9ewpgew5a2x9rx0redwzaafzrdx" timestamp="1522263031"&gt;93&lt;/key&gt;&lt;key app="ENWeb" db-id=""&gt;0&lt;/key&gt;&lt;/foreign-keys&gt;&lt;ref-type name="Journal Article"&gt;17&lt;/ref-type&gt;&lt;contributors&gt;&lt;authors&gt;&lt;author&gt;De Maglio, G.&lt;/author&gt;&lt;author&gt;Lutrino, E.S.&lt;/author&gt;&lt;author&gt;Cernic S.&lt;/author&gt;&lt;author&gt;Tuniz, F.&lt;/author&gt;&lt;author&gt;Casagrande, M.&lt;/author&gt;&lt;author&gt;Falconieri, G.&lt;/author&gt;&lt;author&gt;Aprile, G.&lt;/author&gt;&lt;author&gt;Skrap, M.&lt;/author&gt;&lt;author&gt;Fasola, G.&lt;/author&gt;&lt;author&gt;Pizzolitto, S.&lt;/author&gt;&lt;/authors&gt;&lt;/contributors&gt;&lt;titles&gt;&lt;title&gt;Molecular Profiling of Brain Metastases from Colorectal Cancer&lt;/title&gt;&lt;secondary-title&gt;Annual Meetings Abstracts&lt;/secondary-title&gt;&lt;/titles&gt;&lt;periodical&gt;&lt;full-title&gt;Annual Meetings Abstracts&lt;/full-title&gt;&lt;/periodical&gt;&lt;pages&gt;429A-430A&lt;/pages&gt;&lt;volume&gt;92&lt;/volume&gt;&lt;dates&gt;&lt;year&gt;2012&lt;/year&gt;&lt;/dates&gt;&lt;isbn&gt;0023-6837&amp;#xD;1530-0307&lt;/isbn&gt;&lt;urls&gt;&lt;/urls&gt;&lt;electronic-resource-num&gt;10.1038/labinvest.2012.43&lt;/electronic-resource-num&gt;&lt;/record&gt;&lt;/Cite&gt;&lt;/EndNote&gt;</w:instrText>
            </w:r>
            <w:r w:rsidR="00040A7E">
              <w:fldChar w:fldCharType="separate"/>
            </w:r>
            <w:r w:rsidR="00040A7E" w:rsidRPr="00040A7E">
              <w:rPr>
                <w:noProof/>
                <w:vertAlign w:val="superscript"/>
              </w:rPr>
              <w:t>34</w:t>
            </w:r>
            <w:r w:rsidR="00040A7E">
              <w:fldChar w:fldCharType="end"/>
            </w:r>
          </w:p>
        </w:tc>
        <w:tc>
          <w:tcPr>
            <w:tcW w:w="2250" w:type="dxa"/>
          </w:tcPr>
          <w:p w14:paraId="0AE10D89" w14:textId="7EDDB34B" w:rsidR="009925A8" w:rsidRDefault="009925A8" w:rsidP="00C75074">
            <w:r>
              <w:t>Prospective observational</w:t>
            </w:r>
          </w:p>
        </w:tc>
        <w:tc>
          <w:tcPr>
            <w:tcW w:w="1462" w:type="dxa"/>
          </w:tcPr>
          <w:p w14:paraId="76D10600" w14:textId="70FF3DBD" w:rsidR="009925A8" w:rsidRDefault="009925A8" w:rsidP="00C75074">
            <w:r>
              <w:t>Italy</w:t>
            </w:r>
          </w:p>
        </w:tc>
        <w:tc>
          <w:tcPr>
            <w:tcW w:w="763" w:type="dxa"/>
          </w:tcPr>
          <w:p w14:paraId="4BE027E8" w14:textId="543F9CF1" w:rsidR="009925A8" w:rsidRDefault="009925A8" w:rsidP="00C75074">
            <w:r>
              <w:t>39</w:t>
            </w:r>
          </w:p>
        </w:tc>
        <w:tc>
          <w:tcPr>
            <w:tcW w:w="918" w:type="dxa"/>
          </w:tcPr>
          <w:p w14:paraId="7167DD80" w14:textId="7587EEC0" w:rsidR="009925A8" w:rsidRDefault="009925A8" w:rsidP="00C75074">
            <w:r>
              <w:t>65</w:t>
            </w:r>
          </w:p>
        </w:tc>
        <w:tc>
          <w:tcPr>
            <w:tcW w:w="764" w:type="dxa"/>
          </w:tcPr>
          <w:p w14:paraId="38A958C2" w14:textId="1C7471F9" w:rsidR="009925A8" w:rsidRDefault="009925A8" w:rsidP="00C75074">
            <w:r>
              <w:t>NR</w:t>
            </w:r>
          </w:p>
        </w:tc>
        <w:tc>
          <w:tcPr>
            <w:tcW w:w="1864" w:type="dxa"/>
          </w:tcPr>
          <w:p w14:paraId="53BEDB9F" w14:textId="07C4E912" w:rsidR="009925A8" w:rsidRDefault="009925A8" w:rsidP="00C75074">
            <w:r>
              <w:t>KRAS, BRAF</w:t>
            </w:r>
          </w:p>
        </w:tc>
        <w:tc>
          <w:tcPr>
            <w:tcW w:w="1911" w:type="dxa"/>
          </w:tcPr>
          <w:p w14:paraId="5BFC5819" w14:textId="17978B40" w:rsidR="009925A8" w:rsidRDefault="009925A8" w:rsidP="00C75074">
            <w:r>
              <w:t>Pyro</w:t>
            </w:r>
          </w:p>
        </w:tc>
        <w:tc>
          <w:tcPr>
            <w:tcW w:w="1138" w:type="dxa"/>
          </w:tcPr>
          <w:p w14:paraId="7ACCA227" w14:textId="77777777" w:rsidR="009925A8" w:rsidRPr="00C75074" w:rsidRDefault="009925A8" w:rsidP="003B68EF">
            <w:pPr>
              <w:jc w:val="center"/>
            </w:pPr>
          </w:p>
        </w:tc>
      </w:tr>
      <w:tr w:rsidR="00C75074" w:rsidRPr="00C75074" w14:paraId="624E5D46" w14:textId="77777777" w:rsidTr="003B68EF">
        <w:trPr>
          <w:trHeight w:val="457"/>
        </w:trPr>
        <w:tc>
          <w:tcPr>
            <w:tcW w:w="1975" w:type="dxa"/>
          </w:tcPr>
          <w:p w14:paraId="6F32A155" w14:textId="6EEF199C" w:rsidR="00C75074" w:rsidRDefault="0059455B" w:rsidP="00C75074">
            <w:r>
              <w:lastRenderedPageBreak/>
              <w:t>De Roock, 2008</w:t>
            </w:r>
            <w:r w:rsidR="00040A7E">
              <w:fldChar w:fldCharType="begin">
                <w:fldData xml:space="preserve">PEVuZE5vdGU+PENpdGU+PEF1dGhvcj5EZSBSb29jazwvQXV0aG9yPjxZZWFyPjIwMDg8L1llYXI+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</w:fldData>
              </w:fldChar>
            </w:r>
            <w:r w:rsidR="00040A7E">
              <w:instrText xml:space="preserve"> ADDIN EN.CITE </w:instrText>
            </w:r>
            <w:r w:rsidR="00040A7E">
              <w:fldChar w:fldCharType="begin">
                <w:fldData xml:space="preserve">PEVuZE5vdGU+PENpdGU+PEF1dGhvcj5EZSBSb29jazwvQXV0aG9yPjxZZWFyPjIwMDg8L1llYXI+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</w:fldData>
              </w:fldChar>
            </w:r>
            <w:r w:rsidR="00040A7E">
              <w:instrText xml:space="preserve"> ADDIN EN.CITE.DATA </w:instrText>
            </w:r>
            <w:r w:rsidR="00040A7E">
              <w:fldChar w:fldCharType="end"/>
            </w:r>
            <w:r w:rsidR="00040A7E">
              <w:fldChar w:fldCharType="separate"/>
            </w:r>
            <w:r w:rsidR="00040A7E" w:rsidRPr="00040A7E">
              <w:rPr>
                <w:noProof/>
                <w:vertAlign w:val="superscript"/>
              </w:rPr>
              <w:t>35</w:t>
            </w:r>
            <w:r w:rsidR="00040A7E">
              <w:fldChar w:fldCharType="end"/>
            </w:r>
          </w:p>
        </w:tc>
        <w:tc>
          <w:tcPr>
            <w:tcW w:w="2250" w:type="dxa"/>
          </w:tcPr>
          <w:p w14:paraId="0464222F" w14:textId="7BB67E06" w:rsidR="00C75074" w:rsidRPr="00C75074" w:rsidRDefault="00037961" w:rsidP="00C75074">
            <w:r>
              <w:t>Retrospective observational</w:t>
            </w:r>
            <w:r w:rsidR="00F72ED4">
              <w:t xml:space="preserve"> (EVEREST, BOND, SALVAGE, BABEL)</w:t>
            </w:r>
          </w:p>
        </w:tc>
        <w:tc>
          <w:tcPr>
            <w:tcW w:w="1462" w:type="dxa"/>
          </w:tcPr>
          <w:p w14:paraId="1080128F" w14:textId="5E62C50A" w:rsidR="00C75074" w:rsidRPr="00C75074" w:rsidRDefault="00037961" w:rsidP="00C75074">
            <w:r>
              <w:t>Belgium</w:t>
            </w:r>
          </w:p>
        </w:tc>
        <w:tc>
          <w:tcPr>
            <w:tcW w:w="763" w:type="dxa"/>
          </w:tcPr>
          <w:p w14:paraId="1C54B53E" w14:textId="3A93EA6E" w:rsidR="00C75074" w:rsidRPr="00C75074" w:rsidRDefault="00037961" w:rsidP="00C75074">
            <w:r>
              <w:t>113</w:t>
            </w:r>
          </w:p>
        </w:tc>
        <w:tc>
          <w:tcPr>
            <w:tcW w:w="918" w:type="dxa"/>
          </w:tcPr>
          <w:p w14:paraId="0C39CE23" w14:textId="42C585F8" w:rsidR="00C75074" w:rsidRPr="00C75074" w:rsidRDefault="00037961" w:rsidP="00C75074">
            <w:r>
              <w:t>60.7</w:t>
            </w:r>
          </w:p>
        </w:tc>
        <w:tc>
          <w:tcPr>
            <w:tcW w:w="764" w:type="dxa"/>
          </w:tcPr>
          <w:p w14:paraId="20A5C74B" w14:textId="5EA90709" w:rsidR="00C75074" w:rsidRPr="00C75074" w:rsidRDefault="00037961" w:rsidP="00C75074">
            <w:r>
              <w:t>61.9%</w:t>
            </w:r>
          </w:p>
        </w:tc>
        <w:tc>
          <w:tcPr>
            <w:tcW w:w="1864" w:type="dxa"/>
          </w:tcPr>
          <w:p w14:paraId="12DB5307" w14:textId="59B56197" w:rsidR="00C75074" w:rsidRPr="00C75074" w:rsidRDefault="00E01CBE" w:rsidP="00C75074">
            <w:r>
              <w:t>KRAS, BRAF</w:t>
            </w:r>
          </w:p>
        </w:tc>
        <w:tc>
          <w:tcPr>
            <w:tcW w:w="1911" w:type="dxa"/>
          </w:tcPr>
          <w:p w14:paraId="030CF1AA" w14:textId="07CC4DFC" w:rsidR="00C75074" w:rsidRPr="00C75074" w:rsidRDefault="00037961" w:rsidP="00C75074">
            <w:r>
              <w:t>MAS-PCR, S/D</w:t>
            </w:r>
          </w:p>
        </w:tc>
        <w:tc>
          <w:tcPr>
            <w:tcW w:w="1138" w:type="dxa"/>
          </w:tcPr>
          <w:p w14:paraId="229FAA20" w14:textId="2D10462A" w:rsidR="00C75074" w:rsidRPr="00C75074" w:rsidRDefault="0010517A" w:rsidP="003B68EF">
            <w:pPr>
              <w:jc w:val="center"/>
            </w:pPr>
            <w:r>
              <w:t>Y</w:t>
            </w:r>
          </w:p>
        </w:tc>
      </w:tr>
      <w:tr w:rsidR="00C75074" w:rsidRPr="00C75074" w14:paraId="50A13FF7" w14:textId="77777777" w:rsidTr="003B68EF">
        <w:trPr>
          <w:trHeight w:val="457"/>
        </w:trPr>
        <w:tc>
          <w:tcPr>
            <w:tcW w:w="1975" w:type="dxa"/>
          </w:tcPr>
          <w:p w14:paraId="7CB89848" w14:textId="1FD34CC1" w:rsidR="00C75074" w:rsidRDefault="0059455B" w:rsidP="00C75074">
            <w:r>
              <w:t>De Roock, 2010</w:t>
            </w:r>
            <w:r w:rsidR="00040A7E">
              <w:fldChar w:fldCharType="begin">
                <w:fldData xml:space="preserve">PEVuZE5vdGU+PENpdGU+PEF1dGhvcj5EZSBSb29jazwvQXV0aG9yPjxZZWFyPjIwMTA8L1llYXI+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</w:fldData>
              </w:fldChar>
            </w:r>
            <w:r w:rsidR="00040A7E">
              <w:instrText xml:space="preserve"> ADDIN EN.CITE </w:instrText>
            </w:r>
            <w:r w:rsidR="00040A7E">
              <w:fldChar w:fldCharType="begin">
                <w:fldData xml:space="preserve">PEVuZE5vdGU+PENpdGU+PEF1dGhvcj5EZSBSb29jazwvQXV0aG9yPjxZZWFyPjIwMTA8L1llYXI+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</w:fldData>
              </w:fldChar>
            </w:r>
            <w:r w:rsidR="00040A7E">
              <w:instrText xml:space="preserve"> ADDIN EN.CITE.DATA </w:instrText>
            </w:r>
            <w:r w:rsidR="00040A7E">
              <w:fldChar w:fldCharType="end"/>
            </w:r>
            <w:r w:rsidR="00040A7E">
              <w:fldChar w:fldCharType="separate"/>
            </w:r>
            <w:r w:rsidR="00040A7E" w:rsidRPr="00040A7E">
              <w:rPr>
                <w:noProof/>
                <w:vertAlign w:val="superscript"/>
              </w:rPr>
              <w:t>36</w:t>
            </w:r>
            <w:r w:rsidR="00040A7E">
              <w:fldChar w:fldCharType="end"/>
            </w:r>
          </w:p>
        </w:tc>
        <w:tc>
          <w:tcPr>
            <w:tcW w:w="2250" w:type="dxa"/>
          </w:tcPr>
          <w:p w14:paraId="50B6FE16" w14:textId="77E35966" w:rsidR="00C75074" w:rsidRPr="00C75074" w:rsidRDefault="00037961" w:rsidP="00C75074">
            <w:r>
              <w:t>Retrospective observational</w:t>
            </w:r>
          </w:p>
        </w:tc>
        <w:tc>
          <w:tcPr>
            <w:tcW w:w="1462" w:type="dxa"/>
          </w:tcPr>
          <w:p w14:paraId="173E7C9E" w14:textId="32484811" w:rsidR="00C75074" w:rsidRPr="00C75074" w:rsidRDefault="00037961" w:rsidP="00C75074">
            <w:r>
              <w:t>Multicountry (Europe)</w:t>
            </w:r>
          </w:p>
        </w:tc>
        <w:tc>
          <w:tcPr>
            <w:tcW w:w="763" w:type="dxa"/>
          </w:tcPr>
          <w:p w14:paraId="533F7F15" w14:textId="7EBF7422" w:rsidR="00C75074" w:rsidRPr="00C75074" w:rsidRDefault="00037961" w:rsidP="00C75074">
            <w:r>
              <w:t>747</w:t>
            </w:r>
          </w:p>
        </w:tc>
        <w:tc>
          <w:tcPr>
            <w:tcW w:w="918" w:type="dxa"/>
          </w:tcPr>
          <w:p w14:paraId="4DF8EC2E" w14:textId="626AB9A2" w:rsidR="00C75074" w:rsidRPr="00C75074" w:rsidRDefault="00037961" w:rsidP="00C75074">
            <w:r>
              <w:t>61</w:t>
            </w:r>
          </w:p>
        </w:tc>
        <w:tc>
          <w:tcPr>
            <w:tcW w:w="764" w:type="dxa"/>
          </w:tcPr>
          <w:p w14:paraId="61897D3F" w14:textId="4E8A9470" w:rsidR="00C75074" w:rsidRPr="00C75074" w:rsidRDefault="00037961" w:rsidP="00C75074">
            <w:r>
              <w:t>58.1%</w:t>
            </w:r>
          </w:p>
        </w:tc>
        <w:tc>
          <w:tcPr>
            <w:tcW w:w="1864" w:type="dxa"/>
          </w:tcPr>
          <w:p w14:paraId="7296C03C" w14:textId="43032781" w:rsidR="00C75074" w:rsidRPr="00C75074" w:rsidRDefault="00E01CBE" w:rsidP="00C75074">
            <w:r>
              <w:t>KRAS, BRAF, NRAS</w:t>
            </w:r>
          </w:p>
        </w:tc>
        <w:tc>
          <w:tcPr>
            <w:tcW w:w="1911" w:type="dxa"/>
          </w:tcPr>
          <w:p w14:paraId="1C59C2A6" w14:textId="3AE46F63" w:rsidR="00C75074" w:rsidRPr="00C75074" w:rsidRDefault="00037961" w:rsidP="00C75074">
            <w:r>
              <w:t>MS, S/D, MAS-PCR</w:t>
            </w:r>
          </w:p>
        </w:tc>
        <w:tc>
          <w:tcPr>
            <w:tcW w:w="1138" w:type="dxa"/>
          </w:tcPr>
          <w:p w14:paraId="3A8D0FBB" w14:textId="646090FF" w:rsidR="00C75074" w:rsidRPr="00C75074" w:rsidRDefault="0010517A" w:rsidP="003B68EF">
            <w:pPr>
              <w:jc w:val="center"/>
            </w:pPr>
            <w:r>
              <w:t>Y</w:t>
            </w:r>
          </w:p>
        </w:tc>
      </w:tr>
      <w:tr w:rsidR="00A77897" w:rsidRPr="00C75074" w14:paraId="5BECFE15" w14:textId="77777777" w:rsidTr="003B68EF">
        <w:trPr>
          <w:trHeight w:val="457"/>
        </w:trPr>
        <w:tc>
          <w:tcPr>
            <w:tcW w:w="1975" w:type="dxa"/>
          </w:tcPr>
          <w:p w14:paraId="2A6EA994" w14:textId="2B627648" w:rsidR="00A77897" w:rsidRDefault="00A77897" w:rsidP="00C75074">
            <w:r>
              <w:t>Diaz-Rubio, 2012</w:t>
            </w:r>
            <w:r w:rsidR="00040A7E">
              <w:fldChar w:fldCharType="begin">
                <w:fldData xml:space="preserve">PEVuZE5vdGU+PENpdGU+PEF1dGhvcj5EaWF6LVJ1YmlvPC9BdXRob3I+PFllYXI+MjAxMjwvWWVh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</w:fldData>
              </w:fldChar>
            </w:r>
            <w:r w:rsidR="00040A7E">
              <w:instrText xml:space="preserve"> ADDIN EN.CITE </w:instrText>
            </w:r>
            <w:r w:rsidR="00040A7E">
              <w:fldChar w:fldCharType="begin">
                <w:fldData xml:space="preserve">PEVuZE5vdGU+PENpdGU+PEF1dGhvcj5EaWF6LVJ1YmlvPC9BdXRob3I+PFllYXI+MjAxMjwvWWVh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</w:fldData>
              </w:fldChar>
            </w:r>
            <w:r w:rsidR="00040A7E">
              <w:instrText xml:space="preserve"> ADDIN EN.CITE.DATA </w:instrText>
            </w:r>
            <w:r w:rsidR="00040A7E">
              <w:fldChar w:fldCharType="end"/>
            </w:r>
            <w:r w:rsidR="00040A7E">
              <w:fldChar w:fldCharType="separate"/>
            </w:r>
            <w:r w:rsidR="00040A7E" w:rsidRPr="00040A7E">
              <w:rPr>
                <w:noProof/>
                <w:vertAlign w:val="superscript"/>
              </w:rPr>
              <w:t>37</w:t>
            </w:r>
            <w:r w:rsidR="00040A7E">
              <w:fldChar w:fldCharType="end"/>
            </w:r>
          </w:p>
        </w:tc>
        <w:tc>
          <w:tcPr>
            <w:tcW w:w="2250" w:type="dxa"/>
          </w:tcPr>
          <w:p w14:paraId="726C529A" w14:textId="7E5CB278" w:rsidR="00A77897" w:rsidRDefault="00A77897" w:rsidP="00C75074">
            <w:r>
              <w:t>Retrospective analysis of RCT (MACRO)</w:t>
            </w:r>
          </w:p>
        </w:tc>
        <w:tc>
          <w:tcPr>
            <w:tcW w:w="1462" w:type="dxa"/>
          </w:tcPr>
          <w:p w14:paraId="40A9D4DB" w14:textId="7DF683A2" w:rsidR="00A77897" w:rsidRDefault="00A77897" w:rsidP="00C75074">
            <w:r>
              <w:t>Spain</w:t>
            </w:r>
          </w:p>
        </w:tc>
        <w:tc>
          <w:tcPr>
            <w:tcW w:w="763" w:type="dxa"/>
          </w:tcPr>
          <w:p w14:paraId="4E57B996" w14:textId="287C1F4A" w:rsidR="00A77897" w:rsidRDefault="00A77897" w:rsidP="00C75074">
            <w:r>
              <w:t>394</w:t>
            </w:r>
          </w:p>
        </w:tc>
        <w:tc>
          <w:tcPr>
            <w:tcW w:w="918" w:type="dxa"/>
          </w:tcPr>
          <w:p w14:paraId="16779C24" w14:textId="09AA45DD" w:rsidR="00A77897" w:rsidRDefault="00A77897" w:rsidP="00C75074">
            <w:r>
              <w:t>64</w:t>
            </w:r>
          </w:p>
        </w:tc>
        <w:tc>
          <w:tcPr>
            <w:tcW w:w="764" w:type="dxa"/>
          </w:tcPr>
          <w:p w14:paraId="05ADD318" w14:textId="3ADD6699" w:rsidR="00A77897" w:rsidRDefault="00A77897" w:rsidP="00C75074">
            <w:r>
              <w:t>63.7%</w:t>
            </w:r>
          </w:p>
        </w:tc>
        <w:tc>
          <w:tcPr>
            <w:tcW w:w="1864" w:type="dxa"/>
          </w:tcPr>
          <w:p w14:paraId="7887F42A" w14:textId="571CC589" w:rsidR="00A77897" w:rsidRDefault="00A77897" w:rsidP="00C75074">
            <w:r>
              <w:t>KRAS</w:t>
            </w:r>
          </w:p>
        </w:tc>
        <w:tc>
          <w:tcPr>
            <w:tcW w:w="1911" w:type="dxa"/>
          </w:tcPr>
          <w:p w14:paraId="12AEF528" w14:textId="488BD0F9" w:rsidR="00A77897" w:rsidRDefault="00A77897" w:rsidP="00C75074">
            <w:r>
              <w:t>MAS-PCR, SA, S/D</w:t>
            </w:r>
          </w:p>
        </w:tc>
        <w:tc>
          <w:tcPr>
            <w:tcW w:w="1138" w:type="dxa"/>
          </w:tcPr>
          <w:p w14:paraId="5CFFC9C9" w14:textId="1F34EB91" w:rsidR="00A77897" w:rsidRPr="00C75074" w:rsidRDefault="0010517A" w:rsidP="003B68EF">
            <w:pPr>
              <w:jc w:val="center"/>
            </w:pPr>
            <w:r>
              <w:t>Y</w:t>
            </w:r>
          </w:p>
        </w:tc>
      </w:tr>
      <w:tr w:rsidR="00C75074" w:rsidRPr="00C75074" w14:paraId="542D0ADA" w14:textId="77777777" w:rsidTr="003B68EF">
        <w:trPr>
          <w:trHeight w:val="457"/>
        </w:trPr>
        <w:tc>
          <w:tcPr>
            <w:tcW w:w="1975" w:type="dxa"/>
          </w:tcPr>
          <w:p w14:paraId="09B9B32E" w14:textId="3755DBD4" w:rsidR="00C75074" w:rsidRDefault="0059455B" w:rsidP="00C75074">
            <w:r>
              <w:t>Di Bartolomeo, 2014</w:t>
            </w:r>
            <w:r w:rsidR="00040A7E">
              <w:fldChar w:fldCharType="begin">
                <w:fldData xml:space="preserve">PEVuZE5vdGU+PENpdGU+PEF1dGhvcj5EaSBCYXJ0b2xvbWVvPC9BdXRob3I+PFllYXI+MjAxNDwv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</w:fldData>
              </w:fldChar>
            </w:r>
            <w:r w:rsidR="00040A7E">
              <w:instrText xml:space="preserve"> ADDIN EN.CITE </w:instrText>
            </w:r>
            <w:r w:rsidR="00040A7E">
              <w:fldChar w:fldCharType="begin">
                <w:fldData xml:space="preserve">PEVuZE5vdGU+PENpdGU+PEF1dGhvcj5EaSBCYXJ0b2xvbWVvPC9BdXRob3I+PFllYXI+MjAxNDwv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</w:fldData>
              </w:fldChar>
            </w:r>
            <w:r w:rsidR="00040A7E">
              <w:instrText xml:space="preserve"> ADDIN EN.CITE.DATA </w:instrText>
            </w:r>
            <w:r w:rsidR="00040A7E">
              <w:fldChar w:fldCharType="end"/>
            </w:r>
            <w:r w:rsidR="00040A7E">
              <w:fldChar w:fldCharType="separate"/>
            </w:r>
            <w:r w:rsidR="00040A7E" w:rsidRPr="00040A7E">
              <w:rPr>
                <w:noProof/>
                <w:vertAlign w:val="superscript"/>
              </w:rPr>
              <w:t>38</w:t>
            </w:r>
            <w:r w:rsidR="00040A7E">
              <w:fldChar w:fldCharType="end"/>
            </w:r>
          </w:p>
        </w:tc>
        <w:tc>
          <w:tcPr>
            <w:tcW w:w="2250" w:type="dxa"/>
          </w:tcPr>
          <w:p w14:paraId="341BA615" w14:textId="0F297DC5" w:rsidR="00C75074" w:rsidRPr="00C75074" w:rsidRDefault="00037961" w:rsidP="00C75074">
            <w:r>
              <w:t>Retrospective analysis of RCT</w:t>
            </w:r>
          </w:p>
        </w:tc>
        <w:tc>
          <w:tcPr>
            <w:tcW w:w="1462" w:type="dxa"/>
          </w:tcPr>
          <w:p w14:paraId="23BF3A37" w14:textId="7A97D7B9" w:rsidR="00C75074" w:rsidRPr="00C75074" w:rsidRDefault="00037961" w:rsidP="00C75074">
            <w:r>
              <w:t>Italy</w:t>
            </w:r>
          </w:p>
        </w:tc>
        <w:tc>
          <w:tcPr>
            <w:tcW w:w="763" w:type="dxa"/>
          </w:tcPr>
          <w:p w14:paraId="7A290780" w14:textId="0788D8CA" w:rsidR="00C75074" w:rsidRPr="00C75074" w:rsidRDefault="00037961" w:rsidP="00C75074">
            <w:r>
              <w:t>23</w:t>
            </w:r>
          </w:p>
        </w:tc>
        <w:tc>
          <w:tcPr>
            <w:tcW w:w="918" w:type="dxa"/>
          </w:tcPr>
          <w:p w14:paraId="27BAFAD6" w14:textId="16DD3E43" w:rsidR="00C75074" w:rsidRPr="00C75074" w:rsidRDefault="00037961" w:rsidP="00C75074">
            <w:r>
              <w:t>77</w:t>
            </w:r>
          </w:p>
        </w:tc>
        <w:tc>
          <w:tcPr>
            <w:tcW w:w="764" w:type="dxa"/>
          </w:tcPr>
          <w:p w14:paraId="4B359FD6" w14:textId="14EB07A1" w:rsidR="00C75074" w:rsidRPr="00C75074" w:rsidRDefault="00037961" w:rsidP="00C75074">
            <w:r>
              <w:t>56.5%</w:t>
            </w:r>
          </w:p>
        </w:tc>
        <w:tc>
          <w:tcPr>
            <w:tcW w:w="1864" w:type="dxa"/>
          </w:tcPr>
          <w:p w14:paraId="6341A224" w14:textId="5618D58A" w:rsidR="00C75074" w:rsidRPr="00C75074" w:rsidRDefault="00E01CBE" w:rsidP="00C75074">
            <w:r>
              <w:t>KRAS, BRAF</w:t>
            </w:r>
          </w:p>
        </w:tc>
        <w:tc>
          <w:tcPr>
            <w:tcW w:w="1911" w:type="dxa"/>
          </w:tcPr>
          <w:p w14:paraId="67F63144" w14:textId="24D1DA14" w:rsidR="00C75074" w:rsidRPr="00C75074" w:rsidRDefault="00037961" w:rsidP="00C75074">
            <w:r>
              <w:t>S/D</w:t>
            </w:r>
          </w:p>
        </w:tc>
        <w:tc>
          <w:tcPr>
            <w:tcW w:w="1138" w:type="dxa"/>
          </w:tcPr>
          <w:p w14:paraId="6ACCF702" w14:textId="77777777" w:rsidR="00C75074" w:rsidRPr="00C75074" w:rsidRDefault="00C75074" w:rsidP="003B68EF">
            <w:pPr>
              <w:jc w:val="center"/>
            </w:pPr>
          </w:p>
        </w:tc>
      </w:tr>
      <w:tr w:rsidR="00262827" w:rsidRPr="00C75074" w14:paraId="7F4669B6" w14:textId="77777777" w:rsidTr="003B68EF">
        <w:trPr>
          <w:trHeight w:val="457"/>
        </w:trPr>
        <w:tc>
          <w:tcPr>
            <w:tcW w:w="1975" w:type="dxa"/>
          </w:tcPr>
          <w:p w14:paraId="5303A0C5" w14:textId="669C8FDE" w:rsidR="00262827" w:rsidRDefault="00262827" w:rsidP="00C75074">
            <w:r>
              <w:t>Di Fiore, 2007</w:t>
            </w:r>
            <w:r w:rsidR="00040A7E">
              <w:fldChar w:fldCharType="begin">
                <w:fldData xml:space="preserve">PEVuZE5vdGU+PENpdGU+PEF1dGhvcj5EaSBGaW9yZTwvQXV0aG9yPjxZZWFyPjIwMDc8L1llYXI+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xNjYtOTwvcGFnZXM+PHZvbHVtZT45Njwvdm9sdW1lPjxudW1iZXI+ODwv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</w:fldData>
              </w:fldChar>
            </w:r>
            <w:r w:rsidR="00040A7E">
              <w:instrText xml:space="preserve"> ADDIN EN.CITE </w:instrText>
            </w:r>
            <w:r w:rsidR="00040A7E">
              <w:fldChar w:fldCharType="begin">
                <w:fldData xml:space="preserve">PEVuZE5vdGU+PENpdGU+PEF1dGhvcj5EaSBGaW9yZTwvQXV0aG9yPjxZZWFyPjIwMDc8L1llYXI+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xNjYtOTwvcGFnZXM+PHZvbHVtZT45Njwvdm9sdW1lPjxudW1iZXI+ODwv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</w:fldData>
              </w:fldChar>
            </w:r>
            <w:r w:rsidR="00040A7E">
              <w:instrText xml:space="preserve"> ADDIN EN.CITE.DATA </w:instrText>
            </w:r>
            <w:r w:rsidR="00040A7E">
              <w:fldChar w:fldCharType="end"/>
            </w:r>
            <w:r w:rsidR="00040A7E">
              <w:fldChar w:fldCharType="separate"/>
            </w:r>
            <w:r w:rsidR="00040A7E" w:rsidRPr="00040A7E">
              <w:rPr>
                <w:noProof/>
                <w:vertAlign w:val="superscript"/>
              </w:rPr>
              <w:t>39</w:t>
            </w:r>
            <w:r w:rsidR="00040A7E">
              <w:fldChar w:fldCharType="end"/>
            </w:r>
          </w:p>
        </w:tc>
        <w:tc>
          <w:tcPr>
            <w:tcW w:w="2250" w:type="dxa"/>
          </w:tcPr>
          <w:p w14:paraId="4D3B7C68" w14:textId="18CEE49A" w:rsidR="00262827" w:rsidRDefault="00262827" w:rsidP="00C75074">
            <w:r>
              <w:t>Prospective observational</w:t>
            </w:r>
          </w:p>
        </w:tc>
        <w:tc>
          <w:tcPr>
            <w:tcW w:w="1462" w:type="dxa"/>
          </w:tcPr>
          <w:p w14:paraId="7E208F9F" w14:textId="7B4D5326" w:rsidR="00262827" w:rsidRDefault="00262827" w:rsidP="00C75074">
            <w:r>
              <w:t>France</w:t>
            </w:r>
          </w:p>
        </w:tc>
        <w:tc>
          <w:tcPr>
            <w:tcW w:w="763" w:type="dxa"/>
          </w:tcPr>
          <w:p w14:paraId="4232D1E7" w14:textId="739F0C04" w:rsidR="00262827" w:rsidRDefault="00262827" w:rsidP="00C75074">
            <w:r>
              <w:t>59</w:t>
            </w:r>
          </w:p>
        </w:tc>
        <w:tc>
          <w:tcPr>
            <w:tcW w:w="918" w:type="dxa"/>
          </w:tcPr>
          <w:p w14:paraId="32AB7099" w14:textId="699F97FD" w:rsidR="00262827" w:rsidRDefault="00262827" w:rsidP="00C75074">
            <w:r>
              <w:t>NR</w:t>
            </w:r>
          </w:p>
        </w:tc>
        <w:tc>
          <w:tcPr>
            <w:tcW w:w="764" w:type="dxa"/>
          </w:tcPr>
          <w:p w14:paraId="760B63B6" w14:textId="5DFCB9B9" w:rsidR="00262827" w:rsidRDefault="00262827" w:rsidP="00C75074">
            <w:r>
              <w:t>NR</w:t>
            </w:r>
          </w:p>
        </w:tc>
        <w:tc>
          <w:tcPr>
            <w:tcW w:w="1864" w:type="dxa"/>
          </w:tcPr>
          <w:p w14:paraId="2DFD3DEC" w14:textId="0233605F" w:rsidR="00262827" w:rsidRDefault="00262827" w:rsidP="00C75074">
            <w:r>
              <w:t>KRAS</w:t>
            </w:r>
          </w:p>
        </w:tc>
        <w:tc>
          <w:tcPr>
            <w:tcW w:w="1911" w:type="dxa"/>
          </w:tcPr>
          <w:p w14:paraId="673D4380" w14:textId="37B3101E" w:rsidR="00262827" w:rsidRDefault="00262827" w:rsidP="00C75074">
            <w:r>
              <w:t>S/D, MMA, MAS-PCR</w:t>
            </w:r>
          </w:p>
        </w:tc>
        <w:tc>
          <w:tcPr>
            <w:tcW w:w="1138" w:type="dxa"/>
          </w:tcPr>
          <w:p w14:paraId="34536B41" w14:textId="67A77B5F" w:rsidR="00262827" w:rsidRPr="00C75074" w:rsidRDefault="0010517A" w:rsidP="003B68EF">
            <w:pPr>
              <w:jc w:val="center"/>
            </w:pPr>
            <w:r>
              <w:t>Y</w:t>
            </w:r>
          </w:p>
        </w:tc>
      </w:tr>
      <w:tr w:rsidR="00C75074" w:rsidRPr="00C75074" w14:paraId="715CF463" w14:textId="77777777" w:rsidTr="003B68EF">
        <w:trPr>
          <w:trHeight w:val="457"/>
        </w:trPr>
        <w:tc>
          <w:tcPr>
            <w:tcW w:w="1975" w:type="dxa"/>
          </w:tcPr>
          <w:p w14:paraId="53B5983E" w14:textId="41F06898" w:rsidR="00C75074" w:rsidRDefault="0059455B" w:rsidP="00C75074">
            <w:r>
              <w:t>Dobi, 2013</w:t>
            </w:r>
            <w:r w:rsidR="00040A7E">
              <w:fldChar w:fldCharType="begin">
                <w:fldData xml:space="preserve">PEVuZE5vdGU+PENpdGU+PEF1dGhvcj5Eb2JpPC9BdXRob3I+PFllYXI+MjAxMzwvWWVhcj48UmVj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</w:fldData>
              </w:fldChar>
            </w:r>
            <w:r w:rsidR="00040A7E">
              <w:instrText xml:space="preserve"> ADDIN EN.CITE </w:instrText>
            </w:r>
            <w:r w:rsidR="00040A7E">
              <w:fldChar w:fldCharType="begin">
                <w:fldData xml:space="preserve">PEVuZE5vdGU+PENpdGU+PEF1dGhvcj5Eb2JpPC9BdXRob3I+PFllYXI+MjAxMzwvWWVhcj48UmVj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</w:fldData>
              </w:fldChar>
            </w:r>
            <w:r w:rsidR="00040A7E">
              <w:instrText xml:space="preserve"> ADDIN EN.CITE.DATA </w:instrText>
            </w:r>
            <w:r w:rsidR="00040A7E">
              <w:fldChar w:fldCharType="end"/>
            </w:r>
            <w:r w:rsidR="00040A7E">
              <w:fldChar w:fldCharType="separate"/>
            </w:r>
            <w:r w:rsidR="00040A7E" w:rsidRPr="00040A7E">
              <w:rPr>
                <w:noProof/>
                <w:vertAlign w:val="superscript"/>
              </w:rPr>
              <w:t>40</w:t>
            </w:r>
            <w:r w:rsidR="00040A7E">
              <w:fldChar w:fldCharType="end"/>
            </w:r>
          </w:p>
        </w:tc>
        <w:tc>
          <w:tcPr>
            <w:tcW w:w="2250" w:type="dxa"/>
          </w:tcPr>
          <w:p w14:paraId="789E5338" w14:textId="67E99424" w:rsidR="00C75074" w:rsidRPr="00C75074" w:rsidRDefault="00037961" w:rsidP="00C75074">
            <w:r>
              <w:t>Retrospective observational</w:t>
            </w:r>
          </w:p>
        </w:tc>
        <w:tc>
          <w:tcPr>
            <w:tcW w:w="1462" w:type="dxa"/>
          </w:tcPr>
          <w:p w14:paraId="6CEB7D3B" w14:textId="7FE2B8F1" w:rsidR="00C75074" w:rsidRPr="00C75074" w:rsidRDefault="00037961" w:rsidP="00C75074">
            <w:r>
              <w:t>France</w:t>
            </w:r>
          </w:p>
        </w:tc>
        <w:tc>
          <w:tcPr>
            <w:tcW w:w="763" w:type="dxa"/>
          </w:tcPr>
          <w:p w14:paraId="2130443C" w14:textId="75B70BC1" w:rsidR="00C75074" w:rsidRPr="00C75074" w:rsidRDefault="00037961" w:rsidP="00C75074">
            <w:r>
              <w:t>82</w:t>
            </w:r>
          </w:p>
        </w:tc>
        <w:tc>
          <w:tcPr>
            <w:tcW w:w="918" w:type="dxa"/>
          </w:tcPr>
          <w:p w14:paraId="1A435E7B" w14:textId="4121ED64" w:rsidR="00C75074" w:rsidRPr="00C75074" w:rsidRDefault="00037961" w:rsidP="00C75074">
            <w:r>
              <w:t>65.6</w:t>
            </w:r>
          </w:p>
        </w:tc>
        <w:tc>
          <w:tcPr>
            <w:tcW w:w="764" w:type="dxa"/>
          </w:tcPr>
          <w:p w14:paraId="258C4A69" w14:textId="003B4052" w:rsidR="00C75074" w:rsidRPr="00C75074" w:rsidRDefault="00037961" w:rsidP="00C75074">
            <w:r>
              <w:t>53.2%</w:t>
            </w:r>
          </w:p>
        </w:tc>
        <w:tc>
          <w:tcPr>
            <w:tcW w:w="1864" w:type="dxa"/>
          </w:tcPr>
          <w:p w14:paraId="120F5AB1" w14:textId="482C89F5" w:rsidR="00C75074" w:rsidRPr="00C75074" w:rsidRDefault="00E01CBE" w:rsidP="00C75074">
            <w:r>
              <w:t>KRAS</w:t>
            </w:r>
          </w:p>
        </w:tc>
        <w:tc>
          <w:tcPr>
            <w:tcW w:w="1911" w:type="dxa"/>
          </w:tcPr>
          <w:p w14:paraId="7216E2C8" w14:textId="39BC9846" w:rsidR="00C75074" w:rsidRPr="00C75074" w:rsidRDefault="00037961" w:rsidP="00C75074">
            <w:r>
              <w:t>MMA</w:t>
            </w:r>
          </w:p>
        </w:tc>
        <w:tc>
          <w:tcPr>
            <w:tcW w:w="1138" w:type="dxa"/>
          </w:tcPr>
          <w:p w14:paraId="7307127B" w14:textId="4C3DDD69" w:rsidR="00C75074" w:rsidRPr="00C75074" w:rsidRDefault="0010517A" w:rsidP="003B68EF">
            <w:pPr>
              <w:jc w:val="center"/>
            </w:pPr>
            <w:r>
              <w:t>Y</w:t>
            </w:r>
          </w:p>
        </w:tc>
      </w:tr>
      <w:tr w:rsidR="00C75074" w:rsidRPr="00C75074" w14:paraId="3800F45C" w14:textId="77777777" w:rsidTr="003B68EF">
        <w:trPr>
          <w:trHeight w:val="457"/>
        </w:trPr>
        <w:tc>
          <w:tcPr>
            <w:tcW w:w="1975" w:type="dxa"/>
          </w:tcPr>
          <w:p w14:paraId="3825210C" w14:textId="4AB41C43" w:rsidR="00C75074" w:rsidRDefault="0059455B" w:rsidP="00C75074">
            <w:r>
              <w:t>Dono, 2012</w:t>
            </w:r>
            <w:r w:rsidR="00040A7E">
              <w:fldChar w:fldCharType="begin">
                <w:fldData xml:space="preserve">PEVuZE5vdGU+PENpdGU+PEF1dGhvcj5Eb25vPC9BdXRob3I+PFllYXI+MjAxMzwvWWVhcj48UmVj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</w:fldData>
              </w:fldChar>
            </w:r>
            <w:r w:rsidR="00040A7E">
              <w:instrText xml:space="preserve"> ADDIN EN.CITE </w:instrText>
            </w:r>
            <w:r w:rsidR="00040A7E">
              <w:fldChar w:fldCharType="begin">
                <w:fldData xml:space="preserve">PEVuZE5vdGU+PENpdGU+PEF1dGhvcj5Eb25vPC9BdXRob3I+PFllYXI+MjAxMzwvWWVhcj48UmVj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</w:fldData>
              </w:fldChar>
            </w:r>
            <w:r w:rsidR="00040A7E">
              <w:instrText xml:space="preserve"> ADDIN EN.CITE.DATA </w:instrText>
            </w:r>
            <w:r w:rsidR="00040A7E">
              <w:fldChar w:fldCharType="end"/>
            </w:r>
            <w:r w:rsidR="00040A7E">
              <w:fldChar w:fldCharType="separate"/>
            </w:r>
            <w:r w:rsidR="00040A7E" w:rsidRPr="00040A7E">
              <w:rPr>
                <w:noProof/>
                <w:vertAlign w:val="superscript"/>
              </w:rPr>
              <w:t>41</w:t>
            </w:r>
            <w:r w:rsidR="00040A7E">
              <w:fldChar w:fldCharType="end"/>
            </w:r>
          </w:p>
        </w:tc>
        <w:tc>
          <w:tcPr>
            <w:tcW w:w="2250" w:type="dxa"/>
          </w:tcPr>
          <w:p w14:paraId="037188E7" w14:textId="06E50D1C" w:rsidR="00C75074" w:rsidRPr="00C75074" w:rsidRDefault="00037961" w:rsidP="00C75074">
            <w:r>
              <w:t>Retrospective observational</w:t>
            </w:r>
          </w:p>
        </w:tc>
        <w:tc>
          <w:tcPr>
            <w:tcW w:w="1462" w:type="dxa"/>
          </w:tcPr>
          <w:p w14:paraId="359DBA98" w14:textId="6256A21C" w:rsidR="00C75074" w:rsidRPr="00C75074" w:rsidRDefault="00037961" w:rsidP="00C75074">
            <w:r>
              <w:t>Italy</w:t>
            </w:r>
          </w:p>
        </w:tc>
        <w:tc>
          <w:tcPr>
            <w:tcW w:w="763" w:type="dxa"/>
          </w:tcPr>
          <w:p w14:paraId="7F0C274A" w14:textId="4F93FACA" w:rsidR="00C75074" w:rsidRPr="00C75074" w:rsidRDefault="00037961" w:rsidP="00C75074">
            <w:r>
              <w:t>213</w:t>
            </w:r>
          </w:p>
        </w:tc>
        <w:tc>
          <w:tcPr>
            <w:tcW w:w="918" w:type="dxa"/>
          </w:tcPr>
          <w:p w14:paraId="5A1CC5E4" w14:textId="1A957F04" w:rsidR="00C75074" w:rsidRPr="00C75074" w:rsidRDefault="00037961" w:rsidP="00C75074">
            <w:r>
              <w:t>77</w:t>
            </w:r>
          </w:p>
        </w:tc>
        <w:tc>
          <w:tcPr>
            <w:tcW w:w="764" w:type="dxa"/>
          </w:tcPr>
          <w:p w14:paraId="1CE0A2EF" w14:textId="51AF1DEB" w:rsidR="00C75074" w:rsidRPr="00C75074" w:rsidRDefault="00037961" w:rsidP="00C75074">
            <w:r>
              <w:t>56.3%</w:t>
            </w:r>
          </w:p>
        </w:tc>
        <w:tc>
          <w:tcPr>
            <w:tcW w:w="1864" w:type="dxa"/>
          </w:tcPr>
          <w:p w14:paraId="70D75BE6" w14:textId="51519B2E" w:rsidR="00C75074" w:rsidRPr="00C75074" w:rsidRDefault="00E01CBE" w:rsidP="00C75074">
            <w:r>
              <w:t>KRAS, BRAF</w:t>
            </w:r>
          </w:p>
        </w:tc>
        <w:tc>
          <w:tcPr>
            <w:tcW w:w="1911" w:type="dxa"/>
          </w:tcPr>
          <w:p w14:paraId="10ED85C9" w14:textId="74C88AFA" w:rsidR="00C75074" w:rsidRPr="00C75074" w:rsidRDefault="00037961" w:rsidP="00C75074">
            <w:r>
              <w:t>S/D, MAS-PCR</w:t>
            </w:r>
          </w:p>
        </w:tc>
        <w:tc>
          <w:tcPr>
            <w:tcW w:w="1138" w:type="dxa"/>
          </w:tcPr>
          <w:p w14:paraId="033233FC" w14:textId="77777777" w:rsidR="00C75074" w:rsidRPr="00C75074" w:rsidRDefault="00C75074" w:rsidP="003B68EF">
            <w:pPr>
              <w:jc w:val="center"/>
            </w:pPr>
          </w:p>
        </w:tc>
      </w:tr>
      <w:tr w:rsidR="00C75074" w:rsidRPr="00C75074" w14:paraId="5DF54A64" w14:textId="77777777" w:rsidTr="003B68EF">
        <w:trPr>
          <w:trHeight w:val="457"/>
        </w:trPr>
        <w:tc>
          <w:tcPr>
            <w:tcW w:w="1975" w:type="dxa"/>
          </w:tcPr>
          <w:p w14:paraId="62D493F8" w14:textId="41F4ECA4" w:rsidR="00C75074" w:rsidRDefault="00E01CBE" w:rsidP="00C75074">
            <w:r>
              <w:t>Dotan, 2012</w:t>
            </w:r>
            <w:r w:rsidR="00040A7E">
              <w:fldChar w:fldCharType="begin">
                <w:fldData xml:space="preserve">PEVuZE5vdGU+PENpdGU+PEF1dGhvcj5Eb3RhbjwvQXV0aG9yPjxZZWFyPjIwMTI8L1llYXI+PFJl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</w:fldData>
              </w:fldChar>
            </w:r>
            <w:r w:rsidR="00040A7E">
              <w:instrText xml:space="preserve"> ADDIN EN.CITE </w:instrText>
            </w:r>
            <w:r w:rsidR="00040A7E">
              <w:fldChar w:fldCharType="begin">
                <w:fldData xml:space="preserve">PEVuZE5vdGU+PENpdGU+PEF1dGhvcj5Eb3RhbjwvQXV0aG9yPjxZZWFyPjIwMTI8L1llYXI+PFJl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</w:fldData>
              </w:fldChar>
            </w:r>
            <w:r w:rsidR="00040A7E">
              <w:instrText xml:space="preserve"> ADDIN EN.CITE.DATA </w:instrText>
            </w:r>
            <w:r w:rsidR="00040A7E">
              <w:fldChar w:fldCharType="end"/>
            </w:r>
            <w:r w:rsidR="00040A7E">
              <w:fldChar w:fldCharType="separate"/>
            </w:r>
            <w:r w:rsidR="00040A7E" w:rsidRPr="00040A7E">
              <w:rPr>
                <w:noProof/>
                <w:vertAlign w:val="superscript"/>
              </w:rPr>
              <w:t>42</w:t>
            </w:r>
            <w:r w:rsidR="00040A7E">
              <w:fldChar w:fldCharType="end"/>
            </w:r>
          </w:p>
        </w:tc>
        <w:tc>
          <w:tcPr>
            <w:tcW w:w="2250" w:type="dxa"/>
          </w:tcPr>
          <w:p w14:paraId="103D8037" w14:textId="5D716598" w:rsidR="00C75074" w:rsidRPr="00C75074" w:rsidRDefault="007041E4" w:rsidP="00C75074">
            <w:r>
              <w:t>Retrospective observational</w:t>
            </w:r>
          </w:p>
        </w:tc>
        <w:tc>
          <w:tcPr>
            <w:tcW w:w="1462" w:type="dxa"/>
          </w:tcPr>
          <w:p w14:paraId="226C7FC5" w14:textId="0354D5FB" w:rsidR="00C75074" w:rsidRPr="00C75074" w:rsidRDefault="00D9045B" w:rsidP="00C75074">
            <w:r>
              <w:t>USA</w:t>
            </w:r>
          </w:p>
        </w:tc>
        <w:tc>
          <w:tcPr>
            <w:tcW w:w="763" w:type="dxa"/>
          </w:tcPr>
          <w:p w14:paraId="376E6E7A" w14:textId="68C9B097" w:rsidR="00C75074" w:rsidRPr="00C75074" w:rsidRDefault="00E01CBE" w:rsidP="00C75074">
            <w:r>
              <w:t>59</w:t>
            </w:r>
          </w:p>
        </w:tc>
        <w:tc>
          <w:tcPr>
            <w:tcW w:w="918" w:type="dxa"/>
          </w:tcPr>
          <w:p w14:paraId="304DB19D" w14:textId="62F8329D" w:rsidR="00C75074" w:rsidRPr="00C75074" w:rsidRDefault="00E01CBE" w:rsidP="00C75074">
            <w:r>
              <w:t>58.6</w:t>
            </w:r>
          </w:p>
        </w:tc>
        <w:tc>
          <w:tcPr>
            <w:tcW w:w="764" w:type="dxa"/>
          </w:tcPr>
          <w:p w14:paraId="2FA3B1B2" w14:textId="557D9DC4" w:rsidR="00C75074" w:rsidRPr="00C75074" w:rsidRDefault="00D9045B" w:rsidP="00C75074">
            <w:r>
              <w:t>62.7%</w:t>
            </w:r>
          </w:p>
        </w:tc>
        <w:tc>
          <w:tcPr>
            <w:tcW w:w="1864" w:type="dxa"/>
          </w:tcPr>
          <w:p w14:paraId="35E4D574" w14:textId="47543818" w:rsidR="00C75074" w:rsidRPr="00C75074" w:rsidRDefault="00E01CBE" w:rsidP="00C75074">
            <w:r>
              <w:t>KRAS</w:t>
            </w:r>
          </w:p>
        </w:tc>
        <w:tc>
          <w:tcPr>
            <w:tcW w:w="1911" w:type="dxa"/>
          </w:tcPr>
          <w:p w14:paraId="26DD8A2D" w14:textId="19F2D054" w:rsidR="00C75074" w:rsidRPr="00C75074" w:rsidRDefault="00E01CBE" w:rsidP="00C75074">
            <w:r>
              <w:t>S/D</w:t>
            </w:r>
          </w:p>
        </w:tc>
        <w:tc>
          <w:tcPr>
            <w:tcW w:w="1138" w:type="dxa"/>
          </w:tcPr>
          <w:p w14:paraId="1C0A9B52" w14:textId="77777777" w:rsidR="00C75074" w:rsidRPr="00C75074" w:rsidRDefault="00C75074" w:rsidP="003B68EF">
            <w:pPr>
              <w:jc w:val="center"/>
            </w:pPr>
          </w:p>
        </w:tc>
      </w:tr>
      <w:tr w:rsidR="00C75074" w:rsidRPr="00C75074" w14:paraId="76DBB55D" w14:textId="77777777" w:rsidTr="003B68EF">
        <w:trPr>
          <w:trHeight w:val="457"/>
        </w:trPr>
        <w:tc>
          <w:tcPr>
            <w:tcW w:w="1975" w:type="dxa"/>
          </w:tcPr>
          <w:p w14:paraId="7F148DBC" w14:textId="4E15A61E" w:rsidR="00C75074" w:rsidRDefault="00E01CBE" w:rsidP="00C75074">
            <w:r>
              <w:t>Douillard, 2010</w:t>
            </w:r>
            <w:r w:rsidR="00040A7E">
              <w:fldChar w:fldCharType="begin">
                <w:fldData xml:space="preserve">PEVuZE5vdGU+PENpdGU+PEF1dGhvcj5Eb3VpbGxhcmQ8L0F1dGhvcj48WWVhcj4yMDEwPC9ZZWFy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0Njk3LTcwNTwvcGFnZXM+PHZvbHVtZT4yODwvdm9sdW1lPjxu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</w:fldData>
              </w:fldChar>
            </w:r>
            <w:r w:rsidR="00040A7E">
              <w:instrText xml:space="preserve"> ADDIN EN.CITE </w:instrText>
            </w:r>
            <w:r w:rsidR="00040A7E">
              <w:fldChar w:fldCharType="begin">
                <w:fldData xml:space="preserve">PEVuZE5vdGU+PENpdGU+PEF1dGhvcj5Eb3VpbGxhcmQ8L0F1dGhvcj48WWVhcj4yMDEwPC9ZZWFy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0Njk3LTcwNTwvcGFnZXM+PHZvbHVtZT4yODwvdm9sdW1lPjxu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</w:fldData>
              </w:fldChar>
            </w:r>
            <w:r w:rsidR="00040A7E">
              <w:instrText xml:space="preserve"> ADDIN EN.CITE.DATA </w:instrText>
            </w:r>
            <w:r w:rsidR="00040A7E">
              <w:fldChar w:fldCharType="end"/>
            </w:r>
            <w:r w:rsidR="00040A7E">
              <w:fldChar w:fldCharType="separate"/>
            </w:r>
            <w:r w:rsidR="00040A7E" w:rsidRPr="00040A7E">
              <w:rPr>
                <w:noProof/>
                <w:vertAlign w:val="superscript"/>
              </w:rPr>
              <w:t>43</w:t>
            </w:r>
            <w:r w:rsidR="00040A7E">
              <w:fldChar w:fldCharType="end"/>
            </w:r>
          </w:p>
        </w:tc>
        <w:tc>
          <w:tcPr>
            <w:tcW w:w="2250" w:type="dxa"/>
          </w:tcPr>
          <w:p w14:paraId="528E5192" w14:textId="584A286C" w:rsidR="00C75074" w:rsidRPr="00C75074" w:rsidRDefault="007041E4" w:rsidP="00C75074">
            <w:r>
              <w:t>RCT</w:t>
            </w:r>
            <w:r w:rsidR="00F72ED4">
              <w:t xml:space="preserve"> (PRIME)</w:t>
            </w:r>
          </w:p>
        </w:tc>
        <w:tc>
          <w:tcPr>
            <w:tcW w:w="1462" w:type="dxa"/>
          </w:tcPr>
          <w:p w14:paraId="38DC2149" w14:textId="51A40391" w:rsidR="00C75074" w:rsidRPr="00C75074" w:rsidRDefault="00D9045B" w:rsidP="00C75074">
            <w:r>
              <w:t>Multicountry</w:t>
            </w:r>
          </w:p>
        </w:tc>
        <w:tc>
          <w:tcPr>
            <w:tcW w:w="763" w:type="dxa"/>
          </w:tcPr>
          <w:p w14:paraId="6FF5BFCA" w14:textId="3D7244BF" w:rsidR="00C75074" w:rsidRPr="00C75074" w:rsidRDefault="00E01CBE" w:rsidP="00C75074">
            <w:r>
              <w:t>550</w:t>
            </w:r>
          </w:p>
        </w:tc>
        <w:tc>
          <w:tcPr>
            <w:tcW w:w="918" w:type="dxa"/>
          </w:tcPr>
          <w:p w14:paraId="39D9393A" w14:textId="1E6E598A" w:rsidR="00C75074" w:rsidRPr="00C75074" w:rsidRDefault="00E01CBE" w:rsidP="00C75074">
            <w:r>
              <w:t>61</w:t>
            </w:r>
          </w:p>
        </w:tc>
        <w:tc>
          <w:tcPr>
            <w:tcW w:w="764" w:type="dxa"/>
          </w:tcPr>
          <w:p w14:paraId="5D753BC9" w14:textId="42C07F48" w:rsidR="00C75074" w:rsidRPr="00C75074" w:rsidRDefault="00D9045B" w:rsidP="00C75074">
            <w:r>
              <w:t>60.4%</w:t>
            </w:r>
          </w:p>
        </w:tc>
        <w:tc>
          <w:tcPr>
            <w:tcW w:w="1864" w:type="dxa"/>
          </w:tcPr>
          <w:p w14:paraId="7583866D" w14:textId="2CC23C99" w:rsidR="00C75074" w:rsidRPr="00C75074" w:rsidRDefault="00E01CBE" w:rsidP="00C75074">
            <w:r>
              <w:t>KRAS</w:t>
            </w:r>
          </w:p>
        </w:tc>
        <w:tc>
          <w:tcPr>
            <w:tcW w:w="1911" w:type="dxa"/>
          </w:tcPr>
          <w:p w14:paraId="51C8FFD4" w14:textId="3A09876D" w:rsidR="00C75074" w:rsidRPr="00C75074" w:rsidRDefault="00E01CBE" w:rsidP="00C75074">
            <w:r>
              <w:t>MAS-PCR</w:t>
            </w:r>
          </w:p>
        </w:tc>
        <w:tc>
          <w:tcPr>
            <w:tcW w:w="1138" w:type="dxa"/>
          </w:tcPr>
          <w:p w14:paraId="270B4827" w14:textId="7C63E6C6" w:rsidR="00C75074" w:rsidRPr="00C75074" w:rsidRDefault="0010517A" w:rsidP="003B68EF">
            <w:pPr>
              <w:jc w:val="center"/>
            </w:pPr>
            <w:r>
              <w:t>Y</w:t>
            </w:r>
          </w:p>
        </w:tc>
      </w:tr>
      <w:tr w:rsidR="00C75074" w:rsidRPr="00C75074" w14:paraId="3D38BD50" w14:textId="77777777" w:rsidTr="003B68EF">
        <w:trPr>
          <w:trHeight w:val="457"/>
        </w:trPr>
        <w:tc>
          <w:tcPr>
            <w:tcW w:w="1975" w:type="dxa"/>
          </w:tcPr>
          <w:p w14:paraId="05581902" w14:textId="228E5619" w:rsidR="00C75074" w:rsidRDefault="00E01CBE" w:rsidP="00C75074">
            <w:r>
              <w:t>Douillard, 2014</w:t>
            </w:r>
            <w:r w:rsidR="00040A7E">
              <w:fldChar w:fldCharType="begin">
                <w:fldData xml:space="preserve">PEVuZE5vdGU+PENpdGU+PEF1dGhvcj5Eb3VpbGxhcmQ8L0F1dGhvcj48WWVhcj4yMDE0PC9ZZWFy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</w:fldData>
              </w:fldChar>
            </w:r>
            <w:r w:rsidR="00040A7E">
              <w:instrText xml:space="preserve"> ADDIN EN.CITE </w:instrText>
            </w:r>
            <w:r w:rsidR="00040A7E">
              <w:fldChar w:fldCharType="begin">
                <w:fldData xml:space="preserve">PEVuZE5vdGU+PENpdGU+PEF1dGhvcj5Eb3VpbGxhcmQ8L0F1dGhvcj48WWVhcj4yMDE0PC9ZZWFy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</w:fldData>
              </w:fldChar>
            </w:r>
            <w:r w:rsidR="00040A7E">
              <w:instrText xml:space="preserve"> ADDIN EN.CITE.DATA </w:instrText>
            </w:r>
            <w:r w:rsidR="00040A7E">
              <w:fldChar w:fldCharType="end"/>
            </w:r>
            <w:r w:rsidR="00040A7E">
              <w:fldChar w:fldCharType="separate"/>
            </w:r>
            <w:r w:rsidR="00040A7E" w:rsidRPr="00040A7E">
              <w:rPr>
                <w:noProof/>
                <w:vertAlign w:val="superscript"/>
              </w:rPr>
              <w:t>44</w:t>
            </w:r>
            <w:r w:rsidR="00040A7E">
              <w:fldChar w:fldCharType="end"/>
            </w:r>
          </w:p>
        </w:tc>
        <w:tc>
          <w:tcPr>
            <w:tcW w:w="2250" w:type="dxa"/>
          </w:tcPr>
          <w:p w14:paraId="1FC4222B" w14:textId="256C23CD" w:rsidR="00C75074" w:rsidRPr="00C75074" w:rsidRDefault="007041E4" w:rsidP="00C75074">
            <w:r>
              <w:t>RCT</w:t>
            </w:r>
            <w:r w:rsidR="00F72ED4">
              <w:t xml:space="preserve"> (FUTURE)</w:t>
            </w:r>
          </w:p>
        </w:tc>
        <w:tc>
          <w:tcPr>
            <w:tcW w:w="1462" w:type="dxa"/>
          </w:tcPr>
          <w:p w14:paraId="425F8730" w14:textId="3C0443FB" w:rsidR="00C75074" w:rsidRPr="00C75074" w:rsidRDefault="00D9045B" w:rsidP="00C75074">
            <w:r>
              <w:t>Multicountry</w:t>
            </w:r>
          </w:p>
        </w:tc>
        <w:tc>
          <w:tcPr>
            <w:tcW w:w="763" w:type="dxa"/>
          </w:tcPr>
          <w:p w14:paraId="65D225C9" w14:textId="77ABDFE1" w:rsidR="00C75074" w:rsidRPr="00C75074" w:rsidRDefault="00E01CBE" w:rsidP="00C75074">
            <w:r>
              <w:t>93</w:t>
            </w:r>
          </w:p>
        </w:tc>
        <w:tc>
          <w:tcPr>
            <w:tcW w:w="918" w:type="dxa"/>
          </w:tcPr>
          <w:p w14:paraId="0F2314FE" w14:textId="3078D406" w:rsidR="00C75074" w:rsidRPr="00C75074" w:rsidRDefault="00E01CBE" w:rsidP="00C75074">
            <w:r>
              <w:t>66</w:t>
            </w:r>
          </w:p>
        </w:tc>
        <w:tc>
          <w:tcPr>
            <w:tcW w:w="764" w:type="dxa"/>
          </w:tcPr>
          <w:p w14:paraId="4FE8FCF5" w14:textId="6876EC2A" w:rsidR="00C75074" w:rsidRPr="00C75074" w:rsidRDefault="00D9045B" w:rsidP="00C75074">
            <w:r>
              <w:t>62.0%</w:t>
            </w:r>
          </w:p>
        </w:tc>
        <w:tc>
          <w:tcPr>
            <w:tcW w:w="1864" w:type="dxa"/>
          </w:tcPr>
          <w:p w14:paraId="383D350C" w14:textId="622104BF" w:rsidR="00C75074" w:rsidRPr="00C75074" w:rsidRDefault="00E01CBE" w:rsidP="00C75074">
            <w:r>
              <w:t>KRAS</w:t>
            </w:r>
          </w:p>
        </w:tc>
        <w:tc>
          <w:tcPr>
            <w:tcW w:w="1911" w:type="dxa"/>
          </w:tcPr>
          <w:p w14:paraId="1F28D25F" w14:textId="2B38D11B" w:rsidR="00C75074" w:rsidRPr="00C75074" w:rsidRDefault="00E01CBE" w:rsidP="00C75074">
            <w:r>
              <w:t>MAS-PCR</w:t>
            </w:r>
          </w:p>
        </w:tc>
        <w:tc>
          <w:tcPr>
            <w:tcW w:w="1138" w:type="dxa"/>
          </w:tcPr>
          <w:p w14:paraId="7C1B4526" w14:textId="1F992DC5" w:rsidR="00C75074" w:rsidRPr="00C75074" w:rsidRDefault="0010517A" w:rsidP="003B68EF">
            <w:pPr>
              <w:jc w:val="center"/>
            </w:pPr>
            <w:r>
              <w:t>Y</w:t>
            </w:r>
          </w:p>
        </w:tc>
      </w:tr>
      <w:tr w:rsidR="005A21D5" w:rsidRPr="00C75074" w14:paraId="6FA01960" w14:textId="77777777" w:rsidTr="003B68EF">
        <w:trPr>
          <w:trHeight w:val="457"/>
        </w:trPr>
        <w:tc>
          <w:tcPr>
            <w:tcW w:w="1975" w:type="dxa"/>
          </w:tcPr>
          <w:p w14:paraId="2B6E1A72" w14:textId="137B8482" w:rsidR="005A21D5" w:rsidRDefault="005A21D5" w:rsidP="00C75074">
            <w:r>
              <w:t>Ducreux, 2015</w:t>
            </w:r>
            <w:r w:rsidR="00040A7E">
              <w:fldChar w:fldCharType="begin"/>
            </w:r>
            <w:r w:rsidR="00040A7E">
              <w:instrText xml:space="preserve"> ADDIN EN.CITE &lt;EndNote&gt;&lt;Cite&gt;&lt;Author&gt;Ducreux&lt;/Author&gt;&lt;Year&gt;2015&lt;/Year&gt;&lt;RecNum&gt;565&lt;/RecNum&gt;&lt;DisplayText&gt;&lt;style face="superscript"&gt;45&lt;/style&gt;&lt;/DisplayText&gt;&lt;record&gt;&lt;rec-number&gt;565&lt;/rec-number&gt;&lt;foreign-keys&gt;&lt;key app="EN" db-id="r525zwt2l9ewpgew5a2x9rx0redwzaafzrdx" timestamp="1522342004"&gt;565&lt;/key&gt;&lt;/foreign-keys&gt;&lt;ref-type name="Journal Article"&gt;17&lt;/ref-type&gt;&lt;contributors&gt;&lt;authors&gt;&lt;author&gt;Ducreux, M.&lt;/author&gt;&lt;author&gt;Bennouna, J.&lt;/author&gt;&lt;author&gt;Adenis, A.&lt;/author&gt;&lt;author&gt;Conroy, T.&lt;/author&gt;&lt;author&gt;Lievre, A.&lt;/author&gt;&lt;author&gt;Portales, F.&lt;/author&gt;&lt;author&gt;McGovern, D.&lt;/author&gt;&lt;author&gt;Li, L.&lt;/author&gt;&lt;author&gt;Romano, A.&lt;/author&gt;&lt;/authors&gt;&lt;/contributors&gt;&lt;titles&gt;&lt;title&gt;Efficacy and safety of nab-paclitaxel (nab-P) in patients (pts) with previously treated metastatic colorectal cancer (mCRC): The phase II COLO-001 trial&lt;/title&gt;&lt;secondary-title&gt;Eur J Cancer&lt;/secondary-title&gt;&lt;short-title&gt;Abstract 2131&lt;/short-title&gt;&lt;/titles&gt;&lt;periodical&gt;&lt;full-title&gt;Eur J Cancer&lt;/full-title&gt;&lt;/periodical&gt;&lt;pages&gt;S376&lt;/pages&gt;&lt;volume&gt;51&lt;/volume&gt;&lt;dates&gt;&lt;year&gt;2015&lt;/year&gt;&lt;/dates&gt;&lt;urls&gt;&lt;/urls&gt;&lt;/record&gt;&lt;/Cite&gt;&lt;/EndNote&gt;</w:instrText>
            </w:r>
            <w:r w:rsidR="00040A7E">
              <w:fldChar w:fldCharType="separate"/>
            </w:r>
            <w:r w:rsidR="00040A7E" w:rsidRPr="00040A7E">
              <w:rPr>
                <w:noProof/>
                <w:vertAlign w:val="superscript"/>
              </w:rPr>
              <w:t>45</w:t>
            </w:r>
            <w:r w:rsidR="00040A7E">
              <w:fldChar w:fldCharType="end"/>
            </w:r>
          </w:p>
        </w:tc>
        <w:tc>
          <w:tcPr>
            <w:tcW w:w="2250" w:type="dxa"/>
          </w:tcPr>
          <w:p w14:paraId="39F95AF6" w14:textId="2B15C4C9" w:rsidR="005A21D5" w:rsidRDefault="005A21D5" w:rsidP="00C75074">
            <w:r>
              <w:t>RCT (COLO-001)</w:t>
            </w:r>
          </w:p>
        </w:tc>
        <w:tc>
          <w:tcPr>
            <w:tcW w:w="1462" w:type="dxa"/>
          </w:tcPr>
          <w:p w14:paraId="2E235726" w14:textId="2D0BA62A" w:rsidR="005A21D5" w:rsidRDefault="005A21D5" w:rsidP="00C75074">
            <w:r>
              <w:t>France</w:t>
            </w:r>
          </w:p>
        </w:tc>
        <w:tc>
          <w:tcPr>
            <w:tcW w:w="763" w:type="dxa"/>
          </w:tcPr>
          <w:p w14:paraId="1CD32719" w14:textId="182B2F4B" w:rsidR="005A21D5" w:rsidRDefault="005A21D5" w:rsidP="00C75074">
            <w:r>
              <w:t>41</w:t>
            </w:r>
          </w:p>
        </w:tc>
        <w:tc>
          <w:tcPr>
            <w:tcW w:w="918" w:type="dxa"/>
          </w:tcPr>
          <w:p w14:paraId="6B8F98D6" w14:textId="702EFE2F" w:rsidR="005A21D5" w:rsidRDefault="005A21D5" w:rsidP="00C75074">
            <w:r>
              <w:t>NR</w:t>
            </w:r>
          </w:p>
        </w:tc>
        <w:tc>
          <w:tcPr>
            <w:tcW w:w="764" w:type="dxa"/>
          </w:tcPr>
          <w:p w14:paraId="7EE730C4" w14:textId="229BAFBE" w:rsidR="005A21D5" w:rsidRDefault="005A21D5" w:rsidP="00C75074">
            <w:r>
              <w:t>72.0%</w:t>
            </w:r>
          </w:p>
        </w:tc>
        <w:tc>
          <w:tcPr>
            <w:tcW w:w="1864" w:type="dxa"/>
          </w:tcPr>
          <w:p w14:paraId="0646C61E" w14:textId="452D63B1" w:rsidR="005A21D5" w:rsidRDefault="005A21D5" w:rsidP="00C75074">
            <w:r>
              <w:t>RAS</w:t>
            </w:r>
          </w:p>
        </w:tc>
        <w:tc>
          <w:tcPr>
            <w:tcW w:w="1911" w:type="dxa"/>
          </w:tcPr>
          <w:p w14:paraId="642B2A90" w14:textId="70556A21" w:rsidR="005A21D5" w:rsidRDefault="005A21D5" w:rsidP="00C75074">
            <w:r>
              <w:t>NR</w:t>
            </w:r>
          </w:p>
        </w:tc>
        <w:tc>
          <w:tcPr>
            <w:tcW w:w="1138" w:type="dxa"/>
          </w:tcPr>
          <w:p w14:paraId="670CC2F5" w14:textId="17D563B6" w:rsidR="005A21D5" w:rsidRDefault="005A21D5" w:rsidP="003B68EF">
            <w:pPr>
              <w:jc w:val="center"/>
            </w:pPr>
            <w:r>
              <w:t>Y</w:t>
            </w:r>
          </w:p>
        </w:tc>
      </w:tr>
      <w:tr w:rsidR="00C75074" w:rsidRPr="00C75074" w14:paraId="2A018DC4" w14:textId="77777777" w:rsidTr="003B68EF">
        <w:trPr>
          <w:trHeight w:val="457"/>
        </w:trPr>
        <w:tc>
          <w:tcPr>
            <w:tcW w:w="1975" w:type="dxa"/>
          </w:tcPr>
          <w:p w14:paraId="60529686" w14:textId="681C54EB" w:rsidR="00C75074" w:rsidRDefault="00E01CBE" w:rsidP="00C75074">
            <w:r>
              <w:t>Elbjeirami, 2012</w:t>
            </w:r>
            <w:r w:rsidR="00040A7E">
              <w:fldChar w:fldCharType="begin"/>
            </w:r>
            <w:r w:rsidR="00040A7E">
              <w:instrText xml:space="preserve"> ADDIN EN.CITE &lt;EndNote&gt;&lt;Cite&gt;&lt;Author&gt;Elbjeirami&lt;/Author&gt;&lt;Year&gt;2012&lt;/Year&gt;&lt;RecNum&gt;109&lt;/RecNum&gt;&lt;DisplayText&gt;&lt;style face="superscript"&gt;46&lt;/style&gt;&lt;/DisplayText&gt;&lt;record&gt;&lt;rec-number&gt;109&lt;/rec-number&gt;&lt;foreign-keys&gt;&lt;key app="EN" db-id="r525zwt2l9ewpgew5a2x9rx0redwzaafzrdx" timestamp="1522263096"&gt;109&lt;/key&gt;&lt;key app="ENWeb" db-id=""&gt;0&lt;/key&gt;&lt;/foreign-keys&gt;&lt;ref-type name="Journal Article"&gt;17&lt;/ref-type&gt;&lt;contributors&gt;&lt;authors&gt;&lt;author&gt;Elbjeirami, W. M.&lt;/author&gt;&lt;author&gt;Sughayer, M. A.&lt;/author&gt;&lt;/authors&gt;&lt;/contributors&gt;&lt;auth-address&gt;Department of Pathology and Laboratory Medicine, King Hussein Cancer Center, Amman 11941, Jordan.&lt;/auth-address&gt;&lt;titles&gt;&lt;title&gt;KRAS mutations and subtyping in colorectal cancer in Jordanian patients&lt;/title&gt;&lt;secondary-title&gt;Oncol Lett&lt;/secondary-title&gt;&lt;/titles&gt;&lt;periodical&gt;&lt;full-title&gt;Oncol Lett&lt;/full-title&gt;&lt;/periodical&gt;&lt;pages&gt;705-710&lt;/pages&gt;&lt;volume&gt;4&lt;/volume&gt;&lt;number&gt;4&lt;/number&gt;&lt;dates&gt;&lt;year&gt;2012&lt;/year&gt;&lt;pub-dates&gt;&lt;date&gt;Oct&lt;/date&gt;&lt;/pub-dates&gt;&lt;/dates&gt;&lt;isbn&gt;1792-1074 (Print)&amp;#xD;1792-1074 (Linking)&lt;/isbn&gt;&lt;accession-num&gt;23205087&lt;/accession-num&gt;&lt;urls&gt;&lt;related-urls&gt;&lt;url&gt;https://www.ncbi.nlm.nih.gov/pubmed/23205087&lt;/url&gt;&lt;/related-urls&gt;&lt;/urls&gt;&lt;custom2&gt;PMC3506680&lt;/custom2&gt;&lt;electronic-resource-num&gt;10.3892/ol.2012.785&lt;/electronic-resource-num&gt;&lt;/record&gt;&lt;/Cite&gt;&lt;/EndNote&gt;</w:instrText>
            </w:r>
            <w:r w:rsidR="00040A7E">
              <w:fldChar w:fldCharType="separate"/>
            </w:r>
            <w:r w:rsidR="00040A7E" w:rsidRPr="00040A7E">
              <w:rPr>
                <w:noProof/>
                <w:vertAlign w:val="superscript"/>
              </w:rPr>
              <w:t>46</w:t>
            </w:r>
            <w:r w:rsidR="00040A7E">
              <w:fldChar w:fldCharType="end"/>
            </w:r>
          </w:p>
        </w:tc>
        <w:tc>
          <w:tcPr>
            <w:tcW w:w="2250" w:type="dxa"/>
          </w:tcPr>
          <w:p w14:paraId="5B658C10" w14:textId="284FAB21" w:rsidR="00C75074" w:rsidRPr="00C75074" w:rsidRDefault="007041E4" w:rsidP="00C75074">
            <w:r>
              <w:t>Retrospective observational</w:t>
            </w:r>
          </w:p>
        </w:tc>
        <w:tc>
          <w:tcPr>
            <w:tcW w:w="1462" w:type="dxa"/>
          </w:tcPr>
          <w:p w14:paraId="61BB258A" w14:textId="35A795D4" w:rsidR="00C75074" w:rsidRPr="00C75074" w:rsidRDefault="00D9045B" w:rsidP="00C75074">
            <w:r>
              <w:t>Jordan</w:t>
            </w:r>
          </w:p>
        </w:tc>
        <w:tc>
          <w:tcPr>
            <w:tcW w:w="763" w:type="dxa"/>
          </w:tcPr>
          <w:p w14:paraId="639C1644" w14:textId="219B6752" w:rsidR="00C75074" w:rsidRPr="00C75074" w:rsidRDefault="00E01CBE" w:rsidP="00C75074">
            <w:r>
              <w:t>77</w:t>
            </w:r>
          </w:p>
        </w:tc>
        <w:tc>
          <w:tcPr>
            <w:tcW w:w="918" w:type="dxa"/>
          </w:tcPr>
          <w:p w14:paraId="3E6D98A1" w14:textId="65D8490D" w:rsidR="00C75074" w:rsidRPr="00C75074" w:rsidRDefault="00E01CBE" w:rsidP="00C75074">
            <w:r>
              <w:t>55</w:t>
            </w:r>
          </w:p>
        </w:tc>
        <w:tc>
          <w:tcPr>
            <w:tcW w:w="764" w:type="dxa"/>
          </w:tcPr>
          <w:p w14:paraId="0D851FC0" w14:textId="58D90EB0" w:rsidR="00C75074" w:rsidRPr="00C75074" w:rsidRDefault="00D9045B" w:rsidP="00C75074">
            <w:r>
              <w:t>55%</w:t>
            </w:r>
          </w:p>
        </w:tc>
        <w:tc>
          <w:tcPr>
            <w:tcW w:w="1864" w:type="dxa"/>
          </w:tcPr>
          <w:p w14:paraId="471FB243" w14:textId="184B2A7E" w:rsidR="00C75074" w:rsidRPr="00C75074" w:rsidRDefault="00E01CBE" w:rsidP="00C75074">
            <w:r>
              <w:t>KRAS</w:t>
            </w:r>
          </w:p>
        </w:tc>
        <w:tc>
          <w:tcPr>
            <w:tcW w:w="1911" w:type="dxa"/>
          </w:tcPr>
          <w:p w14:paraId="26067FF2" w14:textId="7EBAFC43" w:rsidR="00C75074" w:rsidRPr="00C75074" w:rsidRDefault="00E01CBE" w:rsidP="00C75074">
            <w:r>
              <w:t xml:space="preserve">MAS-PCR, S/D, </w:t>
            </w:r>
            <w:r w:rsidR="001C6B71">
              <w:t>SA</w:t>
            </w:r>
          </w:p>
        </w:tc>
        <w:tc>
          <w:tcPr>
            <w:tcW w:w="1138" w:type="dxa"/>
          </w:tcPr>
          <w:p w14:paraId="626724F4" w14:textId="77777777" w:rsidR="00C75074" w:rsidRPr="00C75074" w:rsidRDefault="00C75074" w:rsidP="003B68EF">
            <w:pPr>
              <w:jc w:val="center"/>
            </w:pPr>
          </w:p>
        </w:tc>
      </w:tr>
      <w:tr w:rsidR="00BB6307" w:rsidRPr="00C75074" w14:paraId="381A14F5" w14:textId="77777777" w:rsidTr="003B68EF">
        <w:trPr>
          <w:trHeight w:val="457"/>
        </w:trPr>
        <w:tc>
          <w:tcPr>
            <w:tcW w:w="1975" w:type="dxa"/>
          </w:tcPr>
          <w:p w14:paraId="4CDC5DB8" w14:textId="7CA4C589" w:rsidR="00BB6307" w:rsidRDefault="00BB6307" w:rsidP="00C75074">
            <w:r>
              <w:t>Erdamar 2011</w:t>
            </w:r>
            <w:r w:rsidR="00040A7E">
              <w:fldChar w:fldCharType="begin"/>
            </w:r>
            <w:r w:rsidR="00040A7E">
              <w:instrText xml:space="preserve"> ADDIN EN.CITE &lt;EndNote&gt;&lt;Cite&gt;&lt;Author&gt;Erdamar&lt;/Author&gt;&lt;Year&gt;2011&lt;/Year&gt;&lt;RecNum&gt;566&lt;/RecNum&gt;&lt;DisplayText&gt;&lt;style face="superscript"&gt;47&lt;/style&gt;&lt;/DisplayText&gt;&lt;record&gt;&lt;rec-number&gt;566&lt;/rec-number&gt;&lt;foreign-keys&gt;&lt;key app="EN" db-id="r525zwt2l9ewpgew5a2x9rx0redwzaafzrdx" timestamp="1522342134"&gt;566&lt;/key&gt;&lt;/foreign-keys&gt;&lt;ref-type name="Journal Article"&gt;17&lt;/ref-type&gt;&lt;contributors&gt;&lt;authors&gt;&lt;author&gt;Erdamar, S.&lt;/author&gt;&lt;author&gt;Ozkurt, C.&lt;/author&gt;&lt;author&gt;Dirican, A.&lt;/author&gt;&lt;/authors&gt;&lt;/contributors&gt;&lt;titles&gt;&lt;title&gt;KRAS and BRAF mutation status in Turkish colorectal cancers&lt;/title&gt;&lt;secondary-title&gt;Virchows Arch&lt;/secondary-title&gt;&lt;/titles&gt;&lt;periodical&gt;&lt;full-title&gt;Virchows Arch&lt;/full-title&gt;&lt;/periodical&gt;&lt;pages&gt;S166&lt;/pages&gt;&lt;volume&gt;459&lt;/volume&gt;&lt;number&gt;Suppl 1&lt;/number&gt;&lt;dates&gt;&lt;year&gt;2011&lt;/year&gt;&lt;/dates&gt;&lt;work-type&gt;Abstract 034&lt;/work-type&gt;&lt;urls&gt;&lt;/urls&gt;&lt;/record&gt;&lt;/Cite&gt;&lt;/EndNote&gt;</w:instrText>
            </w:r>
            <w:r w:rsidR="00040A7E">
              <w:fldChar w:fldCharType="separate"/>
            </w:r>
            <w:r w:rsidR="00040A7E" w:rsidRPr="00040A7E">
              <w:rPr>
                <w:noProof/>
                <w:vertAlign w:val="superscript"/>
              </w:rPr>
              <w:t>47</w:t>
            </w:r>
            <w:r w:rsidR="00040A7E">
              <w:fldChar w:fldCharType="end"/>
            </w:r>
          </w:p>
        </w:tc>
        <w:tc>
          <w:tcPr>
            <w:tcW w:w="2250" w:type="dxa"/>
          </w:tcPr>
          <w:p w14:paraId="3D042C3E" w14:textId="237FB4C2" w:rsidR="00BB6307" w:rsidRDefault="0000244B" w:rsidP="00C75074">
            <w:r>
              <w:t>Retrospective observational</w:t>
            </w:r>
          </w:p>
        </w:tc>
        <w:tc>
          <w:tcPr>
            <w:tcW w:w="1462" w:type="dxa"/>
          </w:tcPr>
          <w:p w14:paraId="64221C8A" w14:textId="02B91B13" w:rsidR="00BB6307" w:rsidRDefault="0000244B" w:rsidP="00C75074">
            <w:r>
              <w:t>Turkey</w:t>
            </w:r>
          </w:p>
        </w:tc>
        <w:tc>
          <w:tcPr>
            <w:tcW w:w="763" w:type="dxa"/>
          </w:tcPr>
          <w:p w14:paraId="0BADC80E" w14:textId="55E187DB" w:rsidR="00BB6307" w:rsidRDefault="007F16CC" w:rsidP="00C75074">
            <w:r>
              <w:t>202</w:t>
            </w:r>
          </w:p>
        </w:tc>
        <w:tc>
          <w:tcPr>
            <w:tcW w:w="918" w:type="dxa"/>
          </w:tcPr>
          <w:p w14:paraId="24E08679" w14:textId="4B398458" w:rsidR="00BB6307" w:rsidRDefault="007F16CC" w:rsidP="00C75074">
            <w:r>
              <w:t>60.6</w:t>
            </w:r>
          </w:p>
        </w:tc>
        <w:tc>
          <w:tcPr>
            <w:tcW w:w="764" w:type="dxa"/>
          </w:tcPr>
          <w:p w14:paraId="54938B13" w14:textId="1322B3FF" w:rsidR="00BB6307" w:rsidRDefault="007F16CC" w:rsidP="00C75074">
            <w:r>
              <w:t>60.9%</w:t>
            </w:r>
          </w:p>
        </w:tc>
        <w:tc>
          <w:tcPr>
            <w:tcW w:w="1864" w:type="dxa"/>
          </w:tcPr>
          <w:p w14:paraId="3B4B3DCE" w14:textId="6224F760" w:rsidR="00BB6307" w:rsidRDefault="007F16CC" w:rsidP="00C75074">
            <w:r>
              <w:t>KRAS, BRAF</w:t>
            </w:r>
          </w:p>
        </w:tc>
        <w:tc>
          <w:tcPr>
            <w:tcW w:w="1911" w:type="dxa"/>
          </w:tcPr>
          <w:p w14:paraId="508EE2E0" w14:textId="13DB1213" w:rsidR="00BB6307" w:rsidRDefault="007F16CC" w:rsidP="00C75074">
            <w:r>
              <w:t>MAS-PCR</w:t>
            </w:r>
          </w:p>
        </w:tc>
        <w:tc>
          <w:tcPr>
            <w:tcW w:w="1138" w:type="dxa"/>
          </w:tcPr>
          <w:p w14:paraId="14A27974" w14:textId="77777777" w:rsidR="00BB6307" w:rsidRPr="00C75074" w:rsidRDefault="00BB6307" w:rsidP="003B68EF">
            <w:pPr>
              <w:jc w:val="center"/>
            </w:pPr>
          </w:p>
        </w:tc>
      </w:tr>
      <w:tr w:rsidR="007F16CC" w:rsidRPr="00C75074" w14:paraId="197748F6" w14:textId="77777777" w:rsidTr="003B68EF">
        <w:trPr>
          <w:trHeight w:val="457"/>
        </w:trPr>
        <w:tc>
          <w:tcPr>
            <w:tcW w:w="1975" w:type="dxa"/>
          </w:tcPr>
          <w:p w14:paraId="490860D9" w14:textId="5ED4762B" w:rsidR="007F16CC" w:rsidRDefault="007F16CC" w:rsidP="00C75074">
            <w:r>
              <w:t>Fadhil, 2012</w:t>
            </w:r>
            <w:r w:rsidR="00040A7E">
              <w:fldChar w:fldCharType="begin"/>
            </w:r>
            <w:r w:rsidR="00040A7E">
              <w:instrText xml:space="preserve"> ADDIN EN.CITE &lt;EndNote&gt;&lt;Cite&gt;&lt;Author&gt;Fadhil&lt;/Author&gt;&lt;Year&gt;2012&lt;/Year&gt;&lt;RecNum&gt;567&lt;/RecNum&gt;&lt;DisplayText&gt;&lt;style face="superscript"&gt;48&lt;/style&gt;&lt;/DisplayText&gt;&lt;record&gt;&lt;rec-number&gt;567&lt;/rec-number&gt;&lt;foreign-keys&gt;&lt;key app="EN" db-id="r525zwt2l9ewpgew5a2x9rx0redwzaafzrdx" timestamp="1522342294"&gt;567&lt;/key&gt;&lt;/foreign-keys&gt;&lt;ref-type name="Journal Article"&gt;17&lt;/ref-type&gt;&lt;contributors&gt;&lt;authors&gt;&lt;author&gt;Fadhil, W.&lt;/author&gt;&lt;author&gt;Ibrahim, S.&lt;/author&gt;&lt;author&gt;Ilyas, M.&lt;/author&gt;&lt;/authors&gt;&lt;/contributors&gt;&lt;titles&gt;&lt;title&gt;Mutation and Expression Profile of Primary Colorectal Cancer and Related Liver Metastasis&lt;/title&gt;&lt;secondary-title&gt;202nd Scientific Meeting of the Pathological Society of Great Britain &amp;amp; Ireland&lt;/secondary-title&gt;&lt;/titles&gt;&lt;periodical&gt;&lt;full-title&gt;202nd Scientific Meeting of the Pathological Society of Great Britain &amp;amp; Ireland&lt;/full-title&gt;&lt;/periodical&gt;&lt;pages&gt;S6&lt;/pages&gt;&lt;dates&gt;&lt;year&gt;2012&lt;/year&gt;&lt;/dates&gt;&lt;urls&gt;&lt;/urls&gt;&lt;/record&gt;&lt;/Cite&gt;&lt;/EndNote&gt;</w:instrText>
            </w:r>
            <w:r w:rsidR="00040A7E">
              <w:fldChar w:fldCharType="separate"/>
            </w:r>
            <w:r w:rsidR="00040A7E" w:rsidRPr="00040A7E">
              <w:rPr>
                <w:noProof/>
                <w:vertAlign w:val="superscript"/>
              </w:rPr>
              <w:t>48</w:t>
            </w:r>
            <w:r w:rsidR="00040A7E">
              <w:fldChar w:fldCharType="end"/>
            </w:r>
          </w:p>
        </w:tc>
        <w:tc>
          <w:tcPr>
            <w:tcW w:w="2250" w:type="dxa"/>
          </w:tcPr>
          <w:p w14:paraId="6178324E" w14:textId="754642D3" w:rsidR="007F16CC" w:rsidRDefault="0000244B" w:rsidP="00C75074">
            <w:r>
              <w:t>Retrospective observational</w:t>
            </w:r>
          </w:p>
        </w:tc>
        <w:tc>
          <w:tcPr>
            <w:tcW w:w="1462" w:type="dxa"/>
          </w:tcPr>
          <w:p w14:paraId="5B2ED37E" w14:textId="5A88397A" w:rsidR="007F16CC" w:rsidRDefault="0000244B" w:rsidP="00C75074">
            <w:r>
              <w:t>United Kingdom</w:t>
            </w:r>
          </w:p>
        </w:tc>
        <w:tc>
          <w:tcPr>
            <w:tcW w:w="763" w:type="dxa"/>
          </w:tcPr>
          <w:p w14:paraId="2E747DF6" w14:textId="6C515C04" w:rsidR="007F16CC" w:rsidRDefault="007F16CC" w:rsidP="00C75074">
            <w:r>
              <w:t>50</w:t>
            </w:r>
          </w:p>
        </w:tc>
        <w:tc>
          <w:tcPr>
            <w:tcW w:w="918" w:type="dxa"/>
          </w:tcPr>
          <w:p w14:paraId="46112381" w14:textId="55FDC411" w:rsidR="007F16CC" w:rsidRDefault="007F16CC" w:rsidP="00C75074">
            <w:r>
              <w:t>NR</w:t>
            </w:r>
          </w:p>
        </w:tc>
        <w:tc>
          <w:tcPr>
            <w:tcW w:w="764" w:type="dxa"/>
          </w:tcPr>
          <w:p w14:paraId="1A8BDD3D" w14:textId="3B336868" w:rsidR="007F16CC" w:rsidRDefault="007F16CC" w:rsidP="00C75074">
            <w:r>
              <w:t>NR</w:t>
            </w:r>
          </w:p>
        </w:tc>
        <w:tc>
          <w:tcPr>
            <w:tcW w:w="1864" w:type="dxa"/>
          </w:tcPr>
          <w:p w14:paraId="02B32AAE" w14:textId="6E9ABC46" w:rsidR="007F16CC" w:rsidRDefault="007F16CC" w:rsidP="00C75074">
            <w:r>
              <w:t>KRAS, BRAF</w:t>
            </w:r>
          </w:p>
        </w:tc>
        <w:tc>
          <w:tcPr>
            <w:tcW w:w="1911" w:type="dxa"/>
          </w:tcPr>
          <w:p w14:paraId="2E790D8F" w14:textId="14878611" w:rsidR="007F16CC" w:rsidRDefault="007F16CC" w:rsidP="00C75074">
            <w:r>
              <w:t>HRM, S/D</w:t>
            </w:r>
          </w:p>
        </w:tc>
        <w:tc>
          <w:tcPr>
            <w:tcW w:w="1138" w:type="dxa"/>
          </w:tcPr>
          <w:p w14:paraId="7509F134" w14:textId="77777777" w:rsidR="007F16CC" w:rsidRPr="00C75074" w:rsidRDefault="007F16CC" w:rsidP="003B68EF">
            <w:pPr>
              <w:jc w:val="center"/>
            </w:pPr>
          </w:p>
        </w:tc>
      </w:tr>
      <w:tr w:rsidR="0000244B" w:rsidRPr="00C75074" w14:paraId="39EA0A90" w14:textId="77777777" w:rsidTr="003B68EF">
        <w:trPr>
          <w:trHeight w:val="457"/>
        </w:trPr>
        <w:tc>
          <w:tcPr>
            <w:tcW w:w="1975" w:type="dxa"/>
          </w:tcPr>
          <w:p w14:paraId="5B563298" w14:textId="380514F0" w:rsidR="0000244B" w:rsidRDefault="0000244B" w:rsidP="0000244B">
            <w:r>
              <w:t>Fanetti, 2013</w:t>
            </w:r>
            <w:r w:rsidR="00040A7E">
              <w:fldChar w:fldCharType="begin"/>
            </w:r>
            <w:r w:rsidR="00040A7E">
              <w:instrText xml:space="preserve"> ADDIN EN.CITE &lt;EndNote&gt;&lt;Cite&gt;&lt;Author&gt;Fanetti&lt;/Author&gt;&lt;Year&gt;2013&lt;/Year&gt;&lt;RecNum&gt;568&lt;/RecNum&gt;&lt;DisplayText&gt;&lt;style face="superscript"&gt;49&lt;/style&gt;&lt;/DisplayText&gt;&lt;record&gt;&lt;rec-number&gt;568&lt;/rec-number&gt;&lt;foreign-keys&gt;&lt;key app="EN" db-id="r525zwt2l9ewpgew5a2x9rx0redwzaafzrdx" timestamp="1522342344"&gt;568&lt;/key&gt;&lt;/foreign-keys&gt;&lt;ref-type name="Journal Article"&gt;17&lt;/ref-type&gt;&lt;contributors&gt;&lt;authors&gt;&lt;author&gt;Fanetti, G.&lt;/author&gt;&lt;author&gt;Biondani, P.&lt;/author&gt;&lt;author&gt;Tessari, A.&lt;/author&gt;&lt;author&gt;Melotti, F.&lt;/author&gt;&lt;author&gt;Milione, M.&lt;/author&gt;&lt;author&gt;De Braud, F. G.&lt;/author&gt;&lt;author&gt;Perrone, F.&lt;/author&gt;&lt;author&gt;et al.,&lt;/author&gt;&lt;/authors&gt;&lt;/contributors&gt;&lt;titles&gt;&lt;title&gt;Pathologic response, KRAS status, and bevacizumab: The Bermuda Triangle for outcome prediction after hepatic colorectal cancer metastases (HCRM) resction&lt;/title&gt;&lt;secondary-title&gt;J Clin Oncol&lt;/secondary-title&gt;&lt;/titles&gt;&lt;periodical&gt;&lt;full-title&gt;J Clin Oncol&lt;/full-title&gt;&lt;/periodical&gt;&lt;pages&gt;Abstr e14716&lt;/pages&gt;&lt;volume&gt;31&lt;/volume&gt;&lt;number&gt;Suppl&lt;/number&gt;&lt;dates&gt;&lt;year&gt;2013&lt;/year&gt;&lt;/dates&gt;&lt;urls&gt;&lt;/urls&gt;&lt;/record&gt;&lt;/Cite&gt;&lt;/EndNote&gt;</w:instrText>
            </w:r>
            <w:r w:rsidR="00040A7E">
              <w:fldChar w:fldCharType="separate"/>
            </w:r>
            <w:r w:rsidR="00040A7E" w:rsidRPr="00040A7E">
              <w:rPr>
                <w:noProof/>
                <w:vertAlign w:val="superscript"/>
              </w:rPr>
              <w:t>49</w:t>
            </w:r>
            <w:r w:rsidR="00040A7E">
              <w:fldChar w:fldCharType="end"/>
            </w:r>
          </w:p>
        </w:tc>
        <w:tc>
          <w:tcPr>
            <w:tcW w:w="2250" w:type="dxa"/>
          </w:tcPr>
          <w:p w14:paraId="14DFC777" w14:textId="395C75B2" w:rsidR="0000244B" w:rsidRDefault="0000244B" w:rsidP="0000244B">
            <w:r w:rsidRPr="006B2721">
              <w:t>Retrospective observational</w:t>
            </w:r>
          </w:p>
        </w:tc>
        <w:tc>
          <w:tcPr>
            <w:tcW w:w="1462" w:type="dxa"/>
          </w:tcPr>
          <w:p w14:paraId="67F3D654" w14:textId="6262E435" w:rsidR="0000244B" w:rsidRDefault="0000244B" w:rsidP="0000244B">
            <w:r>
              <w:t>Italy</w:t>
            </w:r>
          </w:p>
        </w:tc>
        <w:tc>
          <w:tcPr>
            <w:tcW w:w="763" w:type="dxa"/>
          </w:tcPr>
          <w:p w14:paraId="107233E7" w14:textId="2FA908AF" w:rsidR="0000244B" w:rsidRDefault="0000244B" w:rsidP="0000244B">
            <w:r>
              <w:t>55</w:t>
            </w:r>
          </w:p>
        </w:tc>
        <w:tc>
          <w:tcPr>
            <w:tcW w:w="918" w:type="dxa"/>
          </w:tcPr>
          <w:p w14:paraId="083DE12A" w14:textId="5221241C" w:rsidR="0000244B" w:rsidRDefault="0000244B" w:rsidP="0000244B">
            <w:r>
              <w:t>NR</w:t>
            </w:r>
          </w:p>
        </w:tc>
        <w:tc>
          <w:tcPr>
            <w:tcW w:w="764" w:type="dxa"/>
          </w:tcPr>
          <w:p w14:paraId="48F3BD3B" w14:textId="35ACEE33" w:rsidR="0000244B" w:rsidRDefault="0000244B" w:rsidP="0000244B">
            <w:r>
              <w:t>NR</w:t>
            </w:r>
          </w:p>
        </w:tc>
        <w:tc>
          <w:tcPr>
            <w:tcW w:w="1864" w:type="dxa"/>
          </w:tcPr>
          <w:p w14:paraId="49AF6A62" w14:textId="0D5228E7" w:rsidR="0000244B" w:rsidRDefault="0000244B" w:rsidP="0000244B">
            <w:r>
              <w:t>KRAS</w:t>
            </w:r>
          </w:p>
        </w:tc>
        <w:tc>
          <w:tcPr>
            <w:tcW w:w="1911" w:type="dxa"/>
          </w:tcPr>
          <w:p w14:paraId="6991054B" w14:textId="368B7DE2" w:rsidR="0000244B" w:rsidRDefault="0000244B" w:rsidP="0000244B">
            <w:r>
              <w:t>S/D</w:t>
            </w:r>
          </w:p>
        </w:tc>
        <w:tc>
          <w:tcPr>
            <w:tcW w:w="1138" w:type="dxa"/>
          </w:tcPr>
          <w:p w14:paraId="7B850A53" w14:textId="77777777" w:rsidR="0000244B" w:rsidRPr="00C75074" w:rsidRDefault="0000244B" w:rsidP="003B68EF">
            <w:pPr>
              <w:jc w:val="center"/>
            </w:pPr>
          </w:p>
        </w:tc>
      </w:tr>
      <w:tr w:rsidR="0000244B" w:rsidRPr="00C75074" w14:paraId="1AD61EAC" w14:textId="77777777" w:rsidTr="003B68EF">
        <w:trPr>
          <w:trHeight w:val="457"/>
        </w:trPr>
        <w:tc>
          <w:tcPr>
            <w:tcW w:w="1975" w:type="dxa"/>
          </w:tcPr>
          <w:p w14:paraId="76C600A6" w14:textId="66133A0B" w:rsidR="0000244B" w:rsidRDefault="0000244B" w:rsidP="0000244B">
            <w:r>
              <w:t>Fanta, 2012</w:t>
            </w:r>
            <w:r w:rsidR="00040A7E">
              <w:fldChar w:fldCharType="begin"/>
            </w:r>
            <w:r w:rsidR="00040A7E">
              <w:instrText xml:space="preserve"> ADDIN EN.CITE &lt;EndNote&gt;&lt;Cite&gt;&lt;Author&gt;Fanta&lt;/Author&gt;&lt;Year&gt;2012&lt;/Year&gt;&lt;RecNum&gt;570&lt;/RecNum&gt;&lt;DisplayText&gt;&lt;style face="superscript"&gt;50&lt;/style&gt;&lt;/DisplayText&gt;&lt;record&gt;&lt;rec-number&gt;570&lt;/rec-number&gt;&lt;foreign-keys&gt;&lt;key app="EN" db-id="r525zwt2l9ewpgew5a2x9rx0redwzaafzrdx" timestamp="1522342667"&gt;570&lt;/key&gt;&lt;/foreign-keys&gt;&lt;ref-type name="Journal Article"&gt;17&lt;/ref-type&gt;&lt;contributors&gt;&lt;authors&gt;&lt;author&gt;Fanta, P. T.&lt;/author&gt;&lt;author&gt;Roeland, E.&lt;/author&gt;&lt;author&gt;Shen, J. P.&lt;/author&gt;&lt;author&gt;Shimabukuro, K. A.&lt;/author&gt;&lt;author&gt;Hwang, M.&lt;/author&gt;&lt;author&gt;Ramawoorthy, S.&lt;/author&gt;&lt;author&gt;Lowy, A. M.&lt;/author&gt;&lt;/authors&gt;&lt;/contributors&gt;&lt;titles&gt;&lt;title&gt;Molecular predictors of treatment response in colon and gastric cancer&lt;/title&gt;&lt;secondary-title&gt;Journal of Clinical Oncology&lt;/secondary-title&gt;&lt;/titles&gt;&lt;periodical&gt;&lt;full-title&gt;Journal of Clinical Oncology&lt;/full-title&gt;&lt;/periodical&gt;&lt;pages&gt;619-619&lt;/pages&gt;&lt;volume&gt;30&lt;/volume&gt;&lt;number&gt;4_suppl&lt;/number&gt;&lt;dates&gt;&lt;year&gt;2012&lt;/year&gt;&lt;/dates&gt;&lt;accession-num&gt;27983429&lt;/accession-num&gt;&lt;urls&gt;&lt;related-urls&gt;&lt;url&gt;http://ascopubs.org/doi/abs/10.1200/jco.2012.30.4_suppl.619&lt;/url&gt;&lt;/related-urls&gt;&lt;/urls&gt;&lt;electronic-resource-num&gt;10.1200/jco.2012.30.4_suppl.619&lt;/electronic-resource-num&gt;&lt;/record&gt;&lt;/Cite&gt;&lt;/EndNote&gt;</w:instrText>
            </w:r>
            <w:r w:rsidR="00040A7E">
              <w:fldChar w:fldCharType="separate"/>
            </w:r>
            <w:r w:rsidR="00040A7E" w:rsidRPr="00040A7E">
              <w:rPr>
                <w:noProof/>
                <w:vertAlign w:val="superscript"/>
              </w:rPr>
              <w:t>50</w:t>
            </w:r>
            <w:r w:rsidR="00040A7E">
              <w:fldChar w:fldCharType="end"/>
            </w:r>
          </w:p>
        </w:tc>
        <w:tc>
          <w:tcPr>
            <w:tcW w:w="2250" w:type="dxa"/>
          </w:tcPr>
          <w:p w14:paraId="2513DC63" w14:textId="2B1C09C1" w:rsidR="0000244B" w:rsidRDefault="0000244B" w:rsidP="0000244B">
            <w:r w:rsidRPr="006B2721">
              <w:t>Retrospective observational</w:t>
            </w:r>
          </w:p>
        </w:tc>
        <w:tc>
          <w:tcPr>
            <w:tcW w:w="1462" w:type="dxa"/>
          </w:tcPr>
          <w:p w14:paraId="05FA9404" w14:textId="099BDB7C" w:rsidR="0000244B" w:rsidRDefault="0000244B" w:rsidP="0000244B">
            <w:r>
              <w:t>USA</w:t>
            </w:r>
          </w:p>
        </w:tc>
        <w:tc>
          <w:tcPr>
            <w:tcW w:w="763" w:type="dxa"/>
          </w:tcPr>
          <w:p w14:paraId="790D0CF4" w14:textId="25FDAAB4" w:rsidR="0000244B" w:rsidRDefault="0000244B" w:rsidP="0000244B">
            <w:r>
              <w:t>120</w:t>
            </w:r>
          </w:p>
        </w:tc>
        <w:tc>
          <w:tcPr>
            <w:tcW w:w="918" w:type="dxa"/>
          </w:tcPr>
          <w:p w14:paraId="04B6F2FE" w14:textId="466972BB" w:rsidR="0000244B" w:rsidRDefault="0000244B" w:rsidP="0000244B">
            <w:r>
              <w:t>NR</w:t>
            </w:r>
          </w:p>
        </w:tc>
        <w:tc>
          <w:tcPr>
            <w:tcW w:w="764" w:type="dxa"/>
          </w:tcPr>
          <w:p w14:paraId="7994A19C" w14:textId="5DD4B64B" w:rsidR="0000244B" w:rsidRDefault="0000244B" w:rsidP="0000244B">
            <w:r>
              <w:t>NR</w:t>
            </w:r>
          </w:p>
        </w:tc>
        <w:tc>
          <w:tcPr>
            <w:tcW w:w="1864" w:type="dxa"/>
          </w:tcPr>
          <w:p w14:paraId="5608C55F" w14:textId="34E2099D" w:rsidR="0000244B" w:rsidRDefault="0000244B" w:rsidP="0000244B">
            <w:r>
              <w:t>KRAS, BRAF</w:t>
            </w:r>
          </w:p>
        </w:tc>
        <w:tc>
          <w:tcPr>
            <w:tcW w:w="1911" w:type="dxa"/>
          </w:tcPr>
          <w:p w14:paraId="2988B657" w14:textId="750A5BF3" w:rsidR="0000244B" w:rsidRDefault="0000244B" w:rsidP="0000244B">
            <w:r>
              <w:t>MAS-PCR</w:t>
            </w:r>
          </w:p>
        </w:tc>
        <w:tc>
          <w:tcPr>
            <w:tcW w:w="1138" w:type="dxa"/>
          </w:tcPr>
          <w:p w14:paraId="7CC7DF80" w14:textId="77777777" w:rsidR="0000244B" w:rsidRPr="00C75074" w:rsidRDefault="0000244B" w:rsidP="003B68EF">
            <w:pPr>
              <w:jc w:val="center"/>
            </w:pPr>
          </w:p>
        </w:tc>
      </w:tr>
      <w:tr w:rsidR="00C75074" w:rsidRPr="00C75074" w14:paraId="3C39285A" w14:textId="77777777" w:rsidTr="003B68EF">
        <w:trPr>
          <w:trHeight w:val="457"/>
        </w:trPr>
        <w:tc>
          <w:tcPr>
            <w:tcW w:w="1975" w:type="dxa"/>
          </w:tcPr>
          <w:p w14:paraId="644553F8" w14:textId="1C13493E" w:rsidR="00C75074" w:rsidRDefault="00E01CBE" w:rsidP="00C75074">
            <w:r>
              <w:t>Feigelson, 2014</w:t>
            </w:r>
            <w:r w:rsidR="00040A7E">
              <w:fldChar w:fldCharType="begin">
                <w:fldData xml:space="preserve">PEVuZE5vdGU+PENpdGU+PEF1dGhvcj5GZWlnZWxzb248L0F1dGhvcj48WWVhcj4yMDE0PC9ZZWFy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</w:fldData>
              </w:fldChar>
            </w:r>
            <w:r w:rsidR="00040A7E">
              <w:instrText xml:space="preserve"> ADDIN EN.CITE </w:instrText>
            </w:r>
            <w:r w:rsidR="00040A7E">
              <w:fldChar w:fldCharType="begin">
                <w:fldData xml:space="preserve">PEVuZE5vdGU+PENpdGU+PEF1dGhvcj5GZWlnZWxzb248L0F1dGhvcj48WWVhcj4yMDE0PC9ZZWFy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</w:fldData>
              </w:fldChar>
            </w:r>
            <w:r w:rsidR="00040A7E">
              <w:instrText xml:space="preserve"> ADDIN EN.CITE.DATA </w:instrText>
            </w:r>
            <w:r w:rsidR="00040A7E">
              <w:fldChar w:fldCharType="end"/>
            </w:r>
            <w:r w:rsidR="00040A7E">
              <w:fldChar w:fldCharType="separate"/>
            </w:r>
            <w:r w:rsidR="00040A7E" w:rsidRPr="00040A7E">
              <w:rPr>
                <w:noProof/>
                <w:vertAlign w:val="superscript"/>
              </w:rPr>
              <w:t>51</w:t>
            </w:r>
            <w:r w:rsidR="00040A7E">
              <w:fldChar w:fldCharType="end"/>
            </w:r>
          </w:p>
        </w:tc>
        <w:tc>
          <w:tcPr>
            <w:tcW w:w="2250" w:type="dxa"/>
          </w:tcPr>
          <w:p w14:paraId="52B3478E" w14:textId="309BF4E9" w:rsidR="00C75074" w:rsidRPr="00C75074" w:rsidRDefault="007041E4" w:rsidP="00C75074">
            <w:r>
              <w:t>Retrospective observational</w:t>
            </w:r>
            <w:r w:rsidR="00F72ED4">
              <w:t xml:space="preserve"> (CERGEN)</w:t>
            </w:r>
          </w:p>
        </w:tc>
        <w:tc>
          <w:tcPr>
            <w:tcW w:w="1462" w:type="dxa"/>
          </w:tcPr>
          <w:p w14:paraId="42CCF318" w14:textId="4ED741D1" w:rsidR="00C75074" w:rsidRPr="00C75074" w:rsidRDefault="00D9045B" w:rsidP="00C75074">
            <w:r>
              <w:t>USA</w:t>
            </w:r>
          </w:p>
        </w:tc>
        <w:tc>
          <w:tcPr>
            <w:tcW w:w="763" w:type="dxa"/>
          </w:tcPr>
          <w:p w14:paraId="4B96B7C2" w14:textId="2690DE2C" w:rsidR="00C75074" w:rsidRPr="00C75074" w:rsidRDefault="00E01CBE" w:rsidP="00C75074">
            <w:r>
              <w:t>839</w:t>
            </w:r>
          </w:p>
        </w:tc>
        <w:tc>
          <w:tcPr>
            <w:tcW w:w="918" w:type="dxa"/>
          </w:tcPr>
          <w:p w14:paraId="5C41E3C6" w14:textId="10B33A5E" w:rsidR="00C75074" w:rsidRPr="00C75074" w:rsidRDefault="00E01CBE" w:rsidP="00C75074">
            <w:r>
              <w:t>66.4</w:t>
            </w:r>
          </w:p>
        </w:tc>
        <w:tc>
          <w:tcPr>
            <w:tcW w:w="764" w:type="dxa"/>
          </w:tcPr>
          <w:p w14:paraId="66CC0E99" w14:textId="7907623C" w:rsidR="00C75074" w:rsidRPr="00C75074" w:rsidRDefault="00D9045B" w:rsidP="00C75074">
            <w:r>
              <w:t>50.7%</w:t>
            </w:r>
          </w:p>
        </w:tc>
        <w:tc>
          <w:tcPr>
            <w:tcW w:w="1864" w:type="dxa"/>
          </w:tcPr>
          <w:p w14:paraId="3D590476" w14:textId="0CE8BA66" w:rsidR="00C75074" w:rsidRPr="00C75074" w:rsidRDefault="00E01CBE" w:rsidP="00C75074">
            <w:r>
              <w:t>KRAS</w:t>
            </w:r>
          </w:p>
        </w:tc>
        <w:tc>
          <w:tcPr>
            <w:tcW w:w="1911" w:type="dxa"/>
          </w:tcPr>
          <w:p w14:paraId="1B0CE688" w14:textId="3ED15FA7" w:rsidR="00C75074" w:rsidRPr="00C75074" w:rsidRDefault="00E01CBE" w:rsidP="00C75074">
            <w:r>
              <w:t>S/D</w:t>
            </w:r>
          </w:p>
        </w:tc>
        <w:tc>
          <w:tcPr>
            <w:tcW w:w="1138" w:type="dxa"/>
          </w:tcPr>
          <w:p w14:paraId="58F4A3B4" w14:textId="2B5AAC89" w:rsidR="00C75074" w:rsidRPr="00C75074" w:rsidRDefault="0010517A" w:rsidP="003B68EF">
            <w:pPr>
              <w:jc w:val="center"/>
            </w:pPr>
            <w:r>
              <w:t>Y</w:t>
            </w:r>
          </w:p>
        </w:tc>
      </w:tr>
      <w:tr w:rsidR="00267EB5" w:rsidRPr="00C75074" w14:paraId="7E8C3C88" w14:textId="77777777" w:rsidTr="003B68EF">
        <w:trPr>
          <w:trHeight w:val="457"/>
        </w:trPr>
        <w:tc>
          <w:tcPr>
            <w:tcW w:w="1975" w:type="dxa"/>
          </w:tcPr>
          <w:p w14:paraId="26D8F514" w14:textId="1AE0E78A" w:rsidR="00267EB5" w:rsidRDefault="00267EB5" w:rsidP="00C75074">
            <w:r>
              <w:lastRenderedPageBreak/>
              <w:t>Feng, 2016</w:t>
            </w:r>
            <w:r w:rsidR="002A57F3">
              <w:fldChar w:fldCharType="begin">
                <w:fldData xml:space="preserve">PEVuZE5vdGU+PENpdGU+PEF1dGhvcj5GZW5nPC9BdXRob3I+PFllYXI+MjAxNjwvWWVhcj48UmVj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wbGFzbSBNZXRh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</w:fldData>
              </w:fldChar>
            </w:r>
            <w:r w:rsidR="002A57F3">
              <w:instrText xml:space="preserve"> ADDIN EN.CITE </w:instrText>
            </w:r>
            <w:r w:rsidR="002A57F3">
              <w:fldChar w:fldCharType="begin">
                <w:fldData xml:space="preserve">PEVuZE5vdGU+PENpdGU+PEF1dGhvcj5GZW5nPC9BdXRob3I+PFllYXI+MjAxNjwvWWVhcj48UmVj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wbGFzbSBNZXRh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</w:fldData>
              </w:fldChar>
            </w:r>
            <w:r w:rsidR="002A57F3">
              <w:instrText xml:space="preserve"> ADDIN EN.CITE.DATA </w:instrText>
            </w:r>
            <w:r w:rsidR="002A57F3">
              <w:fldChar w:fldCharType="end"/>
            </w:r>
            <w:r w:rsidR="002A57F3">
              <w:fldChar w:fldCharType="separate"/>
            </w:r>
            <w:r w:rsidR="002A57F3" w:rsidRPr="002A57F3">
              <w:rPr>
                <w:noProof/>
                <w:vertAlign w:val="superscript"/>
              </w:rPr>
              <w:t>52</w:t>
            </w:r>
            <w:r w:rsidR="002A57F3">
              <w:fldChar w:fldCharType="end"/>
            </w:r>
          </w:p>
        </w:tc>
        <w:tc>
          <w:tcPr>
            <w:tcW w:w="2250" w:type="dxa"/>
          </w:tcPr>
          <w:p w14:paraId="6C3EC5A6" w14:textId="11EB577C" w:rsidR="00267EB5" w:rsidRDefault="00267EB5" w:rsidP="00C75074">
            <w:r>
              <w:t>Retrospective observational</w:t>
            </w:r>
          </w:p>
        </w:tc>
        <w:tc>
          <w:tcPr>
            <w:tcW w:w="1462" w:type="dxa"/>
          </w:tcPr>
          <w:p w14:paraId="3F3152C9" w14:textId="00E1CB6C" w:rsidR="00267EB5" w:rsidRDefault="00513750" w:rsidP="00C75074">
            <w:r>
              <w:t>China</w:t>
            </w:r>
          </w:p>
        </w:tc>
        <w:tc>
          <w:tcPr>
            <w:tcW w:w="763" w:type="dxa"/>
          </w:tcPr>
          <w:p w14:paraId="6241CEFF" w14:textId="523D4A32" w:rsidR="00267EB5" w:rsidRDefault="00513750" w:rsidP="00C75074">
            <w:r>
              <w:t>198</w:t>
            </w:r>
          </w:p>
        </w:tc>
        <w:tc>
          <w:tcPr>
            <w:tcW w:w="918" w:type="dxa"/>
          </w:tcPr>
          <w:p w14:paraId="11AEEEA5" w14:textId="0A98D56D" w:rsidR="00267EB5" w:rsidRDefault="00513750" w:rsidP="00C75074">
            <w:r>
              <w:t>54.6</w:t>
            </w:r>
          </w:p>
        </w:tc>
        <w:tc>
          <w:tcPr>
            <w:tcW w:w="764" w:type="dxa"/>
          </w:tcPr>
          <w:p w14:paraId="7F05F9E4" w14:textId="3037E926" w:rsidR="00267EB5" w:rsidRDefault="00513750" w:rsidP="00C75074">
            <w:r>
              <w:t>67.7%</w:t>
            </w:r>
          </w:p>
        </w:tc>
        <w:tc>
          <w:tcPr>
            <w:tcW w:w="1864" w:type="dxa"/>
          </w:tcPr>
          <w:p w14:paraId="2350AABF" w14:textId="534A8955" w:rsidR="00267EB5" w:rsidRDefault="00513750" w:rsidP="00C75074">
            <w:r>
              <w:t>RAS, BRAF</w:t>
            </w:r>
          </w:p>
        </w:tc>
        <w:tc>
          <w:tcPr>
            <w:tcW w:w="1911" w:type="dxa"/>
          </w:tcPr>
          <w:p w14:paraId="68B3323B" w14:textId="733346D1" w:rsidR="00267EB5" w:rsidRDefault="00513750" w:rsidP="00C75074">
            <w:r>
              <w:t>Pyro</w:t>
            </w:r>
          </w:p>
        </w:tc>
        <w:tc>
          <w:tcPr>
            <w:tcW w:w="1138" w:type="dxa"/>
          </w:tcPr>
          <w:p w14:paraId="3D9B0143" w14:textId="77777777" w:rsidR="00267EB5" w:rsidRPr="00C75074" w:rsidRDefault="00267EB5" w:rsidP="003B68EF">
            <w:pPr>
              <w:jc w:val="center"/>
            </w:pPr>
          </w:p>
        </w:tc>
      </w:tr>
      <w:tr w:rsidR="00250FF4" w:rsidRPr="00C75074" w14:paraId="21FC5638" w14:textId="77777777" w:rsidTr="003B68EF">
        <w:trPr>
          <w:trHeight w:val="457"/>
        </w:trPr>
        <w:tc>
          <w:tcPr>
            <w:tcW w:w="1975" w:type="dxa"/>
          </w:tcPr>
          <w:p w14:paraId="563C05F9" w14:textId="6EDB7D91" w:rsidR="00250FF4" w:rsidRDefault="00250FF4" w:rsidP="00250FF4">
            <w:r>
              <w:t>Fiala, 2015</w:t>
            </w:r>
            <w:r w:rsidR="002A57F3">
              <w:fldChar w:fldCharType="begin">
                <w:fldData xml:space="preserve">PEVuZE5vdGU+PENpdGU+PEF1dGhvcj5GaWFsYTwvQXV0aG9yPjxZZWFyPjIwMTY8L1llYXI+PFJl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</w:fldData>
              </w:fldChar>
            </w:r>
            <w:r w:rsidR="002A57F3">
              <w:instrText xml:space="preserve"> ADDIN EN.CITE </w:instrText>
            </w:r>
            <w:r w:rsidR="002A57F3">
              <w:fldChar w:fldCharType="begin">
                <w:fldData xml:space="preserve">PEVuZE5vdGU+PENpdGU+PEF1dGhvcj5GaWFsYTwvQXV0aG9yPjxZZWFyPjIwMTY8L1llYXI+PFJl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</w:fldData>
              </w:fldChar>
            </w:r>
            <w:r w:rsidR="002A57F3">
              <w:instrText xml:space="preserve"> ADDIN EN.CITE.DATA </w:instrText>
            </w:r>
            <w:r w:rsidR="002A57F3">
              <w:fldChar w:fldCharType="end"/>
            </w:r>
            <w:r w:rsidR="002A57F3">
              <w:fldChar w:fldCharType="separate"/>
            </w:r>
            <w:r w:rsidR="002A57F3" w:rsidRPr="002A57F3">
              <w:rPr>
                <w:noProof/>
                <w:vertAlign w:val="superscript"/>
              </w:rPr>
              <w:t>53</w:t>
            </w:r>
            <w:r w:rsidR="002A57F3">
              <w:fldChar w:fldCharType="end"/>
            </w:r>
          </w:p>
        </w:tc>
        <w:tc>
          <w:tcPr>
            <w:tcW w:w="2250" w:type="dxa"/>
          </w:tcPr>
          <w:p w14:paraId="57BE1512" w14:textId="151AD4B0" w:rsidR="00250FF4" w:rsidRPr="00C75074" w:rsidRDefault="00250FF4" w:rsidP="00250FF4">
            <w:r>
              <w:t>Retrospective observational</w:t>
            </w:r>
            <w:r w:rsidR="00F72ED4">
              <w:t xml:space="preserve"> (CORRECT)</w:t>
            </w:r>
          </w:p>
        </w:tc>
        <w:tc>
          <w:tcPr>
            <w:tcW w:w="1462" w:type="dxa"/>
          </w:tcPr>
          <w:p w14:paraId="323B37CB" w14:textId="07A1838A" w:rsidR="00250FF4" w:rsidRPr="00C75074" w:rsidRDefault="00250FF4" w:rsidP="00250FF4">
            <w:r>
              <w:t>Czech Republic</w:t>
            </w:r>
          </w:p>
        </w:tc>
        <w:tc>
          <w:tcPr>
            <w:tcW w:w="763" w:type="dxa"/>
          </w:tcPr>
          <w:p w14:paraId="24D841F0" w14:textId="265C0AF0" w:rsidR="00250FF4" w:rsidRPr="00C75074" w:rsidRDefault="00250FF4" w:rsidP="00250FF4">
            <w:r>
              <w:t>358</w:t>
            </w:r>
          </w:p>
        </w:tc>
        <w:tc>
          <w:tcPr>
            <w:tcW w:w="918" w:type="dxa"/>
          </w:tcPr>
          <w:p w14:paraId="4A2B72AE" w14:textId="5C7D5C61" w:rsidR="00250FF4" w:rsidRPr="00C75074" w:rsidRDefault="00250FF4" w:rsidP="00250FF4">
            <w:r>
              <w:t>63.0</w:t>
            </w:r>
          </w:p>
        </w:tc>
        <w:tc>
          <w:tcPr>
            <w:tcW w:w="764" w:type="dxa"/>
          </w:tcPr>
          <w:p w14:paraId="7FDB522D" w14:textId="4128C151" w:rsidR="00250FF4" w:rsidRPr="00C75074" w:rsidRDefault="00250FF4" w:rsidP="00250FF4">
            <w:r>
              <w:t>62.0%</w:t>
            </w:r>
          </w:p>
        </w:tc>
        <w:tc>
          <w:tcPr>
            <w:tcW w:w="1864" w:type="dxa"/>
          </w:tcPr>
          <w:p w14:paraId="1BEC87CE" w14:textId="3E7AB5A8" w:rsidR="00250FF4" w:rsidRPr="00C75074" w:rsidRDefault="00250FF4" w:rsidP="00250FF4">
            <w:r>
              <w:t>KRAS</w:t>
            </w:r>
          </w:p>
        </w:tc>
        <w:tc>
          <w:tcPr>
            <w:tcW w:w="1911" w:type="dxa"/>
          </w:tcPr>
          <w:p w14:paraId="5C229C43" w14:textId="5FF0176F" w:rsidR="00250FF4" w:rsidRPr="00C75074" w:rsidRDefault="00250FF4" w:rsidP="00250FF4">
            <w:r>
              <w:t>S/D, MAS-PCR, SA</w:t>
            </w:r>
          </w:p>
        </w:tc>
        <w:tc>
          <w:tcPr>
            <w:tcW w:w="1138" w:type="dxa"/>
          </w:tcPr>
          <w:p w14:paraId="36D1998C" w14:textId="5099CFBF" w:rsidR="00250FF4" w:rsidRPr="00C75074" w:rsidRDefault="0010517A" w:rsidP="003B68EF">
            <w:pPr>
              <w:jc w:val="center"/>
            </w:pPr>
            <w:r>
              <w:t>Y</w:t>
            </w:r>
          </w:p>
        </w:tc>
      </w:tr>
      <w:tr w:rsidR="00017527" w:rsidRPr="00C75074" w14:paraId="7B63DA29" w14:textId="77777777" w:rsidTr="003B68EF">
        <w:trPr>
          <w:trHeight w:val="457"/>
        </w:trPr>
        <w:tc>
          <w:tcPr>
            <w:tcW w:w="1975" w:type="dxa"/>
          </w:tcPr>
          <w:p w14:paraId="69CC9D26" w14:textId="2EA272B4" w:rsidR="00017527" w:rsidRDefault="00017527" w:rsidP="00250FF4">
            <w:r>
              <w:t>Folprecht, 2010</w:t>
            </w:r>
            <w:r w:rsidR="002A57F3">
              <w:fldChar w:fldCharType="begin"/>
            </w:r>
            <w:r w:rsidR="002A57F3">
              <w:instrText xml:space="preserve"> ADDIN EN.CITE &lt;EndNote&gt;&lt;Cite&gt;&lt;Author&gt;Folprecht&lt;/Author&gt;&lt;Year&gt;2010&lt;/Year&gt;&lt;RecNum&gt;121&lt;/RecNum&gt;&lt;DisplayText&gt;&lt;style face="superscript"&gt;54&lt;/style&gt;&lt;/DisplayText&gt;&lt;record&gt;&lt;rec-number&gt;121&lt;/rec-number&gt;&lt;foreign-keys&gt;&lt;key app="EN" db-id="r525zwt2l9ewpgew5a2x9rx0redwzaafzrdx" timestamp="1522263131"&gt;121&lt;/key&gt;&lt;key app="ENWeb" db-id=""&gt;0&lt;/key&gt;&lt;/foreign-keys&gt;&lt;ref-type name="Journal Article"&gt;17&lt;/ref-type&gt;&lt;contributors&gt;&lt;authors&gt;&lt;author&gt;Folprecht, Gunnar&lt;/author&gt;&lt;author&gt;Gruenberger, Thomas&lt;/author&gt;&lt;author&gt;Bechstein, Wolf O.&lt;/author&gt;&lt;author&gt;Raab, Hans-Rudolf&lt;/author&gt;&lt;author&gt;Lordick, Florian&lt;/author&gt;&lt;author&gt;Hartmann, Jörg T.&lt;/author&gt;&lt;author&gt;Lang, Hauke&lt;/author&gt;&lt;author&gt;Frilling, Andrea&lt;/author&gt;&lt;author&gt;Stoehlmacher, Jan&lt;/author&gt;&lt;author&gt;Weitz, Jürgen&lt;/author&gt;&lt;author&gt;Konopke, Ralf&lt;/author&gt;&lt;author&gt;Stroszczynski, Christian&lt;/author&gt;&lt;author&gt;Liersch, Torsten&lt;/author&gt;&lt;author&gt;Ockert, Detlev&lt;/author&gt;&lt;author&gt;Herrmann, Thomas&lt;/author&gt;&lt;author&gt;Goekkurt, Eray&lt;/author&gt;&lt;author&gt;Parisi, Fabio&lt;/author&gt;&lt;author&gt;Köhne, Claus-Henning&lt;/author&gt;&lt;/authors&gt;&lt;/contributors&gt;&lt;titles&gt;&lt;title&gt;Tumour response and secondary resectability of colorectal liver metastases following neoadjuvant chemotherapy with cetuximab: the CELIM randomised phase 2 trial&lt;/title&gt;&lt;secondary-title&gt;The Lancet Oncology&lt;/secondary-title&gt;&lt;/titles&gt;&lt;periodical&gt;&lt;full-title&gt;The Lancet Oncology&lt;/full-title&gt;&lt;/periodical&gt;&lt;pages&gt;38-47&lt;/pages&gt;&lt;volume&gt;11&lt;/volume&gt;&lt;number&gt;1&lt;/number&gt;&lt;dates&gt;&lt;year&gt;2010&lt;/year&gt;&lt;/dates&gt;&lt;isbn&gt;14702045&lt;/isbn&gt;&lt;urls&gt;&lt;/urls&gt;&lt;electronic-resource-num&gt;10.1016/s1470-2045(09)70330-4&lt;/electronic-resource-num&gt;&lt;/record&gt;&lt;/Cite&gt;&lt;/EndNote&gt;</w:instrText>
            </w:r>
            <w:r w:rsidR="002A57F3">
              <w:fldChar w:fldCharType="separate"/>
            </w:r>
            <w:r w:rsidR="002A57F3" w:rsidRPr="002A57F3">
              <w:rPr>
                <w:noProof/>
                <w:vertAlign w:val="superscript"/>
              </w:rPr>
              <w:t>54</w:t>
            </w:r>
            <w:r w:rsidR="002A57F3">
              <w:fldChar w:fldCharType="end"/>
            </w:r>
          </w:p>
        </w:tc>
        <w:tc>
          <w:tcPr>
            <w:tcW w:w="2250" w:type="dxa"/>
          </w:tcPr>
          <w:p w14:paraId="69B5B83C" w14:textId="65C10ADD" w:rsidR="00017527" w:rsidRDefault="00017527" w:rsidP="00250FF4">
            <w:r>
              <w:t>Phase II RCT (CELIM)</w:t>
            </w:r>
          </w:p>
        </w:tc>
        <w:tc>
          <w:tcPr>
            <w:tcW w:w="1462" w:type="dxa"/>
          </w:tcPr>
          <w:p w14:paraId="7B69B22E" w14:textId="10174E7B" w:rsidR="00017527" w:rsidRDefault="00017527" w:rsidP="00250FF4">
            <w:r>
              <w:t xml:space="preserve">Germany, Austria </w:t>
            </w:r>
          </w:p>
        </w:tc>
        <w:tc>
          <w:tcPr>
            <w:tcW w:w="763" w:type="dxa"/>
          </w:tcPr>
          <w:p w14:paraId="20E58D7E" w14:textId="6C20232C" w:rsidR="00017527" w:rsidRDefault="00017527" w:rsidP="00250FF4">
            <w:r>
              <w:t>50</w:t>
            </w:r>
          </w:p>
        </w:tc>
        <w:tc>
          <w:tcPr>
            <w:tcW w:w="918" w:type="dxa"/>
          </w:tcPr>
          <w:p w14:paraId="2171DB24" w14:textId="31C5FA0E" w:rsidR="00017527" w:rsidRDefault="00017527" w:rsidP="00250FF4">
            <w:r>
              <w:t>65.1</w:t>
            </w:r>
          </w:p>
        </w:tc>
        <w:tc>
          <w:tcPr>
            <w:tcW w:w="764" w:type="dxa"/>
          </w:tcPr>
          <w:p w14:paraId="27F0A8AE" w14:textId="31821ED8" w:rsidR="00017527" w:rsidRDefault="00017527" w:rsidP="00250FF4">
            <w:r>
              <w:t>64.3%</w:t>
            </w:r>
          </w:p>
        </w:tc>
        <w:tc>
          <w:tcPr>
            <w:tcW w:w="1864" w:type="dxa"/>
          </w:tcPr>
          <w:p w14:paraId="5683E251" w14:textId="7BACDEA8" w:rsidR="00017527" w:rsidRDefault="00B11A2E" w:rsidP="00250FF4">
            <w:r>
              <w:t>KRAS, BRAF</w:t>
            </w:r>
          </w:p>
        </w:tc>
        <w:tc>
          <w:tcPr>
            <w:tcW w:w="1911" w:type="dxa"/>
          </w:tcPr>
          <w:p w14:paraId="1C8E25BA" w14:textId="3255EC00" w:rsidR="00017527" w:rsidRDefault="00017527" w:rsidP="00250FF4">
            <w:r>
              <w:t>S/D,</w:t>
            </w:r>
            <w:r w:rsidR="00B11A2E">
              <w:t xml:space="preserve"> MAS-PCR, GEM</w:t>
            </w:r>
          </w:p>
        </w:tc>
        <w:tc>
          <w:tcPr>
            <w:tcW w:w="1138" w:type="dxa"/>
          </w:tcPr>
          <w:p w14:paraId="144A246B" w14:textId="77777777" w:rsidR="00017527" w:rsidRPr="00C75074" w:rsidRDefault="00017527" w:rsidP="003B68EF">
            <w:pPr>
              <w:jc w:val="center"/>
            </w:pPr>
          </w:p>
        </w:tc>
      </w:tr>
      <w:tr w:rsidR="00250FF4" w:rsidRPr="00C75074" w14:paraId="6CC4D236" w14:textId="77777777" w:rsidTr="003B68EF">
        <w:trPr>
          <w:trHeight w:val="457"/>
        </w:trPr>
        <w:tc>
          <w:tcPr>
            <w:tcW w:w="1975" w:type="dxa"/>
          </w:tcPr>
          <w:p w14:paraId="7316A82A" w14:textId="6210924D" w:rsidR="00250FF4" w:rsidRDefault="00250FF4" w:rsidP="00250FF4">
            <w:r>
              <w:t>Fornaro, 2011</w:t>
            </w:r>
            <w:r w:rsidR="002A57F3">
              <w:fldChar w:fldCharType="begin">
                <w:fldData xml:space="preserve">PEVuZE5vdGU+PENpdGU+PEF1dGhvcj5Gb3JuYXJvPC9BdXRob3I+PFllYXI+MjAxMTwvWWVhcj48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==
</w:fldData>
              </w:fldChar>
            </w:r>
            <w:r w:rsidR="002A57F3">
              <w:instrText xml:space="preserve"> ADDIN EN.CITE </w:instrText>
            </w:r>
            <w:r w:rsidR="002A57F3">
              <w:fldChar w:fldCharType="begin">
                <w:fldData xml:space="preserve">PEVuZE5vdGU+PENpdGU+PEF1dGhvcj5Gb3JuYXJvPC9BdXRob3I+PFllYXI+MjAxMTwvWWVhcj48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==
</w:fldData>
              </w:fldChar>
            </w:r>
            <w:r w:rsidR="002A57F3">
              <w:instrText xml:space="preserve"> ADDIN EN.CITE.DATA </w:instrText>
            </w:r>
            <w:r w:rsidR="002A57F3">
              <w:fldChar w:fldCharType="end"/>
            </w:r>
            <w:r w:rsidR="002A57F3">
              <w:fldChar w:fldCharType="separate"/>
            </w:r>
            <w:r w:rsidR="002A57F3" w:rsidRPr="002A57F3">
              <w:rPr>
                <w:noProof/>
                <w:vertAlign w:val="superscript"/>
              </w:rPr>
              <w:t>55</w:t>
            </w:r>
            <w:r w:rsidR="002A57F3">
              <w:fldChar w:fldCharType="end"/>
            </w:r>
          </w:p>
        </w:tc>
        <w:tc>
          <w:tcPr>
            <w:tcW w:w="2250" w:type="dxa"/>
          </w:tcPr>
          <w:p w14:paraId="473E35F0" w14:textId="042EF6C0" w:rsidR="00250FF4" w:rsidRDefault="00250FF4" w:rsidP="00250FF4">
            <w:r>
              <w:t>Retrospective observational</w:t>
            </w:r>
          </w:p>
        </w:tc>
        <w:tc>
          <w:tcPr>
            <w:tcW w:w="1462" w:type="dxa"/>
          </w:tcPr>
          <w:p w14:paraId="38A81A92" w14:textId="610A4A53" w:rsidR="00250FF4" w:rsidRDefault="00250FF4" w:rsidP="00250FF4">
            <w:r>
              <w:t>Italy</w:t>
            </w:r>
          </w:p>
        </w:tc>
        <w:tc>
          <w:tcPr>
            <w:tcW w:w="763" w:type="dxa"/>
          </w:tcPr>
          <w:p w14:paraId="24101979" w14:textId="5DE288F3" w:rsidR="00250FF4" w:rsidRDefault="00250FF4" w:rsidP="00250FF4">
            <w:r>
              <w:t>52</w:t>
            </w:r>
          </w:p>
        </w:tc>
        <w:tc>
          <w:tcPr>
            <w:tcW w:w="918" w:type="dxa"/>
          </w:tcPr>
          <w:p w14:paraId="18AE06E9" w14:textId="3C50A99D" w:rsidR="00250FF4" w:rsidRDefault="00250FF4" w:rsidP="00250FF4">
            <w:r>
              <w:t>73</w:t>
            </w:r>
          </w:p>
        </w:tc>
        <w:tc>
          <w:tcPr>
            <w:tcW w:w="764" w:type="dxa"/>
          </w:tcPr>
          <w:p w14:paraId="674BC4DA" w14:textId="0167BBE8" w:rsidR="00250FF4" w:rsidRDefault="00250FF4" w:rsidP="00250FF4">
            <w:r>
              <w:t>63.0%</w:t>
            </w:r>
          </w:p>
        </w:tc>
        <w:tc>
          <w:tcPr>
            <w:tcW w:w="1864" w:type="dxa"/>
          </w:tcPr>
          <w:p w14:paraId="60CBBF7A" w14:textId="6B2CC66D" w:rsidR="00250FF4" w:rsidRDefault="00250FF4" w:rsidP="00250FF4">
            <w:r>
              <w:t>KRAS, BRAF</w:t>
            </w:r>
          </w:p>
        </w:tc>
        <w:tc>
          <w:tcPr>
            <w:tcW w:w="1911" w:type="dxa"/>
          </w:tcPr>
          <w:p w14:paraId="037D94D3" w14:textId="11CA45B2" w:rsidR="00250FF4" w:rsidRDefault="00250FF4" w:rsidP="00250FF4">
            <w:r>
              <w:t>Pyro</w:t>
            </w:r>
          </w:p>
        </w:tc>
        <w:tc>
          <w:tcPr>
            <w:tcW w:w="1138" w:type="dxa"/>
          </w:tcPr>
          <w:p w14:paraId="03C30C8B" w14:textId="37C3B345" w:rsidR="00250FF4" w:rsidRPr="00C75074" w:rsidRDefault="0010517A" w:rsidP="003B68EF">
            <w:pPr>
              <w:jc w:val="center"/>
            </w:pPr>
            <w:r>
              <w:t>Y</w:t>
            </w:r>
          </w:p>
        </w:tc>
      </w:tr>
      <w:tr w:rsidR="00250FF4" w:rsidRPr="00C75074" w14:paraId="6A1227FB" w14:textId="77777777" w:rsidTr="003B68EF">
        <w:trPr>
          <w:trHeight w:val="457"/>
        </w:trPr>
        <w:tc>
          <w:tcPr>
            <w:tcW w:w="1975" w:type="dxa"/>
          </w:tcPr>
          <w:p w14:paraId="57FCACF7" w14:textId="2ADAC1B0" w:rsidR="00250FF4" w:rsidRDefault="00250FF4" w:rsidP="00250FF4">
            <w:r>
              <w:t>Francisco, 2010</w:t>
            </w:r>
            <w:r w:rsidR="002A57F3">
              <w:fldChar w:fldCharType="begin"/>
            </w:r>
            <w:r w:rsidR="002A57F3">
              <w:instrText xml:space="preserve"> ADDIN EN.CITE &lt;EndNote&gt;&lt;Cite&gt;&lt;Author&gt;Francisco&lt;/Author&gt;&lt;Year&gt;2010&lt;/Year&gt;&lt;RecNum&gt;571&lt;/RecNum&gt;&lt;DisplayText&gt;&lt;style face="superscript"&gt;56&lt;/style&gt;&lt;/DisplayText&gt;&lt;record&gt;&lt;rec-number&gt;571&lt;/rec-number&gt;&lt;foreign-keys&gt;&lt;key app="EN" db-id="r525zwt2l9ewpgew5a2x9rx0redwzaafzrdx" timestamp="1522342976"&gt;571&lt;/key&gt;&lt;/foreign-keys&gt;&lt;ref-type name="Journal Article"&gt;17&lt;/ref-type&gt;&lt;contributors&gt;&lt;authors&gt;&lt;author&gt;Francisco, E. B.&lt;/author&gt;&lt;author&gt;Link, J. T.&lt;/author&gt;&lt;author&gt;Ramsey, M.&lt;/author&gt;&lt;author&gt;Beck, A. H.&lt;/author&gt;&lt;author&gt;Schwartz, E.&lt;/author&gt;&lt;author&gt;Rouse, R.&lt;/author&gt;&lt;author&gt;Fisher, G. A.&lt;/author&gt;&lt;author&gt;Sikic, B. I.&lt;/author&gt;&lt;/authors&gt;&lt;/contributors&gt;&lt;titles&gt;&lt;title&gt;Abstract 4672: Tumor dihydropyrimide dehydrogenase (DPYD) expression is associated with survival in patients with metastatic colorectal cancer treated with gefitinib, 5-fluorouracil, leucovorin, and oxaliplatin (IFOX)&lt;/title&gt;&lt;secondary-title&gt;Cancer Research&lt;/secondary-title&gt;&lt;alt-title&gt;Annual Meeting of the American Association for Cancer Research&lt;/alt-title&gt;&lt;/titles&gt;&lt;periodical&gt;&lt;full-title&gt;Cancer Research&lt;/full-title&gt;&lt;/periodical&gt;&lt;volume&gt;70&lt;/volume&gt;&lt;number&gt;8 Suppl&lt;/number&gt;&lt;dates&gt;&lt;year&gt;2010&lt;/year&gt;&lt;/dates&gt;&lt;work-type&gt;Abstract nr 4672&lt;/work-type&gt;&lt;urls&gt;&lt;/urls&gt;&lt;/record&gt;&lt;/Cite&gt;&lt;/EndNote&gt;</w:instrText>
            </w:r>
            <w:r w:rsidR="002A57F3">
              <w:fldChar w:fldCharType="separate"/>
            </w:r>
            <w:r w:rsidR="002A57F3" w:rsidRPr="002A57F3">
              <w:rPr>
                <w:noProof/>
                <w:vertAlign w:val="superscript"/>
              </w:rPr>
              <w:t>56</w:t>
            </w:r>
            <w:r w:rsidR="002A57F3">
              <w:fldChar w:fldCharType="end"/>
            </w:r>
          </w:p>
        </w:tc>
        <w:tc>
          <w:tcPr>
            <w:tcW w:w="2250" w:type="dxa"/>
          </w:tcPr>
          <w:p w14:paraId="13845500" w14:textId="51B72CF2" w:rsidR="00250FF4" w:rsidRDefault="00250FF4" w:rsidP="00250FF4">
            <w:r>
              <w:t>Cross-sectional</w:t>
            </w:r>
          </w:p>
        </w:tc>
        <w:tc>
          <w:tcPr>
            <w:tcW w:w="1462" w:type="dxa"/>
          </w:tcPr>
          <w:p w14:paraId="56BDAF99" w14:textId="7F3CBB2B" w:rsidR="00250FF4" w:rsidRDefault="00250FF4" w:rsidP="00250FF4">
            <w:r>
              <w:t>USA</w:t>
            </w:r>
          </w:p>
        </w:tc>
        <w:tc>
          <w:tcPr>
            <w:tcW w:w="763" w:type="dxa"/>
          </w:tcPr>
          <w:p w14:paraId="46066F2D" w14:textId="4F896CC4" w:rsidR="00250FF4" w:rsidRDefault="00250FF4" w:rsidP="00250FF4">
            <w:r>
              <w:t>58</w:t>
            </w:r>
          </w:p>
        </w:tc>
        <w:tc>
          <w:tcPr>
            <w:tcW w:w="918" w:type="dxa"/>
          </w:tcPr>
          <w:p w14:paraId="7FE3EF14" w14:textId="37B65DC3" w:rsidR="00250FF4" w:rsidRDefault="00250FF4" w:rsidP="00250FF4">
            <w:r>
              <w:t>NR</w:t>
            </w:r>
          </w:p>
        </w:tc>
        <w:tc>
          <w:tcPr>
            <w:tcW w:w="764" w:type="dxa"/>
          </w:tcPr>
          <w:p w14:paraId="6657DB62" w14:textId="0A921104" w:rsidR="00250FF4" w:rsidRDefault="00250FF4" w:rsidP="00250FF4">
            <w:r>
              <w:t>NR</w:t>
            </w:r>
          </w:p>
        </w:tc>
        <w:tc>
          <w:tcPr>
            <w:tcW w:w="1864" w:type="dxa"/>
          </w:tcPr>
          <w:p w14:paraId="53882806" w14:textId="4E9C784B" w:rsidR="00250FF4" w:rsidRDefault="00250FF4" w:rsidP="00250FF4">
            <w:r>
              <w:t>KRAS</w:t>
            </w:r>
          </w:p>
        </w:tc>
        <w:tc>
          <w:tcPr>
            <w:tcW w:w="1911" w:type="dxa"/>
          </w:tcPr>
          <w:p w14:paraId="29745DD3" w14:textId="0646286C" w:rsidR="00250FF4" w:rsidRDefault="00250FF4" w:rsidP="00250FF4">
            <w:r>
              <w:t>Other</w:t>
            </w:r>
          </w:p>
        </w:tc>
        <w:tc>
          <w:tcPr>
            <w:tcW w:w="1138" w:type="dxa"/>
          </w:tcPr>
          <w:p w14:paraId="704033DA" w14:textId="77777777" w:rsidR="00250FF4" w:rsidRPr="00C75074" w:rsidRDefault="00250FF4" w:rsidP="003B68EF">
            <w:pPr>
              <w:jc w:val="center"/>
            </w:pPr>
          </w:p>
        </w:tc>
      </w:tr>
      <w:tr w:rsidR="00AF5004" w:rsidRPr="00C75074" w14:paraId="09CFA134" w14:textId="77777777" w:rsidTr="003B68EF">
        <w:trPr>
          <w:trHeight w:val="457"/>
        </w:trPr>
        <w:tc>
          <w:tcPr>
            <w:tcW w:w="1975" w:type="dxa"/>
          </w:tcPr>
          <w:p w14:paraId="608E00C0" w14:textId="278600A2" w:rsidR="00AF5004" w:rsidRDefault="00AF5004" w:rsidP="00250FF4">
            <w:r>
              <w:t>Freeman, 2008</w:t>
            </w:r>
            <w:r w:rsidR="002A57F3">
              <w:fldChar w:fldCharType="begin">
                <w:fldData xml:space="preserve">PEVuZE5vdGU+PENpdGU+PEF1dGhvcj5GcmVlbWFuPC9BdXRob3I+PFllYXI+MjAwODwvWWVhcj48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</w:fldData>
              </w:fldChar>
            </w:r>
            <w:r w:rsidR="002A57F3">
              <w:instrText xml:space="preserve"> ADDIN EN.CITE </w:instrText>
            </w:r>
            <w:r w:rsidR="002A57F3">
              <w:fldChar w:fldCharType="begin">
                <w:fldData xml:space="preserve">PEVuZE5vdGU+PENpdGU+PEF1dGhvcj5GcmVlbWFuPC9BdXRob3I+PFllYXI+MjAwODwvWWVhcj48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</w:fldData>
              </w:fldChar>
            </w:r>
            <w:r w:rsidR="002A57F3">
              <w:instrText xml:space="preserve"> ADDIN EN.CITE.DATA </w:instrText>
            </w:r>
            <w:r w:rsidR="002A57F3">
              <w:fldChar w:fldCharType="end"/>
            </w:r>
            <w:r w:rsidR="002A57F3">
              <w:fldChar w:fldCharType="separate"/>
            </w:r>
            <w:r w:rsidR="002A57F3" w:rsidRPr="002A57F3">
              <w:rPr>
                <w:noProof/>
                <w:vertAlign w:val="superscript"/>
              </w:rPr>
              <w:t>57</w:t>
            </w:r>
            <w:r w:rsidR="002A57F3">
              <w:fldChar w:fldCharType="end"/>
            </w:r>
          </w:p>
        </w:tc>
        <w:tc>
          <w:tcPr>
            <w:tcW w:w="2250" w:type="dxa"/>
          </w:tcPr>
          <w:p w14:paraId="42BFBFCF" w14:textId="48EA230E" w:rsidR="00AF5004" w:rsidRDefault="00AF5004" w:rsidP="00250FF4">
            <w:r>
              <w:t>Retrospective analysis of RCT</w:t>
            </w:r>
          </w:p>
        </w:tc>
        <w:tc>
          <w:tcPr>
            <w:tcW w:w="1462" w:type="dxa"/>
          </w:tcPr>
          <w:p w14:paraId="512E3DEB" w14:textId="3A2C5443" w:rsidR="00AF5004" w:rsidRDefault="00AF5004" w:rsidP="00250FF4">
            <w:r>
              <w:t>USA</w:t>
            </w:r>
          </w:p>
        </w:tc>
        <w:tc>
          <w:tcPr>
            <w:tcW w:w="763" w:type="dxa"/>
          </w:tcPr>
          <w:p w14:paraId="760A326A" w14:textId="300CB984" w:rsidR="00AF5004" w:rsidRDefault="00AF5004" w:rsidP="00250FF4">
            <w:r>
              <w:t>62</w:t>
            </w:r>
          </w:p>
        </w:tc>
        <w:tc>
          <w:tcPr>
            <w:tcW w:w="918" w:type="dxa"/>
          </w:tcPr>
          <w:p w14:paraId="003D08BE" w14:textId="40CA3D0C" w:rsidR="00AF5004" w:rsidRDefault="00AF5004" w:rsidP="00250FF4">
            <w:r>
              <w:t>62</w:t>
            </w:r>
          </w:p>
        </w:tc>
        <w:tc>
          <w:tcPr>
            <w:tcW w:w="764" w:type="dxa"/>
          </w:tcPr>
          <w:p w14:paraId="40851ACB" w14:textId="756DBA49" w:rsidR="00AF5004" w:rsidRDefault="00AF5004" w:rsidP="00250FF4">
            <w:r>
              <w:t>59.7%</w:t>
            </w:r>
          </w:p>
        </w:tc>
        <w:tc>
          <w:tcPr>
            <w:tcW w:w="1864" w:type="dxa"/>
          </w:tcPr>
          <w:p w14:paraId="4D61B94F" w14:textId="027EFA0C" w:rsidR="00AF5004" w:rsidRDefault="00AF5004" w:rsidP="00250FF4">
            <w:r>
              <w:t>KRAS, BRAF</w:t>
            </w:r>
          </w:p>
        </w:tc>
        <w:tc>
          <w:tcPr>
            <w:tcW w:w="1911" w:type="dxa"/>
          </w:tcPr>
          <w:p w14:paraId="390EF294" w14:textId="6119A593" w:rsidR="00AF5004" w:rsidRDefault="00AF5004" w:rsidP="00250FF4">
            <w:r>
              <w:t>S/D</w:t>
            </w:r>
          </w:p>
        </w:tc>
        <w:tc>
          <w:tcPr>
            <w:tcW w:w="1138" w:type="dxa"/>
          </w:tcPr>
          <w:p w14:paraId="0D7CDA4E" w14:textId="69C13295" w:rsidR="00AF5004" w:rsidRPr="00C75074" w:rsidRDefault="0010517A" w:rsidP="003B68EF">
            <w:pPr>
              <w:jc w:val="center"/>
            </w:pPr>
            <w:r>
              <w:t>Y</w:t>
            </w:r>
          </w:p>
        </w:tc>
      </w:tr>
      <w:tr w:rsidR="00250FF4" w:rsidRPr="00C75074" w14:paraId="2E51520A" w14:textId="77777777" w:rsidTr="003B68EF">
        <w:trPr>
          <w:trHeight w:val="457"/>
        </w:trPr>
        <w:tc>
          <w:tcPr>
            <w:tcW w:w="1975" w:type="dxa"/>
          </w:tcPr>
          <w:p w14:paraId="4CE49851" w14:textId="51D6B312" w:rsidR="00250FF4" w:rsidRDefault="00250FF4" w:rsidP="00250FF4">
            <w:r>
              <w:t>Gajate, 2012</w:t>
            </w:r>
            <w:r w:rsidR="002A57F3">
              <w:fldChar w:fldCharType="begin">
                <w:fldData xml:space="preserve">PEVuZE5vdGU+PENpdGU+PEF1dGhvcj5HYWphdGU8L0F1dGhvcj48WWVhcj4yMDEyPC9ZZWFyPjxS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</w:fldData>
              </w:fldChar>
            </w:r>
            <w:r w:rsidR="002A57F3">
              <w:instrText xml:space="preserve"> ADDIN EN.CITE </w:instrText>
            </w:r>
            <w:r w:rsidR="002A57F3">
              <w:fldChar w:fldCharType="begin">
                <w:fldData xml:space="preserve">PEVuZE5vdGU+PENpdGU+PEF1dGhvcj5HYWphdGU8L0F1dGhvcj48WWVhcj4yMDEyPC9ZZWFyPjxS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</w:fldData>
              </w:fldChar>
            </w:r>
            <w:r w:rsidR="002A57F3">
              <w:instrText xml:space="preserve"> ADDIN EN.CITE.DATA </w:instrText>
            </w:r>
            <w:r w:rsidR="002A57F3">
              <w:fldChar w:fldCharType="end"/>
            </w:r>
            <w:r w:rsidR="002A57F3">
              <w:fldChar w:fldCharType="separate"/>
            </w:r>
            <w:r w:rsidR="002A57F3" w:rsidRPr="002A57F3">
              <w:rPr>
                <w:noProof/>
                <w:vertAlign w:val="superscript"/>
              </w:rPr>
              <w:t>58</w:t>
            </w:r>
            <w:r w:rsidR="002A57F3">
              <w:fldChar w:fldCharType="end"/>
            </w:r>
          </w:p>
        </w:tc>
        <w:tc>
          <w:tcPr>
            <w:tcW w:w="2250" w:type="dxa"/>
          </w:tcPr>
          <w:p w14:paraId="78B449A4" w14:textId="130183F4" w:rsidR="00250FF4" w:rsidRPr="00C75074" w:rsidRDefault="00250FF4" w:rsidP="00250FF4">
            <w:r>
              <w:t>Retrospective observational</w:t>
            </w:r>
          </w:p>
        </w:tc>
        <w:tc>
          <w:tcPr>
            <w:tcW w:w="1462" w:type="dxa"/>
          </w:tcPr>
          <w:p w14:paraId="377A2033" w14:textId="75A1B7E3" w:rsidR="00250FF4" w:rsidRPr="00C75074" w:rsidRDefault="00250FF4" w:rsidP="00250FF4">
            <w:r>
              <w:t>Spain</w:t>
            </w:r>
          </w:p>
        </w:tc>
        <w:tc>
          <w:tcPr>
            <w:tcW w:w="763" w:type="dxa"/>
          </w:tcPr>
          <w:p w14:paraId="633215AC" w14:textId="55D64F5A" w:rsidR="00250FF4" w:rsidRPr="00C75074" w:rsidRDefault="00250FF4" w:rsidP="00250FF4">
            <w:r>
              <w:t>110</w:t>
            </w:r>
          </w:p>
        </w:tc>
        <w:tc>
          <w:tcPr>
            <w:tcW w:w="918" w:type="dxa"/>
          </w:tcPr>
          <w:p w14:paraId="3ED3CF5D" w14:textId="51977CD1" w:rsidR="00250FF4" w:rsidRPr="00C75074" w:rsidRDefault="00250FF4" w:rsidP="00250FF4">
            <w:r>
              <w:t>67.7</w:t>
            </w:r>
          </w:p>
        </w:tc>
        <w:tc>
          <w:tcPr>
            <w:tcW w:w="764" w:type="dxa"/>
          </w:tcPr>
          <w:p w14:paraId="5EC6EBEA" w14:textId="0D0AC63A" w:rsidR="00250FF4" w:rsidRPr="00C75074" w:rsidRDefault="00250FF4" w:rsidP="00250FF4">
            <w:r>
              <w:t>53.6%</w:t>
            </w:r>
          </w:p>
        </w:tc>
        <w:tc>
          <w:tcPr>
            <w:tcW w:w="1864" w:type="dxa"/>
          </w:tcPr>
          <w:p w14:paraId="105554A4" w14:textId="4B0E3419" w:rsidR="00250FF4" w:rsidRPr="00C75074" w:rsidRDefault="00250FF4" w:rsidP="00250FF4">
            <w:r>
              <w:t>KRAS</w:t>
            </w:r>
          </w:p>
        </w:tc>
        <w:tc>
          <w:tcPr>
            <w:tcW w:w="1911" w:type="dxa"/>
          </w:tcPr>
          <w:p w14:paraId="349CC8E2" w14:textId="320A69BE" w:rsidR="00250FF4" w:rsidRPr="00C75074" w:rsidRDefault="00250FF4" w:rsidP="00250FF4">
            <w:r>
              <w:t>MAS-PCR</w:t>
            </w:r>
          </w:p>
        </w:tc>
        <w:tc>
          <w:tcPr>
            <w:tcW w:w="1138" w:type="dxa"/>
          </w:tcPr>
          <w:p w14:paraId="7DD34D81" w14:textId="33BE7A23" w:rsidR="00250FF4" w:rsidRPr="00C75074" w:rsidRDefault="0010517A" w:rsidP="003B68EF">
            <w:pPr>
              <w:jc w:val="center"/>
            </w:pPr>
            <w:r>
              <w:t>Y</w:t>
            </w:r>
          </w:p>
        </w:tc>
      </w:tr>
      <w:tr w:rsidR="00AF5004" w:rsidRPr="00C75074" w14:paraId="063B5F88" w14:textId="77777777" w:rsidTr="003B68EF">
        <w:trPr>
          <w:trHeight w:val="457"/>
        </w:trPr>
        <w:tc>
          <w:tcPr>
            <w:tcW w:w="1975" w:type="dxa"/>
          </w:tcPr>
          <w:p w14:paraId="07092F43" w14:textId="7922314B" w:rsidR="00AF5004" w:rsidRDefault="00AF5004" w:rsidP="00250FF4">
            <w:r>
              <w:t>Gao, 2011</w:t>
            </w:r>
            <w:r w:rsidR="002A57F3">
              <w:fldChar w:fldCharType="begin"/>
            </w:r>
            <w:r w:rsidR="002A57F3">
              <w:instrText xml:space="preserve"> ADDIN EN.CITE &lt;EndNote&gt;&lt;Cite&gt;&lt;Author&gt;Gao&lt;/Author&gt;&lt;Year&gt;2011&lt;/Year&gt;&lt;RecNum&gt;129&lt;/RecNum&gt;&lt;DisplayText&gt;&lt;style face="superscript"&gt;59&lt;/style&gt;&lt;/DisplayText&gt;&lt;record&gt;&lt;rec-number&gt;129&lt;/rec-number&gt;&lt;foreign-keys&gt;&lt;key app="EN" db-id="r525zwt2l9ewpgew5a2x9rx0redwzaafzrdx" timestamp="1522263161"&gt;129&lt;/key&gt;&lt;key app="ENWeb" db-id=""&gt;0&lt;/key&gt;&lt;/foreign-keys&gt;&lt;ref-type name="Journal Article"&gt;17&lt;/ref-type&gt;&lt;contributors&gt;&lt;authors&gt;&lt;author&gt;Gao, J.&lt;/author&gt;&lt;author&gt;Wang, T. T.&lt;/author&gt;&lt;author&gt;Yu, J. W.&lt;/author&gt;&lt;author&gt;Li, Y. Y.&lt;/author&gt;&lt;author&gt;Shen, L.&lt;/author&gt;&lt;/authors&gt;&lt;/contributors&gt;&lt;auth-address&gt;Key Laboratory of Carcinogenesis and Translational Research (Ministry of Education), Department of Gastrointestinal Oncology, Peking University School of Oncology, Beijing Cancer Hospital &amp;amp; Institute, Beijing 100142, China.&lt;/auth-address&gt;&lt;titles&gt;&lt;title&gt;Wild-Type KRAS and BRAF Could Predict Response to Cetuximab in Chinese Colorectal Cancer Patients&lt;/title&gt;&lt;secondary-title&gt;Chin J Cancer Res&lt;/secondary-title&gt;&lt;/titles&gt;&lt;periodical&gt;&lt;full-title&gt;Chin J Cancer Res&lt;/full-title&gt;&lt;/periodical&gt;&lt;pages&gt;271-5&lt;/pages&gt;&lt;volume&gt;23&lt;/volume&gt;&lt;number&gt;4&lt;/number&gt;&lt;keywords&gt;&lt;keyword&gt;Braf&lt;/keyword&gt;&lt;keyword&gt;Cetuximab&lt;/keyword&gt;&lt;keyword&gt;Colorectal cancer&lt;/keyword&gt;&lt;keyword&gt;Kras&lt;/keyword&gt;&lt;keyword&gt;Mutation&lt;/keyword&gt;&lt;/keywords&gt;&lt;dates&gt;&lt;year&gt;2011&lt;/year&gt;&lt;pub-dates&gt;&lt;date&gt;Dec&lt;/date&gt;&lt;/pub-dates&gt;&lt;/dates&gt;&lt;isbn&gt;1000-9604 (Print)&amp;#xD;1000-9604 (Linking)&lt;/isbn&gt;&lt;accession-num&gt;23357879&lt;/accession-num&gt;&lt;urls&gt;&lt;related-urls&gt;&lt;url&gt;https://www.ncbi.nlm.nih.gov/pubmed/23357879&lt;/url&gt;&lt;/related-urls&gt;&lt;/urls&gt;&lt;custom2&gt;PMC3551306&lt;/custom2&gt;&lt;electronic-resource-num&gt;10.1007/s11670-011-0271-4&lt;/electronic-resource-num&gt;&lt;/record&gt;&lt;/Cite&gt;&lt;/EndNote&gt;</w:instrText>
            </w:r>
            <w:r w:rsidR="002A57F3">
              <w:fldChar w:fldCharType="separate"/>
            </w:r>
            <w:r w:rsidR="002A57F3" w:rsidRPr="002A57F3">
              <w:rPr>
                <w:noProof/>
                <w:vertAlign w:val="superscript"/>
              </w:rPr>
              <w:t>59</w:t>
            </w:r>
            <w:r w:rsidR="002A57F3">
              <w:fldChar w:fldCharType="end"/>
            </w:r>
          </w:p>
        </w:tc>
        <w:tc>
          <w:tcPr>
            <w:tcW w:w="2250" w:type="dxa"/>
          </w:tcPr>
          <w:p w14:paraId="0666E3A0" w14:textId="16FB7472" w:rsidR="00AF5004" w:rsidRDefault="00AF5004" w:rsidP="00250FF4">
            <w:r>
              <w:t>Retrospective observational</w:t>
            </w:r>
          </w:p>
        </w:tc>
        <w:tc>
          <w:tcPr>
            <w:tcW w:w="1462" w:type="dxa"/>
          </w:tcPr>
          <w:p w14:paraId="34373323" w14:textId="71F6B2EC" w:rsidR="00AF5004" w:rsidRDefault="00AF5004" w:rsidP="00250FF4">
            <w:r>
              <w:t>China</w:t>
            </w:r>
          </w:p>
        </w:tc>
        <w:tc>
          <w:tcPr>
            <w:tcW w:w="763" w:type="dxa"/>
          </w:tcPr>
          <w:p w14:paraId="44B1A087" w14:textId="6FF77B07" w:rsidR="00AF5004" w:rsidRDefault="00AF5004" w:rsidP="00250FF4">
            <w:r>
              <w:t>59</w:t>
            </w:r>
          </w:p>
        </w:tc>
        <w:tc>
          <w:tcPr>
            <w:tcW w:w="918" w:type="dxa"/>
          </w:tcPr>
          <w:p w14:paraId="6D683A93" w14:textId="4C876D14" w:rsidR="00AF5004" w:rsidRDefault="00AF5004" w:rsidP="00250FF4">
            <w:r>
              <w:t>57</w:t>
            </w:r>
          </w:p>
        </w:tc>
        <w:tc>
          <w:tcPr>
            <w:tcW w:w="764" w:type="dxa"/>
          </w:tcPr>
          <w:p w14:paraId="529C09F2" w14:textId="0D9CE788" w:rsidR="00AF5004" w:rsidRDefault="00AF5004" w:rsidP="00250FF4">
            <w:r>
              <w:t>64.4%</w:t>
            </w:r>
          </w:p>
        </w:tc>
        <w:tc>
          <w:tcPr>
            <w:tcW w:w="1864" w:type="dxa"/>
          </w:tcPr>
          <w:p w14:paraId="47365C29" w14:textId="1AC7812D" w:rsidR="00AF5004" w:rsidRDefault="00AF5004" w:rsidP="00250FF4">
            <w:r>
              <w:t>KRAS, BRAF</w:t>
            </w:r>
          </w:p>
        </w:tc>
        <w:tc>
          <w:tcPr>
            <w:tcW w:w="1911" w:type="dxa"/>
          </w:tcPr>
          <w:p w14:paraId="0B7A632B" w14:textId="2AD2E0E6" w:rsidR="00AF5004" w:rsidRDefault="00AF5004" w:rsidP="00250FF4">
            <w:r>
              <w:t>S/D</w:t>
            </w:r>
          </w:p>
        </w:tc>
        <w:tc>
          <w:tcPr>
            <w:tcW w:w="1138" w:type="dxa"/>
          </w:tcPr>
          <w:p w14:paraId="713B2D07" w14:textId="2D605BCB" w:rsidR="00AF5004" w:rsidRPr="00C75074" w:rsidRDefault="0010517A" w:rsidP="003B68EF">
            <w:pPr>
              <w:jc w:val="center"/>
            </w:pPr>
            <w:r>
              <w:t>Y</w:t>
            </w:r>
          </w:p>
        </w:tc>
      </w:tr>
      <w:tr w:rsidR="00250FF4" w:rsidRPr="00C75074" w14:paraId="6969DFED" w14:textId="77777777" w:rsidTr="003B68EF">
        <w:trPr>
          <w:trHeight w:val="457"/>
        </w:trPr>
        <w:tc>
          <w:tcPr>
            <w:tcW w:w="1975" w:type="dxa"/>
          </w:tcPr>
          <w:p w14:paraId="13EE365F" w14:textId="53C3A2EA" w:rsidR="00250FF4" w:rsidRDefault="00250FF4" w:rsidP="00250FF4">
            <w:r>
              <w:t>Garawin, 2015</w:t>
            </w:r>
            <w:r w:rsidR="002A57F3">
              <w:fldChar w:fldCharType="begin"/>
            </w:r>
            <w:r w:rsidR="002A57F3">
              <w:instrText xml:space="preserve"> ADDIN EN.CITE &lt;EndNote&gt;&lt;Cite&gt;&lt;Author&gt;Garawin&lt;/Author&gt;&lt;Year&gt;2016&lt;/Year&gt;&lt;RecNum&gt;572&lt;/RecNum&gt;&lt;DisplayText&gt;&lt;style face="superscript"&gt;60&lt;/style&gt;&lt;/DisplayText&gt;&lt;record&gt;&lt;rec-number&gt;572&lt;/rec-number&gt;&lt;foreign-keys&gt;&lt;key app="EN" db-id="r525zwt2l9ewpgew5a2x9rx0redwzaafzrdx" timestamp="1522343005"&gt;572&lt;/key&gt;&lt;/foreign-keys&gt;&lt;ref-type name="Journal Article"&gt;17&lt;/ref-type&gt;&lt;contributors&gt;&lt;authors&gt;&lt;author&gt;Garawin, T.&lt;/author&gt;&lt;author&gt;Lowe, K.&lt;/author&gt;&lt;author&gt;Kafatos, G.&lt;/author&gt;&lt;author&gt;Murray, S.&lt;/author&gt;&lt;/authors&gt;&lt;/contributors&gt;&lt;titles&gt;&lt;title&gt;The prevalence RAS and BRAF mutations among patients in the Middle East and Northern Africa with metastatic colorectal cancer&lt;/title&gt;&lt;secondary-title&gt;Journal of Clinical Oncology&lt;/secondary-title&gt;&lt;/titles&gt;&lt;periodical&gt;&lt;full-title&gt;Journal of Clinical Oncology&lt;/full-title&gt;&lt;/periodical&gt;&lt;pages&gt;598-598&lt;/pages&gt;&lt;volume&gt;34&lt;/volume&gt;&lt;number&gt;4_suppl&lt;/number&gt;&lt;dates&gt;&lt;year&gt;2016&lt;/year&gt;&lt;/dates&gt;&lt;urls&gt;&lt;related-urls&gt;&lt;url&gt;http://ascopubs.org/doi/abs/10.1200/jco.2016.34.4_suppl.598&lt;/url&gt;&lt;/related-urls&gt;&lt;/urls&gt;&lt;electronic-resource-num&gt;10.1200/jco.2016.34.4_suppl.598&lt;/electronic-resource-num&gt;&lt;/record&gt;&lt;/Cite&gt;&lt;/EndNote&gt;</w:instrText>
            </w:r>
            <w:r w:rsidR="002A57F3">
              <w:fldChar w:fldCharType="separate"/>
            </w:r>
            <w:r w:rsidR="002A57F3" w:rsidRPr="002A57F3">
              <w:rPr>
                <w:noProof/>
                <w:vertAlign w:val="superscript"/>
              </w:rPr>
              <w:t>60</w:t>
            </w:r>
            <w:r w:rsidR="002A57F3">
              <w:fldChar w:fldCharType="end"/>
            </w:r>
          </w:p>
        </w:tc>
        <w:tc>
          <w:tcPr>
            <w:tcW w:w="2250" w:type="dxa"/>
          </w:tcPr>
          <w:p w14:paraId="34A8A2F8" w14:textId="4CD1DE6D" w:rsidR="00250FF4" w:rsidRDefault="00250FF4" w:rsidP="00250FF4">
            <w:r>
              <w:t>Prospective observational</w:t>
            </w:r>
          </w:p>
        </w:tc>
        <w:tc>
          <w:tcPr>
            <w:tcW w:w="1462" w:type="dxa"/>
          </w:tcPr>
          <w:p w14:paraId="4480D05F" w14:textId="756016D4" w:rsidR="00250FF4" w:rsidRDefault="00250FF4" w:rsidP="00250FF4">
            <w:r>
              <w:t>Multicountry (Asia)</w:t>
            </w:r>
          </w:p>
        </w:tc>
        <w:tc>
          <w:tcPr>
            <w:tcW w:w="763" w:type="dxa"/>
          </w:tcPr>
          <w:p w14:paraId="1CC6A2E8" w14:textId="0D494C51" w:rsidR="00250FF4" w:rsidRDefault="00250FF4" w:rsidP="00250FF4">
            <w:r>
              <w:t>750</w:t>
            </w:r>
          </w:p>
        </w:tc>
        <w:tc>
          <w:tcPr>
            <w:tcW w:w="918" w:type="dxa"/>
          </w:tcPr>
          <w:p w14:paraId="0B646252" w14:textId="79723276" w:rsidR="00250FF4" w:rsidRDefault="00250FF4" w:rsidP="00250FF4">
            <w:r>
              <w:t>NR</w:t>
            </w:r>
          </w:p>
        </w:tc>
        <w:tc>
          <w:tcPr>
            <w:tcW w:w="764" w:type="dxa"/>
          </w:tcPr>
          <w:p w14:paraId="251C9492" w14:textId="03AE9B54" w:rsidR="00250FF4" w:rsidRDefault="00250FF4" w:rsidP="00250FF4">
            <w:r>
              <w:t>NR</w:t>
            </w:r>
          </w:p>
        </w:tc>
        <w:tc>
          <w:tcPr>
            <w:tcW w:w="1864" w:type="dxa"/>
          </w:tcPr>
          <w:p w14:paraId="547C6208" w14:textId="6258E6D4" w:rsidR="00250FF4" w:rsidRDefault="00250FF4" w:rsidP="00250FF4">
            <w:r>
              <w:t>KRAS, BRAF, NRAS</w:t>
            </w:r>
          </w:p>
        </w:tc>
        <w:tc>
          <w:tcPr>
            <w:tcW w:w="1911" w:type="dxa"/>
          </w:tcPr>
          <w:p w14:paraId="42C9A133" w14:textId="0B1CA122" w:rsidR="00250FF4" w:rsidRDefault="00250FF4" w:rsidP="00250FF4">
            <w:r>
              <w:t>HRM</w:t>
            </w:r>
          </w:p>
        </w:tc>
        <w:tc>
          <w:tcPr>
            <w:tcW w:w="1138" w:type="dxa"/>
          </w:tcPr>
          <w:p w14:paraId="4C3A08A1" w14:textId="77777777" w:rsidR="00250FF4" w:rsidRPr="00C75074" w:rsidRDefault="00250FF4" w:rsidP="003B68EF">
            <w:pPr>
              <w:jc w:val="center"/>
            </w:pPr>
          </w:p>
        </w:tc>
      </w:tr>
      <w:tr w:rsidR="00250FF4" w:rsidRPr="00C75074" w14:paraId="5FB25549" w14:textId="77777777" w:rsidTr="003B68EF">
        <w:trPr>
          <w:trHeight w:val="457"/>
        </w:trPr>
        <w:tc>
          <w:tcPr>
            <w:tcW w:w="1975" w:type="dxa"/>
          </w:tcPr>
          <w:p w14:paraId="02E3CC04" w14:textId="0E251162" w:rsidR="00250FF4" w:rsidRDefault="00250FF4" w:rsidP="00250FF4">
            <w:r>
              <w:t>Garcia</w:t>
            </w:r>
            <w:r w:rsidR="002A57F3">
              <w:t xml:space="preserve"> Foncillas</w:t>
            </w:r>
            <w:r>
              <w:t>, 2012</w:t>
            </w:r>
            <w:r w:rsidR="002A57F3">
              <w:fldChar w:fldCharType="begin"/>
            </w:r>
            <w:r w:rsidR="002A57F3">
              <w:instrText xml:space="preserve"> ADDIN EN.CITE &lt;EndNote&gt;&lt;Cite&gt;&lt;Author&gt;Garcia Foncillas&lt;/Author&gt;&lt;Year&gt;2012&lt;/Year&gt;&lt;RecNum&gt;573&lt;/RecNum&gt;&lt;DisplayText&gt;&lt;style face="superscript"&gt;61&lt;/style&gt;&lt;/DisplayText&gt;&lt;record&gt;&lt;rec-number&gt;573&lt;/rec-number&gt;&lt;foreign-keys&gt;&lt;key app="EN" db-id="r525zwt2l9ewpgew5a2x9rx0redwzaafzrdx" timestamp="1522343229"&gt;573&lt;/key&gt;&lt;/foreign-keys&gt;&lt;ref-type name="Journal Article"&gt;17&lt;/ref-type&gt;&lt;contributors&gt;&lt;authors&gt;&lt;author&gt;Garcia Foncillas, J.&lt;/author&gt;&lt;author&gt;Zazo, S.&lt;/author&gt;&lt;author&gt;Carames, C.&lt;/author&gt;&lt;author&gt;Serrano, G.&lt;/author&gt;&lt;author&gt;Leon, A.&lt;/author&gt;&lt;author&gt;Campos, A.&lt;/author&gt;&lt;author&gt;Martin-Valades, J. I.&lt;/author&gt;&lt;author&gt;Canadas, C.&lt;/author&gt;&lt;author&gt;et al.,&lt;/author&gt;&lt;/authors&gt;&lt;/contributors&gt;&lt;titles&gt;&lt;title&gt;Prognostic role of KRAS mutations detected by high-sensitivity taqmelt PCR assay in metastatic colorectal cancer&lt;/title&gt;&lt;secondary-title&gt;Annals of Oncology&lt;/secondary-title&gt;&lt;/titles&gt;&lt;periodical&gt;&lt;full-title&gt;Annals of Oncology&lt;/full-title&gt;&lt;/periodical&gt;&lt;pages&gt;ix187&lt;/pages&gt;&lt;volume&gt;23&lt;/volume&gt;&lt;number&gt;Suppl 9&lt;/number&gt;&lt;dates&gt;&lt;year&gt;2012&lt;/year&gt;&lt;/dates&gt;&lt;work-type&gt;Abstract&lt;/work-type&gt;&lt;urls&gt;&lt;/urls&gt;&lt;/record&gt;&lt;/Cite&gt;&lt;/EndNote&gt;</w:instrText>
            </w:r>
            <w:r w:rsidR="002A57F3">
              <w:fldChar w:fldCharType="separate"/>
            </w:r>
            <w:r w:rsidR="002A57F3" w:rsidRPr="002A57F3">
              <w:rPr>
                <w:noProof/>
                <w:vertAlign w:val="superscript"/>
              </w:rPr>
              <w:t>61</w:t>
            </w:r>
            <w:r w:rsidR="002A57F3">
              <w:fldChar w:fldCharType="end"/>
            </w:r>
          </w:p>
        </w:tc>
        <w:tc>
          <w:tcPr>
            <w:tcW w:w="2250" w:type="dxa"/>
          </w:tcPr>
          <w:p w14:paraId="7816766A" w14:textId="2A4ED6C9" w:rsidR="00250FF4" w:rsidRDefault="00250FF4" w:rsidP="00250FF4">
            <w:r>
              <w:t>Retrospective observational</w:t>
            </w:r>
          </w:p>
        </w:tc>
        <w:tc>
          <w:tcPr>
            <w:tcW w:w="1462" w:type="dxa"/>
          </w:tcPr>
          <w:p w14:paraId="10C9ACDC" w14:textId="09C39DB7" w:rsidR="00250FF4" w:rsidRDefault="00250FF4" w:rsidP="00250FF4">
            <w:r>
              <w:t>Spain</w:t>
            </w:r>
          </w:p>
        </w:tc>
        <w:tc>
          <w:tcPr>
            <w:tcW w:w="763" w:type="dxa"/>
          </w:tcPr>
          <w:p w14:paraId="23F93124" w14:textId="4EC53DCB" w:rsidR="00250FF4" w:rsidRDefault="00250FF4" w:rsidP="00250FF4">
            <w:r>
              <w:t>669</w:t>
            </w:r>
          </w:p>
        </w:tc>
        <w:tc>
          <w:tcPr>
            <w:tcW w:w="918" w:type="dxa"/>
          </w:tcPr>
          <w:p w14:paraId="29DEF4EA" w14:textId="7BF30B93" w:rsidR="00250FF4" w:rsidRDefault="00250FF4" w:rsidP="00250FF4">
            <w:r>
              <w:t>NR</w:t>
            </w:r>
          </w:p>
        </w:tc>
        <w:tc>
          <w:tcPr>
            <w:tcW w:w="764" w:type="dxa"/>
          </w:tcPr>
          <w:p w14:paraId="69668FBE" w14:textId="28657B6D" w:rsidR="00250FF4" w:rsidRDefault="00250FF4" w:rsidP="00250FF4">
            <w:r>
              <w:t>NR</w:t>
            </w:r>
          </w:p>
        </w:tc>
        <w:tc>
          <w:tcPr>
            <w:tcW w:w="1864" w:type="dxa"/>
          </w:tcPr>
          <w:p w14:paraId="1EA56AF4" w14:textId="5628B580" w:rsidR="00250FF4" w:rsidRDefault="00250FF4" w:rsidP="00250FF4">
            <w:r>
              <w:t>KRAS</w:t>
            </w:r>
          </w:p>
        </w:tc>
        <w:tc>
          <w:tcPr>
            <w:tcW w:w="1911" w:type="dxa"/>
          </w:tcPr>
          <w:p w14:paraId="4B04E0F1" w14:textId="0DE6C169" w:rsidR="00250FF4" w:rsidRDefault="00250FF4" w:rsidP="00250FF4">
            <w:r>
              <w:t>MAS-PCR, HRM</w:t>
            </w:r>
          </w:p>
        </w:tc>
        <w:tc>
          <w:tcPr>
            <w:tcW w:w="1138" w:type="dxa"/>
          </w:tcPr>
          <w:p w14:paraId="15365046" w14:textId="77777777" w:rsidR="00250FF4" w:rsidRPr="00C75074" w:rsidRDefault="00250FF4" w:rsidP="003B68EF">
            <w:pPr>
              <w:jc w:val="center"/>
            </w:pPr>
          </w:p>
        </w:tc>
      </w:tr>
      <w:tr w:rsidR="00C64DC1" w:rsidRPr="00C75074" w14:paraId="4609EAC1" w14:textId="77777777" w:rsidTr="003B68EF">
        <w:trPr>
          <w:trHeight w:val="457"/>
        </w:trPr>
        <w:tc>
          <w:tcPr>
            <w:tcW w:w="1975" w:type="dxa"/>
          </w:tcPr>
          <w:p w14:paraId="76B80A8C" w14:textId="5682FAB5" w:rsidR="00C64DC1" w:rsidRDefault="00C64DC1" w:rsidP="00250FF4">
            <w:r>
              <w:t>Garcia-Albeniz, 2011</w:t>
            </w:r>
            <w:r w:rsidR="002A57F3">
              <w:fldChar w:fldCharType="begin">
                <w:fldData xml:space="preserve">PEVuZE5vdGU+PENpdGU+PEF1dGhvcj5HYXJjaWEtQWxiZW5pejwvQXV0aG9yPjxZZWFyPjIwMTE8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</w:fldData>
              </w:fldChar>
            </w:r>
            <w:r w:rsidR="002A57F3">
              <w:instrText xml:space="preserve"> ADDIN EN.CITE </w:instrText>
            </w:r>
            <w:r w:rsidR="002A57F3">
              <w:fldChar w:fldCharType="begin">
                <w:fldData xml:space="preserve">PEVuZE5vdGU+PENpdGU+PEF1dGhvcj5HYXJjaWEtQWxiZW5pejwvQXV0aG9yPjxZZWFyPjIwMTE8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</w:fldData>
              </w:fldChar>
            </w:r>
            <w:r w:rsidR="002A57F3">
              <w:instrText xml:space="preserve"> ADDIN EN.CITE.DATA </w:instrText>
            </w:r>
            <w:r w:rsidR="002A57F3">
              <w:fldChar w:fldCharType="end"/>
            </w:r>
            <w:r w:rsidR="002A57F3">
              <w:fldChar w:fldCharType="separate"/>
            </w:r>
            <w:r w:rsidR="002A57F3" w:rsidRPr="002A57F3">
              <w:rPr>
                <w:noProof/>
                <w:vertAlign w:val="superscript"/>
              </w:rPr>
              <w:t>62</w:t>
            </w:r>
            <w:r w:rsidR="002A57F3">
              <w:fldChar w:fldCharType="end"/>
            </w:r>
          </w:p>
        </w:tc>
        <w:tc>
          <w:tcPr>
            <w:tcW w:w="2250" w:type="dxa"/>
          </w:tcPr>
          <w:p w14:paraId="0D79A4DC" w14:textId="5BAF8265" w:rsidR="00C64DC1" w:rsidRDefault="00C64DC1" w:rsidP="00250FF4">
            <w:r>
              <w:t>Prospective observational</w:t>
            </w:r>
          </w:p>
        </w:tc>
        <w:tc>
          <w:tcPr>
            <w:tcW w:w="1462" w:type="dxa"/>
          </w:tcPr>
          <w:p w14:paraId="0EB6331D" w14:textId="405FCE14" w:rsidR="00C64DC1" w:rsidRDefault="00C64DC1" w:rsidP="00250FF4">
            <w:r>
              <w:t>Spain</w:t>
            </w:r>
          </w:p>
        </w:tc>
        <w:tc>
          <w:tcPr>
            <w:tcW w:w="763" w:type="dxa"/>
          </w:tcPr>
          <w:p w14:paraId="7ED392EF" w14:textId="642CC319" w:rsidR="00C64DC1" w:rsidRDefault="00C64DC1" w:rsidP="00250FF4">
            <w:r>
              <w:t>74</w:t>
            </w:r>
          </w:p>
        </w:tc>
        <w:tc>
          <w:tcPr>
            <w:tcW w:w="918" w:type="dxa"/>
          </w:tcPr>
          <w:p w14:paraId="15B8CBE5" w14:textId="7B696CE9" w:rsidR="00C64DC1" w:rsidRDefault="00C64DC1" w:rsidP="00250FF4">
            <w:r>
              <w:t>63</w:t>
            </w:r>
          </w:p>
        </w:tc>
        <w:tc>
          <w:tcPr>
            <w:tcW w:w="764" w:type="dxa"/>
          </w:tcPr>
          <w:p w14:paraId="6D72C769" w14:textId="516B5A50" w:rsidR="00C64DC1" w:rsidRDefault="00C64DC1" w:rsidP="00250FF4">
            <w:r>
              <w:t>63.0%</w:t>
            </w:r>
          </w:p>
        </w:tc>
        <w:tc>
          <w:tcPr>
            <w:tcW w:w="1864" w:type="dxa"/>
          </w:tcPr>
          <w:p w14:paraId="67590253" w14:textId="4B63EA5C" w:rsidR="00C64DC1" w:rsidRDefault="00C64DC1" w:rsidP="00250FF4">
            <w:r>
              <w:t>KRAS, BRAF</w:t>
            </w:r>
          </w:p>
        </w:tc>
        <w:tc>
          <w:tcPr>
            <w:tcW w:w="1911" w:type="dxa"/>
          </w:tcPr>
          <w:p w14:paraId="5CBB1BAB" w14:textId="347F19FB" w:rsidR="00C64DC1" w:rsidRDefault="00C64DC1" w:rsidP="00250FF4">
            <w:r>
              <w:t>S/D</w:t>
            </w:r>
          </w:p>
        </w:tc>
        <w:tc>
          <w:tcPr>
            <w:tcW w:w="1138" w:type="dxa"/>
          </w:tcPr>
          <w:p w14:paraId="11215015" w14:textId="71B1660B" w:rsidR="00C64DC1" w:rsidRPr="00C75074" w:rsidRDefault="009D45E4" w:rsidP="003B68EF">
            <w:pPr>
              <w:jc w:val="center"/>
            </w:pPr>
            <w:r>
              <w:t>Y</w:t>
            </w:r>
          </w:p>
        </w:tc>
      </w:tr>
      <w:tr w:rsidR="00250FF4" w:rsidRPr="00C75074" w14:paraId="20B7BEEE" w14:textId="77777777" w:rsidTr="003B68EF">
        <w:trPr>
          <w:trHeight w:val="457"/>
        </w:trPr>
        <w:tc>
          <w:tcPr>
            <w:tcW w:w="1975" w:type="dxa"/>
          </w:tcPr>
          <w:p w14:paraId="485BCCB5" w14:textId="07C753D1" w:rsidR="00250FF4" w:rsidRDefault="00250FF4" w:rsidP="00250FF4">
            <w:r>
              <w:t>Garrido-Laguna, 2012</w:t>
            </w:r>
            <w:r w:rsidR="002A57F3">
              <w:fldChar w:fldCharType="begin">
                <w:fldData xml:space="preserve">PEVuZE5vdGU+PENpdGU+PEF1dGhvcj5HYXJyaWRvLUxhZ3VuYTwvQXV0aG9yPjxZZWFyPjIwMTI8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</w:fldData>
              </w:fldChar>
            </w:r>
            <w:r w:rsidR="002A57F3">
              <w:instrText xml:space="preserve"> ADDIN EN.CITE </w:instrText>
            </w:r>
            <w:r w:rsidR="002A57F3">
              <w:fldChar w:fldCharType="begin">
                <w:fldData xml:space="preserve">PEVuZE5vdGU+PENpdGU+PEF1dGhvcj5HYXJyaWRvLUxhZ3VuYTwvQXV0aG9yPjxZZWFyPjIwMTI8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</w:fldData>
              </w:fldChar>
            </w:r>
            <w:r w:rsidR="002A57F3">
              <w:instrText xml:space="preserve"> ADDIN EN.CITE.DATA </w:instrText>
            </w:r>
            <w:r w:rsidR="002A57F3">
              <w:fldChar w:fldCharType="end"/>
            </w:r>
            <w:r w:rsidR="002A57F3">
              <w:fldChar w:fldCharType="separate"/>
            </w:r>
            <w:r w:rsidR="002A57F3" w:rsidRPr="002A57F3">
              <w:rPr>
                <w:noProof/>
                <w:vertAlign w:val="superscript"/>
              </w:rPr>
              <w:t>63</w:t>
            </w:r>
            <w:r w:rsidR="002A57F3">
              <w:fldChar w:fldCharType="end"/>
            </w:r>
          </w:p>
        </w:tc>
        <w:tc>
          <w:tcPr>
            <w:tcW w:w="2250" w:type="dxa"/>
          </w:tcPr>
          <w:p w14:paraId="04C92029" w14:textId="06699B11" w:rsidR="00250FF4" w:rsidRPr="00C75074" w:rsidRDefault="00250FF4" w:rsidP="00250FF4">
            <w:r w:rsidRPr="00A27F62">
              <w:t>Retrospective observational</w:t>
            </w:r>
          </w:p>
        </w:tc>
        <w:tc>
          <w:tcPr>
            <w:tcW w:w="1462" w:type="dxa"/>
          </w:tcPr>
          <w:p w14:paraId="32E387A8" w14:textId="75247FA3" w:rsidR="00250FF4" w:rsidRPr="00C75074" w:rsidRDefault="00250FF4" w:rsidP="00250FF4">
            <w:r>
              <w:t>USA</w:t>
            </w:r>
          </w:p>
        </w:tc>
        <w:tc>
          <w:tcPr>
            <w:tcW w:w="763" w:type="dxa"/>
          </w:tcPr>
          <w:p w14:paraId="5DD80BCD" w14:textId="684327CB" w:rsidR="00250FF4" w:rsidRPr="00C75074" w:rsidRDefault="00250FF4" w:rsidP="00250FF4">
            <w:r>
              <w:t>238</w:t>
            </w:r>
          </w:p>
        </w:tc>
        <w:tc>
          <w:tcPr>
            <w:tcW w:w="918" w:type="dxa"/>
          </w:tcPr>
          <w:p w14:paraId="55C5B6D2" w14:textId="4E3BAE8B" w:rsidR="00250FF4" w:rsidRPr="00C75074" w:rsidRDefault="00250FF4" w:rsidP="00250FF4">
            <w:r>
              <w:t>NR</w:t>
            </w:r>
          </w:p>
        </w:tc>
        <w:tc>
          <w:tcPr>
            <w:tcW w:w="764" w:type="dxa"/>
          </w:tcPr>
          <w:p w14:paraId="1D036C89" w14:textId="43B20129" w:rsidR="00250FF4" w:rsidRPr="00C75074" w:rsidRDefault="00250FF4" w:rsidP="00250FF4">
            <w:r>
              <w:t>54.0%</w:t>
            </w:r>
          </w:p>
        </w:tc>
        <w:tc>
          <w:tcPr>
            <w:tcW w:w="1864" w:type="dxa"/>
          </w:tcPr>
          <w:p w14:paraId="276779DF" w14:textId="558CDB46" w:rsidR="00250FF4" w:rsidRPr="00C75074" w:rsidRDefault="00250FF4" w:rsidP="00250FF4">
            <w:r>
              <w:t>KRAS, BRAF</w:t>
            </w:r>
          </w:p>
        </w:tc>
        <w:tc>
          <w:tcPr>
            <w:tcW w:w="1911" w:type="dxa"/>
          </w:tcPr>
          <w:p w14:paraId="47BB1908" w14:textId="086D71FE" w:rsidR="00250FF4" w:rsidRPr="00C75074" w:rsidRDefault="00250FF4" w:rsidP="00250FF4">
            <w:r>
              <w:t>S/D, Pyro</w:t>
            </w:r>
          </w:p>
        </w:tc>
        <w:tc>
          <w:tcPr>
            <w:tcW w:w="1138" w:type="dxa"/>
          </w:tcPr>
          <w:p w14:paraId="6FBC2A82" w14:textId="3DA4B16D" w:rsidR="00250FF4" w:rsidRPr="00C75074" w:rsidRDefault="009D45E4" w:rsidP="003B68EF">
            <w:pPr>
              <w:jc w:val="center"/>
            </w:pPr>
            <w:r>
              <w:t>Y</w:t>
            </w:r>
          </w:p>
        </w:tc>
      </w:tr>
      <w:tr w:rsidR="00535237" w:rsidRPr="00C75074" w14:paraId="7AF8F1B2" w14:textId="77777777" w:rsidTr="003B68EF">
        <w:trPr>
          <w:trHeight w:val="457"/>
        </w:trPr>
        <w:tc>
          <w:tcPr>
            <w:tcW w:w="1975" w:type="dxa"/>
          </w:tcPr>
          <w:p w14:paraId="7C2F35EF" w14:textId="646FB47A" w:rsidR="00535237" w:rsidRDefault="00535237" w:rsidP="00250FF4">
            <w:r>
              <w:t>Garufi, 2010</w:t>
            </w:r>
            <w:r w:rsidR="002A57F3">
              <w:fldChar w:fldCharType="begin">
                <w:fldData xml:space="preserve">PEVuZE5vdGU+PENpdGU+PEF1dGhvcj5HYXJ1Zmk8L0F1dGhvcj48WWVhcj4yMDEwPC9ZZWFyPjxS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</w:fldData>
              </w:fldChar>
            </w:r>
            <w:r w:rsidR="002A57F3">
              <w:instrText xml:space="preserve"> ADDIN EN.CITE </w:instrText>
            </w:r>
            <w:r w:rsidR="002A57F3">
              <w:fldChar w:fldCharType="begin">
                <w:fldData xml:space="preserve">PEVuZE5vdGU+PENpdGU+PEF1dGhvcj5HYXJ1Zmk8L0F1dGhvcj48WWVhcj4yMDEwPC9ZZWFyPjxS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</w:fldData>
              </w:fldChar>
            </w:r>
            <w:r w:rsidR="002A57F3">
              <w:instrText xml:space="preserve"> ADDIN EN.CITE.DATA </w:instrText>
            </w:r>
            <w:r w:rsidR="002A57F3">
              <w:fldChar w:fldCharType="end"/>
            </w:r>
            <w:r w:rsidR="002A57F3">
              <w:fldChar w:fldCharType="separate"/>
            </w:r>
            <w:r w:rsidR="002A57F3" w:rsidRPr="002A57F3">
              <w:rPr>
                <w:noProof/>
                <w:vertAlign w:val="superscript"/>
              </w:rPr>
              <w:t>64</w:t>
            </w:r>
            <w:r w:rsidR="002A57F3">
              <w:fldChar w:fldCharType="end"/>
            </w:r>
          </w:p>
        </w:tc>
        <w:tc>
          <w:tcPr>
            <w:tcW w:w="2250" w:type="dxa"/>
          </w:tcPr>
          <w:p w14:paraId="3A35195F" w14:textId="5AC7416B" w:rsidR="00535237" w:rsidRPr="00A27F62" w:rsidRDefault="00535237" w:rsidP="00250FF4">
            <w:r>
              <w:t>Phase II Trial (POCHER)</w:t>
            </w:r>
          </w:p>
        </w:tc>
        <w:tc>
          <w:tcPr>
            <w:tcW w:w="1462" w:type="dxa"/>
          </w:tcPr>
          <w:p w14:paraId="221B1B9E" w14:textId="4A5BFC79" w:rsidR="00535237" w:rsidRDefault="00535237" w:rsidP="00250FF4">
            <w:r>
              <w:t>Italy</w:t>
            </w:r>
          </w:p>
        </w:tc>
        <w:tc>
          <w:tcPr>
            <w:tcW w:w="763" w:type="dxa"/>
          </w:tcPr>
          <w:p w14:paraId="04FF4888" w14:textId="0C5921FA" w:rsidR="00535237" w:rsidRDefault="00535237" w:rsidP="00250FF4">
            <w:r>
              <w:t>37</w:t>
            </w:r>
          </w:p>
        </w:tc>
        <w:tc>
          <w:tcPr>
            <w:tcW w:w="918" w:type="dxa"/>
          </w:tcPr>
          <w:p w14:paraId="508E2B7F" w14:textId="080A1BED" w:rsidR="00535237" w:rsidRDefault="00535237" w:rsidP="00250FF4">
            <w:r>
              <w:t>61</w:t>
            </w:r>
          </w:p>
        </w:tc>
        <w:tc>
          <w:tcPr>
            <w:tcW w:w="764" w:type="dxa"/>
          </w:tcPr>
          <w:p w14:paraId="792799C6" w14:textId="39044845" w:rsidR="00535237" w:rsidRDefault="00535237" w:rsidP="00250FF4">
            <w:r>
              <w:t>63.0%</w:t>
            </w:r>
          </w:p>
        </w:tc>
        <w:tc>
          <w:tcPr>
            <w:tcW w:w="1864" w:type="dxa"/>
          </w:tcPr>
          <w:p w14:paraId="7F433DAF" w14:textId="7A4BC73A" w:rsidR="00535237" w:rsidRDefault="00535237" w:rsidP="00250FF4">
            <w:r>
              <w:t>KRAS</w:t>
            </w:r>
          </w:p>
        </w:tc>
        <w:tc>
          <w:tcPr>
            <w:tcW w:w="1911" w:type="dxa"/>
          </w:tcPr>
          <w:p w14:paraId="51A24D0C" w14:textId="72F7018A" w:rsidR="00535237" w:rsidRDefault="00535237" w:rsidP="00250FF4">
            <w:r>
              <w:t>S/D</w:t>
            </w:r>
          </w:p>
        </w:tc>
        <w:tc>
          <w:tcPr>
            <w:tcW w:w="1138" w:type="dxa"/>
          </w:tcPr>
          <w:p w14:paraId="5A72A38B" w14:textId="77777777" w:rsidR="00535237" w:rsidRPr="00C75074" w:rsidRDefault="00535237" w:rsidP="003B68EF">
            <w:pPr>
              <w:jc w:val="center"/>
            </w:pPr>
          </w:p>
        </w:tc>
      </w:tr>
      <w:tr w:rsidR="00250FF4" w:rsidRPr="00C75074" w14:paraId="0B7758A9" w14:textId="77777777" w:rsidTr="003B68EF">
        <w:trPr>
          <w:trHeight w:val="457"/>
        </w:trPr>
        <w:tc>
          <w:tcPr>
            <w:tcW w:w="1975" w:type="dxa"/>
          </w:tcPr>
          <w:p w14:paraId="2A39BA63" w14:textId="4B90D067" w:rsidR="00250FF4" w:rsidRDefault="00250FF4" w:rsidP="00250FF4">
            <w:r>
              <w:t>Ghidini, 2016</w:t>
            </w:r>
            <w:r w:rsidR="002A57F3">
              <w:fldChar w:fldCharType="begin">
                <w:fldData xml:space="preserve">PEVuZE5vdGU+PENpdGU+PEF1dGhvcj5HaGlkaW5pPC9BdXRob3I+PFllYXI+MjAxNjwvWWVhcj48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==
</w:fldData>
              </w:fldChar>
            </w:r>
            <w:r w:rsidR="002A57F3">
              <w:instrText xml:space="preserve"> ADDIN EN.CITE </w:instrText>
            </w:r>
            <w:r w:rsidR="002A57F3">
              <w:fldChar w:fldCharType="begin">
                <w:fldData xml:space="preserve">PEVuZE5vdGU+PENpdGU+PEF1dGhvcj5HaGlkaW5pPC9BdXRob3I+PFllYXI+MjAxNjwvWWVhcj48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==
</w:fldData>
              </w:fldChar>
            </w:r>
            <w:r w:rsidR="002A57F3">
              <w:instrText xml:space="preserve"> ADDIN EN.CITE.DATA </w:instrText>
            </w:r>
            <w:r w:rsidR="002A57F3">
              <w:fldChar w:fldCharType="end"/>
            </w:r>
            <w:r w:rsidR="002A57F3">
              <w:fldChar w:fldCharType="separate"/>
            </w:r>
            <w:r w:rsidR="002A57F3" w:rsidRPr="002A57F3">
              <w:rPr>
                <w:noProof/>
                <w:vertAlign w:val="superscript"/>
              </w:rPr>
              <w:t>65</w:t>
            </w:r>
            <w:r w:rsidR="002A57F3">
              <w:fldChar w:fldCharType="end"/>
            </w:r>
          </w:p>
        </w:tc>
        <w:tc>
          <w:tcPr>
            <w:tcW w:w="2250" w:type="dxa"/>
          </w:tcPr>
          <w:p w14:paraId="03B03E83" w14:textId="1C6E8404" w:rsidR="00250FF4" w:rsidRPr="00C75074" w:rsidRDefault="00250FF4" w:rsidP="00250FF4">
            <w:r w:rsidRPr="00A27F62">
              <w:t>Retrospective observational</w:t>
            </w:r>
          </w:p>
        </w:tc>
        <w:tc>
          <w:tcPr>
            <w:tcW w:w="1462" w:type="dxa"/>
          </w:tcPr>
          <w:p w14:paraId="1B5AD333" w14:textId="1E4EB8B6" w:rsidR="00250FF4" w:rsidRPr="00C75074" w:rsidRDefault="00250FF4" w:rsidP="00250FF4">
            <w:r>
              <w:t>Italy</w:t>
            </w:r>
          </w:p>
        </w:tc>
        <w:tc>
          <w:tcPr>
            <w:tcW w:w="763" w:type="dxa"/>
          </w:tcPr>
          <w:p w14:paraId="06651A6E" w14:textId="742747EA" w:rsidR="00250FF4" w:rsidRPr="00C75074" w:rsidRDefault="00250FF4" w:rsidP="00250FF4">
            <w:r>
              <w:t>75</w:t>
            </w:r>
          </w:p>
        </w:tc>
        <w:tc>
          <w:tcPr>
            <w:tcW w:w="918" w:type="dxa"/>
          </w:tcPr>
          <w:p w14:paraId="5ACEE5A4" w14:textId="1AD8E15B" w:rsidR="00250FF4" w:rsidRPr="00C75074" w:rsidRDefault="00250FF4" w:rsidP="00250FF4">
            <w:r>
              <w:t>65.4</w:t>
            </w:r>
          </w:p>
        </w:tc>
        <w:tc>
          <w:tcPr>
            <w:tcW w:w="764" w:type="dxa"/>
          </w:tcPr>
          <w:p w14:paraId="4E4CA8E8" w14:textId="77C253F6" w:rsidR="00250FF4" w:rsidRPr="00C75074" w:rsidRDefault="00250FF4" w:rsidP="00250FF4">
            <w:r>
              <w:t>36.0%</w:t>
            </w:r>
          </w:p>
        </w:tc>
        <w:tc>
          <w:tcPr>
            <w:tcW w:w="1864" w:type="dxa"/>
          </w:tcPr>
          <w:p w14:paraId="6DF8AE6F" w14:textId="71CF5591" w:rsidR="00250FF4" w:rsidRPr="00C75074" w:rsidRDefault="00250FF4" w:rsidP="00250FF4">
            <w:r>
              <w:t>KRAS, BRAF</w:t>
            </w:r>
          </w:p>
        </w:tc>
        <w:tc>
          <w:tcPr>
            <w:tcW w:w="1911" w:type="dxa"/>
          </w:tcPr>
          <w:p w14:paraId="7848D693" w14:textId="29AF1379" w:rsidR="00250FF4" w:rsidRPr="00C75074" w:rsidRDefault="00250FF4" w:rsidP="00250FF4">
            <w:r>
              <w:t>S/D, MAS-PCR</w:t>
            </w:r>
          </w:p>
        </w:tc>
        <w:tc>
          <w:tcPr>
            <w:tcW w:w="1138" w:type="dxa"/>
          </w:tcPr>
          <w:p w14:paraId="1D5CC828" w14:textId="72377F22" w:rsidR="00250FF4" w:rsidRPr="00C75074" w:rsidRDefault="009D45E4" w:rsidP="003B68EF">
            <w:pPr>
              <w:jc w:val="center"/>
            </w:pPr>
            <w:r>
              <w:t>Y</w:t>
            </w:r>
          </w:p>
        </w:tc>
      </w:tr>
      <w:tr w:rsidR="00250FF4" w:rsidRPr="00C75074" w14:paraId="266666B5" w14:textId="77777777" w:rsidTr="003B68EF">
        <w:trPr>
          <w:trHeight w:val="457"/>
        </w:trPr>
        <w:tc>
          <w:tcPr>
            <w:tcW w:w="1975" w:type="dxa"/>
          </w:tcPr>
          <w:p w14:paraId="6FEA3BE4" w14:textId="4A4A3E98" w:rsidR="00250FF4" w:rsidRDefault="00250FF4" w:rsidP="00250FF4">
            <w:r>
              <w:t>Gil</w:t>
            </w:r>
            <w:r w:rsidR="002A57F3">
              <w:t xml:space="preserve"> Ferreira</w:t>
            </w:r>
            <w:r>
              <w:t>, 2014</w:t>
            </w:r>
            <w:r w:rsidR="002A57F3">
              <w:fldChar w:fldCharType="begin">
                <w:fldData xml:space="preserve">PEVuZE5vdGU+PENpdGU+PEF1dGhvcj5HaWwgRmVycmVpcmE8L0F1dGhvcj48WWVhcj4yMDE0PC9Z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==
</w:fldData>
              </w:fldChar>
            </w:r>
            <w:r w:rsidR="002A57F3">
              <w:instrText xml:space="preserve"> ADDIN EN.CITE </w:instrText>
            </w:r>
            <w:r w:rsidR="002A57F3">
              <w:fldChar w:fldCharType="begin">
                <w:fldData xml:space="preserve">PEVuZE5vdGU+PENpdGU+PEF1dGhvcj5HaWwgRmVycmVpcmE8L0F1dGhvcj48WWVhcj4yMDE0PC9Z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==
</w:fldData>
              </w:fldChar>
            </w:r>
            <w:r w:rsidR="002A57F3">
              <w:instrText xml:space="preserve"> ADDIN EN.CITE.DATA </w:instrText>
            </w:r>
            <w:r w:rsidR="002A57F3">
              <w:fldChar w:fldCharType="end"/>
            </w:r>
            <w:r w:rsidR="002A57F3">
              <w:fldChar w:fldCharType="separate"/>
            </w:r>
            <w:r w:rsidR="002A57F3" w:rsidRPr="002A57F3">
              <w:rPr>
                <w:noProof/>
                <w:vertAlign w:val="superscript"/>
              </w:rPr>
              <w:t>66</w:t>
            </w:r>
            <w:r w:rsidR="002A57F3">
              <w:fldChar w:fldCharType="end"/>
            </w:r>
          </w:p>
        </w:tc>
        <w:tc>
          <w:tcPr>
            <w:tcW w:w="2250" w:type="dxa"/>
          </w:tcPr>
          <w:p w14:paraId="08088701" w14:textId="56CB40B4" w:rsidR="00250FF4" w:rsidRPr="00C75074" w:rsidRDefault="00250FF4" w:rsidP="00250FF4">
            <w:r w:rsidRPr="00A27F62">
              <w:t>Retrospective observational</w:t>
            </w:r>
          </w:p>
        </w:tc>
        <w:tc>
          <w:tcPr>
            <w:tcW w:w="1462" w:type="dxa"/>
          </w:tcPr>
          <w:p w14:paraId="4A2FD780" w14:textId="71B7C06F" w:rsidR="00250FF4" w:rsidRPr="00C75074" w:rsidRDefault="00250FF4" w:rsidP="00250FF4">
            <w:r>
              <w:t>Brazil</w:t>
            </w:r>
          </w:p>
        </w:tc>
        <w:tc>
          <w:tcPr>
            <w:tcW w:w="763" w:type="dxa"/>
          </w:tcPr>
          <w:p w14:paraId="286B34CD" w14:textId="64F8F85E" w:rsidR="00250FF4" w:rsidRPr="00C75074" w:rsidRDefault="00250FF4" w:rsidP="00250FF4">
            <w:r>
              <w:t>7797</w:t>
            </w:r>
          </w:p>
        </w:tc>
        <w:tc>
          <w:tcPr>
            <w:tcW w:w="918" w:type="dxa"/>
          </w:tcPr>
          <w:p w14:paraId="1A09E7B6" w14:textId="7174170E" w:rsidR="00250FF4" w:rsidRPr="00C75074" w:rsidRDefault="00250FF4" w:rsidP="00250FF4">
            <w:r>
              <w:t>60</w:t>
            </w:r>
          </w:p>
        </w:tc>
        <w:tc>
          <w:tcPr>
            <w:tcW w:w="764" w:type="dxa"/>
          </w:tcPr>
          <w:p w14:paraId="090AE38C" w14:textId="1A2360CA" w:rsidR="00250FF4" w:rsidRPr="00C75074" w:rsidRDefault="00250FF4" w:rsidP="00250FF4">
            <w:r>
              <w:t>51.9%</w:t>
            </w:r>
          </w:p>
        </w:tc>
        <w:tc>
          <w:tcPr>
            <w:tcW w:w="1864" w:type="dxa"/>
          </w:tcPr>
          <w:p w14:paraId="01C82EB5" w14:textId="69DEA2F1" w:rsidR="00250FF4" w:rsidRPr="00C75074" w:rsidRDefault="00250FF4" w:rsidP="00250FF4">
            <w:r>
              <w:t>KRAS</w:t>
            </w:r>
          </w:p>
        </w:tc>
        <w:tc>
          <w:tcPr>
            <w:tcW w:w="1911" w:type="dxa"/>
          </w:tcPr>
          <w:p w14:paraId="77B475BF" w14:textId="1F0DB1D1" w:rsidR="00250FF4" w:rsidRPr="00C75074" w:rsidRDefault="00250FF4" w:rsidP="00250FF4">
            <w:r>
              <w:t>S/D</w:t>
            </w:r>
          </w:p>
        </w:tc>
        <w:tc>
          <w:tcPr>
            <w:tcW w:w="1138" w:type="dxa"/>
          </w:tcPr>
          <w:p w14:paraId="61160FBB" w14:textId="77777777" w:rsidR="00250FF4" w:rsidRPr="00C75074" w:rsidRDefault="00250FF4" w:rsidP="003B68EF">
            <w:pPr>
              <w:jc w:val="center"/>
            </w:pPr>
          </w:p>
        </w:tc>
      </w:tr>
      <w:tr w:rsidR="00250FF4" w:rsidRPr="00C75074" w14:paraId="7EC38401" w14:textId="77777777" w:rsidTr="003B68EF">
        <w:trPr>
          <w:trHeight w:val="457"/>
        </w:trPr>
        <w:tc>
          <w:tcPr>
            <w:tcW w:w="1975" w:type="dxa"/>
          </w:tcPr>
          <w:p w14:paraId="3E0B8AE0" w14:textId="011ABF69" w:rsidR="00250FF4" w:rsidRDefault="00250FF4" w:rsidP="00250FF4">
            <w:r>
              <w:t>Gillern, 2010</w:t>
            </w:r>
            <w:r w:rsidR="004C461F">
              <w:fldChar w:fldCharType="begin"/>
            </w:r>
            <w:r w:rsidR="004C461F">
              <w:instrText xml:space="preserve"> ADDIN EN.CITE &lt;EndNote&gt;&lt;Cite&gt;&lt;Author&gt;Gillern&lt;/Author&gt;&lt;Year&gt;2010&lt;/Year&gt;&lt;RecNum&gt;153&lt;/RecNum&gt;&lt;DisplayText&gt;&lt;style face="superscript"&gt;67&lt;/style&gt;&lt;/DisplayText&gt;&lt;record&gt;&lt;rec-number&gt;153&lt;/rec-number&gt;&lt;foreign-keys&gt;&lt;key app="EN" db-id="r525zwt2l9ewpgew5a2x9rx0redwzaafzrdx" timestamp="1522335349"&gt;153&lt;/key&gt;&lt;key app="ENWeb" db-id=""&gt;0&lt;/key&gt;&lt;/foreign-keys&gt;&lt;ref-type name="Journal Article"&gt;17&lt;/ref-type&gt;&lt;contributors&gt;&lt;authors&gt;&lt;author&gt;Gillern, S. M.&lt;/author&gt;&lt;author&gt;Chua, T. C.&lt;/author&gt;&lt;author&gt;Stojadinovic, A.&lt;/author&gt;&lt;author&gt;Esquivel, J.&lt;/author&gt;&lt;/authors&gt;&lt;/contributors&gt;&lt;auth-address&gt;Department of Surgery, Walter Reed Army Medical Center, United States Military Cancer Institute, Washington, DC, USA.&lt;/auth-address&gt;&lt;titles&gt;&lt;title&gt;KRAS status in patients with colorectal cancer peritoneal carcinomatosis and its impact on outcome&lt;/title&gt;&lt;secondary-title&gt;Am J Clin Oncol&lt;/secondary-title&gt;&lt;/titles&gt;&lt;periodical&gt;&lt;full-title&gt;Am J Clin Oncol&lt;/full-title&gt;&lt;/periodical&gt;&lt;pages&gt;456-60&lt;/pages&gt;&lt;volume&gt;33&lt;/volume&gt;&lt;number&gt;5&lt;/number&gt;&lt;keywords&gt;&lt;keyword&gt;Adult&lt;/keyword&gt;&lt;keyword&gt;Aged&lt;/keyword&gt;&lt;keyword&gt;Carcinoma/*genetics/secondary&lt;/keyword&gt;&lt;keyword&gt;Colorectal Neoplasms/*genetics/pathology&lt;/keyword&gt;&lt;keyword&gt;Female&lt;/keyword&gt;&lt;keyword&gt;Genes, ras/*genetics&lt;/keyword&gt;&lt;keyword&gt;Humans&lt;/keyword&gt;&lt;keyword&gt;Male&lt;/keyword&gt;&lt;keyword&gt;Middle Aged&lt;/keyword&gt;&lt;keyword&gt;*Mutation&lt;/keyword&gt;&lt;keyword&gt;Peritoneal Neoplasms/*genetics/secondary&lt;/keyword&gt;&lt;keyword&gt;Proto-Oncogene Proteins/*genetics&lt;/keyword&gt;&lt;keyword&gt;Proto-Oncogene Proteins p21(ras)&lt;/keyword&gt;&lt;keyword&gt;Retrospective Studies&lt;/keyword&gt;&lt;keyword&gt;Survival Analysis&lt;/keyword&gt;&lt;keyword&gt;ras Proteins/*genetics&lt;/keyword&gt;&lt;/keywords&gt;&lt;dates&gt;&lt;year&gt;2010&lt;/year&gt;&lt;pub-dates&gt;&lt;date&gt;Oct&lt;/date&gt;&lt;/pub-dates&gt;&lt;/dates&gt;&lt;isbn&gt;1537-453X (Electronic)&amp;#xD;0277-3732 (Linking)&lt;/isbn&gt;&lt;accession-num&gt;19952717&lt;/accession-num&gt;&lt;urls&gt;&lt;related-urls&gt;&lt;url&gt;https://www.ncbi.nlm.nih.gov/pubmed/19952717&lt;/url&gt;&lt;/related-urls&gt;&lt;/urls&gt;&lt;electronic-resource-num&gt;10.1097/COC.0b013e3181b4b160&lt;/electronic-resource-num&gt;&lt;/record&gt;&lt;/Cite&gt;&lt;/EndNote&gt;</w:instrText>
            </w:r>
            <w:r w:rsidR="004C461F">
              <w:fldChar w:fldCharType="separate"/>
            </w:r>
            <w:r w:rsidR="004C461F" w:rsidRPr="004C461F">
              <w:rPr>
                <w:noProof/>
                <w:vertAlign w:val="superscript"/>
              </w:rPr>
              <w:t>67</w:t>
            </w:r>
            <w:r w:rsidR="004C461F">
              <w:fldChar w:fldCharType="end"/>
            </w:r>
          </w:p>
        </w:tc>
        <w:tc>
          <w:tcPr>
            <w:tcW w:w="2250" w:type="dxa"/>
          </w:tcPr>
          <w:p w14:paraId="5BDB92C2" w14:textId="0A98880A" w:rsidR="00250FF4" w:rsidRPr="00C75074" w:rsidRDefault="00250FF4" w:rsidP="00250FF4">
            <w:r w:rsidRPr="00A27F62">
              <w:t>Retrospective observational</w:t>
            </w:r>
          </w:p>
        </w:tc>
        <w:tc>
          <w:tcPr>
            <w:tcW w:w="1462" w:type="dxa"/>
          </w:tcPr>
          <w:p w14:paraId="1199FF16" w14:textId="4262960E" w:rsidR="00250FF4" w:rsidRPr="00C75074" w:rsidRDefault="00250FF4" w:rsidP="00250FF4">
            <w:r>
              <w:t>USA</w:t>
            </w:r>
          </w:p>
        </w:tc>
        <w:tc>
          <w:tcPr>
            <w:tcW w:w="763" w:type="dxa"/>
          </w:tcPr>
          <w:p w14:paraId="5BDBA3F7" w14:textId="02C1A2B3" w:rsidR="00250FF4" w:rsidRPr="00C75074" w:rsidRDefault="00250FF4" w:rsidP="00250FF4">
            <w:r>
              <w:t>23</w:t>
            </w:r>
          </w:p>
        </w:tc>
        <w:tc>
          <w:tcPr>
            <w:tcW w:w="918" w:type="dxa"/>
          </w:tcPr>
          <w:p w14:paraId="4941FAE8" w14:textId="4B56FD11" w:rsidR="00250FF4" w:rsidRPr="00C75074" w:rsidRDefault="00250FF4" w:rsidP="00250FF4">
            <w:r>
              <w:t>53</w:t>
            </w:r>
          </w:p>
        </w:tc>
        <w:tc>
          <w:tcPr>
            <w:tcW w:w="764" w:type="dxa"/>
          </w:tcPr>
          <w:p w14:paraId="03436C01" w14:textId="2AC12D13" w:rsidR="00250FF4" w:rsidRPr="00C75074" w:rsidRDefault="00250FF4" w:rsidP="00250FF4">
            <w:r>
              <w:t>52.0%</w:t>
            </w:r>
          </w:p>
        </w:tc>
        <w:tc>
          <w:tcPr>
            <w:tcW w:w="1864" w:type="dxa"/>
          </w:tcPr>
          <w:p w14:paraId="4C930E0C" w14:textId="3932B7C3" w:rsidR="00250FF4" w:rsidRPr="00C75074" w:rsidRDefault="00250FF4" w:rsidP="00250FF4">
            <w:r>
              <w:t>KRAS</w:t>
            </w:r>
          </w:p>
        </w:tc>
        <w:tc>
          <w:tcPr>
            <w:tcW w:w="1911" w:type="dxa"/>
          </w:tcPr>
          <w:p w14:paraId="408EB83B" w14:textId="31E02669" w:rsidR="00250FF4" w:rsidRPr="00C75074" w:rsidRDefault="00250FF4" w:rsidP="00250FF4">
            <w:r>
              <w:t>Other</w:t>
            </w:r>
          </w:p>
        </w:tc>
        <w:tc>
          <w:tcPr>
            <w:tcW w:w="1138" w:type="dxa"/>
          </w:tcPr>
          <w:p w14:paraId="3E3E800F" w14:textId="77777777" w:rsidR="00250FF4" w:rsidRPr="00C75074" w:rsidRDefault="00250FF4" w:rsidP="003B68EF">
            <w:pPr>
              <w:jc w:val="center"/>
            </w:pPr>
          </w:p>
        </w:tc>
      </w:tr>
      <w:tr w:rsidR="00250FF4" w:rsidRPr="00C75074" w14:paraId="54882B9B" w14:textId="77777777" w:rsidTr="003B68EF">
        <w:trPr>
          <w:trHeight w:val="457"/>
        </w:trPr>
        <w:tc>
          <w:tcPr>
            <w:tcW w:w="1975" w:type="dxa"/>
          </w:tcPr>
          <w:p w14:paraId="61C93A22" w14:textId="79D9F4DA" w:rsidR="00250FF4" w:rsidRDefault="00250FF4" w:rsidP="00250FF4">
            <w:r>
              <w:t>Goldstein, 2014</w:t>
            </w:r>
            <w:r w:rsidR="004C461F">
              <w:fldChar w:fldCharType="begin">
                <w:fldData xml:space="preserve">PEVuZE5vdGU+PENpdGU+PEF1dGhvcj5Hb2xkc3RlaW48L0F1dGhvcj48WWVhcj4yMDE0PC9ZZWFy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</w:fldData>
              </w:fldChar>
            </w:r>
            <w:r w:rsidR="004C461F">
              <w:instrText xml:space="preserve"> ADDIN EN.CITE </w:instrText>
            </w:r>
            <w:r w:rsidR="004C461F">
              <w:fldChar w:fldCharType="begin">
                <w:fldData xml:space="preserve">PEVuZE5vdGU+PENpdGU+PEF1dGhvcj5Hb2xkc3RlaW48L0F1dGhvcj48WWVhcj4yMDE0PC9ZZWFy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</w:fldData>
              </w:fldChar>
            </w:r>
            <w:r w:rsidR="004C461F">
              <w:instrText xml:space="preserve"> ADDIN EN.CITE.DATA </w:instrText>
            </w:r>
            <w:r w:rsidR="004C461F">
              <w:fldChar w:fldCharType="end"/>
            </w:r>
            <w:r w:rsidR="004C461F">
              <w:fldChar w:fldCharType="separate"/>
            </w:r>
            <w:r w:rsidR="004C461F" w:rsidRPr="004C461F">
              <w:rPr>
                <w:noProof/>
                <w:vertAlign w:val="superscript"/>
              </w:rPr>
              <w:t>68</w:t>
            </w:r>
            <w:r w:rsidR="004C461F">
              <w:fldChar w:fldCharType="end"/>
            </w:r>
          </w:p>
        </w:tc>
        <w:tc>
          <w:tcPr>
            <w:tcW w:w="2250" w:type="dxa"/>
          </w:tcPr>
          <w:p w14:paraId="7FC80E9A" w14:textId="18A79052" w:rsidR="00250FF4" w:rsidRPr="00C75074" w:rsidRDefault="00250FF4" w:rsidP="00250FF4">
            <w:r w:rsidRPr="00A27F62">
              <w:t>Retrospective observational</w:t>
            </w:r>
          </w:p>
        </w:tc>
        <w:tc>
          <w:tcPr>
            <w:tcW w:w="1462" w:type="dxa"/>
          </w:tcPr>
          <w:p w14:paraId="38E52B7F" w14:textId="75A9832E" w:rsidR="00250FF4" w:rsidRPr="00C75074" w:rsidRDefault="00250FF4" w:rsidP="00250FF4">
            <w:r>
              <w:t>Multicountry</w:t>
            </w:r>
          </w:p>
        </w:tc>
        <w:tc>
          <w:tcPr>
            <w:tcW w:w="763" w:type="dxa"/>
          </w:tcPr>
          <w:p w14:paraId="4AC28339" w14:textId="55270DD6" w:rsidR="00250FF4" w:rsidRPr="00C75074" w:rsidRDefault="00250FF4" w:rsidP="00250FF4">
            <w:r>
              <w:t>47</w:t>
            </w:r>
          </w:p>
        </w:tc>
        <w:tc>
          <w:tcPr>
            <w:tcW w:w="918" w:type="dxa"/>
          </w:tcPr>
          <w:p w14:paraId="2A8ACBE2" w14:textId="660B3064" w:rsidR="00250FF4" w:rsidRPr="00C75074" w:rsidRDefault="00250FF4" w:rsidP="00250FF4">
            <w:r>
              <w:t>67</w:t>
            </w:r>
          </w:p>
        </w:tc>
        <w:tc>
          <w:tcPr>
            <w:tcW w:w="764" w:type="dxa"/>
          </w:tcPr>
          <w:p w14:paraId="29BC7691" w14:textId="7378A926" w:rsidR="00250FF4" w:rsidRPr="00C75074" w:rsidRDefault="00250FF4" w:rsidP="00250FF4">
            <w:r>
              <w:t>42.0%</w:t>
            </w:r>
          </w:p>
        </w:tc>
        <w:tc>
          <w:tcPr>
            <w:tcW w:w="1864" w:type="dxa"/>
          </w:tcPr>
          <w:p w14:paraId="3E1D6DDF" w14:textId="00330439" w:rsidR="00250FF4" w:rsidRPr="00C75074" w:rsidRDefault="00250FF4" w:rsidP="00250FF4">
            <w:r>
              <w:t>BRAF</w:t>
            </w:r>
          </w:p>
        </w:tc>
        <w:tc>
          <w:tcPr>
            <w:tcW w:w="1911" w:type="dxa"/>
          </w:tcPr>
          <w:p w14:paraId="0A0CCBA6" w14:textId="29BCA274" w:rsidR="00250FF4" w:rsidRPr="00C75074" w:rsidRDefault="00250FF4" w:rsidP="00250FF4">
            <w:r>
              <w:t>MAS-PCR</w:t>
            </w:r>
          </w:p>
        </w:tc>
        <w:tc>
          <w:tcPr>
            <w:tcW w:w="1138" w:type="dxa"/>
          </w:tcPr>
          <w:p w14:paraId="27ED454C" w14:textId="561521B4" w:rsidR="00250FF4" w:rsidRPr="00C75074" w:rsidRDefault="009D45E4" w:rsidP="003B68EF">
            <w:pPr>
              <w:jc w:val="center"/>
            </w:pPr>
            <w:r>
              <w:t>Y</w:t>
            </w:r>
          </w:p>
        </w:tc>
      </w:tr>
      <w:tr w:rsidR="00250FF4" w:rsidRPr="00C75074" w14:paraId="79B068FA" w14:textId="77777777" w:rsidTr="003B68EF">
        <w:trPr>
          <w:trHeight w:val="457"/>
        </w:trPr>
        <w:tc>
          <w:tcPr>
            <w:tcW w:w="1975" w:type="dxa"/>
          </w:tcPr>
          <w:p w14:paraId="38B8C241" w14:textId="1197A853" w:rsidR="00250FF4" w:rsidRDefault="00250FF4" w:rsidP="00250FF4">
            <w:r>
              <w:lastRenderedPageBreak/>
              <w:t>Goncalves, 2008</w:t>
            </w:r>
            <w:r w:rsidR="004C461F">
              <w:fldChar w:fldCharType="begin">
                <w:fldData xml:space="preserve">PEVuZE5vdGU+PENpdGU+PEF1dGhvcj5Hb25jYWx2ZXM8L0F1dGhvcj48WWVhcj4yMDA4PC9ZZWFy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==
</w:fldData>
              </w:fldChar>
            </w:r>
            <w:r w:rsidR="004C461F">
              <w:instrText xml:space="preserve"> ADDIN EN.CITE </w:instrText>
            </w:r>
            <w:r w:rsidR="004C461F">
              <w:fldChar w:fldCharType="begin">
                <w:fldData xml:space="preserve">PEVuZE5vdGU+PENpdGU+PEF1dGhvcj5Hb25jYWx2ZXM8L0F1dGhvcj48WWVhcj4yMDA4PC9ZZWFy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==
</w:fldData>
              </w:fldChar>
            </w:r>
            <w:r w:rsidR="004C461F">
              <w:instrText xml:space="preserve"> ADDIN EN.CITE.DATA </w:instrText>
            </w:r>
            <w:r w:rsidR="004C461F">
              <w:fldChar w:fldCharType="end"/>
            </w:r>
            <w:r w:rsidR="004C461F">
              <w:fldChar w:fldCharType="separate"/>
            </w:r>
            <w:r w:rsidR="004C461F" w:rsidRPr="004C461F">
              <w:rPr>
                <w:noProof/>
                <w:vertAlign w:val="superscript"/>
              </w:rPr>
              <w:t>69</w:t>
            </w:r>
            <w:r w:rsidR="004C461F">
              <w:fldChar w:fldCharType="end"/>
            </w:r>
          </w:p>
        </w:tc>
        <w:tc>
          <w:tcPr>
            <w:tcW w:w="2250" w:type="dxa"/>
          </w:tcPr>
          <w:p w14:paraId="23010491" w14:textId="6F586577" w:rsidR="00250FF4" w:rsidRPr="00C75074" w:rsidRDefault="00250FF4" w:rsidP="00250FF4">
            <w:r w:rsidRPr="00A27F62">
              <w:t>Retrospective observational</w:t>
            </w:r>
          </w:p>
        </w:tc>
        <w:tc>
          <w:tcPr>
            <w:tcW w:w="1462" w:type="dxa"/>
          </w:tcPr>
          <w:p w14:paraId="7918F70E" w14:textId="7A69759E" w:rsidR="00250FF4" w:rsidRPr="00C75074" w:rsidRDefault="00250FF4" w:rsidP="00250FF4">
            <w:r>
              <w:t>France</w:t>
            </w:r>
          </w:p>
        </w:tc>
        <w:tc>
          <w:tcPr>
            <w:tcW w:w="763" w:type="dxa"/>
          </w:tcPr>
          <w:p w14:paraId="4DCABFC2" w14:textId="09003526" w:rsidR="00250FF4" w:rsidRPr="00C75074" w:rsidRDefault="00250FF4" w:rsidP="00250FF4">
            <w:r>
              <w:t>32</w:t>
            </w:r>
          </w:p>
        </w:tc>
        <w:tc>
          <w:tcPr>
            <w:tcW w:w="918" w:type="dxa"/>
          </w:tcPr>
          <w:p w14:paraId="76AB66CD" w14:textId="49ECF19C" w:rsidR="00250FF4" w:rsidRPr="00C75074" w:rsidRDefault="00250FF4" w:rsidP="00250FF4">
            <w:r>
              <w:t>58</w:t>
            </w:r>
          </w:p>
        </w:tc>
        <w:tc>
          <w:tcPr>
            <w:tcW w:w="764" w:type="dxa"/>
          </w:tcPr>
          <w:p w14:paraId="2893C361" w14:textId="4A9CC681" w:rsidR="00250FF4" w:rsidRPr="00C75074" w:rsidRDefault="00250FF4" w:rsidP="00250FF4">
            <w:r>
              <w:t>50.0%</w:t>
            </w:r>
          </w:p>
        </w:tc>
        <w:tc>
          <w:tcPr>
            <w:tcW w:w="1864" w:type="dxa"/>
          </w:tcPr>
          <w:p w14:paraId="47BB3249" w14:textId="7E38DB61" w:rsidR="00250FF4" w:rsidRPr="00C75074" w:rsidRDefault="00250FF4" w:rsidP="00250FF4">
            <w:r>
              <w:t>KRAS</w:t>
            </w:r>
          </w:p>
        </w:tc>
        <w:tc>
          <w:tcPr>
            <w:tcW w:w="1911" w:type="dxa"/>
          </w:tcPr>
          <w:p w14:paraId="7384F062" w14:textId="4FBB7545" w:rsidR="00250FF4" w:rsidRPr="00C75074" w:rsidRDefault="00250FF4" w:rsidP="00250FF4">
            <w:r>
              <w:t>S/D</w:t>
            </w:r>
          </w:p>
        </w:tc>
        <w:tc>
          <w:tcPr>
            <w:tcW w:w="1138" w:type="dxa"/>
          </w:tcPr>
          <w:p w14:paraId="4E06E5F3" w14:textId="03BAD507" w:rsidR="00250FF4" w:rsidRPr="00C75074" w:rsidRDefault="009D45E4" w:rsidP="003B68EF">
            <w:pPr>
              <w:jc w:val="center"/>
            </w:pPr>
            <w:r>
              <w:t>Y</w:t>
            </w:r>
          </w:p>
        </w:tc>
      </w:tr>
      <w:tr w:rsidR="00250FF4" w:rsidRPr="00C75074" w14:paraId="6B618E98" w14:textId="77777777" w:rsidTr="003B68EF">
        <w:trPr>
          <w:trHeight w:val="457"/>
        </w:trPr>
        <w:tc>
          <w:tcPr>
            <w:tcW w:w="1975" w:type="dxa"/>
          </w:tcPr>
          <w:p w14:paraId="0F27DF48" w14:textId="4A43C05E" w:rsidR="00250FF4" w:rsidRDefault="00250FF4" w:rsidP="00250FF4">
            <w:r>
              <w:t>Graziano, 2010</w:t>
            </w:r>
            <w:r w:rsidR="004C461F">
              <w:fldChar w:fldCharType="begin">
                <w:fldData xml:space="preserve">PEVuZE5vdGU+PENpdGU+PEF1dGhvcj5HcmF6aWFubzwvQXV0aG9yPjxZZWFyPjIwMTA8L1llYXI+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</w:fldData>
              </w:fldChar>
            </w:r>
            <w:r w:rsidR="004C461F">
              <w:instrText xml:space="preserve"> ADDIN EN.CITE </w:instrText>
            </w:r>
            <w:r w:rsidR="004C461F">
              <w:fldChar w:fldCharType="begin">
                <w:fldData xml:space="preserve">PEVuZE5vdGU+PENpdGU+PEF1dGhvcj5HcmF6aWFubzwvQXV0aG9yPjxZZWFyPjIwMTA8L1llYXI+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</w:fldData>
              </w:fldChar>
            </w:r>
            <w:r w:rsidR="004C461F">
              <w:instrText xml:space="preserve"> ADDIN EN.CITE.DATA </w:instrText>
            </w:r>
            <w:r w:rsidR="004C461F">
              <w:fldChar w:fldCharType="end"/>
            </w:r>
            <w:r w:rsidR="004C461F">
              <w:fldChar w:fldCharType="separate"/>
            </w:r>
            <w:r w:rsidR="004C461F" w:rsidRPr="004C461F">
              <w:rPr>
                <w:noProof/>
                <w:vertAlign w:val="superscript"/>
              </w:rPr>
              <w:t>70</w:t>
            </w:r>
            <w:r w:rsidR="004C461F">
              <w:fldChar w:fldCharType="end"/>
            </w:r>
          </w:p>
        </w:tc>
        <w:tc>
          <w:tcPr>
            <w:tcW w:w="2250" w:type="dxa"/>
          </w:tcPr>
          <w:p w14:paraId="07AD9684" w14:textId="2D39719B" w:rsidR="00250FF4" w:rsidRPr="00C75074" w:rsidRDefault="00250FF4" w:rsidP="00250FF4">
            <w:r w:rsidRPr="00A27F62">
              <w:t>Retrospective observational</w:t>
            </w:r>
          </w:p>
        </w:tc>
        <w:tc>
          <w:tcPr>
            <w:tcW w:w="1462" w:type="dxa"/>
          </w:tcPr>
          <w:p w14:paraId="2973F2C3" w14:textId="6FC121CF" w:rsidR="00250FF4" w:rsidRPr="00C75074" w:rsidRDefault="00250FF4" w:rsidP="00250FF4">
            <w:r>
              <w:t>Italy</w:t>
            </w:r>
          </w:p>
        </w:tc>
        <w:tc>
          <w:tcPr>
            <w:tcW w:w="763" w:type="dxa"/>
          </w:tcPr>
          <w:p w14:paraId="6034EE24" w14:textId="4B2D103A" w:rsidR="00250FF4" w:rsidRPr="00C75074" w:rsidRDefault="00250FF4" w:rsidP="00250FF4">
            <w:r>
              <w:t>134</w:t>
            </w:r>
          </w:p>
        </w:tc>
        <w:tc>
          <w:tcPr>
            <w:tcW w:w="918" w:type="dxa"/>
          </w:tcPr>
          <w:p w14:paraId="587128B4" w14:textId="1DF5F41F" w:rsidR="00250FF4" w:rsidRPr="00C75074" w:rsidRDefault="00250FF4" w:rsidP="00250FF4">
            <w:r>
              <w:t>65</w:t>
            </w:r>
          </w:p>
        </w:tc>
        <w:tc>
          <w:tcPr>
            <w:tcW w:w="764" w:type="dxa"/>
          </w:tcPr>
          <w:p w14:paraId="083353AA" w14:textId="5686391D" w:rsidR="00250FF4" w:rsidRPr="00C75074" w:rsidRDefault="00250FF4" w:rsidP="00250FF4">
            <w:r>
              <w:t>54.0%</w:t>
            </w:r>
          </w:p>
        </w:tc>
        <w:tc>
          <w:tcPr>
            <w:tcW w:w="1864" w:type="dxa"/>
          </w:tcPr>
          <w:p w14:paraId="341D652B" w14:textId="2498C757" w:rsidR="00250FF4" w:rsidRPr="00C75074" w:rsidRDefault="00250FF4" w:rsidP="00250FF4">
            <w:r>
              <w:t>KRAS, BRAF</w:t>
            </w:r>
          </w:p>
        </w:tc>
        <w:tc>
          <w:tcPr>
            <w:tcW w:w="1911" w:type="dxa"/>
          </w:tcPr>
          <w:p w14:paraId="66BEF63D" w14:textId="067554C8" w:rsidR="00250FF4" w:rsidRPr="00C75074" w:rsidRDefault="00250FF4" w:rsidP="00250FF4">
            <w:r>
              <w:t>Pyro</w:t>
            </w:r>
          </w:p>
        </w:tc>
        <w:tc>
          <w:tcPr>
            <w:tcW w:w="1138" w:type="dxa"/>
          </w:tcPr>
          <w:p w14:paraId="46F97746" w14:textId="318B30D4" w:rsidR="00250FF4" w:rsidRPr="00C75074" w:rsidRDefault="009D45E4" w:rsidP="003B68EF">
            <w:pPr>
              <w:jc w:val="center"/>
            </w:pPr>
            <w:r>
              <w:t>Y</w:t>
            </w:r>
          </w:p>
        </w:tc>
      </w:tr>
      <w:tr w:rsidR="00250FF4" w:rsidRPr="00C75074" w14:paraId="4088840A" w14:textId="77777777" w:rsidTr="003B68EF">
        <w:trPr>
          <w:trHeight w:val="457"/>
        </w:trPr>
        <w:tc>
          <w:tcPr>
            <w:tcW w:w="1975" w:type="dxa"/>
          </w:tcPr>
          <w:p w14:paraId="3A5CC0AC" w14:textId="29058687" w:rsidR="00250FF4" w:rsidRDefault="00250FF4" w:rsidP="00250FF4">
            <w:r>
              <w:t>Guedes, 2013</w:t>
            </w:r>
            <w:r w:rsidR="004C461F">
              <w:fldChar w:fldCharType="begin">
                <w:fldData xml:space="preserve">PEVuZE5vdGU+PENpdGU+PEF1dGhvcj5HdWVkZXM8L0F1dGhvcj48WWVhcj4yMDEzPC9ZZWFyPjxS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</w:fldData>
              </w:fldChar>
            </w:r>
            <w:r w:rsidR="004C461F">
              <w:instrText xml:space="preserve"> ADDIN EN.CITE </w:instrText>
            </w:r>
            <w:r w:rsidR="004C461F">
              <w:fldChar w:fldCharType="begin">
                <w:fldData xml:space="preserve">PEVuZE5vdGU+PENpdGU+PEF1dGhvcj5HdWVkZXM8L0F1dGhvcj48WWVhcj4yMDEzPC9ZZWFyPjxS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</w:fldData>
              </w:fldChar>
            </w:r>
            <w:r w:rsidR="004C461F">
              <w:instrText xml:space="preserve"> ADDIN EN.CITE.DATA </w:instrText>
            </w:r>
            <w:r w:rsidR="004C461F">
              <w:fldChar w:fldCharType="end"/>
            </w:r>
            <w:r w:rsidR="004C461F">
              <w:fldChar w:fldCharType="separate"/>
            </w:r>
            <w:r w:rsidR="004C461F" w:rsidRPr="004C461F">
              <w:rPr>
                <w:noProof/>
                <w:vertAlign w:val="superscript"/>
              </w:rPr>
              <w:t>71</w:t>
            </w:r>
            <w:r w:rsidR="004C461F">
              <w:fldChar w:fldCharType="end"/>
            </w:r>
          </w:p>
        </w:tc>
        <w:tc>
          <w:tcPr>
            <w:tcW w:w="2250" w:type="dxa"/>
          </w:tcPr>
          <w:p w14:paraId="13585FF4" w14:textId="2D92B908" w:rsidR="00250FF4" w:rsidRPr="00A27F62" w:rsidRDefault="00250FF4" w:rsidP="00250FF4">
            <w:r>
              <w:t>Retrospective observational</w:t>
            </w:r>
          </w:p>
        </w:tc>
        <w:tc>
          <w:tcPr>
            <w:tcW w:w="1462" w:type="dxa"/>
          </w:tcPr>
          <w:p w14:paraId="4065C279" w14:textId="3717DBC6" w:rsidR="00250FF4" w:rsidRDefault="00250FF4" w:rsidP="00250FF4">
            <w:r>
              <w:t>Portugal</w:t>
            </w:r>
          </w:p>
        </w:tc>
        <w:tc>
          <w:tcPr>
            <w:tcW w:w="763" w:type="dxa"/>
          </w:tcPr>
          <w:p w14:paraId="1AE26397" w14:textId="287FAD55" w:rsidR="00250FF4" w:rsidRDefault="00250FF4" w:rsidP="00250FF4">
            <w:r>
              <w:t>201</w:t>
            </w:r>
          </w:p>
        </w:tc>
        <w:tc>
          <w:tcPr>
            <w:tcW w:w="918" w:type="dxa"/>
          </w:tcPr>
          <w:p w14:paraId="7A136434" w14:textId="1E9B2857" w:rsidR="00250FF4" w:rsidRDefault="00250FF4" w:rsidP="00250FF4">
            <w:r>
              <w:t>NR</w:t>
            </w:r>
          </w:p>
        </w:tc>
        <w:tc>
          <w:tcPr>
            <w:tcW w:w="764" w:type="dxa"/>
          </w:tcPr>
          <w:p w14:paraId="54F8229D" w14:textId="3017986A" w:rsidR="00250FF4" w:rsidRDefault="00250FF4" w:rsidP="00250FF4">
            <w:r>
              <w:t>NR</w:t>
            </w:r>
          </w:p>
        </w:tc>
        <w:tc>
          <w:tcPr>
            <w:tcW w:w="1864" w:type="dxa"/>
          </w:tcPr>
          <w:p w14:paraId="4E54C776" w14:textId="71292057" w:rsidR="00250FF4" w:rsidRDefault="00250FF4" w:rsidP="00250FF4">
            <w:r>
              <w:t>KRAS, BRAF</w:t>
            </w:r>
          </w:p>
        </w:tc>
        <w:tc>
          <w:tcPr>
            <w:tcW w:w="1911" w:type="dxa"/>
          </w:tcPr>
          <w:p w14:paraId="2574DF52" w14:textId="1F57CD98" w:rsidR="00250FF4" w:rsidRDefault="00250FF4" w:rsidP="00250FF4">
            <w:r>
              <w:t>HRM, S/D</w:t>
            </w:r>
          </w:p>
        </w:tc>
        <w:tc>
          <w:tcPr>
            <w:tcW w:w="1138" w:type="dxa"/>
          </w:tcPr>
          <w:p w14:paraId="0FA82462" w14:textId="77777777" w:rsidR="00250FF4" w:rsidRPr="00C75074" w:rsidRDefault="00250FF4" w:rsidP="003B68EF">
            <w:pPr>
              <w:jc w:val="center"/>
            </w:pPr>
          </w:p>
        </w:tc>
      </w:tr>
      <w:tr w:rsidR="00250FF4" w:rsidRPr="00C75074" w14:paraId="51B75B3D" w14:textId="77777777" w:rsidTr="003B68EF">
        <w:trPr>
          <w:trHeight w:val="457"/>
        </w:trPr>
        <w:tc>
          <w:tcPr>
            <w:tcW w:w="1975" w:type="dxa"/>
          </w:tcPr>
          <w:p w14:paraId="12196887" w14:textId="16809358" w:rsidR="00250FF4" w:rsidRDefault="00250FF4" w:rsidP="00250FF4">
            <w:r>
              <w:t>Gumus, 2015</w:t>
            </w:r>
            <w:r w:rsidR="004C461F">
              <w:fldChar w:fldCharType="begin"/>
            </w:r>
            <w:r w:rsidR="004C461F">
              <w:instrText xml:space="preserve"> ADDIN EN.CITE &lt;EndNote&gt;&lt;Cite&gt;&lt;Author&gt;Gumus&lt;/Author&gt;&lt;Year&gt;2015&lt;/Year&gt;&lt;RecNum&gt;574&lt;/RecNum&gt;&lt;DisplayText&gt;&lt;style face="superscript"&gt;72&lt;/style&gt;&lt;/DisplayText&gt;&lt;record&gt;&lt;rec-number&gt;574&lt;/rec-number&gt;&lt;foreign-keys&gt;&lt;key app="EN" db-id="r525zwt2l9ewpgew5a2x9rx0redwzaafzrdx" timestamp="1522343327"&gt;574&lt;/key&gt;&lt;/foreign-keys&gt;&lt;ref-type name="Journal Article"&gt;17&lt;/ref-type&gt;&lt;contributors&gt;&lt;authors&gt;&lt;author&gt;Gumus, M.&lt;/author&gt;&lt;author&gt;Dane, F.&lt;/author&gt;&lt;author&gt;Karabulut, B.&lt;/author&gt;&lt;author&gt;Uygun, K.&lt;/author&gt;&lt;author&gt;Aydin, K.&lt;/author&gt;&lt;author&gt;et al.&lt;/author&gt;&lt;/authors&gt;&lt;/contributors&gt;&lt;titles&gt;&lt;title&gt;Results of observational study to determine K-ras mutation rates in 2458 patients with metastatic colorectal cancer in Turkey (TURKRAS Study)&lt;/title&gt;&lt;secondary-title&gt;Journal of Clinical Oncology&lt;/secondary-title&gt;&lt;/titles&gt;&lt;periodical&gt;&lt;full-title&gt;Journal of Clinical Oncology&lt;/full-title&gt;&lt;/periodical&gt;&lt;pages&gt;e14516-e14516&lt;/pages&gt;&lt;volume&gt;33&lt;/volume&gt;&lt;number&gt;15_suppl&lt;/number&gt;&lt;dates&gt;&lt;year&gt;2015&lt;/year&gt;&lt;/dates&gt;&lt;urls&gt;&lt;related-urls&gt;&lt;url&gt;http://ascopubs.org/doi/abs/10.1200/jco.2015.33.15_suppl.e14516&lt;/url&gt;&lt;/related-urls&gt;&lt;/urls&gt;&lt;electronic-resource-num&gt;10.1200/jco.2015.33.15_suppl.e14516&lt;/electronic-resource-num&gt;&lt;/record&gt;&lt;/Cite&gt;&lt;/EndNote&gt;</w:instrText>
            </w:r>
            <w:r w:rsidR="004C461F">
              <w:fldChar w:fldCharType="separate"/>
            </w:r>
            <w:r w:rsidR="004C461F" w:rsidRPr="004C461F">
              <w:rPr>
                <w:noProof/>
                <w:vertAlign w:val="superscript"/>
              </w:rPr>
              <w:t>72</w:t>
            </w:r>
            <w:r w:rsidR="004C461F">
              <w:fldChar w:fldCharType="end"/>
            </w:r>
          </w:p>
        </w:tc>
        <w:tc>
          <w:tcPr>
            <w:tcW w:w="2250" w:type="dxa"/>
          </w:tcPr>
          <w:p w14:paraId="73CBB312" w14:textId="37807370" w:rsidR="00250FF4" w:rsidRPr="00A27F62" w:rsidRDefault="00250FF4" w:rsidP="00250FF4">
            <w:r>
              <w:t>Prospective observational</w:t>
            </w:r>
            <w:r w:rsidR="00F71A34">
              <w:t xml:space="preserve"> (TURKRAS)</w:t>
            </w:r>
          </w:p>
        </w:tc>
        <w:tc>
          <w:tcPr>
            <w:tcW w:w="1462" w:type="dxa"/>
          </w:tcPr>
          <w:p w14:paraId="68A1A3EF" w14:textId="4E1DE7F1" w:rsidR="00250FF4" w:rsidRDefault="00250FF4" w:rsidP="00250FF4">
            <w:r>
              <w:t>Turkey</w:t>
            </w:r>
          </w:p>
        </w:tc>
        <w:tc>
          <w:tcPr>
            <w:tcW w:w="763" w:type="dxa"/>
          </w:tcPr>
          <w:p w14:paraId="1C1B0555" w14:textId="25EBCC7B" w:rsidR="00250FF4" w:rsidRDefault="00250FF4" w:rsidP="00250FF4">
            <w:r>
              <w:t>2458</w:t>
            </w:r>
          </w:p>
        </w:tc>
        <w:tc>
          <w:tcPr>
            <w:tcW w:w="918" w:type="dxa"/>
          </w:tcPr>
          <w:p w14:paraId="53A84ADF" w14:textId="3150AE1F" w:rsidR="00250FF4" w:rsidRDefault="00250FF4" w:rsidP="00250FF4">
            <w:r>
              <w:t>NR</w:t>
            </w:r>
          </w:p>
        </w:tc>
        <w:tc>
          <w:tcPr>
            <w:tcW w:w="764" w:type="dxa"/>
          </w:tcPr>
          <w:p w14:paraId="7A4D214E" w14:textId="219C2475" w:rsidR="00250FF4" w:rsidRDefault="00250FF4" w:rsidP="00250FF4">
            <w:r>
              <w:t>61.2%</w:t>
            </w:r>
          </w:p>
        </w:tc>
        <w:tc>
          <w:tcPr>
            <w:tcW w:w="1864" w:type="dxa"/>
          </w:tcPr>
          <w:p w14:paraId="7C03946F" w14:textId="7250E0B5" w:rsidR="00250FF4" w:rsidRDefault="00250FF4" w:rsidP="00250FF4">
            <w:r>
              <w:t>KRAS</w:t>
            </w:r>
          </w:p>
        </w:tc>
        <w:tc>
          <w:tcPr>
            <w:tcW w:w="1911" w:type="dxa"/>
          </w:tcPr>
          <w:p w14:paraId="30626421" w14:textId="72D55F07" w:rsidR="00250FF4" w:rsidRDefault="00250FF4" w:rsidP="00250FF4">
            <w:r>
              <w:t>MMA</w:t>
            </w:r>
          </w:p>
        </w:tc>
        <w:tc>
          <w:tcPr>
            <w:tcW w:w="1138" w:type="dxa"/>
          </w:tcPr>
          <w:p w14:paraId="49A81EEE" w14:textId="77777777" w:rsidR="00250FF4" w:rsidRPr="00C75074" w:rsidRDefault="00250FF4" w:rsidP="003B68EF">
            <w:pPr>
              <w:jc w:val="center"/>
            </w:pPr>
          </w:p>
        </w:tc>
      </w:tr>
      <w:tr w:rsidR="00250FF4" w:rsidRPr="00C75074" w14:paraId="69FF1410" w14:textId="77777777" w:rsidTr="003B68EF">
        <w:trPr>
          <w:trHeight w:val="457"/>
        </w:trPr>
        <w:tc>
          <w:tcPr>
            <w:tcW w:w="1975" w:type="dxa"/>
          </w:tcPr>
          <w:p w14:paraId="11244237" w14:textId="4F649374" w:rsidR="00250FF4" w:rsidRDefault="00250FF4" w:rsidP="00250FF4">
            <w:r>
              <w:t>Harbison, 2013</w:t>
            </w:r>
            <w:r w:rsidR="004C461F">
              <w:fldChar w:fldCharType="begin">
                <w:fldData xml:space="preserve">PEVuZE5vdGU+PENpdGU+PEF1dGhvcj5IYXJiaXNvbjwvQXV0aG9yPjxZZWFyPjIwMTM8L1llYXI+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</w:fldData>
              </w:fldChar>
            </w:r>
            <w:r w:rsidR="004C461F">
              <w:instrText xml:space="preserve"> ADDIN EN.CITE </w:instrText>
            </w:r>
            <w:r w:rsidR="004C461F">
              <w:fldChar w:fldCharType="begin">
                <w:fldData xml:space="preserve">PEVuZE5vdGU+PENpdGU+PEF1dGhvcj5IYXJiaXNvbjwvQXV0aG9yPjxZZWFyPjIwMTM8L1llYXI+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</w:fldData>
              </w:fldChar>
            </w:r>
            <w:r w:rsidR="004C461F">
              <w:instrText xml:space="preserve"> ADDIN EN.CITE.DATA </w:instrText>
            </w:r>
            <w:r w:rsidR="004C461F">
              <w:fldChar w:fldCharType="end"/>
            </w:r>
            <w:r w:rsidR="004C461F">
              <w:fldChar w:fldCharType="separate"/>
            </w:r>
            <w:r w:rsidR="004C461F" w:rsidRPr="004C461F">
              <w:rPr>
                <w:noProof/>
                <w:vertAlign w:val="superscript"/>
              </w:rPr>
              <w:t>73</w:t>
            </w:r>
            <w:r w:rsidR="004C461F">
              <w:fldChar w:fldCharType="end"/>
            </w:r>
          </w:p>
        </w:tc>
        <w:tc>
          <w:tcPr>
            <w:tcW w:w="2250" w:type="dxa"/>
          </w:tcPr>
          <w:p w14:paraId="370CE8C2" w14:textId="52ABADBE" w:rsidR="00250FF4" w:rsidRPr="00C75074" w:rsidRDefault="00250FF4" w:rsidP="00250FF4">
            <w:r>
              <w:t>RCT</w:t>
            </w:r>
            <w:r w:rsidR="00177B36">
              <w:t xml:space="preserve"> (CRYSTAL)</w:t>
            </w:r>
          </w:p>
        </w:tc>
        <w:tc>
          <w:tcPr>
            <w:tcW w:w="1462" w:type="dxa"/>
          </w:tcPr>
          <w:p w14:paraId="054A3DD6" w14:textId="797C4667" w:rsidR="00250FF4" w:rsidRPr="00C75074" w:rsidRDefault="00250FF4" w:rsidP="00250FF4">
            <w:r>
              <w:t>Multicountry</w:t>
            </w:r>
          </w:p>
        </w:tc>
        <w:tc>
          <w:tcPr>
            <w:tcW w:w="763" w:type="dxa"/>
          </w:tcPr>
          <w:p w14:paraId="0C32E8AD" w14:textId="3F8695B2" w:rsidR="00250FF4" w:rsidRPr="00C75074" w:rsidRDefault="00250FF4" w:rsidP="00250FF4">
            <w:r>
              <w:t>228</w:t>
            </w:r>
          </w:p>
        </w:tc>
        <w:tc>
          <w:tcPr>
            <w:tcW w:w="918" w:type="dxa"/>
          </w:tcPr>
          <w:p w14:paraId="1814F597" w14:textId="465C91F7" w:rsidR="00250FF4" w:rsidRPr="00C75074" w:rsidRDefault="00250FF4" w:rsidP="00250FF4">
            <w:r>
              <w:t>63.4</w:t>
            </w:r>
          </w:p>
        </w:tc>
        <w:tc>
          <w:tcPr>
            <w:tcW w:w="764" w:type="dxa"/>
          </w:tcPr>
          <w:p w14:paraId="771E52EE" w14:textId="42624A93" w:rsidR="00250FF4" w:rsidRPr="00C75074" w:rsidRDefault="00250FF4" w:rsidP="00250FF4">
            <w:r>
              <w:t>64.9%</w:t>
            </w:r>
          </w:p>
        </w:tc>
        <w:tc>
          <w:tcPr>
            <w:tcW w:w="1864" w:type="dxa"/>
          </w:tcPr>
          <w:p w14:paraId="616073B0" w14:textId="670FE061" w:rsidR="00250FF4" w:rsidRPr="00C75074" w:rsidRDefault="00250FF4" w:rsidP="00250FF4">
            <w:r>
              <w:t>KRAS</w:t>
            </w:r>
          </w:p>
        </w:tc>
        <w:tc>
          <w:tcPr>
            <w:tcW w:w="1911" w:type="dxa"/>
          </w:tcPr>
          <w:p w14:paraId="4C431143" w14:textId="63EC2A9F" w:rsidR="00250FF4" w:rsidRPr="00C75074" w:rsidRDefault="00250FF4" w:rsidP="00250FF4">
            <w:r>
              <w:t>MAS-PCR</w:t>
            </w:r>
          </w:p>
        </w:tc>
        <w:tc>
          <w:tcPr>
            <w:tcW w:w="1138" w:type="dxa"/>
          </w:tcPr>
          <w:p w14:paraId="43FA0783" w14:textId="43DD1333" w:rsidR="00250FF4" w:rsidRPr="00C75074" w:rsidRDefault="009D45E4" w:rsidP="003B68EF">
            <w:pPr>
              <w:jc w:val="center"/>
            </w:pPr>
            <w:r>
              <w:t>Y</w:t>
            </w:r>
          </w:p>
        </w:tc>
      </w:tr>
      <w:tr w:rsidR="00250FF4" w:rsidRPr="00C75074" w14:paraId="3FC98921" w14:textId="77777777" w:rsidTr="003B68EF">
        <w:trPr>
          <w:trHeight w:val="457"/>
        </w:trPr>
        <w:tc>
          <w:tcPr>
            <w:tcW w:w="1975" w:type="dxa"/>
          </w:tcPr>
          <w:p w14:paraId="3AB94DCF" w14:textId="4D1834EC" w:rsidR="00250FF4" w:rsidRDefault="00250FF4" w:rsidP="00250FF4">
            <w:r>
              <w:t>Harlé, 2015</w:t>
            </w:r>
            <w:r w:rsidR="004C461F">
              <w:fldChar w:fldCharType="begin">
                <w:fldData xml:space="preserve">PEVuZE5vdGU+PENpdGU+PEF1dGhvcj5IYXJsZTwvQXV0aG9yPjxZZWFyPjIwMTY8L1llYXI+PFJl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</w:fldData>
              </w:fldChar>
            </w:r>
            <w:r w:rsidR="004C461F">
              <w:instrText xml:space="preserve"> ADDIN EN.CITE </w:instrText>
            </w:r>
            <w:r w:rsidR="004C461F">
              <w:fldChar w:fldCharType="begin">
                <w:fldData xml:space="preserve">PEVuZE5vdGU+PENpdGU+PEF1dGhvcj5IYXJsZTwvQXV0aG9yPjxZZWFyPjIwMTY8L1llYXI+PFJl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</w:fldData>
              </w:fldChar>
            </w:r>
            <w:r w:rsidR="004C461F">
              <w:instrText xml:space="preserve"> ADDIN EN.CITE.DATA </w:instrText>
            </w:r>
            <w:r w:rsidR="004C461F">
              <w:fldChar w:fldCharType="end"/>
            </w:r>
            <w:r w:rsidR="004C461F">
              <w:fldChar w:fldCharType="separate"/>
            </w:r>
            <w:r w:rsidR="004C461F" w:rsidRPr="004C461F">
              <w:rPr>
                <w:noProof/>
                <w:vertAlign w:val="superscript"/>
              </w:rPr>
              <w:t>74</w:t>
            </w:r>
            <w:r w:rsidR="004C461F">
              <w:fldChar w:fldCharType="end"/>
            </w:r>
          </w:p>
        </w:tc>
        <w:tc>
          <w:tcPr>
            <w:tcW w:w="2250" w:type="dxa"/>
          </w:tcPr>
          <w:p w14:paraId="71EAC54E" w14:textId="420FB8FF" w:rsidR="00250FF4" w:rsidRDefault="00250FF4" w:rsidP="00250FF4">
            <w:r>
              <w:t>Retrospective observational</w:t>
            </w:r>
          </w:p>
        </w:tc>
        <w:tc>
          <w:tcPr>
            <w:tcW w:w="1462" w:type="dxa"/>
          </w:tcPr>
          <w:p w14:paraId="56A029A3" w14:textId="090529AA" w:rsidR="00250FF4" w:rsidRDefault="00250FF4" w:rsidP="00250FF4">
            <w:r>
              <w:t>France</w:t>
            </w:r>
          </w:p>
        </w:tc>
        <w:tc>
          <w:tcPr>
            <w:tcW w:w="763" w:type="dxa"/>
          </w:tcPr>
          <w:p w14:paraId="596A260F" w14:textId="0A117F36" w:rsidR="00250FF4" w:rsidRDefault="00250FF4" w:rsidP="00250FF4">
            <w:r>
              <w:t>177</w:t>
            </w:r>
          </w:p>
        </w:tc>
        <w:tc>
          <w:tcPr>
            <w:tcW w:w="918" w:type="dxa"/>
          </w:tcPr>
          <w:p w14:paraId="5842F11A" w14:textId="3830CEE8" w:rsidR="00250FF4" w:rsidRDefault="00250FF4" w:rsidP="00250FF4">
            <w:r>
              <w:t>69.2</w:t>
            </w:r>
          </w:p>
        </w:tc>
        <w:tc>
          <w:tcPr>
            <w:tcW w:w="764" w:type="dxa"/>
          </w:tcPr>
          <w:p w14:paraId="1B28629E" w14:textId="46E9208E" w:rsidR="00250FF4" w:rsidRDefault="00250FF4" w:rsidP="00250FF4">
            <w:r>
              <w:t>57.6%</w:t>
            </w:r>
          </w:p>
        </w:tc>
        <w:tc>
          <w:tcPr>
            <w:tcW w:w="1864" w:type="dxa"/>
          </w:tcPr>
          <w:p w14:paraId="775BF7A6" w14:textId="7EFEA49D" w:rsidR="00250FF4" w:rsidRDefault="00250FF4" w:rsidP="00250FF4">
            <w:r>
              <w:t>KRAS, NRAS</w:t>
            </w:r>
          </w:p>
        </w:tc>
        <w:tc>
          <w:tcPr>
            <w:tcW w:w="1911" w:type="dxa"/>
          </w:tcPr>
          <w:p w14:paraId="1E389A9C" w14:textId="16BAA17D" w:rsidR="00250FF4" w:rsidRDefault="00250FF4" w:rsidP="00250FF4">
            <w:r>
              <w:t>Pyro</w:t>
            </w:r>
          </w:p>
        </w:tc>
        <w:tc>
          <w:tcPr>
            <w:tcW w:w="1138" w:type="dxa"/>
          </w:tcPr>
          <w:p w14:paraId="7C901D86" w14:textId="77777777" w:rsidR="00250FF4" w:rsidRPr="00C75074" w:rsidRDefault="00250FF4" w:rsidP="003B68EF">
            <w:pPr>
              <w:jc w:val="center"/>
            </w:pPr>
          </w:p>
        </w:tc>
      </w:tr>
      <w:tr w:rsidR="00250FF4" w:rsidRPr="00C75074" w14:paraId="721A7CB3" w14:textId="77777777" w:rsidTr="003B68EF">
        <w:trPr>
          <w:trHeight w:val="457"/>
        </w:trPr>
        <w:tc>
          <w:tcPr>
            <w:tcW w:w="1975" w:type="dxa"/>
          </w:tcPr>
          <w:p w14:paraId="4D7EC533" w14:textId="6DF4D62A" w:rsidR="00250FF4" w:rsidRDefault="00250FF4" w:rsidP="00250FF4">
            <w:r>
              <w:t>Hecht, 2009</w:t>
            </w:r>
            <w:r w:rsidR="004C461F">
              <w:fldChar w:fldCharType="begin">
                <w:fldData xml:space="preserve">PEVuZE5vdGU+PENpdGU+PEF1dGhvcj5IZWNodDwvQXV0aG9yPjxZZWFyPjIwMDk8L1llYXI+PFJl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</w:fldData>
              </w:fldChar>
            </w:r>
            <w:r w:rsidR="004C461F">
              <w:instrText xml:space="preserve"> ADDIN EN.CITE </w:instrText>
            </w:r>
            <w:r w:rsidR="004C461F">
              <w:fldChar w:fldCharType="begin">
                <w:fldData xml:space="preserve">PEVuZE5vdGU+PENpdGU+PEF1dGhvcj5IZWNodDwvQXV0aG9yPjxZZWFyPjIwMDk8L1llYXI+PFJl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</w:fldData>
              </w:fldChar>
            </w:r>
            <w:r w:rsidR="004C461F">
              <w:instrText xml:space="preserve"> ADDIN EN.CITE.DATA </w:instrText>
            </w:r>
            <w:r w:rsidR="004C461F">
              <w:fldChar w:fldCharType="end"/>
            </w:r>
            <w:r w:rsidR="004C461F">
              <w:fldChar w:fldCharType="separate"/>
            </w:r>
            <w:r w:rsidR="004C461F" w:rsidRPr="004C461F">
              <w:rPr>
                <w:noProof/>
                <w:vertAlign w:val="superscript"/>
              </w:rPr>
              <w:t>75</w:t>
            </w:r>
            <w:r w:rsidR="004C461F">
              <w:fldChar w:fldCharType="end"/>
            </w:r>
          </w:p>
        </w:tc>
        <w:tc>
          <w:tcPr>
            <w:tcW w:w="2250" w:type="dxa"/>
          </w:tcPr>
          <w:p w14:paraId="13602121" w14:textId="2C644C60" w:rsidR="00250FF4" w:rsidRPr="00C75074" w:rsidRDefault="00250FF4" w:rsidP="00250FF4">
            <w:r>
              <w:t>RCT</w:t>
            </w:r>
            <w:r w:rsidR="00177B36">
              <w:t xml:space="preserve"> (PAACE)</w:t>
            </w:r>
          </w:p>
        </w:tc>
        <w:tc>
          <w:tcPr>
            <w:tcW w:w="1462" w:type="dxa"/>
          </w:tcPr>
          <w:p w14:paraId="69E39C2B" w14:textId="00D2A307" w:rsidR="00250FF4" w:rsidRPr="00C75074" w:rsidRDefault="00250FF4" w:rsidP="00250FF4">
            <w:r>
              <w:t>USA</w:t>
            </w:r>
          </w:p>
        </w:tc>
        <w:tc>
          <w:tcPr>
            <w:tcW w:w="763" w:type="dxa"/>
          </w:tcPr>
          <w:p w14:paraId="5BEB0BC4" w14:textId="0A04977D" w:rsidR="00250FF4" w:rsidRPr="00C75074" w:rsidRDefault="00250FF4" w:rsidP="00250FF4">
            <w:r>
              <w:t>425</w:t>
            </w:r>
          </w:p>
        </w:tc>
        <w:tc>
          <w:tcPr>
            <w:tcW w:w="918" w:type="dxa"/>
          </w:tcPr>
          <w:p w14:paraId="632F387D" w14:textId="71ABCE33" w:rsidR="00250FF4" w:rsidRPr="00C75074" w:rsidRDefault="00250FF4" w:rsidP="00250FF4">
            <w:r>
              <w:t>60.6</w:t>
            </w:r>
          </w:p>
        </w:tc>
        <w:tc>
          <w:tcPr>
            <w:tcW w:w="764" w:type="dxa"/>
          </w:tcPr>
          <w:p w14:paraId="25970EE5" w14:textId="37707576" w:rsidR="00250FF4" w:rsidRPr="00C75074" w:rsidRDefault="00250FF4" w:rsidP="00250FF4">
            <w:r>
              <w:t>58.9%</w:t>
            </w:r>
          </w:p>
        </w:tc>
        <w:tc>
          <w:tcPr>
            <w:tcW w:w="1864" w:type="dxa"/>
          </w:tcPr>
          <w:p w14:paraId="2F2327DB" w14:textId="2D7EFF45" w:rsidR="00250FF4" w:rsidRPr="00C75074" w:rsidRDefault="00250FF4" w:rsidP="00250FF4">
            <w:r>
              <w:t>KRAS</w:t>
            </w:r>
          </w:p>
        </w:tc>
        <w:tc>
          <w:tcPr>
            <w:tcW w:w="1911" w:type="dxa"/>
          </w:tcPr>
          <w:p w14:paraId="72BCCD07" w14:textId="0111CEE6" w:rsidR="00250FF4" w:rsidRPr="00C75074" w:rsidRDefault="00250FF4" w:rsidP="00250FF4">
            <w:r>
              <w:t>MAS-PCR</w:t>
            </w:r>
          </w:p>
        </w:tc>
        <w:tc>
          <w:tcPr>
            <w:tcW w:w="1138" w:type="dxa"/>
          </w:tcPr>
          <w:p w14:paraId="501288E4" w14:textId="133671BC" w:rsidR="00250FF4" w:rsidRPr="00C75074" w:rsidRDefault="009D45E4" w:rsidP="003B68EF">
            <w:pPr>
              <w:jc w:val="center"/>
            </w:pPr>
            <w:r>
              <w:t>Y</w:t>
            </w:r>
          </w:p>
        </w:tc>
      </w:tr>
      <w:tr w:rsidR="004C461F" w:rsidRPr="00C75074" w14:paraId="222EB48B" w14:textId="77777777" w:rsidTr="003B68EF">
        <w:trPr>
          <w:trHeight w:val="457"/>
        </w:trPr>
        <w:tc>
          <w:tcPr>
            <w:tcW w:w="1975" w:type="dxa"/>
          </w:tcPr>
          <w:p w14:paraId="1974CB02" w14:textId="4C3B0239" w:rsidR="004C461F" w:rsidRDefault="004C461F" w:rsidP="004C461F">
            <w:r>
              <w:t>Heinemann, 2014</w:t>
            </w:r>
            <w:r>
              <w:fldChar w:fldCharType="begin"/>
            </w:r>
            <w:r>
              <w:instrText xml:space="preserve"> ADDIN EN.CITE &lt;EndNote&gt;&lt;Cite&gt;&lt;Author&gt;Heinemann&lt;/Author&gt;&lt;Year&gt;2014&lt;/Year&gt;&lt;RecNum&gt;175&lt;/RecNum&gt;&lt;DisplayText&gt;&lt;style face="superscript"&gt;76&lt;/style&gt;&lt;/DisplayText&gt;&lt;record&gt;&lt;rec-number&gt;175&lt;/rec-number&gt;&lt;foreign-keys&gt;&lt;key app="EN" db-id="r525zwt2l9ewpgew5a2x9rx0redwzaafzrdx" timestamp="1522335428"&gt;175&lt;/key&gt;&lt;key app="ENWeb" db-id=""&gt;0&lt;/key&gt;&lt;/foreign-keys&gt;&lt;ref-type name="Journal Article"&gt;17&lt;/ref-type&gt;&lt;contributors&gt;&lt;authors&gt;&lt;author&gt;Heinemann, Volker&lt;/author&gt;&lt;author&gt;von Weikersthal, Ludwig Fischer&lt;/author&gt;&lt;author&gt;Decker, Thomas&lt;/author&gt;&lt;author&gt;Kiani, Alexander&lt;/author&gt;&lt;author&gt;Vehling-Kaiser, Ursula&lt;/author&gt;&lt;author&gt;Al-Batran, Salah-Eddin&lt;/author&gt;&lt;author&gt;Heintges, Tobias&lt;/author&gt;&lt;author&gt;Lerchenmüller, Christian&lt;/author&gt;&lt;author&gt;Kahl, Christoph&lt;/author&gt;&lt;author&gt;Seipelt, Gernot&lt;/author&gt;&lt;author&gt;Kullmann, Frank&lt;/author&gt;&lt;author&gt;Stauch, Martina&lt;/author&gt;&lt;author&gt;Scheithauer, Werner&lt;/author&gt;&lt;author&gt;Hielscher, Jörg&lt;/author&gt;&lt;author&gt;Scholz, Michael&lt;/author&gt;&lt;author&gt;Müller, Sebastian&lt;/author&gt;&lt;author&gt;Link, Hartmut&lt;/author&gt;&lt;author&gt;Niederle, Norbert&lt;/author&gt;&lt;author&gt;Rost, Andreas&lt;/author&gt;&lt;author&gt;Höffkes, Heinz-Gert&lt;/author&gt;&lt;author&gt;Moehler, Markus&lt;/author&gt;&lt;author&gt;Lindig, Reinhard U.&lt;/author&gt;&lt;author&gt;Modest, Dominik P.&lt;/author&gt;&lt;author&gt;Rossius, Lisa&lt;/author&gt;&lt;author&gt;Kirchner, Thomas&lt;/author&gt;&lt;author&gt;Jung, Andreas&lt;/author&gt;&lt;author&gt;Stintzing, Sebastian&lt;/author&gt;&lt;/authors&gt;&lt;/contributors&gt;&lt;titles&gt;&lt;title&gt;FOLFIRI plus cetuximab versus FOLFIRI plus bevacizumab as first-line treatment for patients with metastatic colorectal cancer (FIRE-3): a randomised, open-label, phase 3 trial&lt;/title&gt;&lt;secondary-title&gt;The Lancet Oncology&lt;/secondary-title&gt;&lt;/titles&gt;&lt;periodical&gt;&lt;full-title&gt;The Lancet Oncology&lt;/full-title&gt;&lt;/periodical&gt;&lt;pages&gt;1065-1075&lt;/pages&gt;&lt;volume&gt;15&lt;/volume&gt;&lt;number&gt;10&lt;/number&gt;&lt;dates&gt;&lt;year&gt;2014&lt;/year&gt;&lt;/dates&gt;&lt;isbn&gt;14702045&lt;/isbn&gt;&lt;urls&gt;&lt;/urls&gt;&lt;electronic-resource-num&gt;10.1016/s1470-2045(14)70330-4&lt;/electronic-resource-num&gt;&lt;/record&gt;&lt;/Cite&gt;&lt;/EndNote&gt;</w:instrText>
            </w:r>
            <w:r>
              <w:fldChar w:fldCharType="separate"/>
            </w:r>
            <w:r w:rsidRPr="004C461F">
              <w:rPr>
                <w:noProof/>
                <w:vertAlign w:val="superscript"/>
              </w:rPr>
              <w:t>76</w:t>
            </w:r>
            <w:r>
              <w:fldChar w:fldCharType="end"/>
            </w:r>
          </w:p>
        </w:tc>
        <w:tc>
          <w:tcPr>
            <w:tcW w:w="2250" w:type="dxa"/>
          </w:tcPr>
          <w:p w14:paraId="309CCD11" w14:textId="6ED5144D" w:rsidR="004C461F" w:rsidRDefault="004C461F" w:rsidP="004C461F">
            <w:r>
              <w:t>Phase III RCT (FIRE-3)</w:t>
            </w:r>
          </w:p>
        </w:tc>
        <w:tc>
          <w:tcPr>
            <w:tcW w:w="1462" w:type="dxa"/>
          </w:tcPr>
          <w:p w14:paraId="0A73C7A4" w14:textId="7F78D165" w:rsidR="004C461F" w:rsidRDefault="004C461F" w:rsidP="004C461F">
            <w:r>
              <w:t>Germany, Austria</w:t>
            </w:r>
          </w:p>
        </w:tc>
        <w:tc>
          <w:tcPr>
            <w:tcW w:w="763" w:type="dxa"/>
          </w:tcPr>
          <w:p w14:paraId="16BE967A" w14:textId="5906009B" w:rsidR="004C461F" w:rsidRDefault="004C461F" w:rsidP="004C461F">
            <w:r>
              <w:t>592</w:t>
            </w:r>
          </w:p>
        </w:tc>
        <w:tc>
          <w:tcPr>
            <w:tcW w:w="918" w:type="dxa"/>
          </w:tcPr>
          <w:p w14:paraId="289F8D21" w14:textId="56523052" w:rsidR="004C461F" w:rsidRDefault="004C461F" w:rsidP="004C461F">
            <w:r>
              <w:t>64</w:t>
            </w:r>
          </w:p>
        </w:tc>
        <w:tc>
          <w:tcPr>
            <w:tcW w:w="764" w:type="dxa"/>
          </w:tcPr>
          <w:p w14:paraId="0BF5F76B" w14:textId="2A1496DA" w:rsidR="004C461F" w:rsidRDefault="004C461F" w:rsidP="004C461F">
            <w:r>
              <w:t>69.3%</w:t>
            </w:r>
          </w:p>
        </w:tc>
        <w:tc>
          <w:tcPr>
            <w:tcW w:w="1864" w:type="dxa"/>
          </w:tcPr>
          <w:p w14:paraId="762181D5" w14:textId="72EBF399" w:rsidR="004C461F" w:rsidRDefault="004C461F" w:rsidP="004C461F">
            <w:r>
              <w:t>RAS</w:t>
            </w:r>
          </w:p>
        </w:tc>
        <w:tc>
          <w:tcPr>
            <w:tcW w:w="1911" w:type="dxa"/>
          </w:tcPr>
          <w:p w14:paraId="7E7ED0E5" w14:textId="60ED1C95" w:rsidR="004C461F" w:rsidRDefault="004C461F" w:rsidP="004C461F">
            <w:r>
              <w:t>Pyro</w:t>
            </w:r>
          </w:p>
        </w:tc>
        <w:tc>
          <w:tcPr>
            <w:tcW w:w="1138" w:type="dxa"/>
          </w:tcPr>
          <w:p w14:paraId="6220DF98" w14:textId="036E5E78" w:rsidR="004C461F" w:rsidRDefault="004C461F" w:rsidP="004C461F">
            <w:pPr>
              <w:jc w:val="center"/>
            </w:pPr>
            <w:r>
              <w:t>Y</w:t>
            </w:r>
          </w:p>
        </w:tc>
      </w:tr>
      <w:tr w:rsidR="004C461F" w:rsidRPr="00C75074" w14:paraId="765DD927" w14:textId="77777777" w:rsidTr="003B68EF">
        <w:trPr>
          <w:trHeight w:val="457"/>
        </w:trPr>
        <w:tc>
          <w:tcPr>
            <w:tcW w:w="1975" w:type="dxa"/>
          </w:tcPr>
          <w:p w14:paraId="43208A05" w14:textId="486A87CF" w:rsidR="004C461F" w:rsidRDefault="004C461F" w:rsidP="004C461F">
            <w:r>
              <w:t>Heqedus, 2011</w:t>
            </w:r>
            <w:r>
              <w:fldChar w:fldCharType="begin"/>
            </w:r>
            <w:r>
              <w:instrText xml:space="preserve"> ADDIN EN.CITE &lt;EndNote&gt;&lt;Cite&gt;&lt;Author&gt;Heqedus&lt;/Author&gt;&lt;Year&gt;2011&lt;/Year&gt;&lt;RecNum&gt;174&lt;/RecNum&gt;&lt;DisplayText&gt;&lt;style face="superscript"&gt;77&lt;/style&gt;&lt;/DisplayText&gt;&lt;record&gt;&lt;rec-number&gt;174&lt;/rec-number&gt;&lt;foreign-keys&gt;&lt;key app="EN" db-id="r525zwt2l9ewpgew5a2x9rx0redwzaafzrdx" timestamp="1522335424"&gt;174&lt;/key&gt;&lt;key app="ENWeb" db-id=""&gt;0&lt;/key&gt;&lt;/foreign-keys&gt;&lt;ref-type name="Journal Article"&gt;17&lt;/ref-type&gt;&lt;contributors&gt;&lt;authors&gt;&lt;author&gt;Heqedus, Z.&lt;/author&gt;&lt;author&gt;Barbai, T.&lt;/author&gt;&lt;author&gt;Tatrai, P.&lt;/author&gt;&lt;author&gt;Hegedus, B.&lt;/author&gt;&lt;author&gt;Kiss, A.&lt;/author&gt;&lt;author&gt;Raso, E.&lt;/author&gt;&lt;author&gt;Bodoky, G.&lt;/author&gt;&lt;/authors&gt;&lt;/contributors&gt;&lt;titles&gt;&lt;title&gt;6090 POSTER KRAS Mutational Status and Anti-angiogenic Therapy in Liver Metastatic Colorectal Cancer&lt;/title&gt;&lt;secondary-title&gt;European Journal of Cancer&lt;/secondary-title&gt;&lt;/titles&gt;&lt;periodical&gt;&lt;full-title&gt;European Journal of Cancer&lt;/full-title&gt;&lt;/periodical&gt;&lt;pages&gt;S418&lt;/pages&gt;&lt;volume&gt;47&lt;/volume&gt;&lt;dates&gt;&lt;year&gt;2011&lt;/year&gt;&lt;/dates&gt;&lt;isbn&gt;09598049&lt;/isbn&gt;&lt;urls&gt;&lt;/urls&gt;&lt;electronic-resource-num&gt;10.1016/s0959-8049(11)71735-x&lt;/electronic-resource-num&gt;&lt;/record&gt;&lt;/Cite&gt;&lt;/EndNote&gt;</w:instrText>
            </w:r>
            <w:r>
              <w:fldChar w:fldCharType="separate"/>
            </w:r>
            <w:r w:rsidRPr="004C461F">
              <w:rPr>
                <w:noProof/>
                <w:vertAlign w:val="superscript"/>
              </w:rPr>
              <w:t>77</w:t>
            </w:r>
            <w:r>
              <w:fldChar w:fldCharType="end"/>
            </w:r>
          </w:p>
        </w:tc>
        <w:tc>
          <w:tcPr>
            <w:tcW w:w="2250" w:type="dxa"/>
          </w:tcPr>
          <w:p w14:paraId="525BAB52" w14:textId="6A67B8E7" w:rsidR="004C461F" w:rsidRDefault="004C461F" w:rsidP="004C461F">
            <w:r>
              <w:t>Prospective observational</w:t>
            </w:r>
          </w:p>
        </w:tc>
        <w:tc>
          <w:tcPr>
            <w:tcW w:w="1462" w:type="dxa"/>
          </w:tcPr>
          <w:p w14:paraId="21C849E6" w14:textId="4B7895D1" w:rsidR="004C461F" w:rsidRDefault="004C461F" w:rsidP="004C461F">
            <w:r>
              <w:t>Hungary</w:t>
            </w:r>
          </w:p>
        </w:tc>
        <w:tc>
          <w:tcPr>
            <w:tcW w:w="763" w:type="dxa"/>
          </w:tcPr>
          <w:p w14:paraId="1BC7BF9E" w14:textId="1B625ED7" w:rsidR="004C461F" w:rsidRDefault="004C461F" w:rsidP="004C461F">
            <w:r>
              <w:t>35</w:t>
            </w:r>
          </w:p>
        </w:tc>
        <w:tc>
          <w:tcPr>
            <w:tcW w:w="918" w:type="dxa"/>
          </w:tcPr>
          <w:p w14:paraId="590ED9AD" w14:textId="66648D7B" w:rsidR="004C461F" w:rsidRDefault="004C461F" w:rsidP="004C461F">
            <w:r>
              <w:t>NR</w:t>
            </w:r>
          </w:p>
        </w:tc>
        <w:tc>
          <w:tcPr>
            <w:tcW w:w="764" w:type="dxa"/>
          </w:tcPr>
          <w:p w14:paraId="29C1B46A" w14:textId="47AA47D0" w:rsidR="004C461F" w:rsidRDefault="004C461F" w:rsidP="004C461F">
            <w:r>
              <w:t>NR</w:t>
            </w:r>
          </w:p>
        </w:tc>
        <w:tc>
          <w:tcPr>
            <w:tcW w:w="1864" w:type="dxa"/>
          </w:tcPr>
          <w:p w14:paraId="073315F0" w14:textId="7563E938" w:rsidR="004C461F" w:rsidRDefault="004C461F" w:rsidP="004C461F">
            <w:r>
              <w:t>KRAS</w:t>
            </w:r>
          </w:p>
        </w:tc>
        <w:tc>
          <w:tcPr>
            <w:tcW w:w="1911" w:type="dxa"/>
          </w:tcPr>
          <w:p w14:paraId="4DDD39FB" w14:textId="455AECD1" w:rsidR="004C461F" w:rsidRDefault="004C461F" w:rsidP="004C461F">
            <w:r>
              <w:t>S/D</w:t>
            </w:r>
          </w:p>
        </w:tc>
        <w:tc>
          <w:tcPr>
            <w:tcW w:w="1138" w:type="dxa"/>
          </w:tcPr>
          <w:p w14:paraId="3B0628F4" w14:textId="2AB5E37C" w:rsidR="004C461F" w:rsidRPr="00C75074" w:rsidRDefault="004C461F" w:rsidP="004C461F">
            <w:pPr>
              <w:jc w:val="center"/>
            </w:pPr>
            <w:r>
              <w:t>Y</w:t>
            </w:r>
          </w:p>
        </w:tc>
      </w:tr>
      <w:tr w:rsidR="004C461F" w:rsidRPr="00C75074" w14:paraId="13E92DA2" w14:textId="77777777" w:rsidTr="003B68EF">
        <w:trPr>
          <w:trHeight w:val="457"/>
        </w:trPr>
        <w:tc>
          <w:tcPr>
            <w:tcW w:w="1975" w:type="dxa"/>
          </w:tcPr>
          <w:p w14:paraId="6BDE3F63" w14:textId="17558127" w:rsidR="004C461F" w:rsidRPr="00386B7A" w:rsidRDefault="004C461F" w:rsidP="004C461F">
            <w:r w:rsidRPr="00386B7A">
              <w:t>Hikosaka, 2014</w:t>
            </w:r>
            <w:r>
              <w:fldChar w:fldCharType="begin"/>
            </w:r>
            <w:r>
              <w:instrText xml:space="preserve"> ADDIN EN.CITE &lt;EndNote&gt;&lt;Cite&gt;&lt;Author&gt;Hikosaka&lt;/Author&gt;&lt;Year&gt;2014&lt;/Year&gt;&lt;RecNum&gt;598&lt;/RecNum&gt;&lt;DisplayText&gt;&lt;style face="superscript"&gt;78&lt;/style&gt;&lt;/DisplayText&gt;&lt;record&gt;&lt;rec-number&gt;598&lt;/rec-number&gt;&lt;foreign-keys&gt;&lt;key app="EN" db-id="r525zwt2l9ewpgew5a2x9rx0redwzaafzrdx" timestamp="1522346591"&gt;598&lt;/key&gt;&lt;/foreign-keys&gt;&lt;ref-type name="Journal Article"&gt;17&lt;/ref-type&gt;&lt;contributors&gt;&lt;authors&gt;&lt;author&gt;Hikosaka, T.&lt;/author&gt;&lt;author&gt;Yamazaki, K.&lt;/author&gt;&lt;author&gt;Hamauchi, S.&lt;/author&gt;&lt;author&gt;Tsushima, T.&lt;/author&gt;&lt;author&gt;Yokota, T.&lt;/author&gt;&lt;author&gt;Tokada, A.&lt;/author&gt;&lt;author&gt;et al.&lt;/author&gt;&lt;/authors&gt;&lt;/contributors&gt;&lt;titles&gt;&lt;title&gt;The impact of low-frequency KRAS mutations on the efficacy of anti-EGFR antibody for patients with metastatic colorectal cancer&lt;/title&gt;&lt;secondary-title&gt;Journal of Clinical Oncology&lt;/secondary-title&gt;&lt;/titles&gt;&lt;periodical&gt;&lt;full-title&gt;Journal of Clinical Oncology&lt;/full-title&gt;&lt;/periodical&gt;&lt;pages&gt;496-496&lt;/pages&gt;&lt;volume&gt;32&lt;/volume&gt;&lt;number&gt;3_suppl&lt;/number&gt;&lt;dates&gt;&lt;year&gt;2014&lt;/year&gt;&lt;/dates&gt;&lt;urls&gt;&lt;related-urls&gt;&lt;url&gt;http://ascopubs.org/doi/abs/10.1200/jco.2014.32.3_suppl.496&lt;/url&gt;&lt;/related-urls&gt;&lt;/urls&gt;&lt;electronic-resource-num&gt;10.1200/jco.2014.32.3_suppl.496&lt;/electronic-resource-num&gt;&lt;/record&gt;&lt;/Cite&gt;&lt;/EndNote&gt;</w:instrText>
            </w:r>
            <w:r>
              <w:fldChar w:fldCharType="separate"/>
            </w:r>
            <w:r w:rsidRPr="004C461F">
              <w:rPr>
                <w:noProof/>
                <w:vertAlign w:val="superscript"/>
              </w:rPr>
              <w:t>78</w:t>
            </w:r>
            <w:r>
              <w:fldChar w:fldCharType="end"/>
            </w:r>
          </w:p>
        </w:tc>
        <w:tc>
          <w:tcPr>
            <w:tcW w:w="2250" w:type="dxa"/>
          </w:tcPr>
          <w:p w14:paraId="4832B38C" w14:textId="1A21D054" w:rsidR="004C461F" w:rsidRDefault="004C461F" w:rsidP="004C461F">
            <w:r>
              <w:t>Prospective observational</w:t>
            </w:r>
          </w:p>
        </w:tc>
        <w:tc>
          <w:tcPr>
            <w:tcW w:w="1462" w:type="dxa"/>
          </w:tcPr>
          <w:p w14:paraId="5C1EE1FE" w14:textId="216A3AC9" w:rsidR="004C461F" w:rsidRDefault="004C461F" w:rsidP="004C461F">
            <w:r>
              <w:t>Japan</w:t>
            </w:r>
          </w:p>
        </w:tc>
        <w:tc>
          <w:tcPr>
            <w:tcW w:w="763" w:type="dxa"/>
          </w:tcPr>
          <w:p w14:paraId="27D0A8D6" w14:textId="733C97CE" w:rsidR="004C461F" w:rsidRDefault="004C461F" w:rsidP="004C461F">
            <w:r>
              <w:t>217</w:t>
            </w:r>
          </w:p>
        </w:tc>
        <w:tc>
          <w:tcPr>
            <w:tcW w:w="918" w:type="dxa"/>
          </w:tcPr>
          <w:p w14:paraId="0AE9F23C" w14:textId="2B946378" w:rsidR="004C461F" w:rsidRDefault="004C461F" w:rsidP="004C461F">
            <w:r>
              <w:t>NR</w:t>
            </w:r>
          </w:p>
        </w:tc>
        <w:tc>
          <w:tcPr>
            <w:tcW w:w="764" w:type="dxa"/>
          </w:tcPr>
          <w:p w14:paraId="4BFEAF21" w14:textId="1756D5EA" w:rsidR="004C461F" w:rsidRDefault="004C461F" w:rsidP="004C461F">
            <w:r>
              <w:t>NR</w:t>
            </w:r>
          </w:p>
        </w:tc>
        <w:tc>
          <w:tcPr>
            <w:tcW w:w="1864" w:type="dxa"/>
          </w:tcPr>
          <w:p w14:paraId="04915BD6" w14:textId="2812BD98" w:rsidR="004C461F" w:rsidRDefault="004C461F" w:rsidP="004C461F">
            <w:r>
              <w:t>KRAS</w:t>
            </w:r>
            <w:r w:rsidRPr="00A465B3">
              <w:rPr>
                <w:vertAlign w:val="superscript"/>
              </w:rPr>
              <w:t>2</w:t>
            </w:r>
          </w:p>
        </w:tc>
        <w:tc>
          <w:tcPr>
            <w:tcW w:w="1911" w:type="dxa"/>
          </w:tcPr>
          <w:p w14:paraId="577CC1DC" w14:textId="658E8860" w:rsidR="004C461F" w:rsidRDefault="004C461F" w:rsidP="004C461F">
            <w:r>
              <w:t>Pyro</w:t>
            </w:r>
          </w:p>
        </w:tc>
        <w:tc>
          <w:tcPr>
            <w:tcW w:w="1138" w:type="dxa"/>
          </w:tcPr>
          <w:p w14:paraId="6825F9B3" w14:textId="56711E0E" w:rsidR="004C461F" w:rsidRDefault="004C461F" w:rsidP="004C461F">
            <w:pPr>
              <w:jc w:val="center"/>
            </w:pPr>
            <w:r>
              <w:t>Y</w:t>
            </w:r>
          </w:p>
        </w:tc>
      </w:tr>
      <w:tr w:rsidR="004C461F" w:rsidRPr="00C75074" w14:paraId="48D466E7" w14:textId="77777777" w:rsidTr="003B68EF">
        <w:trPr>
          <w:trHeight w:val="457"/>
        </w:trPr>
        <w:tc>
          <w:tcPr>
            <w:tcW w:w="1975" w:type="dxa"/>
          </w:tcPr>
          <w:p w14:paraId="416BAE27" w14:textId="317652FE" w:rsidR="004C461F" w:rsidRPr="00386B7A" w:rsidRDefault="004C461F" w:rsidP="004C461F">
            <w:r w:rsidRPr="00386B7A">
              <w:t>Hong, 2013</w:t>
            </w:r>
            <w:r>
              <w:fldChar w:fldCharType="begin">
                <w:fldData xml:space="preserve">PEVuZE5vdGU+PENpdGU+PEF1dGhvcj5Ib25nPC9BdXRob3I+PFllYXI+MjAxMzwvWWVhcj48UmVj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</w:fldData>
              </w:fldChar>
            </w:r>
            <w:r>
              <w:instrText xml:space="preserve"> ADDIN EN.CITE </w:instrText>
            </w:r>
            <w:r>
              <w:fldChar w:fldCharType="begin">
                <w:fldData xml:space="preserve">PEVuZE5vdGU+PENpdGU+PEF1dGhvcj5Ib25nPC9BdXRob3I+PFllYXI+MjAxMzwvWWVhcj48UmVj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</w:fldData>
              </w:fldChar>
            </w:r>
            <w:r>
              <w:instrText xml:space="preserve"> ADDIN EN.CITE.DATA </w:instrText>
            </w:r>
            <w:r>
              <w:fldChar w:fldCharType="end"/>
            </w:r>
            <w:r>
              <w:fldChar w:fldCharType="separate"/>
            </w:r>
            <w:r w:rsidRPr="004C461F">
              <w:rPr>
                <w:noProof/>
                <w:vertAlign w:val="superscript"/>
              </w:rPr>
              <w:t>79</w:t>
            </w:r>
            <w:r>
              <w:fldChar w:fldCharType="end"/>
            </w:r>
          </w:p>
        </w:tc>
        <w:tc>
          <w:tcPr>
            <w:tcW w:w="2250" w:type="dxa"/>
          </w:tcPr>
          <w:p w14:paraId="5B04EA7A" w14:textId="4522A464" w:rsidR="004C461F" w:rsidRDefault="004C461F" w:rsidP="004C461F">
            <w:r w:rsidRPr="00DE256A">
              <w:t>Prospective observational</w:t>
            </w:r>
          </w:p>
        </w:tc>
        <w:tc>
          <w:tcPr>
            <w:tcW w:w="1462" w:type="dxa"/>
          </w:tcPr>
          <w:p w14:paraId="66A44221" w14:textId="508ECBE9" w:rsidR="004C461F" w:rsidRDefault="004C461F" w:rsidP="004C461F">
            <w:r>
              <w:t>South Korea</w:t>
            </w:r>
          </w:p>
        </w:tc>
        <w:tc>
          <w:tcPr>
            <w:tcW w:w="763" w:type="dxa"/>
          </w:tcPr>
          <w:p w14:paraId="4689D6D6" w14:textId="5CAA1D6E" w:rsidR="004C461F" w:rsidRDefault="004C461F" w:rsidP="004C461F">
            <w:r>
              <w:t>80</w:t>
            </w:r>
          </w:p>
        </w:tc>
        <w:tc>
          <w:tcPr>
            <w:tcW w:w="918" w:type="dxa"/>
          </w:tcPr>
          <w:p w14:paraId="3103AA55" w14:textId="287987AA" w:rsidR="004C461F" w:rsidRDefault="004C461F" w:rsidP="004C461F">
            <w:r>
              <w:t>55</w:t>
            </w:r>
          </w:p>
        </w:tc>
        <w:tc>
          <w:tcPr>
            <w:tcW w:w="764" w:type="dxa"/>
          </w:tcPr>
          <w:p w14:paraId="74AA4981" w14:textId="01761861" w:rsidR="004C461F" w:rsidRDefault="004C461F" w:rsidP="004C461F">
            <w:r>
              <w:t>65.0%</w:t>
            </w:r>
          </w:p>
        </w:tc>
        <w:tc>
          <w:tcPr>
            <w:tcW w:w="1864" w:type="dxa"/>
          </w:tcPr>
          <w:p w14:paraId="43D2D6C5" w14:textId="0AED4F43" w:rsidR="004C461F" w:rsidRDefault="004C461F" w:rsidP="004C461F">
            <w:r>
              <w:t>KRAS</w:t>
            </w:r>
            <w:r w:rsidRPr="00A465B3">
              <w:rPr>
                <w:vertAlign w:val="superscript"/>
              </w:rPr>
              <w:t>2</w:t>
            </w:r>
          </w:p>
        </w:tc>
        <w:tc>
          <w:tcPr>
            <w:tcW w:w="1911" w:type="dxa"/>
          </w:tcPr>
          <w:p w14:paraId="0A86159E" w14:textId="6DC14341" w:rsidR="004C461F" w:rsidRDefault="004C461F" w:rsidP="004C461F">
            <w:r>
              <w:t>S/D</w:t>
            </w:r>
          </w:p>
        </w:tc>
        <w:tc>
          <w:tcPr>
            <w:tcW w:w="1138" w:type="dxa"/>
          </w:tcPr>
          <w:p w14:paraId="54F7FDE7" w14:textId="5BCC78C6" w:rsidR="004C461F" w:rsidRDefault="004C461F" w:rsidP="004C461F">
            <w:pPr>
              <w:jc w:val="center"/>
            </w:pPr>
            <w:r>
              <w:t>Y</w:t>
            </w:r>
          </w:p>
        </w:tc>
      </w:tr>
      <w:tr w:rsidR="004C461F" w:rsidRPr="00C75074" w14:paraId="4BB977FE" w14:textId="77777777" w:rsidTr="003B68EF">
        <w:trPr>
          <w:trHeight w:val="457"/>
        </w:trPr>
        <w:tc>
          <w:tcPr>
            <w:tcW w:w="1975" w:type="dxa"/>
          </w:tcPr>
          <w:p w14:paraId="7BEAEDAE" w14:textId="36C5C440" w:rsidR="004C461F" w:rsidRPr="00386B7A" w:rsidRDefault="004C461F" w:rsidP="004C461F">
            <w:r w:rsidRPr="00386B7A">
              <w:t>Hsieh, 2012</w:t>
            </w:r>
            <w:r>
              <w:fldChar w:fldCharType="begin"/>
            </w:r>
            <w:r>
              <w:instrText xml:space="preserve"> ADDIN EN.CITE &lt;EndNote&gt;&lt;Cite&gt;&lt;Author&gt;Hsieh&lt;/Author&gt;&lt;Year&gt;2012&lt;/Year&gt;&lt;RecNum&gt;180&lt;/RecNum&gt;&lt;DisplayText&gt;&lt;style face="superscript"&gt;80&lt;/style&gt;&lt;/DisplayText&gt;&lt;record&gt;&lt;rec-number&gt;180&lt;/rec-number&gt;&lt;foreign-keys&gt;&lt;key app="EN" db-id="r525zwt2l9ewpgew5a2x9rx0redwzaafzrdx" timestamp="1522335475"&gt;180&lt;/key&gt;&lt;key app="ENWeb" db-id=""&gt;0&lt;/key&gt;&lt;/foreign-keys&gt;&lt;ref-type name="Journal Article"&gt;17&lt;/ref-type&gt;&lt;contributors&gt;&lt;authors&gt;&lt;author&gt;Hsieh, Yao-Yu&lt;/author&gt;&lt;author&gt;Tzeng, Cheng-Hwai&lt;/author&gt;&lt;author&gt;Chen, Ming-Huang&lt;/author&gt;&lt;author&gt;Chen, Po-Min&lt;/author&gt;&lt;author&gt;Wang, Wei-Shu&lt;/author&gt;&lt;/authors&gt;&lt;/contributors&gt;&lt;titles&gt;&lt;title&gt;Epidermal growth factor receptor R521K polymorphism shows favorable outcomes in KRAS wild-type colorectal cancer patients treated with cetuximab-based chemotherapy&lt;/title&gt;&lt;secondary-title&gt;Cancer Science&lt;/secondary-title&gt;&lt;/titles&gt;&lt;periodical&gt;&lt;full-title&gt;Cancer Science&lt;/full-title&gt;&lt;/periodical&gt;&lt;pages&gt;791-796&lt;/pages&gt;&lt;volume&gt;103&lt;/volume&gt;&lt;number&gt;4&lt;/number&gt;&lt;dates&gt;&lt;year&gt;2012&lt;/year&gt;&lt;/dates&gt;&lt;isbn&gt;13479032&lt;/isbn&gt;&lt;urls&gt;&lt;/urls&gt;&lt;electronic-resource-num&gt;10.1111/j.1349-7006.2012.02225.x&lt;/electronic-resource-num&gt;&lt;/record&gt;&lt;/Cite&gt;&lt;/EndNote&gt;</w:instrText>
            </w:r>
            <w:r>
              <w:fldChar w:fldCharType="separate"/>
            </w:r>
            <w:r w:rsidRPr="004C461F">
              <w:rPr>
                <w:noProof/>
                <w:vertAlign w:val="superscript"/>
              </w:rPr>
              <w:t>80</w:t>
            </w:r>
            <w:r>
              <w:fldChar w:fldCharType="end"/>
            </w:r>
          </w:p>
        </w:tc>
        <w:tc>
          <w:tcPr>
            <w:tcW w:w="2250" w:type="dxa"/>
          </w:tcPr>
          <w:p w14:paraId="7EAD19FA" w14:textId="5D095E8E" w:rsidR="004C461F" w:rsidRDefault="004C461F" w:rsidP="004C461F">
            <w:r w:rsidRPr="00DE256A">
              <w:t>Prospective observational</w:t>
            </w:r>
          </w:p>
        </w:tc>
        <w:tc>
          <w:tcPr>
            <w:tcW w:w="1462" w:type="dxa"/>
          </w:tcPr>
          <w:p w14:paraId="51CA9011" w14:textId="38479F02" w:rsidR="004C461F" w:rsidRDefault="004C461F" w:rsidP="004C461F">
            <w:r>
              <w:t>Taiwan</w:t>
            </w:r>
          </w:p>
        </w:tc>
        <w:tc>
          <w:tcPr>
            <w:tcW w:w="763" w:type="dxa"/>
          </w:tcPr>
          <w:p w14:paraId="6305CCF1" w14:textId="3E97A3EE" w:rsidR="004C461F" w:rsidRDefault="004C461F" w:rsidP="004C461F">
            <w:r>
              <w:t>112</w:t>
            </w:r>
          </w:p>
        </w:tc>
        <w:tc>
          <w:tcPr>
            <w:tcW w:w="918" w:type="dxa"/>
          </w:tcPr>
          <w:p w14:paraId="7094218C" w14:textId="5F727C88" w:rsidR="004C461F" w:rsidRDefault="004C461F" w:rsidP="004C461F">
            <w:r>
              <w:t>NR</w:t>
            </w:r>
          </w:p>
        </w:tc>
        <w:tc>
          <w:tcPr>
            <w:tcW w:w="764" w:type="dxa"/>
          </w:tcPr>
          <w:p w14:paraId="7DD7FC8E" w14:textId="6E9F3953" w:rsidR="004C461F" w:rsidRDefault="004C461F" w:rsidP="004C461F">
            <w:r>
              <w:t>71.4%</w:t>
            </w:r>
          </w:p>
        </w:tc>
        <w:tc>
          <w:tcPr>
            <w:tcW w:w="1864" w:type="dxa"/>
          </w:tcPr>
          <w:p w14:paraId="6200C7CC" w14:textId="4D066E91" w:rsidR="004C461F" w:rsidRDefault="004C461F" w:rsidP="004C461F">
            <w:r>
              <w:t>KRAS</w:t>
            </w:r>
            <w:r w:rsidRPr="00A465B3">
              <w:rPr>
                <w:vertAlign w:val="superscript"/>
              </w:rPr>
              <w:t>2</w:t>
            </w:r>
          </w:p>
        </w:tc>
        <w:tc>
          <w:tcPr>
            <w:tcW w:w="1911" w:type="dxa"/>
          </w:tcPr>
          <w:p w14:paraId="52FDD2D2" w14:textId="3DF1A9DC" w:rsidR="004C461F" w:rsidRDefault="004C461F" w:rsidP="004C461F">
            <w:r>
              <w:t>S/D</w:t>
            </w:r>
          </w:p>
        </w:tc>
        <w:tc>
          <w:tcPr>
            <w:tcW w:w="1138" w:type="dxa"/>
          </w:tcPr>
          <w:p w14:paraId="6E8DA9D6" w14:textId="638DCA47" w:rsidR="004C461F" w:rsidRDefault="004C461F" w:rsidP="004C461F">
            <w:pPr>
              <w:jc w:val="center"/>
            </w:pPr>
            <w:r>
              <w:t>Y</w:t>
            </w:r>
          </w:p>
        </w:tc>
      </w:tr>
      <w:tr w:rsidR="004C461F" w:rsidRPr="00C75074" w14:paraId="26EB27F4" w14:textId="77777777" w:rsidTr="003B68EF">
        <w:trPr>
          <w:trHeight w:val="457"/>
        </w:trPr>
        <w:tc>
          <w:tcPr>
            <w:tcW w:w="1975" w:type="dxa"/>
          </w:tcPr>
          <w:p w14:paraId="154BDE0E" w14:textId="0A473FAF" w:rsidR="004C461F" w:rsidRPr="00386B7A" w:rsidRDefault="004C461F" w:rsidP="004C461F">
            <w:r w:rsidRPr="00386B7A">
              <w:t>Huang, 2011</w:t>
            </w:r>
            <w:r>
              <w:fldChar w:fldCharType="begin">
                <w:fldData xml:space="preserve">PEVuZE5vdGU+PENpdGU+PEF1dGhvcj5IdWFuZzwvQXV0aG9yPjxZZWFyPjIwMTE8L1llYXI+PFJl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=
</w:fldData>
              </w:fldChar>
            </w:r>
            <w:r>
              <w:instrText xml:space="preserve"> ADDIN EN.CITE </w:instrText>
            </w:r>
            <w:r>
              <w:fldChar w:fldCharType="begin">
                <w:fldData xml:space="preserve">PEVuZE5vdGU+PENpdGU+PEF1dGhvcj5IdWFuZzwvQXV0aG9yPjxZZWFyPjIwMTE8L1llYXI+PFJl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=
</w:fldData>
              </w:fldChar>
            </w:r>
            <w:r>
              <w:instrText xml:space="preserve"> ADDIN EN.CITE.DATA </w:instrText>
            </w:r>
            <w:r>
              <w:fldChar w:fldCharType="end"/>
            </w:r>
            <w:r>
              <w:fldChar w:fldCharType="separate"/>
            </w:r>
            <w:r w:rsidRPr="004C461F">
              <w:rPr>
                <w:noProof/>
                <w:vertAlign w:val="superscript"/>
              </w:rPr>
              <w:t>81</w:t>
            </w:r>
            <w:r>
              <w:fldChar w:fldCharType="end"/>
            </w:r>
          </w:p>
        </w:tc>
        <w:tc>
          <w:tcPr>
            <w:tcW w:w="2250" w:type="dxa"/>
          </w:tcPr>
          <w:p w14:paraId="1A928A04" w14:textId="4B7D5057" w:rsidR="004C461F" w:rsidRDefault="004C461F" w:rsidP="004C461F">
            <w:r w:rsidRPr="00DE256A">
              <w:t>Prospective observational</w:t>
            </w:r>
          </w:p>
        </w:tc>
        <w:tc>
          <w:tcPr>
            <w:tcW w:w="1462" w:type="dxa"/>
          </w:tcPr>
          <w:p w14:paraId="02C58782" w14:textId="75C372B6" w:rsidR="004C461F" w:rsidRDefault="004C461F" w:rsidP="004C461F">
            <w:r>
              <w:t>Taiwan</w:t>
            </w:r>
          </w:p>
        </w:tc>
        <w:tc>
          <w:tcPr>
            <w:tcW w:w="763" w:type="dxa"/>
          </w:tcPr>
          <w:p w14:paraId="6EEC47B6" w14:textId="63D8F49A" w:rsidR="004C461F" w:rsidRDefault="004C461F" w:rsidP="004C461F">
            <w:r>
              <w:t>98</w:t>
            </w:r>
          </w:p>
        </w:tc>
        <w:tc>
          <w:tcPr>
            <w:tcW w:w="918" w:type="dxa"/>
          </w:tcPr>
          <w:p w14:paraId="798807E1" w14:textId="61373817" w:rsidR="004C461F" w:rsidRDefault="004C461F" w:rsidP="004C461F">
            <w:r>
              <w:t>58</w:t>
            </w:r>
          </w:p>
        </w:tc>
        <w:tc>
          <w:tcPr>
            <w:tcW w:w="764" w:type="dxa"/>
          </w:tcPr>
          <w:p w14:paraId="72A32FC2" w14:textId="4A265206" w:rsidR="004C461F" w:rsidRDefault="004C461F" w:rsidP="004C461F">
            <w:r>
              <w:t>52.0%</w:t>
            </w:r>
          </w:p>
        </w:tc>
        <w:tc>
          <w:tcPr>
            <w:tcW w:w="1864" w:type="dxa"/>
          </w:tcPr>
          <w:p w14:paraId="796C0A67" w14:textId="0ACC977B" w:rsidR="004C461F" w:rsidRDefault="004C461F" w:rsidP="004C461F">
            <w:r>
              <w:t>KRAS</w:t>
            </w:r>
            <w:r w:rsidRPr="00A465B3">
              <w:rPr>
                <w:vertAlign w:val="superscript"/>
              </w:rPr>
              <w:t>2</w:t>
            </w:r>
          </w:p>
        </w:tc>
        <w:tc>
          <w:tcPr>
            <w:tcW w:w="1911" w:type="dxa"/>
          </w:tcPr>
          <w:p w14:paraId="40D80508" w14:textId="5C718560" w:rsidR="004C461F" w:rsidRDefault="004C461F" w:rsidP="004C461F">
            <w:r>
              <w:t>S/D</w:t>
            </w:r>
          </w:p>
        </w:tc>
        <w:tc>
          <w:tcPr>
            <w:tcW w:w="1138" w:type="dxa"/>
          </w:tcPr>
          <w:p w14:paraId="3A45E83C" w14:textId="5DDE8715" w:rsidR="004C461F" w:rsidRDefault="004C461F" w:rsidP="004C461F">
            <w:pPr>
              <w:jc w:val="center"/>
            </w:pPr>
            <w:r>
              <w:t>Y</w:t>
            </w:r>
          </w:p>
        </w:tc>
      </w:tr>
      <w:tr w:rsidR="004C461F" w:rsidRPr="00C75074" w14:paraId="5C493670" w14:textId="77777777" w:rsidTr="003B68EF">
        <w:trPr>
          <w:trHeight w:val="457"/>
        </w:trPr>
        <w:tc>
          <w:tcPr>
            <w:tcW w:w="1975" w:type="dxa"/>
          </w:tcPr>
          <w:p w14:paraId="47122C32" w14:textId="49726FD8" w:rsidR="004C461F" w:rsidRDefault="004C461F" w:rsidP="004C461F">
            <w:r>
              <w:t>Huang, 2013</w:t>
            </w:r>
            <w:r>
              <w:fldChar w:fldCharType="begin">
                <w:fldData xml:space="preserve">PEVuZE5vdGU+PENpdGU+PEF1dGhvcj5IdWFuZzwvQXV0aG9yPjxZZWFyPjIwMTM8L1llYXI+PFJl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</w:fldData>
              </w:fldChar>
            </w:r>
            <w:r>
              <w:instrText xml:space="preserve"> ADDIN EN.CITE </w:instrText>
            </w:r>
            <w:r>
              <w:fldChar w:fldCharType="begin">
                <w:fldData xml:space="preserve">PEVuZE5vdGU+PENpdGU+PEF1dGhvcj5IdWFuZzwvQXV0aG9yPjxZZWFyPjIwMTM8L1llYXI+PFJl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</w:fldData>
              </w:fldChar>
            </w:r>
            <w:r>
              <w:instrText xml:space="preserve"> ADDIN EN.CITE.DATA </w:instrText>
            </w:r>
            <w:r>
              <w:fldChar w:fldCharType="end"/>
            </w:r>
            <w:r>
              <w:fldChar w:fldCharType="separate"/>
            </w:r>
            <w:r w:rsidRPr="004C461F">
              <w:rPr>
                <w:noProof/>
                <w:vertAlign w:val="superscript"/>
              </w:rPr>
              <w:t>82</w:t>
            </w:r>
            <w:r>
              <w:fldChar w:fldCharType="end"/>
            </w:r>
          </w:p>
        </w:tc>
        <w:tc>
          <w:tcPr>
            <w:tcW w:w="2250" w:type="dxa"/>
          </w:tcPr>
          <w:p w14:paraId="1F36574D" w14:textId="554B749A" w:rsidR="004C461F" w:rsidRPr="00C75074" w:rsidRDefault="004C461F" w:rsidP="004C461F">
            <w:r w:rsidRPr="00A27F62">
              <w:t>Retrospective observational</w:t>
            </w:r>
          </w:p>
        </w:tc>
        <w:tc>
          <w:tcPr>
            <w:tcW w:w="1462" w:type="dxa"/>
          </w:tcPr>
          <w:p w14:paraId="02BFF659" w14:textId="58F750B8" w:rsidR="004C461F" w:rsidRPr="00C75074" w:rsidRDefault="004C461F" w:rsidP="004C461F">
            <w:r>
              <w:t>Taiwan</w:t>
            </w:r>
          </w:p>
        </w:tc>
        <w:tc>
          <w:tcPr>
            <w:tcW w:w="763" w:type="dxa"/>
          </w:tcPr>
          <w:p w14:paraId="195A71DA" w14:textId="37D940B3" w:rsidR="004C461F" w:rsidRPr="00C75074" w:rsidRDefault="004C461F" w:rsidP="004C461F">
            <w:r>
              <w:t>205</w:t>
            </w:r>
          </w:p>
        </w:tc>
        <w:tc>
          <w:tcPr>
            <w:tcW w:w="918" w:type="dxa"/>
          </w:tcPr>
          <w:p w14:paraId="3DCE708B" w14:textId="71BA3831" w:rsidR="004C461F" w:rsidRPr="00C75074" w:rsidRDefault="004C461F" w:rsidP="004C461F">
            <w:r>
              <w:t>61.0</w:t>
            </w:r>
          </w:p>
        </w:tc>
        <w:tc>
          <w:tcPr>
            <w:tcW w:w="764" w:type="dxa"/>
          </w:tcPr>
          <w:p w14:paraId="33C065C1" w14:textId="1646B86F" w:rsidR="004C461F" w:rsidRPr="00C75074" w:rsidRDefault="004C461F" w:rsidP="004C461F">
            <w:r>
              <w:t>58.5%</w:t>
            </w:r>
          </w:p>
        </w:tc>
        <w:tc>
          <w:tcPr>
            <w:tcW w:w="1864" w:type="dxa"/>
          </w:tcPr>
          <w:p w14:paraId="770C6E1C" w14:textId="2CE3A61A" w:rsidR="004C461F" w:rsidRPr="00C75074" w:rsidRDefault="004C461F" w:rsidP="004C461F">
            <w:r>
              <w:t>KRAS</w:t>
            </w:r>
          </w:p>
        </w:tc>
        <w:tc>
          <w:tcPr>
            <w:tcW w:w="1911" w:type="dxa"/>
          </w:tcPr>
          <w:p w14:paraId="32E90F93" w14:textId="75B3F184" w:rsidR="004C461F" w:rsidRPr="00C75074" w:rsidRDefault="004C461F" w:rsidP="004C461F">
            <w:r>
              <w:t>S/D</w:t>
            </w:r>
          </w:p>
        </w:tc>
        <w:tc>
          <w:tcPr>
            <w:tcW w:w="1138" w:type="dxa"/>
          </w:tcPr>
          <w:p w14:paraId="3207475B" w14:textId="3CF10ED0" w:rsidR="004C461F" w:rsidRPr="00C75074" w:rsidRDefault="004C461F" w:rsidP="004C461F">
            <w:pPr>
              <w:jc w:val="center"/>
            </w:pPr>
            <w:r>
              <w:t>Y</w:t>
            </w:r>
          </w:p>
        </w:tc>
      </w:tr>
      <w:tr w:rsidR="004C461F" w:rsidRPr="00C75074" w14:paraId="4C061ADD" w14:textId="77777777" w:rsidTr="003B68EF">
        <w:trPr>
          <w:trHeight w:val="457"/>
        </w:trPr>
        <w:tc>
          <w:tcPr>
            <w:tcW w:w="1975" w:type="dxa"/>
          </w:tcPr>
          <w:p w14:paraId="1530CD50" w14:textId="4CCABF96" w:rsidR="004C461F" w:rsidRDefault="004C461F" w:rsidP="004C461F">
            <w:r>
              <w:t>Hurtwitz, 2009</w:t>
            </w:r>
            <w:r>
              <w:fldChar w:fldCharType="begin">
                <w:fldData xml:space="preserve">PEVuZE5vdGU+PENpdGU+PEF1dGhvcj5IdXJ3aXR6PC9BdXRob3I+PFllYXI+MjAwOTwvWWVhcj48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</w:fldData>
              </w:fldChar>
            </w:r>
            <w:r>
              <w:instrText xml:space="preserve"> ADDIN EN.CITE </w:instrText>
            </w:r>
            <w:r>
              <w:fldChar w:fldCharType="begin">
                <w:fldData xml:space="preserve">PEVuZE5vdGU+PENpdGU+PEF1dGhvcj5IdXJ3aXR6PC9BdXRob3I+PFllYXI+MjAwOTwvWWVhcj48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</w:fldData>
              </w:fldChar>
            </w:r>
            <w:r>
              <w:instrText xml:space="preserve"> ADDIN EN.CITE.DATA </w:instrText>
            </w:r>
            <w:r>
              <w:fldChar w:fldCharType="end"/>
            </w:r>
            <w:r>
              <w:fldChar w:fldCharType="separate"/>
            </w:r>
            <w:r w:rsidRPr="004C461F">
              <w:rPr>
                <w:noProof/>
                <w:vertAlign w:val="superscript"/>
              </w:rPr>
              <w:t>83</w:t>
            </w:r>
            <w:r>
              <w:fldChar w:fldCharType="end"/>
            </w:r>
          </w:p>
        </w:tc>
        <w:tc>
          <w:tcPr>
            <w:tcW w:w="2250" w:type="dxa"/>
          </w:tcPr>
          <w:p w14:paraId="0C4127F8" w14:textId="695C0B91" w:rsidR="004C461F" w:rsidRPr="00A27F62" w:rsidRDefault="004C461F" w:rsidP="004C461F">
            <w:r>
              <w:t>Phase III RCT</w:t>
            </w:r>
          </w:p>
        </w:tc>
        <w:tc>
          <w:tcPr>
            <w:tcW w:w="1462" w:type="dxa"/>
          </w:tcPr>
          <w:p w14:paraId="3AA70785" w14:textId="3C21D645" w:rsidR="004C461F" w:rsidRDefault="004C461F" w:rsidP="004C461F">
            <w:r>
              <w:t>USA</w:t>
            </w:r>
          </w:p>
        </w:tc>
        <w:tc>
          <w:tcPr>
            <w:tcW w:w="763" w:type="dxa"/>
          </w:tcPr>
          <w:p w14:paraId="34D85C86" w14:textId="73D076A1" w:rsidR="004C461F" w:rsidRDefault="004C461F" w:rsidP="004C461F">
            <w:r>
              <w:t>101</w:t>
            </w:r>
          </w:p>
        </w:tc>
        <w:tc>
          <w:tcPr>
            <w:tcW w:w="918" w:type="dxa"/>
          </w:tcPr>
          <w:p w14:paraId="6B624709" w14:textId="16682CCF" w:rsidR="004C461F" w:rsidRDefault="004C461F" w:rsidP="004C461F">
            <w:r>
              <w:t>58</w:t>
            </w:r>
          </w:p>
        </w:tc>
        <w:tc>
          <w:tcPr>
            <w:tcW w:w="764" w:type="dxa"/>
          </w:tcPr>
          <w:p w14:paraId="344C139D" w14:textId="09EF836B" w:rsidR="004C461F" w:rsidRDefault="004C461F" w:rsidP="004C461F">
            <w:r>
              <w:t>53.5%</w:t>
            </w:r>
          </w:p>
        </w:tc>
        <w:tc>
          <w:tcPr>
            <w:tcW w:w="1864" w:type="dxa"/>
          </w:tcPr>
          <w:p w14:paraId="659944E0" w14:textId="7D361EDA" w:rsidR="004C461F" w:rsidRDefault="004C461F" w:rsidP="004C461F">
            <w:r>
              <w:t>KRAS</w:t>
            </w:r>
          </w:p>
        </w:tc>
        <w:tc>
          <w:tcPr>
            <w:tcW w:w="1911" w:type="dxa"/>
          </w:tcPr>
          <w:p w14:paraId="43F43338" w14:textId="4A85805E" w:rsidR="004C461F" w:rsidRDefault="004C461F" w:rsidP="004C461F">
            <w:r>
              <w:t>S/D</w:t>
            </w:r>
          </w:p>
        </w:tc>
        <w:tc>
          <w:tcPr>
            <w:tcW w:w="1138" w:type="dxa"/>
          </w:tcPr>
          <w:p w14:paraId="0A5DD020" w14:textId="06D227C5" w:rsidR="004C461F" w:rsidRPr="00C75074" w:rsidRDefault="004C461F" w:rsidP="004C461F">
            <w:pPr>
              <w:jc w:val="center"/>
            </w:pPr>
            <w:r>
              <w:t>Y</w:t>
            </w:r>
          </w:p>
        </w:tc>
      </w:tr>
      <w:tr w:rsidR="004C461F" w:rsidRPr="00C75074" w14:paraId="25990CA5" w14:textId="77777777" w:rsidTr="003B68EF">
        <w:trPr>
          <w:trHeight w:val="457"/>
        </w:trPr>
        <w:tc>
          <w:tcPr>
            <w:tcW w:w="1975" w:type="dxa"/>
          </w:tcPr>
          <w:p w14:paraId="3D26D848" w14:textId="64D18B04" w:rsidR="004C461F" w:rsidRDefault="004C461F" w:rsidP="004C461F">
            <w:r>
              <w:t>Ilie, 2014</w:t>
            </w:r>
            <w:r>
              <w:fldChar w:fldCharType="begin">
                <w:fldData xml:space="preserve">PEVuZE5vdGU+PENpdGU+PEF1dGhvcj5JbGllPC9BdXRob3I+PFllYXI+MjAxNDwvWWVhcj48UmVj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</w:fldData>
              </w:fldChar>
            </w:r>
            <w:r>
              <w:instrText xml:space="preserve"> ADDIN EN.CITE </w:instrText>
            </w:r>
            <w:r>
              <w:fldChar w:fldCharType="begin">
                <w:fldData xml:space="preserve">PEVuZE5vdGU+PENpdGU+PEF1dGhvcj5JbGllPC9BdXRob3I+PFllYXI+MjAxNDwvWWVhcj48UmVj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</w:fldData>
              </w:fldChar>
            </w:r>
            <w:r>
              <w:instrText xml:space="preserve"> ADDIN EN.CITE.DATA </w:instrText>
            </w:r>
            <w:r>
              <w:fldChar w:fldCharType="end"/>
            </w:r>
            <w:r>
              <w:fldChar w:fldCharType="separate"/>
            </w:r>
            <w:r w:rsidRPr="004C461F">
              <w:rPr>
                <w:noProof/>
                <w:vertAlign w:val="superscript"/>
              </w:rPr>
              <w:t>84</w:t>
            </w:r>
            <w:r>
              <w:fldChar w:fldCharType="end"/>
            </w:r>
          </w:p>
        </w:tc>
        <w:tc>
          <w:tcPr>
            <w:tcW w:w="2250" w:type="dxa"/>
          </w:tcPr>
          <w:p w14:paraId="16440FEF" w14:textId="1820A6C8" w:rsidR="004C461F" w:rsidRPr="00A27F62" w:rsidRDefault="004C461F" w:rsidP="004C461F">
            <w:r>
              <w:t>Retrospective observational</w:t>
            </w:r>
          </w:p>
        </w:tc>
        <w:tc>
          <w:tcPr>
            <w:tcW w:w="1462" w:type="dxa"/>
          </w:tcPr>
          <w:p w14:paraId="4C240C21" w14:textId="66F4A9AB" w:rsidR="004C461F" w:rsidRDefault="004C461F" w:rsidP="004C461F">
            <w:r>
              <w:t>France</w:t>
            </w:r>
          </w:p>
        </w:tc>
        <w:tc>
          <w:tcPr>
            <w:tcW w:w="763" w:type="dxa"/>
          </w:tcPr>
          <w:p w14:paraId="1DF232B2" w14:textId="42A2E4D6" w:rsidR="004C461F" w:rsidRDefault="004C461F" w:rsidP="004C461F">
            <w:r>
              <w:t>489</w:t>
            </w:r>
          </w:p>
        </w:tc>
        <w:tc>
          <w:tcPr>
            <w:tcW w:w="918" w:type="dxa"/>
          </w:tcPr>
          <w:p w14:paraId="6F8F8EEF" w14:textId="74FE5A74" w:rsidR="004C461F" w:rsidRDefault="004C461F" w:rsidP="004C461F">
            <w:r>
              <w:t>63.5</w:t>
            </w:r>
          </w:p>
        </w:tc>
        <w:tc>
          <w:tcPr>
            <w:tcW w:w="764" w:type="dxa"/>
          </w:tcPr>
          <w:p w14:paraId="716B5078" w14:textId="3047EAD2" w:rsidR="004C461F" w:rsidRDefault="004C461F" w:rsidP="004C461F">
            <w:r>
              <w:t>68.0%</w:t>
            </w:r>
          </w:p>
        </w:tc>
        <w:tc>
          <w:tcPr>
            <w:tcW w:w="1864" w:type="dxa"/>
          </w:tcPr>
          <w:p w14:paraId="3CFB104B" w14:textId="11BAF22C" w:rsidR="004C461F" w:rsidRDefault="004C461F" w:rsidP="004C461F">
            <w:r>
              <w:t>KRAS, BRAF</w:t>
            </w:r>
          </w:p>
        </w:tc>
        <w:tc>
          <w:tcPr>
            <w:tcW w:w="1911" w:type="dxa"/>
          </w:tcPr>
          <w:p w14:paraId="06ACDB1A" w14:textId="6035DFBF" w:rsidR="004C461F" w:rsidRDefault="004C461F" w:rsidP="004C461F">
            <w:r>
              <w:t>Pyro, S/D</w:t>
            </w:r>
          </w:p>
        </w:tc>
        <w:tc>
          <w:tcPr>
            <w:tcW w:w="1138" w:type="dxa"/>
          </w:tcPr>
          <w:p w14:paraId="305E1D5C" w14:textId="77777777" w:rsidR="004C461F" w:rsidRPr="00C75074" w:rsidRDefault="004C461F" w:rsidP="004C461F">
            <w:pPr>
              <w:jc w:val="center"/>
            </w:pPr>
          </w:p>
        </w:tc>
      </w:tr>
      <w:tr w:rsidR="004C461F" w:rsidRPr="00C75074" w14:paraId="05D89F20" w14:textId="77777777" w:rsidTr="003B68EF">
        <w:trPr>
          <w:trHeight w:val="457"/>
        </w:trPr>
        <w:tc>
          <w:tcPr>
            <w:tcW w:w="1975" w:type="dxa"/>
          </w:tcPr>
          <w:p w14:paraId="1CE6E335" w14:textId="17D8BA9D" w:rsidR="004C461F" w:rsidRDefault="004C461F" w:rsidP="004C461F">
            <w:r>
              <w:t>Inno, 2011</w:t>
            </w:r>
            <w:r>
              <w:fldChar w:fldCharType="begin">
                <w:fldData xml:space="preserve">PEVuZE5vdGU+PENpdGU+PEF1dGhvcj5Jbm5vPC9BdXRob3I+PFllYXI+MjAxMTwvWWVhcj48UmVj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</w:fldData>
              </w:fldChar>
            </w:r>
            <w:r>
              <w:instrText xml:space="preserve"> ADDIN EN.CITE </w:instrText>
            </w:r>
            <w:r>
              <w:fldChar w:fldCharType="begin">
                <w:fldData xml:space="preserve">PEVuZE5vdGU+PENpdGU+PEF1dGhvcj5Jbm5vPC9BdXRob3I+PFllYXI+MjAxMTwvWWVhcj48UmVj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</w:fldData>
              </w:fldChar>
            </w:r>
            <w:r>
              <w:instrText xml:space="preserve"> ADDIN EN.CITE.DATA </w:instrText>
            </w:r>
            <w:r>
              <w:fldChar w:fldCharType="end"/>
            </w:r>
            <w:r>
              <w:fldChar w:fldCharType="separate"/>
            </w:r>
            <w:r w:rsidRPr="004C461F">
              <w:rPr>
                <w:noProof/>
                <w:vertAlign w:val="superscript"/>
              </w:rPr>
              <w:t>85</w:t>
            </w:r>
            <w:r>
              <w:fldChar w:fldCharType="end"/>
            </w:r>
          </w:p>
        </w:tc>
        <w:tc>
          <w:tcPr>
            <w:tcW w:w="2250" w:type="dxa"/>
          </w:tcPr>
          <w:p w14:paraId="60A73428" w14:textId="0704CD73" w:rsidR="004C461F" w:rsidRPr="00C75074" w:rsidRDefault="004C461F" w:rsidP="004C461F">
            <w:r w:rsidRPr="00A27F62">
              <w:t>Retrospective observational</w:t>
            </w:r>
          </w:p>
        </w:tc>
        <w:tc>
          <w:tcPr>
            <w:tcW w:w="1462" w:type="dxa"/>
          </w:tcPr>
          <w:p w14:paraId="0988BC73" w14:textId="5E4EB97A" w:rsidR="004C461F" w:rsidRPr="00C75074" w:rsidRDefault="004C461F" w:rsidP="004C461F">
            <w:r>
              <w:t>Italy</w:t>
            </w:r>
          </w:p>
        </w:tc>
        <w:tc>
          <w:tcPr>
            <w:tcW w:w="763" w:type="dxa"/>
          </w:tcPr>
          <w:p w14:paraId="5DB23A0E" w14:textId="3C51F90B" w:rsidR="004C461F" w:rsidRPr="00C75074" w:rsidRDefault="004C461F" w:rsidP="004C461F">
            <w:r>
              <w:t>73</w:t>
            </w:r>
          </w:p>
        </w:tc>
        <w:tc>
          <w:tcPr>
            <w:tcW w:w="918" w:type="dxa"/>
          </w:tcPr>
          <w:p w14:paraId="196A005B" w14:textId="71CF14DE" w:rsidR="004C461F" w:rsidRPr="00C75074" w:rsidRDefault="004C461F" w:rsidP="004C461F">
            <w:r>
              <w:t>58</w:t>
            </w:r>
          </w:p>
        </w:tc>
        <w:tc>
          <w:tcPr>
            <w:tcW w:w="764" w:type="dxa"/>
          </w:tcPr>
          <w:p w14:paraId="129C71A9" w14:textId="5C251E8B" w:rsidR="004C461F" w:rsidRPr="00C75074" w:rsidRDefault="004C461F" w:rsidP="004C461F">
            <w:r>
              <w:t>58.9%</w:t>
            </w:r>
          </w:p>
        </w:tc>
        <w:tc>
          <w:tcPr>
            <w:tcW w:w="1864" w:type="dxa"/>
          </w:tcPr>
          <w:p w14:paraId="16C128A1" w14:textId="3DACDE45" w:rsidR="004C461F" w:rsidRPr="00C75074" w:rsidRDefault="004C461F" w:rsidP="004C461F">
            <w:r>
              <w:t>KRAS, BRAF</w:t>
            </w:r>
          </w:p>
        </w:tc>
        <w:tc>
          <w:tcPr>
            <w:tcW w:w="1911" w:type="dxa"/>
          </w:tcPr>
          <w:p w14:paraId="0B405FDD" w14:textId="690CE16D" w:rsidR="004C461F" w:rsidRPr="00C75074" w:rsidRDefault="004C461F" w:rsidP="004C461F">
            <w:r>
              <w:t>S/D</w:t>
            </w:r>
          </w:p>
        </w:tc>
        <w:tc>
          <w:tcPr>
            <w:tcW w:w="1138" w:type="dxa"/>
          </w:tcPr>
          <w:p w14:paraId="3FAA5DAD" w14:textId="474C5AC0" w:rsidR="004C461F" w:rsidRPr="00C75074" w:rsidRDefault="004C461F" w:rsidP="004C461F">
            <w:pPr>
              <w:jc w:val="center"/>
            </w:pPr>
            <w:r>
              <w:t>Y</w:t>
            </w:r>
          </w:p>
        </w:tc>
      </w:tr>
      <w:tr w:rsidR="004C461F" w:rsidRPr="00C75074" w14:paraId="01A34D0A" w14:textId="77777777" w:rsidTr="003B68EF">
        <w:trPr>
          <w:trHeight w:val="457"/>
        </w:trPr>
        <w:tc>
          <w:tcPr>
            <w:tcW w:w="1975" w:type="dxa"/>
          </w:tcPr>
          <w:p w14:paraId="3FEC42CC" w14:textId="73802DFF" w:rsidR="004C461F" w:rsidRDefault="004C461F" w:rsidP="004C461F">
            <w:r>
              <w:t>Isella, 2013</w:t>
            </w:r>
            <w:r>
              <w:fldChar w:fldCharType="begin">
                <w:fldData xml:space="preserve">PEVuZE5vdGU+PENpdGU+PEF1dGhvcj5Jc2VsbGE8L0F1dGhvcj48WWVhcj4yMDEzPC9ZZWFyPjxS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</w:fldData>
              </w:fldChar>
            </w:r>
            <w:r>
              <w:instrText xml:space="preserve"> ADDIN EN.CITE </w:instrText>
            </w:r>
            <w:r>
              <w:fldChar w:fldCharType="begin">
                <w:fldData xml:space="preserve">PEVuZE5vdGU+PENpdGU+PEF1dGhvcj5Jc2VsbGE8L0F1dGhvcj48WWVhcj4yMDEzPC9ZZWFyPjxS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</w:fldData>
              </w:fldChar>
            </w:r>
            <w:r>
              <w:instrText xml:space="preserve"> ADDIN EN.CITE.DATA </w:instrText>
            </w:r>
            <w:r>
              <w:fldChar w:fldCharType="end"/>
            </w:r>
            <w:r>
              <w:fldChar w:fldCharType="separate"/>
            </w:r>
            <w:r w:rsidRPr="004C461F">
              <w:rPr>
                <w:noProof/>
                <w:vertAlign w:val="superscript"/>
              </w:rPr>
              <w:t>86</w:t>
            </w:r>
            <w:r>
              <w:fldChar w:fldCharType="end"/>
            </w:r>
          </w:p>
        </w:tc>
        <w:tc>
          <w:tcPr>
            <w:tcW w:w="2250" w:type="dxa"/>
          </w:tcPr>
          <w:p w14:paraId="65CB6665" w14:textId="14AB8916" w:rsidR="004C461F" w:rsidRPr="00A27F62" w:rsidRDefault="004C461F" w:rsidP="004C461F">
            <w:r>
              <w:t>Prospective observational</w:t>
            </w:r>
          </w:p>
        </w:tc>
        <w:tc>
          <w:tcPr>
            <w:tcW w:w="1462" w:type="dxa"/>
          </w:tcPr>
          <w:p w14:paraId="47242C2C" w14:textId="5CE30511" w:rsidR="004C461F" w:rsidRDefault="004C461F" w:rsidP="004C461F">
            <w:r>
              <w:t>Italy</w:t>
            </w:r>
          </w:p>
        </w:tc>
        <w:tc>
          <w:tcPr>
            <w:tcW w:w="763" w:type="dxa"/>
          </w:tcPr>
          <w:p w14:paraId="51BF7B03" w14:textId="60FADC8C" w:rsidR="004C461F" w:rsidRDefault="004C461F" w:rsidP="004C461F">
            <w:r>
              <w:t>64</w:t>
            </w:r>
          </w:p>
        </w:tc>
        <w:tc>
          <w:tcPr>
            <w:tcW w:w="918" w:type="dxa"/>
          </w:tcPr>
          <w:p w14:paraId="39DEF290" w14:textId="10BD974F" w:rsidR="004C461F" w:rsidRDefault="004C461F" w:rsidP="004C461F">
            <w:r>
              <w:t>66.4</w:t>
            </w:r>
          </w:p>
        </w:tc>
        <w:tc>
          <w:tcPr>
            <w:tcW w:w="764" w:type="dxa"/>
          </w:tcPr>
          <w:p w14:paraId="390C5B4D" w14:textId="375D7739" w:rsidR="004C461F" w:rsidRDefault="004C461F" w:rsidP="004C461F">
            <w:r>
              <w:t>81.3%</w:t>
            </w:r>
          </w:p>
        </w:tc>
        <w:tc>
          <w:tcPr>
            <w:tcW w:w="1864" w:type="dxa"/>
          </w:tcPr>
          <w:p w14:paraId="2A175C69" w14:textId="772846E6" w:rsidR="004C461F" w:rsidRDefault="004C461F" w:rsidP="004C461F">
            <w:r>
              <w:t>KRAS, BRAF, NRAS</w:t>
            </w:r>
          </w:p>
        </w:tc>
        <w:tc>
          <w:tcPr>
            <w:tcW w:w="1911" w:type="dxa"/>
          </w:tcPr>
          <w:p w14:paraId="5D40EDE7" w14:textId="29E21707" w:rsidR="004C461F" w:rsidRDefault="004C461F" w:rsidP="004C461F">
            <w:r>
              <w:t>S/D, MAS-PCR</w:t>
            </w:r>
          </w:p>
        </w:tc>
        <w:tc>
          <w:tcPr>
            <w:tcW w:w="1138" w:type="dxa"/>
          </w:tcPr>
          <w:p w14:paraId="1EF394E1" w14:textId="77777777" w:rsidR="004C461F" w:rsidRPr="00C75074" w:rsidRDefault="004C461F" w:rsidP="004C461F">
            <w:pPr>
              <w:jc w:val="center"/>
            </w:pPr>
          </w:p>
        </w:tc>
      </w:tr>
      <w:tr w:rsidR="004C461F" w:rsidRPr="00C75074" w14:paraId="6D589C80" w14:textId="77777777" w:rsidTr="003B68EF">
        <w:trPr>
          <w:trHeight w:val="457"/>
        </w:trPr>
        <w:tc>
          <w:tcPr>
            <w:tcW w:w="1975" w:type="dxa"/>
          </w:tcPr>
          <w:p w14:paraId="0CC30705" w14:textId="570D0EDA" w:rsidR="004C461F" w:rsidRDefault="004C461F" w:rsidP="004C461F">
            <w:r>
              <w:lastRenderedPageBreak/>
              <w:t>Italiano, 2010</w:t>
            </w:r>
            <w:r w:rsidR="003F1A0E">
              <w:fldChar w:fldCharType="begin">
                <w:fldData xml:space="preserve">PEVuZE5vdGU+PENpdGU+PEF1dGhvcj5JdGFsaWFubzwvQXV0aG9yPjxZZWFyPjIwMTA8L1llYXI+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</w:fldData>
              </w:fldChar>
            </w:r>
            <w:r w:rsidR="003F1A0E">
              <w:instrText xml:space="preserve"> ADDIN EN.CITE </w:instrText>
            </w:r>
            <w:r w:rsidR="003F1A0E">
              <w:fldChar w:fldCharType="begin">
                <w:fldData xml:space="preserve">PEVuZE5vdGU+PENpdGU+PEF1dGhvcj5JdGFsaWFubzwvQXV0aG9yPjxZZWFyPjIwMTA8L1llYXI+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</w:fldData>
              </w:fldChar>
            </w:r>
            <w:r w:rsidR="003F1A0E">
              <w:instrText xml:space="preserve"> ADDIN EN.CITE.DATA </w:instrText>
            </w:r>
            <w:r w:rsidR="003F1A0E">
              <w:fldChar w:fldCharType="end"/>
            </w:r>
            <w:r w:rsidR="003F1A0E">
              <w:fldChar w:fldCharType="separate"/>
            </w:r>
            <w:r w:rsidR="003F1A0E" w:rsidRPr="003F1A0E">
              <w:rPr>
                <w:noProof/>
                <w:vertAlign w:val="superscript"/>
              </w:rPr>
              <w:t>87</w:t>
            </w:r>
            <w:r w:rsidR="003F1A0E">
              <w:fldChar w:fldCharType="end"/>
            </w:r>
          </w:p>
        </w:tc>
        <w:tc>
          <w:tcPr>
            <w:tcW w:w="2250" w:type="dxa"/>
          </w:tcPr>
          <w:p w14:paraId="30F0F394" w14:textId="190754A1" w:rsidR="004C461F" w:rsidRDefault="004C461F" w:rsidP="004C461F">
            <w:r w:rsidRPr="00A27F62">
              <w:t>Retrospective observational</w:t>
            </w:r>
          </w:p>
        </w:tc>
        <w:tc>
          <w:tcPr>
            <w:tcW w:w="1462" w:type="dxa"/>
          </w:tcPr>
          <w:p w14:paraId="26BD476A" w14:textId="32284875" w:rsidR="004C461F" w:rsidRDefault="004C461F" w:rsidP="004C461F">
            <w:r>
              <w:t>France</w:t>
            </w:r>
          </w:p>
        </w:tc>
        <w:tc>
          <w:tcPr>
            <w:tcW w:w="763" w:type="dxa"/>
          </w:tcPr>
          <w:p w14:paraId="46696E65" w14:textId="6845EFF2" w:rsidR="004C461F" w:rsidRDefault="004C461F" w:rsidP="004C461F">
            <w:r>
              <w:t>61</w:t>
            </w:r>
          </w:p>
        </w:tc>
        <w:tc>
          <w:tcPr>
            <w:tcW w:w="918" w:type="dxa"/>
          </w:tcPr>
          <w:p w14:paraId="55BCFE12" w14:textId="3E14661E" w:rsidR="004C461F" w:rsidRDefault="004C461F" w:rsidP="004C461F">
            <w:r>
              <w:t>65</w:t>
            </w:r>
          </w:p>
        </w:tc>
        <w:tc>
          <w:tcPr>
            <w:tcW w:w="764" w:type="dxa"/>
          </w:tcPr>
          <w:p w14:paraId="4E6BC929" w14:textId="04580D82" w:rsidR="004C461F" w:rsidRDefault="004C461F" w:rsidP="004C461F">
            <w:r>
              <w:t>67.0%</w:t>
            </w:r>
          </w:p>
        </w:tc>
        <w:tc>
          <w:tcPr>
            <w:tcW w:w="1864" w:type="dxa"/>
          </w:tcPr>
          <w:p w14:paraId="181114D2" w14:textId="7F6B1BC0" w:rsidR="004C461F" w:rsidRDefault="004C461F" w:rsidP="004C461F">
            <w:r>
              <w:t>KRAS, BRAF</w:t>
            </w:r>
          </w:p>
        </w:tc>
        <w:tc>
          <w:tcPr>
            <w:tcW w:w="1911" w:type="dxa"/>
          </w:tcPr>
          <w:p w14:paraId="6258777B" w14:textId="67CAE603" w:rsidR="004C461F" w:rsidRDefault="004C461F" w:rsidP="004C461F">
            <w:r>
              <w:t>S/D, Other</w:t>
            </w:r>
          </w:p>
        </w:tc>
        <w:tc>
          <w:tcPr>
            <w:tcW w:w="1138" w:type="dxa"/>
          </w:tcPr>
          <w:p w14:paraId="76EC968D" w14:textId="77777777" w:rsidR="004C461F" w:rsidRPr="00C75074" w:rsidRDefault="004C461F" w:rsidP="004C461F">
            <w:pPr>
              <w:jc w:val="center"/>
            </w:pPr>
          </w:p>
        </w:tc>
      </w:tr>
      <w:tr w:rsidR="004C461F" w:rsidRPr="00C75074" w14:paraId="41418ACF" w14:textId="77777777" w:rsidTr="003B68EF">
        <w:trPr>
          <w:trHeight w:val="457"/>
        </w:trPr>
        <w:tc>
          <w:tcPr>
            <w:tcW w:w="1975" w:type="dxa"/>
          </w:tcPr>
          <w:p w14:paraId="4653F45E" w14:textId="09079D4A" w:rsidR="004C461F" w:rsidRDefault="004C461F" w:rsidP="004C461F">
            <w:r>
              <w:t>Ito, 2013</w:t>
            </w:r>
            <w:r w:rsidR="003F1A0E">
              <w:fldChar w:fldCharType="begin">
                <w:fldData xml:space="preserve">PEVuZE5vdGU+PENpdGU+PEF1dGhvcj5JdG88L0F1dGhvcj48WWVhcj4yMDEzPC9ZZWFyPjxSZWNO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==
</w:fldData>
              </w:fldChar>
            </w:r>
            <w:r w:rsidR="003F1A0E">
              <w:instrText xml:space="preserve"> ADDIN EN.CITE </w:instrText>
            </w:r>
            <w:r w:rsidR="003F1A0E">
              <w:fldChar w:fldCharType="begin">
                <w:fldData xml:space="preserve">PEVuZE5vdGU+PENpdGU+PEF1dGhvcj5JdG88L0F1dGhvcj48WWVhcj4yMDEzPC9ZZWFyPjxSZWNO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==
</w:fldData>
              </w:fldChar>
            </w:r>
            <w:r w:rsidR="003F1A0E">
              <w:instrText xml:space="preserve"> ADDIN EN.CITE.DATA </w:instrText>
            </w:r>
            <w:r w:rsidR="003F1A0E">
              <w:fldChar w:fldCharType="end"/>
            </w:r>
            <w:r w:rsidR="003F1A0E">
              <w:fldChar w:fldCharType="separate"/>
            </w:r>
            <w:r w:rsidR="003F1A0E" w:rsidRPr="003F1A0E">
              <w:rPr>
                <w:noProof/>
                <w:vertAlign w:val="superscript"/>
              </w:rPr>
              <w:t>88</w:t>
            </w:r>
            <w:r w:rsidR="003F1A0E">
              <w:fldChar w:fldCharType="end"/>
            </w:r>
          </w:p>
        </w:tc>
        <w:tc>
          <w:tcPr>
            <w:tcW w:w="2250" w:type="dxa"/>
          </w:tcPr>
          <w:p w14:paraId="1DD2975D" w14:textId="3EFB5DA4" w:rsidR="004C461F" w:rsidRPr="00C75074" w:rsidRDefault="004C461F" w:rsidP="004C461F">
            <w:r>
              <w:t>Prospective observational</w:t>
            </w:r>
          </w:p>
        </w:tc>
        <w:tc>
          <w:tcPr>
            <w:tcW w:w="1462" w:type="dxa"/>
          </w:tcPr>
          <w:p w14:paraId="33057CC3" w14:textId="3449E2F7" w:rsidR="004C461F" w:rsidRPr="00C75074" w:rsidRDefault="004C461F" w:rsidP="004C461F">
            <w:r>
              <w:t>Japan</w:t>
            </w:r>
          </w:p>
        </w:tc>
        <w:tc>
          <w:tcPr>
            <w:tcW w:w="763" w:type="dxa"/>
          </w:tcPr>
          <w:p w14:paraId="74902498" w14:textId="3CE179E8" w:rsidR="004C461F" w:rsidRPr="00C75074" w:rsidRDefault="004C461F" w:rsidP="004C461F">
            <w:r>
              <w:t>67</w:t>
            </w:r>
          </w:p>
        </w:tc>
        <w:tc>
          <w:tcPr>
            <w:tcW w:w="918" w:type="dxa"/>
          </w:tcPr>
          <w:p w14:paraId="58D8E0AA" w14:textId="03889846" w:rsidR="004C461F" w:rsidRPr="00C75074" w:rsidRDefault="004C461F" w:rsidP="004C461F">
            <w:r>
              <w:t>65</w:t>
            </w:r>
          </w:p>
        </w:tc>
        <w:tc>
          <w:tcPr>
            <w:tcW w:w="764" w:type="dxa"/>
          </w:tcPr>
          <w:p w14:paraId="132FC6EE" w14:textId="0137AEE5" w:rsidR="004C461F" w:rsidRPr="00C75074" w:rsidRDefault="004C461F" w:rsidP="004C461F">
            <w:r>
              <w:t>67.7%</w:t>
            </w:r>
          </w:p>
        </w:tc>
        <w:tc>
          <w:tcPr>
            <w:tcW w:w="1864" w:type="dxa"/>
          </w:tcPr>
          <w:p w14:paraId="2AEF64E4" w14:textId="203D8A85" w:rsidR="004C461F" w:rsidRPr="00C75074" w:rsidRDefault="004C461F" w:rsidP="004C461F">
            <w:r>
              <w:t>BRAF</w:t>
            </w:r>
          </w:p>
        </w:tc>
        <w:tc>
          <w:tcPr>
            <w:tcW w:w="1911" w:type="dxa"/>
          </w:tcPr>
          <w:p w14:paraId="3CFE3CCB" w14:textId="5982970E" w:rsidR="004C461F" w:rsidRPr="00C75074" w:rsidRDefault="004C461F" w:rsidP="004C461F">
            <w:r>
              <w:t>S/D</w:t>
            </w:r>
          </w:p>
        </w:tc>
        <w:tc>
          <w:tcPr>
            <w:tcW w:w="1138" w:type="dxa"/>
          </w:tcPr>
          <w:p w14:paraId="006F19E8" w14:textId="57425BB4" w:rsidR="004C461F" w:rsidRPr="00C75074" w:rsidRDefault="004C461F" w:rsidP="004C461F">
            <w:pPr>
              <w:jc w:val="center"/>
            </w:pPr>
            <w:r>
              <w:t>Y</w:t>
            </w:r>
          </w:p>
        </w:tc>
      </w:tr>
      <w:tr w:rsidR="004C461F" w:rsidRPr="00C75074" w14:paraId="2FC25A94" w14:textId="77777777" w:rsidTr="003B68EF">
        <w:trPr>
          <w:trHeight w:val="457"/>
        </w:trPr>
        <w:tc>
          <w:tcPr>
            <w:tcW w:w="1975" w:type="dxa"/>
          </w:tcPr>
          <w:p w14:paraId="68A488B7" w14:textId="70F859F0" w:rsidR="004C461F" w:rsidRDefault="004C461F" w:rsidP="004C461F">
            <w:r>
              <w:t>Iwamoto, 2014</w:t>
            </w:r>
            <w:r w:rsidR="003F1A0E">
              <w:fldChar w:fldCharType="begin">
                <w:fldData xml:space="preserve">PEVuZE5vdGU+PENpdGU+PEF1dGhvcj5Jd2Ftb3RvPC9BdXRob3I+PFllYXI+MjAxNDwvWWVhcj48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</w:fldData>
              </w:fldChar>
            </w:r>
            <w:r w:rsidR="003F1A0E">
              <w:instrText xml:space="preserve"> ADDIN EN.CITE </w:instrText>
            </w:r>
            <w:r w:rsidR="003F1A0E">
              <w:fldChar w:fldCharType="begin">
                <w:fldData xml:space="preserve">PEVuZE5vdGU+PENpdGU+PEF1dGhvcj5Jd2Ftb3RvPC9BdXRob3I+PFllYXI+MjAxNDwvWWVhcj48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</w:fldData>
              </w:fldChar>
            </w:r>
            <w:r w:rsidR="003F1A0E">
              <w:instrText xml:space="preserve"> ADDIN EN.CITE.DATA </w:instrText>
            </w:r>
            <w:r w:rsidR="003F1A0E">
              <w:fldChar w:fldCharType="end"/>
            </w:r>
            <w:r w:rsidR="003F1A0E">
              <w:fldChar w:fldCharType="separate"/>
            </w:r>
            <w:r w:rsidR="003F1A0E" w:rsidRPr="003F1A0E">
              <w:rPr>
                <w:noProof/>
                <w:vertAlign w:val="superscript"/>
              </w:rPr>
              <w:t>89</w:t>
            </w:r>
            <w:r w:rsidR="003F1A0E">
              <w:fldChar w:fldCharType="end"/>
            </w:r>
          </w:p>
        </w:tc>
        <w:tc>
          <w:tcPr>
            <w:tcW w:w="2250" w:type="dxa"/>
          </w:tcPr>
          <w:p w14:paraId="0B1DC8D9" w14:textId="481A2EF1" w:rsidR="004C461F" w:rsidRPr="00C75074" w:rsidRDefault="004C461F" w:rsidP="004C461F">
            <w:r>
              <w:t>Phase II RCT (FLIER)</w:t>
            </w:r>
          </w:p>
        </w:tc>
        <w:tc>
          <w:tcPr>
            <w:tcW w:w="1462" w:type="dxa"/>
          </w:tcPr>
          <w:p w14:paraId="10AEE3AF" w14:textId="27D912B7" w:rsidR="004C461F" w:rsidRPr="00C75074" w:rsidRDefault="004C461F" w:rsidP="004C461F">
            <w:r>
              <w:t>Japan</w:t>
            </w:r>
          </w:p>
        </w:tc>
        <w:tc>
          <w:tcPr>
            <w:tcW w:w="763" w:type="dxa"/>
          </w:tcPr>
          <w:p w14:paraId="2061628E" w14:textId="193166C9" w:rsidR="004C461F" w:rsidRPr="00C75074" w:rsidRDefault="004C461F" w:rsidP="004C461F">
            <w:r>
              <w:t>60</w:t>
            </w:r>
          </w:p>
        </w:tc>
        <w:tc>
          <w:tcPr>
            <w:tcW w:w="918" w:type="dxa"/>
          </w:tcPr>
          <w:p w14:paraId="530E9AFB" w14:textId="6825559E" w:rsidR="004C461F" w:rsidRPr="00C75074" w:rsidRDefault="004C461F" w:rsidP="004C461F">
            <w:r>
              <w:t>62</w:t>
            </w:r>
          </w:p>
        </w:tc>
        <w:tc>
          <w:tcPr>
            <w:tcW w:w="764" w:type="dxa"/>
          </w:tcPr>
          <w:p w14:paraId="725C6E44" w14:textId="39303308" w:rsidR="004C461F" w:rsidRPr="00C75074" w:rsidRDefault="004C461F" w:rsidP="004C461F">
            <w:r>
              <w:t>65.0%</w:t>
            </w:r>
          </w:p>
        </w:tc>
        <w:tc>
          <w:tcPr>
            <w:tcW w:w="1864" w:type="dxa"/>
          </w:tcPr>
          <w:p w14:paraId="5EFF13CC" w14:textId="368EB76A" w:rsidR="004C461F" w:rsidRPr="00C75074" w:rsidRDefault="004C461F" w:rsidP="004C461F">
            <w:r>
              <w:t>BRAF</w:t>
            </w:r>
          </w:p>
        </w:tc>
        <w:tc>
          <w:tcPr>
            <w:tcW w:w="1911" w:type="dxa"/>
          </w:tcPr>
          <w:p w14:paraId="7AA764EE" w14:textId="436D5321" w:rsidR="004C461F" w:rsidRPr="00C75074" w:rsidRDefault="004C461F" w:rsidP="004C461F">
            <w:r>
              <w:t>S/D</w:t>
            </w:r>
          </w:p>
        </w:tc>
        <w:tc>
          <w:tcPr>
            <w:tcW w:w="1138" w:type="dxa"/>
          </w:tcPr>
          <w:p w14:paraId="02D7E6EA" w14:textId="77777777" w:rsidR="004C461F" w:rsidRPr="00C75074" w:rsidRDefault="004C461F" w:rsidP="004C461F">
            <w:pPr>
              <w:jc w:val="center"/>
            </w:pPr>
          </w:p>
        </w:tc>
      </w:tr>
      <w:tr w:rsidR="004C461F" w:rsidRPr="00C75074" w14:paraId="5DF8E225" w14:textId="77777777" w:rsidTr="003B68EF">
        <w:trPr>
          <w:trHeight w:val="457"/>
        </w:trPr>
        <w:tc>
          <w:tcPr>
            <w:tcW w:w="1975" w:type="dxa"/>
          </w:tcPr>
          <w:p w14:paraId="680B4509" w14:textId="0057C9F5" w:rsidR="004C461F" w:rsidRDefault="004C461F" w:rsidP="004C461F">
            <w:r>
              <w:t>Jakovljevic, 2012</w:t>
            </w:r>
            <w:r w:rsidR="003F1A0E">
              <w:fldChar w:fldCharType="begin"/>
            </w:r>
            <w:r w:rsidR="003F1A0E">
              <w:instrText xml:space="preserve"> ADDIN EN.CITE &lt;EndNote&gt;&lt;Cite&gt;&lt;Author&gt;Jakovljevic&lt;/Author&gt;&lt;Year&gt;2012&lt;/Year&gt;&lt;RecNum&gt;542&lt;/RecNum&gt;&lt;DisplayText&gt;&lt;style face="superscript"&gt;90&lt;/style&gt;&lt;/DisplayText&gt;&lt;record&gt;&lt;rec-number&gt;542&lt;/rec-number&gt;&lt;foreign-keys&gt;&lt;key app="EN" db-id="r525zwt2l9ewpgew5a2x9rx0redwzaafzrdx" timestamp="1522340770"&gt;542&lt;/key&gt;&lt;/foreign-keys&gt;&lt;ref-type name="Journal Article"&gt;17&lt;/ref-type&gt;&lt;contributors&gt;&lt;authors&gt;&lt;author&gt;Jakovljevic, K.&lt;/author&gt;&lt;author&gt;Malisic, E.&lt;/author&gt;&lt;author&gt;Cavic, M.&lt;/author&gt;&lt;author&gt;Krivokuca, A.&lt;/author&gt;&lt;author&gt;Dobricic, J.&lt;/author&gt;&lt;author&gt;Jankovic, R.&lt;/author&gt;&lt;/authors&gt;&lt;/contributors&gt;&lt;auth-address&gt;Institute for Oncology and Radiology of Serbia, Department of Experimental Oncology, Belgrade, Serbia. jankovicr@ncrc.ac.rs&lt;/auth-address&gt;&lt;titles&gt;&lt;title&gt;KRAS and BRAF mutations in Serbian patients with colorectal cancer&lt;/title&gt;&lt;secondary-title&gt;J BUON&lt;/secondary-title&gt;&lt;/titles&gt;&lt;periodical&gt;&lt;full-title&gt;J BUON&lt;/full-title&gt;&lt;/periodical&gt;&lt;pages&gt;575-80&lt;/pages&gt;&lt;volume&gt;17&lt;/volume&gt;&lt;number&gt;3&lt;/number&gt;&lt;keywords&gt;&lt;keyword&gt;Adult&lt;/keyword&gt;&lt;keyword&gt;Aged&lt;/keyword&gt;&lt;keyword&gt;Aged, 80 and over&lt;/keyword&gt;&lt;keyword&gt;Colorectal Neoplasms/*genetics&lt;/keyword&gt;&lt;keyword&gt;Humans&lt;/keyword&gt;&lt;keyword&gt;Infant&lt;/keyword&gt;&lt;keyword&gt;Male&lt;/keyword&gt;&lt;keyword&gt;Middle Aged&lt;/keyword&gt;&lt;keyword&gt;*Mutation&lt;/keyword&gt;&lt;keyword&gt;Proto-Oncogene Proteins/*genetics&lt;/keyword&gt;&lt;keyword&gt;Proto-Oncogene Proteins B-raf/*genetics&lt;/keyword&gt;&lt;keyword&gt;Proto-Oncogene Proteins p21(ras)&lt;/keyword&gt;&lt;keyword&gt;Serbia&lt;/keyword&gt;&lt;keyword&gt;ras Proteins/*genetics&lt;/keyword&gt;&lt;/keywords&gt;&lt;dates&gt;&lt;year&gt;2012&lt;/year&gt;&lt;pub-dates&gt;&lt;date&gt;Jul-Sep&lt;/date&gt;&lt;/pub-dates&gt;&lt;/dates&gt;&lt;isbn&gt;1107-0625 (Print)&amp;#xD;1107-0625 (Linking)&lt;/isbn&gt;&lt;accession-num&gt;23033302&lt;/accession-num&gt;&lt;urls&gt;&lt;related-urls&gt;&lt;url&gt;https://www.ncbi.nlm.nih.gov/pubmed/23033302&lt;/url&gt;&lt;/related-urls&gt;&lt;/urls&gt;&lt;/record&gt;&lt;/Cite&gt;&lt;/EndNote&gt;</w:instrText>
            </w:r>
            <w:r w:rsidR="003F1A0E">
              <w:fldChar w:fldCharType="separate"/>
            </w:r>
            <w:r w:rsidR="003F1A0E" w:rsidRPr="003F1A0E">
              <w:rPr>
                <w:noProof/>
                <w:vertAlign w:val="superscript"/>
              </w:rPr>
              <w:t>90</w:t>
            </w:r>
            <w:r w:rsidR="003F1A0E">
              <w:fldChar w:fldCharType="end"/>
            </w:r>
          </w:p>
        </w:tc>
        <w:tc>
          <w:tcPr>
            <w:tcW w:w="2250" w:type="dxa"/>
          </w:tcPr>
          <w:p w14:paraId="13645BCA" w14:textId="5C32188E" w:rsidR="004C461F" w:rsidRPr="00C75074" w:rsidRDefault="004C461F" w:rsidP="004C461F">
            <w:r w:rsidRPr="00A27F62">
              <w:t>Retrospective observational</w:t>
            </w:r>
          </w:p>
        </w:tc>
        <w:tc>
          <w:tcPr>
            <w:tcW w:w="1462" w:type="dxa"/>
          </w:tcPr>
          <w:p w14:paraId="0C220EFB" w14:textId="62436D34" w:rsidR="004C461F" w:rsidRPr="00C75074" w:rsidRDefault="004C461F" w:rsidP="004C461F">
            <w:r>
              <w:t>Serbia</w:t>
            </w:r>
          </w:p>
        </w:tc>
        <w:tc>
          <w:tcPr>
            <w:tcW w:w="763" w:type="dxa"/>
          </w:tcPr>
          <w:p w14:paraId="11A56850" w14:textId="08427B0F" w:rsidR="004C461F" w:rsidRPr="00C75074" w:rsidRDefault="004C461F" w:rsidP="004C461F">
            <w:r>
              <w:t>190</w:t>
            </w:r>
          </w:p>
        </w:tc>
        <w:tc>
          <w:tcPr>
            <w:tcW w:w="918" w:type="dxa"/>
          </w:tcPr>
          <w:p w14:paraId="119F7039" w14:textId="272D3307" w:rsidR="004C461F" w:rsidRPr="00C75074" w:rsidRDefault="004C461F" w:rsidP="004C461F">
            <w:r>
              <w:t>60</w:t>
            </w:r>
          </w:p>
        </w:tc>
        <w:tc>
          <w:tcPr>
            <w:tcW w:w="764" w:type="dxa"/>
          </w:tcPr>
          <w:p w14:paraId="2CA10629" w14:textId="54028381" w:rsidR="004C461F" w:rsidRPr="00C75074" w:rsidRDefault="004C461F" w:rsidP="004C461F">
            <w:r>
              <w:t>63.7%</w:t>
            </w:r>
          </w:p>
        </w:tc>
        <w:tc>
          <w:tcPr>
            <w:tcW w:w="1864" w:type="dxa"/>
          </w:tcPr>
          <w:p w14:paraId="3876295D" w14:textId="0FAAD1F3" w:rsidR="004C461F" w:rsidRPr="00C75074" w:rsidRDefault="004C461F" w:rsidP="004C461F">
            <w:r>
              <w:t>KRAS, BRAF</w:t>
            </w:r>
          </w:p>
        </w:tc>
        <w:tc>
          <w:tcPr>
            <w:tcW w:w="1911" w:type="dxa"/>
          </w:tcPr>
          <w:p w14:paraId="281D9FCA" w14:textId="6DB49DDA" w:rsidR="004C461F" w:rsidRPr="00C75074" w:rsidRDefault="004C461F" w:rsidP="004C461F">
            <w:r>
              <w:t>MAS-PCR, SA, HRM</w:t>
            </w:r>
          </w:p>
        </w:tc>
        <w:tc>
          <w:tcPr>
            <w:tcW w:w="1138" w:type="dxa"/>
          </w:tcPr>
          <w:p w14:paraId="1387DB68" w14:textId="77777777" w:rsidR="004C461F" w:rsidRPr="00C75074" w:rsidRDefault="004C461F" w:rsidP="004C461F">
            <w:pPr>
              <w:jc w:val="center"/>
            </w:pPr>
          </w:p>
        </w:tc>
      </w:tr>
      <w:tr w:rsidR="004C461F" w:rsidRPr="00C75074" w14:paraId="0DBFF140" w14:textId="77777777" w:rsidTr="003B68EF">
        <w:trPr>
          <w:trHeight w:val="457"/>
        </w:trPr>
        <w:tc>
          <w:tcPr>
            <w:tcW w:w="1975" w:type="dxa"/>
          </w:tcPr>
          <w:p w14:paraId="7094CF6A" w14:textId="05B24E35" w:rsidR="004C461F" w:rsidRDefault="004C461F" w:rsidP="004C461F">
            <w:r>
              <w:t>Jeffers, 2013</w:t>
            </w:r>
            <w:r w:rsidR="003F1A0E">
              <w:fldChar w:fldCharType="begin"/>
            </w:r>
            <w:r w:rsidR="003F1A0E">
              <w:instrText xml:space="preserve"> ADDIN EN.CITE &lt;EndNote&gt;&lt;Cite&gt;&lt;Author&gt;Jeffers&lt;/Author&gt;&lt;Year&gt;2013&lt;/Year&gt;&lt;RecNum&gt;576&lt;/RecNum&gt;&lt;DisplayText&gt;&lt;style face="superscript"&gt;91&lt;/style&gt;&lt;/DisplayText&gt;&lt;record&gt;&lt;rec-number&gt;576&lt;/rec-number&gt;&lt;foreign-keys&gt;&lt;key app="EN" db-id="r525zwt2l9ewpgew5a2x9rx0redwzaafzrdx" timestamp="1522344369"&gt;576&lt;/key&gt;&lt;/foreign-keys&gt;&lt;ref-type name="Journal Article"&gt;17&lt;/ref-type&gt;&lt;contributors&gt;&lt;authors&gt;&lt;author&gt;Jeffers, M.&lt;/author&gt;&lt;author&gt;Cutsem, E. V.&lt;/author&gt;&lt;author&gt;Sobrero, A.&lt;/author&gt;&lt;author&gt;Siena, S.&lt;/author&gt;&lt;author&gt;Falcone, A.&lt;/author&gt;&lt;author&gt;Ychou, M.&lt;/author&gt;&lt;author&gt;Humblet, Y.&lt;/author&gt;&lt;author&gt;Bouche, O.&lt;/author&gt;&lt;author&gt;Mineur, L.&lt;/author&gt;&lt;author&gt;et al.&lt;/author&gt;&lt;/authors&gt;&lt;/contributors&gt;&lt;titles&gt;&lt;title&gt;Mutational analysis of biomarker samples from the CORRECT study: Correlating mutation status with clinical response to regorafenib&lt;/title&gt;&lt;/titles&gt;&lt;dates&gt;&lt;year&gt;2013&lt;/year&gt;&lt;/dates&gt;&lt;work-type&gt;Poster&lt;/work-type&gt;&lt;urls&gt;&lt;/urls&gt;&lt;/record&gt;&lt;/Cite&gt;&lt;/EndNote&gt;</w:instrText>
            </w:r>
            <w:r w:rsidR="003F1A0E">
              <w:fldChar w:fldCharType="separate"/>
            </w:r>
            <w:r w:rsidR="003F1A0E" w:rsidRPr="003F1A0E">
              <w:rPr>
                <w:noProof/>
                <w:vertAlign w:val="superscript"/>
              </w:rPr>
              <w:t>91</w:t>
            </w:r>
            <w:r w:rsidR="003F1A0E">
              <w:fldChar w:fldCharType="end"/>
            </w:r>
          </w:p>
        </w:tc>
        <w:tc>
          <w:tcPr>
            <w:tcW w:w="2250" w:type="dxa"/>
          </w:tcPr>
          <w:p w14:paraId="17E61124" w14:textId="3CD28E59" w:rsidR="004C461F" w:rsidRPr="00A27F62" w:rsidRDefault="004C461F" w:rsidP="004C461F">
            <w:r>
              <w:t>Phase III RCT (CORRECT)</w:t>
            </w:r>
          </w:p>
        </w:tc>
        <w:tc>
          <w:tcPr>
            <w:tcW w:w="1462" w:type="dxa"/>
          </w:tcPr>
          <w:p w14:paraId="702C60D3" w14:textId="04EC1768" w:rsidR="004C461F" w:rsidRDefault="004C461F" w:rsidP="004C461F">
            <w:r>
              <w:t>Germany</w:t>
            </w:r>
          </w:p>
        </w:tc>
        <w:tc>
          <w:tcPr>
            <w:tcW w:w="763" w:type="dxa"/>
          </w:tcPr>
          <w:p w14:paraId="718B7B2E" w14:textId="160570B9" w:rsidR="004C461F" w:rsidRDefault="004C461F" w:rsidP="004C461F">
            <w:r>
              <w:t>742</w:t>
            </w:r>
          </w:p>
        </w:tc>
        <w:tc>
          <w:tcPr>
            <w:tcW w:w="918" w:type="dxa"/>
          </w:tcPr>
          <w:p w14:paraId="0F018FB8" w14:textId="72EB4D4A" w:rsidR="004C461F" w:rsidRDefault="004C461F" w:rsidP="004C461F">
            <w:r>
              <w:t>NR</w:t>
            </w:r>
          </w:p>
        </w:tc>
        <w:tc>
          <w:tcPr>
            <w:tcW w:w="764" w:type="dxa"/>
          </w:tcPr>
          <w:p w14:paraId="49F350FF" w14:textId="78CC3BE1" w:rsidR="004C461F" w:rsidRDefault="004C461F" w:rsidP="004C461F">
            <w:r>
              <w:t>NR</w:t>
            </w:r>
          </w:p>
        </w:tc>
        <w:tc>
          <w:tcPr>
            <w:tcW w:w="1864" w:type="dxa"/>
          </w:tcPr>
          <w:p w14:paraId="16772799" w14:textId="77E27ECC" w:rsidR="004C461F" w:rsidRDefault="004C461F" w:rsidP="004C461F">
            <w:r>
              <w:t>KRAS, BRAF</w:t>
            </w:r>
          </w:p>
        </w:tc>
        <w:tc>
          <w:tcPr>
            <w:tcW w:w="1911" w:type="dxa"/>
          </w:tcPr>
          <w:p w14:paraId="7436CDB4" w14:textId="0769AFBB" w:rsidR="004C461F" w:rsidRDefault="004C461F" w:rsidP="004C461F">
            <w:r>
              <w:t>Other</w:t>
            </w:r>
          </w:p>
        </w:tc>
        <w:tc>
          <w:tcPr>
            <w:tcW w:w="1138" w:type="dxa"/>
          </w:tcPr>
          <w:p w14:paraId="757E6A46" w14:textId="77777777" w:rsidR="004C461F" w:rsidRPr="00C75074" w:rsidRDefault="004C461F" w:rsidP="004C461F">
            <w:pPr>
              <w:jc w:val="center"/>
            </w:pPr>
          </w:p>
        </w:tc>
      </w:tr>
      <w:tr w:rsidR="004C461F" w:rsidRPr="00C75074" w14:paraId="4DB3019C" w14:textId="77777777" w:rsidTr="003B68EF">
        <w:trPr>
          <w:trHeight w:val="457"/>
        </w:trPr>
        <w:tc>
          <w:tcPr>
            <w:tcW w:w="1975" w:type="dxa"/>
          </w:tcPr>
          <w:p w14:paraId="0460A88D" w14:textId="3CAB09DE" w:rsidR="004C461F" w:rsidRDefault="004C461F" w:rsidP="004C461F">
            <w:r>
              <w:t>Kaczirek, 2015</w:t>
            </w:r>
            <w:r w:rsidR="003F1A0E">
              <w:fldChar w:fldCharType="begin">
                <w:fldData xml:space="preserve">PEVuZE5vdGU+PENpdGU+PEF1dGhvcj5LYWN6aXJlazwvQXV0aG9yPjxZZWFyPjIwMTU8L1llYXI+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</w:fldData>
              </w:fldChar>
            </w:r>
            <w:r w:rsidR="003F1A0E">
              <w:instrText xml:space="preserve"> ADDIN EN.CITE </w:instrText>
            </w:r>
            <w:r w:rsidR="003F1A0E">
              <w:fldChar w:fldCharType="begin">
                <w:fldData xml:space="preserve">PEVuZE5vdGU+PENpdGU+PEF1dGhvcj5LYWN6aXJlazwvQXV0aG9yPjxZZWFyPjIwMTU8L1llYXI+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</w:fldData>
              </w:fldChar>
            </w:r>
            <w:r w:rsidR="003F1A0E">
              <w:instrText xml:space="preserve"> ADDIN EN.CITE.DATA </w:instrText>
            </w:r>
            <w:r w:rsidR="003F1A0E">
              <w:fldChar w:fldCharType="end"/>
            </w:r>
            <w:r w:rsidR="003F1A0E">
              <w:fldChar w:fldCharType="separate"/>
            </w:r>
            <w:r w:rsidR="003F1A0E" w:rsidRPr="003F1A0E">
              <w:rPr>
                <w:noProof/>
                <w:vertAlign w:val="superscript"/>
              </w:rPr>
              <w:t>92</w:t>
            </w:r>
            <w:r w:rsidR="003F1A0E">
              <w:fldChar w:fldCharType="end"/>
            </w:r>
          </w:p>
        </w:tc>
        <w:tc>
          <w:tcPr>
            <w:tcW w:w="2250" w:type="dxa"/>
          </w:tcPr>
          <w:p w14:paraId="0B2EE47F" w14:textId="5313801A" w:rsidR="004C461F" w:rsidRPr="00C75074" w:rsidRDefault="004C461F" w:rsidP="004C461F">
            <w:r>
              <w:t>Retrospective analysis of RCT (CECOG/CORE 1.2.002)</w:t>
            </w:r>
          </w:p>
        </w:tc>
        <w:tc>
          <w:tcPr>
            <w:tcW w:w="1462" w:type="dxa"/>
          </w:tcPr>
          <w:p w14:paraId="21008340" w14:textId="717FA1BB" w:rsidR="004C461F" w:rsidRPr="00C75074" w:rsidRDefault="004C461F" w:rsidP="004C461F">
            <w:r>
              <w:t>Multicountry</w:t>
            </w:r>
          </w:p>
        </w:tc>
        <w:tc>
          <w:tcPr>
            <w:tcW w:w="763" w:type="dxa"/>
          </w:tcPr>
          <w:p w14:paraId="2BB8010C" w14:textId="61FEB92F" w:rsidR="004C461F" w:rsidRPr="00C75074" w:rsidRDefault="004C461F" w:rsidP="004C461F">
            <w:r>
              <w:t>148</w:t>
            </w:r>
          </w:p>
        </w:tc>
        <w:tc>
          <w:tcPr>
            <w:tcW w:w="918" w:type="dxa"/>
          </w:tcPr>
          <w:p w14:paraId="4D0CF82F" w14:textId="2A2E7FC8" w:rsidR="004C461F" w:rsidRPr="00C75074" w:rsidRDefault="004C461F" w:rsidP="004C461F">
            <w:r>
              <w:t>66</w:t>
            </w:r>
          </w:p>
        </w:tc>
        <w:tc>
          <w:tcPr>
            <w:tcW w:w="764" w:type="dxa"/>
          </w:tcPr>
          <w:p w14:paraId="059A0037" w14:textId="0DA7A4BA" w:rsidR="004C461F" w:rsidRPr="00C75074" w:rsidRDefault="004C461F" w:rsidP="004C461F">
            <w:r>
              <w:t>57.0%</w:t>
            </w:r>
          </w:p>
        </w:tc>
        <w:tc>
          <w:tcPr>
            <w:tcW w:w="1864" w:type="dxa"/>
          </w:tcPr>
          <w:p w14:paraId="0006E8FE" w14:textId="0EA47AD3" w:rsidR="004C461F" w:rsidRPr="00C75074" w:rsidRDefault="004C461F" w:rsidP="004C461F">
            <w:r>
              <w:t>RAS, BRAF, NRAS</w:t>
            </w:r>
          </w:p>
        </w:tc>
        <w:tc>
          <w:tcPr>
            <w:tcW w:w="1911" w:type="dxa"/>
          </w:tcPr>
          <w:p w14:paraId="242515CB" w14:textId="704FDD00" w:rsidR="004C461F" w:rsidRPr="00C75074" w:rsidRDefault="004C461F" w:rsidP="004C461F">
            <w:r>
              <w:t>MAS-PCR, S/D, Pyro</w:t>
            </w:r>
          </w:p>
        </w:tc>
        <w:tc>
          <w:tcPr>
            <w:tcW w:w="1138" w:type="dxa"/>
          </w:tcPr>
          <w:p w14:paraId="3DC1C518" w14:textId="27C4EE12" w:rsidR="004C461F" w:rsidRPr="00C75074" w:rsidRDefault="004C461F" w:rsidP="004C461F">
            <w:pPr>
              <w:jc w:val="center"/>
            </w:pPr>
            <w:r>
              <w:t>Y</w:t>
            </w:r>
          </w:p>
        </w:tc>
      </w:tr>
      <w:tr w:rsidR="004C461F" w:rsidRPr="00C75074" w14:paraId="31D6CAAD" w14:textId="77777777" w:rsidTr="003B68EF">
        <w:trPr>
          <w:trHeight w:val="457"/>
        </w:trPr>
        <w:tc>
          <w:tcPr>
            <w:tcW w:w="1975" w:type="dxa"/>
          </w:tcPr>
          <w:p w14:paraId="3E1155C8" w14:textId="3FBCCCD9" w:rsidR="004C461F" w:rsidRDefault="004C461F" w:rsidP="004C461F">
            <w:r>
              <w:t>Kaneko, 2014</w:t>
            </w:r>
            <w:r w:rsidR="003F1A0E">
              <w:fldChar w:fldCharType="begin"/>
            </w:r>
            <w:r w:rsidR="003F1A0E">
              <w:instrText xml:space="preserve"> ADDIN EN.CITE &lt;EndNote&gt;&lt;Cite&gt;&lt;Author&gt;Kaneko&lt;/Author&gt;&lt;Year&gt;2014&lt;/Year&gt;&lt;RecNum&gt;205&lt;/RecNum&gt;&lt;DisplayText&gt;&lt;style face="superscript"&gt;93&lt;/style&gt;&lt;/DisplayText&gt;&lt;record&gt;&lt;rec-number&gt;205&lt;/rec-number&gt;&lt;foreign-keys&gt;&lt;key app="EN" db-id="r525zwt2l9ewpgew5a2x9rx0redwzaafzrdx" timestamp="1522335591"&gt;205&lt;/key&gt;&lt;key app="ENWeb" db-id=""&gt;0&lt;/key&gt;&lt;/foreign-keys&gt;&lt;ref-type name="Journal Article"&gt;17&lt;/ref-type&gt;&lt;contributors&gt;&lt;authors&gt;&lt;author&gt;Kaneko, Y.&lt;/author&gt;&lt;author&gt;Kuramochi, H.&lt;/author&gt;&lt;author&gt;Nakajima, G.&lt;/author&gt;&lt;author&gt;Inoue, Y.&lt;/author&gt;&lt;author&gt;Yamamoto, M.&lt;/author&gt;&lt;/authors&gt;&lt;/contributors&gt;&lt;auth-address&gt;Department of Gastroenterological Surgery, Tokyo Women&amp;apos;s Medical University, 8-1 Kawadacho, Shinjuku-ku, Tokyo, Japan.&lt;/auth-address&gt;&lt;titles&gt;&lt;title&gt;Degraded DNA may induce discordance of KRAS status between primary colorectal cancer and corresponding liver metastases&lt;/title&gt;&lt;secondary-title&gt;Int J Clin Oncol&lt;/secondary-title&gt;&lt;/titles&gt;&lt;periodical&gt;&lt;full-title&gt;Int J Clin Oncol&lt;/full-title&gt;&lt;/periodical&gt;&lt;pages&gt;113-20&lt;/pages&gt;&lt;volume&gt;19&lt;/volume&gt;&lt;number&gt;1&lt;/number&gt;&lt;keywords&gt;&lt;keyword&gt;Adult&lt;/keyword&gt;&lt;keyword&gt;Aged&lt;/keyword&gt;&lt;keyword&gt;Aged, 80 and over&lt;/keyword&gt;&lt;keyword&gt;Colorectal Neoplasms/diagnosis/*genetics/pathology&lt;/keyword&gt;&lt;keyword&gt;DNA, Neoplasm/*genetics&lt;/keyword&gt;&lt;keyword&gt;Female&lt;/keyword&gt;&lt;keyword&gt;Genotype&lt;/keyword&gt;&lt;keyword&gt;Humans&lt;/keyword&gt;&lt;keyword&gt;Liver Neoplasms/*genetics/pathology/secondary&lt;/keyword&gt;&lt;keyword&gt;Male&lt;/keyword&gt;&lt;keyword&gt;Middle Aged&lt;/keyword&gt;&lt;keyword&gt;Proto-Oncogene Proteins/*genetics/metabolism&lt;/keyword&gt;&lt;keyword&gt;Proto-Oncogene Proteins p21(ras)&lt;/keyword&gt;&lt;keyword&gt;Quality Control&lt;/keyword&gt;&lt;keyword&gt;ras Proteins/*genetics/metabolism&lt;/keyword&gt;&lt;/keywords&gt;&lt;dates&gt;&lt;year&gt;2014&lt;/year&gt;&lt;pub-dates&gt;&lt;date&gt;Feb&lt;/date&gt;&lt;/pub-dates&gt;&lt;/dates&gt;&lt;isbn&gt;1437-7772 (Electronic)&amp;#xD;1341-9625 (Linking)&lt;/isbn&gt;&lt;accession-num&gt;23299277&lt;/accession-num&gt;&lt;urls&gt;&lt;related-urls&gt;&lt;url&gt;https://www.ncbi.nlm.nih.gov/pubmed/23299277&lt;/url&gt;&lt;/related-urls&gt;&lt;/urls&gt;&lt;electronic-resource-num&gt;10.1007/s10147-012-0507-4&lt;/electronic-resource-num&gt;&lt;/record&gt;&lt;/Cite&gt;&lt;/EndNote&gt;</w:instrText>
            </w:r>
            <w:r w:rsidR="003F1A0E">
              <w:fldChar w:fldCharType="separate"/>
            </w:r>
            <w:r w:rsidR="003F1A0E" w:rsidRPr="003F1A0E">
              <w:rPr>
                <w:noProof/>
                <w:vertAlign w:val="superscript"/>
              </w:rPr>
              <w:t>93</w:t>
            </w:r>
            <w:r w:rsidR="003F1A0E">
              <w:fldChar w:fldCharType="end"/>
            </w:r>
          </w:p>
        </w:tc>
        <w:tc>
          <w:tcPr>
            <w:tcW w:w="2250" w:type="dxa"/>
          </w:tcPr>
          <w:p w14:paraId="3A14B5D2" w14:textId="703C4122" w:rsidR="004C461F" w:rsidRDefault="004C461F" w:rsidP="004C461F">
            <w:r>
              <w:t>Prospective observational</w:t>
            </w:r>
          </w:p>
        </w:tc>
        <w:tc>
          <w:tcPr>
            <w:tcW w:w="1462" w:type="dxa"/>
          </w:tcPr>
          <w:p w14:paraId="478FFCCD" w14:textId="54A76BD1" w:rsidR="004C461F" w:rsidRDefault="004C461F" w:rsidP="004C461F">
            <w:r>
              <w:t>Japan</w:t>
            </w:r>
          </w:p>
        </w:tc>
        <w:tc>
          <w:tcPr>
            <w:tcW w:w="763" w:type="dxa"/>
          </w:tcPr>
          <w:p w14:paraId="79E21132" w14:textId="398B7724" w:rsidR="004C461F" w:rsidRDefault="004C461F" w:rsidP="004C461F">
            <w:r>
              <w:t>90</w:t>
            </w:r>
          </w:p>
        </w:tc>
        <w:tc>
          <w:tcPr>
            <w:tcW w:w="918" w:type="dxa"/>
          </w:tcPr>
          <w:p w14:paraId="70BAAB5D" w14:textId="138C1879" w:rsidR="004C461F" w:rsidRDefault="004C461F" w:rsidP="004C461F">
            <w:r>
              <w:t>62.9</w:t>
            </w:r>
          </w:p>
        </w:tc>
        <w:tc>
          <w:tcPr>
            <w:tcW w:w="764" w:type="dxa"/>
          </w:tcPr>
          <w:p w14:paraId="444D06E5" w14:textId="60873ED7" w:rsidR="004C461F" w:rsidRDefault="004C461F" w:rsidP="004C461F">
            <w:r>
              <w:t>63.3%</w:t>
            </w:r>
          </w:p>
        </w:tc>
        <w:tc>
          <w:tcPr>
            <w:tcW w:w="1864" w:type="dxa"/>
          </w:tcPr>
          <w:p w14:paraId="5A0E5F9F" w14:textId="13C6B3CB" w:rsidR="004C461F" w:rsidRDefault="004C461F" w:rsidP="004C461F">
            <w:r>
              <w:t>KRAS</w:t>
            </w:r>
          </w:p>
        </w:tc>
        <w:tc>
          <w:tcPr>
            <w:tcW w:w="1911" w:type="dxa"/>
          </w:tcPr>
          <w:p w14:paraId="74774E32" w14:textId="15DDFCA9" w:rsidR="004C461F" w:rsidRDefault="004C461F" w:rsidP="004C461F">
            <w:r>
              <w:t>S/D, MAS-PCR</w:t>
            </w:r>
          </w:p>
        </w:tc>
        <w:tc>
          <w:tcPr>
            <w:tcW w:w="1138" w:type="dxa"/>
          </w:tcPr>
          <w:p w14:paraId="1FFFC289" w14:textId="77777777" w:rsidR="004C461F" w:rsidRPr="00C75074" w:rsidRDefault="004C461F" w:rsidP="004C461F">
            <w:pPr>
              <w:jc w:val="center"/>
            </w:pPr>
          </w:p>
        </w:tc>
      </w:tr>
      <w:tr w:rsidR="004C461F" w:rsidRPr="00C75074" w14:paraId="68878852" w14:textId="77777777" w:rsidTr="003B68EF">
        <w:trPr>
          <w:trHeight w:val="457"/>
        </w:trPr>
        <w:tc>
          <w:tcPr>
            <w:tcW w:w="1975" w:type="dxa"/>
          </w:tcPr>
          <w:p w14:paraId="76B10B89" w14:textId="387E30E3" w:rsidR="004C461F" w:rsidRDefault="004C461F" w:rsidP="004C461F">
            <w:r>
              <w:t>Karagkounis, 2013</w:t>
            </w:r>
            <w:r w:rsidR="003F1A0E">
              <w:fldChar w:fldCharType="begin">
                <w:fldData xml:space="preserve">PEVuZE5vdGU+PENpdGU+PEF1dGhvcj5LYXJhZ2tvdW5pczwvQXV0aG9yPjxZZWFyPjIwMTM8L1ll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</w:fldData>
              </w:fldChar>
            </w:r>
            <w:r w:rsidR="003F1A0E">
              <w:instrText xml:space="preserve"> ADDIN EN.CITE </w:instrText>
            </w:r>
            <w:r w:rsidR="003F1A0E">
              <w:fldChar w:fldCharType="begin">
                <w:fldData xml:space="preserve">PEVuZE5vdGU+PENpdGU+PEF1dGhvcj5LYXJhZ2tvdW5pczwvQXV0aG9yPjxZZWFyPjIwMTM8L1ll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</w:fldData>
              </w:fldChar>
            </w:r>
            <w:r w:rsidR="003F1A0E">
              <w:instrText xml:space="preserve"> ADDIN EN.CITE.DATA </w:instrText>
            </w:r>
            <w:r w:rsidR="003F1A0E">
              <w:fldChar w:fldCharType="end"/>
            </w:r>
            <w:r w:rsidR="003F1A0E">
              <w:fldChar w:fldCharType="separate"/>
            </w:r>
            <w:r w:rsidR="003F1A0E" w:rsidRPr="003F1A0E">
              <w:rPr>
                <w:noProof/>
                <w:vertAlign w:val="superscript"/>
              </w:rPr>
              <w:t>94</w:t>
            </w:r>
            <w:r w:rsidR="003F1A0E">
              <w:fldChar w:fldCharType="end"/>
            </w:r>
          </w:p>
        </w:tc>
        <w:tc>
          <w:tcPr>
            <w:tcW w:w="2250" w:type="dxa"/>
          </w:tcPr>
          <w:p w14:paraId="01148494" w14:textId="727D2D69" w:rsidR="004C461F" w:rsidRPr="00C75074" w:rsidRDefault="004C461F" w:rsidP="004C461F">
            <w:r>
              <w:t>Prospective observational</w:t>
            </w:r>
          </w:p>
        </w:tc>
        <w:tc>
          <w:tcPr>
            <w:tcW w:w="1462" w:type="dxa"/>
          </w:tcPr>
          <w:p w14:paraId="0B2ED459" w14:textId="59C6025A" w:rsidR="004C461F" w:rsidRPr="00C75074" w:rsidRDefault="004C461F" w:rsidP="004C461F">
            <w:r>
              <w:t>USA</w:t>
            </w:r>
          </w:p>
        </w:tc>
        <w:tc>
          <w:tcPr>
            <w:tcW w:w="763" w:type="dxa"/>
          </w:tcPr>
          <w:p w14:paraId="1E94FEC0" w14:textId="3FBB32D2" w:rsidR="004C461F" w:rsidRPr="00C75074" w:rsidRDefault="004C461F" w:rsidP="004C461F">
            <w:r>
              <w:t>202</w:t>
            </w:r>
          </w:p>
        </w:tc>
        <w:tc>
          <w:tcPr>
            <w:tcW w:w="918" w:type="dxa"/>
          </w:tcPr>
          <w:p w14:paraId="54FDD55E" w14:textId="032E13B7" w:rsidR="004C461F" w:rsidRPr="00C75074" w:rsidRDefault="004C461F" w:rsidP="004C461F">
            <w:r>
              <w:t>61</w:t>
            </w:r>
          </w:p>
        </w:tc>
        <w:tc>
          <w:tcPr>
            <w:tcW w:w="764" w:type="dxa"/>
          </w:tcPr>
          <w:p w14:paraId="28EF4F87" w14:textId="59391822" w:rsidR="004C461F" w:rsidRPr="00C75074" w:rsidRDefault="004C461F" w:rsidP="004C461F">
            <w:r>
              <w:t>66.0%</w:t>
            </w:r>
          </w:p>
        </w:tc>
        <w:tc>
          <w:tcPr>
            <w:tcW w:w="1864" w:type="dxa"/>
          </w:tcPr>
          <w:p w14:paraId="7FCABE10" w14:textId="3589F24C" w:rsidR="004C461F" w:rsidRPr="00C75074" w:rsidRDefault="004C461F" w:rsidP="004C461F">
            <w:r>
              <w:t>KRAS, BRAF</w:t>
            </w:r>
          </w:p>
        </w:tc>
        <w:tc>
          <w:tcPr>
            <w:tcW w:w="1911" w:type="dxa"/>
          </w:tcPr>
          <w:p w14:paraId="1FEA6BB8" w14:textId="57CB4F4F" w:rsidR="004C461F" w:rsidRPr="00C75074" w:rsidRDefault="004C461F" w:rsidP="004C461F">
            <w:r>
              <w:t>S/D</w:t>
            </w:r>
          </w:p>
        </w:tc>
        <w:tc>
          <w:tcPr>
            <w:tcW w:w="1138" w:type="dxa"/>
          </w:tcPr>
          <w:p w14:paraId="7F3327B7" w14:textId="48EDEEAC" w:rsidR="004C461F" w:rsidRPr="00C75074" w:rsidRDefault="004C461F" w:rsidP="004C461F">
            <w:pPr>
              <w:jc w:val="center"/>
            </w:pPr>
            <w:r>
              <w:t>Y</w:t>
            </w:r>
          </w:p>
        </w:tc>
      </w:tr>
      <w:tr w:rsidR="004C461F" w:rsidRPr="00C75074" w14:paraId="5DBED690" w14:textId="77777777" w:rsidTr="003B68EF">
        <w:trPr>
          <w:trHeight w:val="457"/>
        </w:trPr>
        <w:tc>
          <w:tcPr>
            <w:tcW w:w="1975" w:type="dxa"/>
          </w:tcPr>
          <w:p w14:paraId="6A432806" w14:textId="0592F820" w:rsidR="004C461F" w:rsidRDefault="004C461F" w:rsidP="004C461F">
            <w:r>
              <w:t>Kemeny, 2014</w:t>
            </w:r>
            <w:r w:rsidR="003F1A0E">
              <w:fldChar w:fldCharType="begin">
                <w:fldData xml:space="preserve">PEVuZE5vdGU+PENpdGU+PEF1dGhvcj5LZW1lbnk8L0F1dGhvcj48WWVhcj4yMDE0PC9ZZWFyPjxS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</w:fldData>
              </w:fldChar>
            </w:r>
            <w:r w:rsidR="003F1A0E">
              <w:instrText xml:space="preserve"> ADDIN EN.CITE </w:instrText>
            </w:r>
            <w:r w:rsidR="003F1A0E">
              <w:fldChar w:fldCharType="begin">
                <w:fldData xml:space="preserve">PEVuZE5vdGU+PENpdGU+PEF1dGhvcj5LZW1lbnk8L0F1dGhvcj48WWVhcj4yMDE0PC9ZZWFyPjxS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</w:fldData>
              </w:fldChar>
            </w:r>
            <w:r w:rsidR="003F1A0E">
              <w:instrText xml:space="preserve"> ADDIN EN.CITE.DATA </w:instrText>
            </w:r>
            <w:r w:rsidR="003F1A0E">
              <w:fldChar w:fldCharType="end"/>
            </w:r>
            <w:r w:rsidR="003F1A0E">
              <w:fldChar w:fldCharType="separate"/>
            </w:r>
            <w:r w:rsidR="003F1A0E" w:rsidRPr="003F1A0E">
              <w:rPr>
                <w:noProof/>
                <w:vertAlign w:val="superscript"/>
              </w:rPr>
              <w:t>95</w:t>
            </w:r>
            <w:r w:rsidR="003F1A0E">
              <w:fldChar w:fldCharType="end"/>
            </w:r>
          </w:p>
        </w:tc>
        <w:tc>
          <w:tcPr>
            <w:tcW w:w="2250" w:type="dxa"/>
          </w:tcPr>
          <w:p w14:paraId="2D636012" w14:textId="47440DC7" w:rsidR="004C461F" w:rsidRPr="00C75074" w:rsidRDefault="004C461F" w:rsidP="004C461F">
            <w:r w:rsidRPr="00A27F62">
              <w:t>Retrospective observational</w:t>
            </w:r>
          </w:p>
        </w:tc>
        <w:tc>
          <w:tcPr>
            <w:tcW w:w="1462" w:type="dxa"/>
          </w:tcPr>
          <w:p w14:paraId="58696FF9" w14:textId="024CB90B" w:rsidR="004C461F" w:rsidRPr="00C75074" w:rsidRDefault="004C461F" w:rsidP="004C461F">
            <w:r>
              <w:t>USA</w:t>
            </w:r>
          </w:p>
        </w:tc>
        <w:tc>
          <w:tcPr>
            <w:tcW w:w="763" w:type="dxa"/>
          </w:tcPr>
          <w:p w14:paraId="5FF990B3" w14:textId="661A19F8" w:rsidR="004C461F" w:rsidRPr="00C75074" w:rsidRDefault="004C461F" w:rsidP="004C461F">
            <w:r>
              <w:t>169</w:t>
            </w:r>
          </w:p>
        </w:tc>
        <w:tc>
          <w:tcPr>
            <w:tcW w:w="918" w:type="dxa"/>
          </w:tcPr>
          <w:p w14:paraId="04311CCA" w14:textId="1F0865DE" w:rsidR="004C461F" w:rsidRPr="00C75074" w:rsidRDefault="004C461F" w:rsidP="004C461F">
            <w:r>
              <w:t>56</w:t>
            </w:r>
          </w:p>
        </w:tc>
        <w:tc>
          <w:tcPr>
            <w:tcW w:w="764" w:type="dxa"/>
          </w:tcPr>
          <w:p w14:paraId="6B2A2B3A" w14:textId="19DA2B98" w:rsidR="004C461F" w:rsidRPr="00C75074" w:rsidRDefault="004C461F" w:rsidP="004C461F">
            <w:r>
              <w:t>58.6%</w:t>
            </w:r>
          </w:p>
        </w:tc>
        <w:tc>
          <w:tcPr>
            <w:tcW w:w="1864" w:type="dxa"/>
          </w:tcPr>
          <w:p w14:paraId="4BC9329A" w14:textId="17CA37AD" w:rsidR="004C461F" w:rsidRPr="00C75074" w:rsidRDefault="004C461F" w:rsidP="004C461F">
            <w:r>
              <w:t>KRAS, BRAF, NRAS</w:t>
            </w:r>
          </w:p>
        </w:tc>
        <w:tc>
          <w:tcPr>
            <w:tcW w:w="1911" w:type="dxa"/>
          </w:tcPr>
          <w:p w14:paraId="00A71265" w14:textId="17F3A260" w:rsidR="004C461F" w:rsidRPr="00C75074" w:rsidRDefault="004C461F" w:rsidP="004C461F">
            <w:r>
              <w:t>MS</w:t>
            </w:r>
          </w:p>
        </w:tc>
        <w:tc>
          <w:tcPr>
            <w:tcW w:w="1138" w:type="dxa"/>
          </w:tcPr>
          <w:p w14:paraId="24795501" w14:textId="6AEA16EC" w:rsidR="004C461F" w:rsidRPr="00C75074" w:rsidRDefault="004C461F" w:rsidP="004C461F">
            <w:pPr>
              <w:jc w:val="center"/>
            </w:pPr>
            <w:r>
              <w:t>Y</w:t>
            </w:r>
          </w:p>
        </w:tc>
      </w:tr>
      <w:tr w:rsidR="004C461F" w:rsidRPr="00C75074" w14:paraId="38BAA658" w14:textId="77777777" w:rsidTr="003B68EF">
        <w:trPr>
          <w:trHeight w:val="457"/>
        </w:trPr>
        <w:tc>
          <w:tcPr>
            <w:tcW w:w="1975" w:type="dxa"/>
          </w:tcPr>
          <w:p w14:paraId="076A3170" w14:textId="44E2A4CF" w:rsidR="004C461F" w:rsidRDefault="004C461F" w:rsidP="004C461F">
            <w:r>
              <w:t>Kim, 2012</w:t>
            </w:r>
            <w:r w:rsidR="003F1A0E">
              <w:fldChar w:fldCharType="begin">
                <w:fldData xml:space="preserve">PEVuZE5vdGU+PENpdGU+PEF1dGhvcj5LaW08L0F1dGhvcj48WWVhcj4yMDEyPC9ZZWFyPjxSZWNO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==
</w:fldData>
              </w:fldChar>
            </w:r>
            <w:r w:rsidR="003F1A0E">
              <w:instrText xml:space="preserve"> ADDIN EN.CITE </w:instrText>
            </w:r>
            <w:r w:rsidR="003F1A0E">
              <w:fldChar w:fldCharType="begin">
                <w:fldData xml:space="preserve">PEVuZE5vdGU+PENpdGU+PEF1dGhvcj5LaW08L0F1dGhvcj48WWVhcj4yMDEyPC9ZZWFyPjxSZWNO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==
</w:fldData>
              </w:fldChar>
            </w:r>
            <w:r w:rsidR="003F1A0E">
              <w:instrText xml:space="preserve"> ADDIN EN.CITE.DATA </w:instrText>
            </w:r>
            <w:r w:rsidR="003F1A0E">
              <w:fldChar w:fldCharType="end"/>
            </w:r>
            <w:r w:rsidR="003F1A0E">
              <w:fldChar w:fldCharType="separate"/>
            </w:r>
            <w:r w:rsidR="003F1A0E" w:rsidRPr="003F1A0E">
              <w:rPr>
                <w:noProof/>
                <w:vertAlign w:val="superscript"/>
              </w:rPr>
              <w:t>96</w:t>
            </w:r>
            <w:r w:rsidR="003F1A0E">
              <w:fldChar w:fldCharType="end"/>
            </w:r>
          </w:p>
        </w:tc>
        <w:tc>
          <w:tcPr>
            <w:tcW w:w="2250" w:type="dxa"/>
          </w:tcPr>
          <w:p w14:paraId="0FF73E9A" w14:textId="311A538C" w:rsidR="004C461F" w:rsidRPr="00C75074" w:rsidRDefault="004C461F" w:rsidP="004C461F">
            <w:r w:rsidRPr="00B923DF">
              <w:t>Retrospective observationa</w:t>
            </w:r>
            <w:r>
              <w:t>l</w:t>
            </w:r>
          </w:p>
        </w:tc>
        <w:tc>
          <w:tcPr>
            <w:tcW w:w="1462" w:type="dxa"/>
          </w:tcPr>
          <w:p w14:paraId="1B29542B" w14:textId="479C8CC2" w:rsidR="004C461F" w:rsidRPr="00C75074" w:rsidRDefault="004C461F" w:rsidP="004C461F">
            <w:r>
              <w:t>South Korea</w:t>
            </w:r>
          </w:p>
        </w:tc>
        <w:tc>
          <w:tcPr>
            <w:tcW w:w="763" w:type="dxa"/>
          </w:tcPr>
          <w:p w14:paraId="1B8EAE45" w14:textId="6B400928" w:rsidR="004C461F" w:rsidRPr="00C75074" w:rsidRDefault="004C461F" w:rsidP="004C461F">
            <w:r>
              <w:t>143</w:t>
            </w:r>
          </w:p>
        </w:tc>
        <w:tc>
          <w:tcPr>
            <w:tcW w:w="918" w:type="dxa"/>
          </w:tcPr>
          <w:p w14:paraId="4BC04CD4" w14:textId="21A52DED" w:rsidR="004C461F" w:rsidRPr="00C75074" w:rsidRDefault="004C461F" w:rsidP="004C461F">
            <w:r>
              <w:t>59</w:t>
            </w:r>
          </w:p>
        </w:tc>
        <w:tc>
          <w:tcPr>
            <w:tcW w:w="764" w:type="dxa"/>
          </w:tcPr>
          <w:p w14:paraId="2B5050F6" w14:textId="1EBBD1AE" w:rsidR="004C461F" w:rsidRPr="00C75074" w:rsidRDefault="004C461F" w:rsidP="004C461F">
            <w:r>
              <w:t>53.8%</w:t>
            </w:r>
          </w:p>
        </w:tc>
        <w:tc>
          <w:tcPr>
            <w:tcW w:w="1864" w:type="dxa"/>
          </w:tcPr>
          <w:p w14:paraId="433EAF14" w14:textId="0B8F3262" w:rsidR="004C461F" w:rsidRPr="00C75074" w:rsidRDefault="004C461F" w:rsidP="004C461F">
            <w:r>
              <w:t>KRAS</w:t>
            </w:r>
          </w:p>
        </w:tc>
        <w:tc>
          <w:tcPr>
            <w:tcW w:w="1911" w:type="dxa"/>
          </w:tcPr>
          <w:p w14:paraId="56CF7791" w14:textId="3F3F0ECF" w:rsidR="004C461F" w:rsidRPr="00C75074" w:rsidRDefault="004C461F" w:rsidP="004C461F">
            <w:r>
              <w:t>S/D</w:t>
            </w:r>
          </w:p>
        </w:tc>
        <w:tc>
          <w:tcPr>
            <w:tcW w:w="1138" w:type="dxa"/>
          </w:tcPr>
          <w:p w14:paraId="702AE5B1" w14:textId="77777777" w:rsidR="004C461F" w:rsidRPr="00C75074" w:rsidRDefault="004C461F" w:rsidP="004C461F">
            <w:pPr>
              <w:jc w:val="center"/>
            </w:pPr>
          </w:p>
        </w:tc>
      </w:tr>
      <w:tr w:rsidR="004C461F" w:rsidRPr="00C75074" w14:paraId="5B5BE0DE" w14:textId="77777777" w:rsidTr="003B68EF">
        <w:trPr>
          <w:trHeight w:val="457"/>
        </w:trPr>
        <w:tc>
          <w:tcPr>
            <w:tcW w:w="1975" w:type="dxa"/>
          </w:tcPr>
          <w:p w14:paraId="5CBD62A4" w14:textId="7EB20D56" w:rsidR="004C461F" w:rsidRDefault="004C461F" w:rsidP="004C461F">
            <w:r>
              <w:t>Kim, 2012</w:t>
            </w:r>
            <w:r w:rsidR="003F1A0E">
              <w:fldChar w:fldCharType="begin"/>
            </w:r>
            <w:r w:rsidR="003F1A0E">
              <w:instrText xml:space="preserve"> ADDIN EN.CITE &lt;EndNote&gt;&lt;Cite&gt;&lt;Author&gt;Kim&lt;/Author&gt;&lt;Year&gt;2012&lt;/Year&gt;&lt;RecNum&gt;577&lt;/RecNum&gt;&lt;DisplayText&gt;&lt;style face="superscript"&gt;97&lt;/style&gt;&lt;/DisplayText&gt;&lt;record&gt;&lt;rec-number&gt;577&lt;/rec-number&gt;&lt;foreign-keys&gt;&lt;key app="EN" db-id="r525zwt2l9ewpgew5a2x9rx0redwzaafzrdx" timestamp="1522344623"&gt;577&lt;/key&gt;&lt;/foreign-keys&gt;&lt;ref-type name="Journal Article"&gt;17&lt;/ref-type&gt;&lt;contributors&gt;&lt;authors&gt;&lt;author&gt;Kim, S. H.&lt;/author&gt;&lt;author&gt;Park, K. H.&lt;/author&gt;&lt;author&gt;Shin S. J.&lt;/author&gt;&lt;author&gt;Lee, K. Y.&lt;/author&gt;&lt;author&gt;Kim, T. I.&lt;/author&gt;&lt;author&gt;Kim, N. K.&lt;/author&gt;&lt;author&gt;Rha, S. Y.&lt;/author&gt;&lt;author&gt;Roh, J. K.&lt;/author&gt;&lt;author&gt;Ahn, J. B.&lt;/author&gt;&lt;/authors&gt;&lt;/contributors&gt;&lt;titles&gt;&lt;title&gt;Association between CPG island methylator phenotype (CIMP) and treatment response of folfiri with cetuximab in patients with metastatic colorectal cancer (MCRC)&lt;/title&gt;&lt;secondary-title&gt;Annals of Oncology&lt;/secondary-title&gt;&lt;/titles&gt;&lt;periodical&gt;&lt;full-title&gt;Annals of Oncology&lt;/full-title&gt;&lt;/periodical&gt;&lt;pages&gt;xi41-xi42&lt;/pages&gt;&lt;volume&gt;23&lt;/volume&gt;&lt;number&gt;Suppl 11&lt;/number&gt;&lt;dates&gt;&lt;year&gt;2012&lt;/year&gt;&lt;pub-dates&gt;&lt;date&gt;Jan 2012&lt;/date&gt;&lt;/pub-dates&gt;&lt;/dates&gt;&lt;urls&gt;&lt;/urls&gt;&lt;/record&gt;&lt;/Cite&gt;&lt;/EndNote&gt;</w:instrText>
            </w:r>
            <w:r w:rsidR="003F1A0E">
              <w:fldChar w:fldCharType="separate"/>
            </w:r>
            <w:r w:rsidR="003F1A0E" w:rsidRPr="003F1A0E">
              <w:rPr>
                <w:noProof/>
                <w:vertAlign w:val="superscript"/>
              </w:rPr>
              <w:t>97</w:t>
            </w:r>
            <w:r w:rsidR="003F1A0E">
              <w:fldChar w:fldCharType="end"/>
            </w:r>
          </w:p>
        </w:tc>
        <w:tc>
          <w:tcPr>
            <w:tcW w:w="2250" w:type="dxa"/>
          </w:tcPr>
          <w:p w14:paraId="687E022C" w14:textId="3A725E35" w:rsidR="004C461F" w:rsidRPr="00B923DF" w:rsidRDefault="004C461F" w:rsidP="004C461F">
            <w:r w:rsidRPr="00B923DF">
              <w:t>Retrospective observationa</w:t>
            </w:r>
            <w:r>
              <w:t>l</w:t>
            </w:r>
          </w:p>
        </w:tc>
        <w:tc>
          <w:tcPr>
            <w:tcW w:w="1462" w:type="dxa"/>
          </w:tcPr>
          <w:p w14:paraId="45262E99" w14:textId="2DBB4AD9" w:rsidR="004C461F" w:rsidRDefault="004C461F" w:rsidP="004C461F">
            <w:r>
              <w:t>South Korea</w:t>
            </w:r>
          </w:p>
        </w:tc>
        <w:tc>
          <w:tcPr>
            <w:tcW w:w="763" w:type="dxa"/>
          </w:tcPr>
          <w:p w14:paraId="64D66A8A" w14:textId="2FC56235" w:rsidR="004C461F" w:rsidRDefault="004C461F" w:rsidP="004C461F">
            <w:r>
              <w:t>49</w:t>
            </w:r>
          </w:p>
        </w:tc>
        <w:tc>
          <w:tcPr>
            <w:tcW w:w="918" w:type="dxa"/>
          </w:tcPr>
          <w:p w14:paraId="10C20A80" w14:textId="55B3CA63" w:rsidR="004C461F" w:rsidRDefault="004C461F" w:rsidP="004C461F">
            <w:r>
              <w:t>NR</w:t>
            </w:r>
          </w:p>
        </w:tc>
        <w:tc>
          <w:tcPr>
            <w:tcW w:w="764" w:type="dxa"/>
          </w:tcPr>
          <w:p w14:paraId="7F198638" w14:textId="24DD8F9A" w:rsidR="004C461F" w:rsidRDefault="004C461F" w:rsidP="004C461F">
            <w:r>
              <w:t>NR</w:t>
            </w:r>
          </w:p>
        </w:tc>
        <w:tc>
          <w:tcPr>
            <w:tcW w:w="1864" w:type="dxa"/>
          </w:tcPr>
          <w:p w14:paraId="113F1B9E" w14:textId="5B6C7B6B" w:rsidR="004C461F" w:rsidRDefault="004C461F" w:rsidP="004C461F">
            <w:r>
              <w:t>KRAS</w:t>
            </w:r>
          </w:p>
        </w:tc>
        <w:tc>
          <w:tcPr>
            <w:tcW w:w="1911" w:type="dxa"/>
          </w:tcPr>
          <w:p w14:paraId="3D1326E2" w14:textId="435C5CBC" w:rsidR="004C461F" w:rsidRDefault="004C461F" w:rsidP="004C461F">
            <w:r>
              <w:t>Pyro</w:t>
            </w:r>
          </w:p>
        </w:tc>
        <w:tc>
          <w:tcPr>
            <w:tcW w:w="1138" w:type="dxa"/>
          </w:tcPr>
          <w:p w14:paraId="22C78591" w14:textId="77777777" w:rsidR="004C461F" w:rsidRPr="00C75074" w:rsidRDefault="004C461F" w:rsidP="004C461F">
            <w:pPr>
              <w:jc w:val="center"/>
            </w:pPr>
          </w:p>
        </w:tc>
      </w:tr>
      <w:tr w:rsidR="004C461F" w:rsidRPr="00C75074" w14:paraId="1EC24B53" w14:textId="77777777" w:rsidTr="003B68EF">
        <w:trPr>
          <w:trHeight w:val="457"/>
        </w:trPr>
        <w:tc>
          <w:tcPr>
            <w:tcW w:w="1975" w:type="dxa"/>
          </w:tcPr>
          <w:p w14:paraId="687880F3" w14:textId="45F63051" w:rsidR="004C461F" w:rsidRDefault="004C461F" w:rsidP="004C461F">
            <w:r>
              <w:t>Kim, 2016</w:t>
            </w:r>
            <w:r w:rsidR="003F1A0E">
              <w:fldChar w:fldCharType="begin">
                <w:fldData xml:space="preserve">PEVuZE5vdGU+PENpdGU+PEF1dGhvcj5LaW08L0F1dGhvcj48WWVhcj4yMDE2PC9ZZWFyPjxSZWNO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</w:fldData>
              </w:fldChar>
            </w:r>
            <w:r w:rsidR="003F1A0E">
              <w:instrText xml:space="preserve"> ADDIN EN.CITE </w:instrText>
            </w:r>
            <w:r w:rsidR="003F1A0E">
              <w:fldChar w:fldCharType="begin">
                <w:fldData xml:space="preserve">PEVuZE5vdGU+PENpdGU+PEF1dGhvcj5LaW08L0F1dGhvcj48WWVhcj4yMDE2PC9ZZWFyPjxSZWNO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</w:fldData>
              </w:fldChar>
            </w:r>
            <w:r w:rsidR="003F1A0E">
              <w:instrText xml:space="preserve"> ADDIN EN.CITE.DATA </w:instrText>
            </w:r>
            <w:r w:rsidR="003F1A0E">
              <w:fldChar w:fldCharType="end"/>
            </w:r>
            <w:r w:rsidR="003F1A0E">
              <w:fldChar w:fldCharType="separate"/>
            </w:r>
            <w:r w:rsidR="003F1A0E" w:rsidRPr="003F1A0E">
              <w:rPr>
                <w:noProof/>
                <w:vertAlign w:val="superscript"/>
              </w:rPr>
              <w:t>98</w:t>
            </w:r>
            <w:r w:rsidR="003F1A0E">
              <w:fldChar w:fldCharType="end"/>
            </w:r>
          </w:p>
        </w:tc>
        <w:tc>
          <w:tcPr>
            <w:tcW w:w="2250" w:type="dxa"/>
          </w:tcPr>
          <w:p w14:paraId="71F7E42F" w14:textId="5A03EF8F" w:rsidR="004C461F" w:rsidRPr="00C75074" w:rsidRDefault="004C461F" w:rsidP="004C461F">
            <w:r w:rsidRPr="00B923DF">
              <w:t>Retrospective observationa</w:t>
            </w:r>
            <w:r>
              <w:t>l</w:t>
            </w:r>
          </w:p>
        </w:tc>
        <w:tc>
          <w:tcPr>
            <w:tcW w:w="1462" w:type="dxa"/>
          </w:tcPr>
          <w:p w14:paraId="4DF9CD38" w14:textId="2F4A5543" w:rsidR="004C461F" w:rsidRPr="00C75074" w:rsidRDefault="004C461F" w:rsidP="004C461F">
            <w:r>
              <w:t>South Korea</w:t>
            </w:r>
          </w:p>
        </w:tc>
        <w:tc>
          <w:tcPr>
            <w:tcW w:w="763" w:type="dxa"/>
          </w:tcPr>
          <w:p w14:paraId="0342B7C9" w14:textId="7478E302" w:rsidR="004C461F" w:rsidRPr="00C75074" w:rsidRDefault="004C461F" w:rsidP="004C461F">
            <w:r>
              <w:t>82</w:t>
            </w:r>
          </w:p>
        </w:tc>
        <w:tc>
          <w:tcPr>
            <w:tcW w:w="918" w:type="dxa"/>
          </w:tcPr>
          <w:p w14:paraId="319156B6" w14:textId="6E0405C9" w:rsidR="004C461F" w:rsidRPr="00C75074" w:rsidRDefault="004C461F" w:rsidP="004C461F">
            <w:r>
              <w:t>55.5</w:t>
            </w:r>
          </w:p>
        </w:tc>
        <w:tc>
          <w:tcPr>
            <w:tcW w:w="764" w:type="dxa"/>
          </w:tcPr>
          <w:p w14:paraId="2FB862E8" w14:textId="698C8163" w:rsidR="004C461F" w:rsidRPr="00C75074" w:rsidRDefault="004C461F" w:rsidP="004C461F">
            <w:r>
              <w:t>54.0%</w:t>
            </w:r>
          </w:p>
        </w:tc>
        <w:tc>
          <w:tcPr>
            <w:tcW w:w="1864" w:type="dxa"/>
          </w:tcPr>
          <w:p w14:paraId="4FB72025" w14:textId="796759C3" w:rsidR="004C461F" w:rsidRPr="00C75074" w:rsidRDefault="004C461F" w:rsidP="004C461F">
            <w:r>
              <w:t>KRAS</w:t>
            </w:r>
          </w:p>
        </w:tc>
        <w:tc>
          <w:tcPr>
            <w:tcW w:w="1911" w:type="dxa"/>
          </w:tcPr>
          <w:p w14:paraId="3F58F851" w14:textId="3B687F69" w:rsidR="004C461F" w:rsidRPr="00C75074" w:rsidRDefault="004C461F" w:rsidP="004C461F">
            <w:r>
              <w:t>MAS-PCR</w:t>
            </w:r>
          </w:p>
        </w:tc>
        <w:tc>
          <w:tcPr>
            <w:tcW w:w="1138" w:type="dxa"/>
          </w:tcPr>
          <w:p w14:paraId="533B2333" w14:textId="317E3ECA" w:rsidR="004C461F" w:rsidRPr="00C75074" w:rsidRDefault="004C461F" w:rsidP="004C461F">
            <w:pPr>
              <w:jc w:val="center"/>
            </w:pPr>
            <w:r>
              <w:t>Y</w:t>
            </w:r>
          </w:p>
        </w:tc>
      </w:tr>
      <w:tr w:rsidR="004C461F" w:rsidRPr="00C75074" w14:paraId="72EAE63C" w14:textId="77777777" w:rsidTr="003B68EF">
        <w:trPr>
          <w:trHeight w:val="457"/>
        </w:trPr>
        <w:tc>
          <w:tcPr>
            <w:tcW w:w="1975" w:type="dxa"/>
          </w:tcPr>
          <w:p w14:paraId="54E012AF" w14:textId="0E1B58FA" w:rsidR="004C461F" w:rsidRDefault="004C461F" w:rsidP="004C461F">
            <w:r>
              <w:t>Knijn, 2011</w:t>
            </w:r>
            <w:r w:rsidR="003F1A0E">
              <w:fldChar w:fldCharType="begin">
                <w:fldData xml:space="preserve">PEVuZE5vdGU+PENpdGU+PEF1dGhvcj5LbmlqbjwvQXV0aG9yPjxZZWFyPjIwMTE8L1llYXI+PFJl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</w:fldData>
              </w:fldChar>
            </w:r>
            <w:r w:rsidR="003F1A0E">
              <w:instrText xml:space="preserve"> ADDIN EN.CITE </w:instrText>
            </w:r>
            <w:r w:rsidR="003F1A0E">
              <w:fldChar w:fldCharType="begin">
                <w:fldData xml:space="preserve">PEVuZE5vdGU+PENpdGU+PEF1dGhvcj5LbmlqbjwvQXV0aG9yPjxZZWFyPjIwMTE8L1llYXI+PFJl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</w:fldData>
              </w:fldChar>
            </w:r>
            <w:r w:rsidR="003F1A0E">
              <w:instrText xml:space="preserve"> ADDIN EN.CITE.DATA </w:instrText>
            </w:r>
            <w:r w:rsidR="003F1A0E">
              <w:fldChar w:fldCharType="end"/>
            </w:r>
            <w:r w:rsidR="003F1A0E">
              <w:fldChar w:fldCharType="separate"/>
            </w:r>
            <w:r w:rsidR="003F1A0E" w:rsidRPr="003F1A0E">
              <w:rPr>
                <w:noProof/>
                <w:vertAlign w:val="superscript"/>
              </w:rPr>
              <w:t>99</w:t>
            </w:r>
            <w:r w:rsidR="003F1A0E">
              <w:fldChar w:fldCharType="end"/>
            </w:r>
          </w:p>
        </w:tc>
        <w:tc>
          <w:tcPr>
            <w:tcW w:w="2250" w:type="dxa"/>
          </w:tcPr>
          <w:p w14:paraId="333997B8" w14:textId="59394E0D" w:rsidR="004C461F" w:rsidRPr="00C75074" w:rsidRDefault="004C461F" w:rsidP="004C461F">
            <w:r w:rsidRPr="00B923DF">
              <w:t>Retrospective observationa</w:t>
            </w:r>
            <w:r>
              <w:t>l (CAIRO2)</w:t>
            </w:r>
          </w:p>
        </w:tc>
        <w:tc>
          <w:tcPr>
            <w:tcW w:w="1462" w:type="dxa"/>
          </w:tcPr>
          <w:p w14:paraId="437E4702" w14:textId="2C52D348" w:rsidR="004C461F" w:rsidRPr="00C75074" w:rsidRDefault="004C461F" w:rsidP="004C461F">
            <w:r>
              <w:t>Netherlands</w:t>
            </w:r>
          </w:p>
        </w:tc>
        <w:tc>
          <w:tcPr>
            <w:tcW w:w="763" w:type="dxa"/>
          </w:tcPr>
          <w:p w14:paraId="5E76F769" w14:textId="5B2F7346" w:rsidR="004C461F" w:rsidRPr="00C75074" w:rsidRDefault="004C461F" w:rsidP="004C461F">
            <w:r>
              <w:t>305</w:t>
            </w:r>
          </w:p>
        </w:tc>
        <w:tc>
          <w:tcPr>
            <w:tcW w:w="918" w:type="dxa"/>
          </w:tcPr>
          <w:p w14:paraId="14FE4F43" w14:textId="72F93A9F" w:rsidR="004C461F" w:rsidRPr="00C75074" w:rsidRDefault="004C461F" w:rsidP="004C461F">
            <w:r>
              <w:t>65</w:t>
            </w:r>
          </w:p>
        </w:tc>
        <w:tc>
          <w:tcPr>
            <w:tcW w:w="764" w:type="dxa"/>
          </w:tcPr>
          <w:p w14:paraId="7B338831" w14:textId="18D86E2A" w:rsidR="004C461F" w:rsidRPr="00C75074" w:rsidRDefault="004C461F" w:rsidP="004C461F">
            <w:r>
              <w:t>62.6%</w:t>
            </w:r>
          </w:p>
        </w:tc>
        <w:tc>
          <w:tcPr>
            <w:tcW w:w="1864" w:type="dxa"/>
          </w:tcPr>
          <w:p w14:paraId="02FCAB41" w14:textId="13694DFD" w:rsidR="004C461F" w:rsidRPr="00C75074" w:rsidRDefault="004C461F" w:rsidP="004C461F">
            <w:r>
              <w:t>KRAS</w:t>
            </w:r>
          </w:p>
        </w:tc>
        <w:tc>
          <w:tcPr>
            <w:tcW w:w="1911" w:type="dxa"/>
          </w:tcPr>
          <w:p w14:paraId="32427C02" w14:textId="1DD73DA2" w:rsidR="004C461F" w:rsidRPr="00C75074" w:rsidRDefault="004C461F" w:rsidP="004C461F">
            <w:r>
              <w:t>S/D</w:t>
            </w:r>
          </w:p>
        </w:tc>
        <w:tc>
          <w:tcPr>
            <w:tcW w:w="1138" w:type="dxa"/>
          </w:tcPr>
          <w:p w14:paraId="3B9C36B1" w14:textId="77777777" w:rsidR="004C461F" w:rsidRPr="00C75074" w:rsidRDefault="004C461F" w:rsidP="004C461F">
            <w:pPr>
              <w:jc w:val="center"/>
            </w:pPr>
          </w:p>
        </w:tc>
      </w:tr>
      <w:tr w:rsidR="004C461F" w:rsidRPr="00C75074" w14:paraId="14D5D0B0" w14:textId="77777777" w:rsidTr="003B68EF">
        <w:trPr>
          <w:trHeight w:val="457"/>
        </w:trPr>
        <w:tc>
          <w:tcPr>
            <w:tcW w:w="1975" w:type="dxa"/>
          </w:tcPr>
          <w:p w14:paraId="3D1A8929" w14:textId="63314F87" w:rsidR="004C461F" w:rsidRDefault="004C461F" w:rsidP="004C461F">
            <w:r>
              <w:t>Ko, 2011</w:t>
            </w:r>
            <w:r w:rsidR="003F1A0E">
              <w:fldChar w:fldCharType="begin"/>
            </w:r>
            <w:r w:rsidR="003F1A0E">
              <w:instrText xml:space="preserve"> ADDIN EN.CITE &lt;EndNote&gt;&lt;Cite&gt;&lt;Author&gt;Ko&lt;/Author&gt;&lt;Year&gt;2011&lt;/Year&gt;&lt;RecNum&gt;578&lt;/RecNum&gt;&lt;DisplayText&gt;&lt;style face="superscript"&gt;100&lt;/style&gt;&lt;/DisplayText&gt;&lt;record&gt;&lt;rec-number&gt;578&lt;/rec-number&gt;&lt;foreign-keys&gt;&lt;key app="EN" db-id="r525zwt2l9ewpgew5a2x9rx0redwzaafzrdx" timestamp="1522344726"&gt;578&lt;/key&gt;&lt;/foreign-keys&gt;&lt;ref-type name="Journal Article"&gt;17&lt;/ref-type&gt;&lt;contributors&gt;&lt;authors&gt;&lt;author&gt;Ko, Y. J.&lt;/author&gt;&lt;author&gt;Kamel-Reid, S.&lt;/author&gt;&lt;author&gt;Rowsell, C.&lt;/author&gt;&lt;author&gt;Zhang, L.&lt;/author&gt;&lt;author&gt;Yarom, N.&lt;/author&gt;&lt;author&gt;Jonker, D.&lt;/author&gt;&lt;/authors&gt;&lt;/contributors&gt;&lt;titles&gt;&lt;title&gt;K-RAS and B-RAF mutations in paired primary and metastatic colorectal tumors&lt;/title&gt;&lt;secondary-title&gt;Annals of Oncology&lt;/secondary-title&gt;&lt;/titles&gt;&lt;periodical&gt;&lt;full-title&gt;Annals of Oncology&lt;/full-title&gt;&lt;/periodical&gt;&lt;pages&gt;v26&lt;/pages&gt;&lt;volume&gt;22&lt;/volume&gt;&lt;number&gt;Suppl 5&lt;/number&gt;&lt;dates&gt;&lt;year&gt;2011&lt;/year&gt;&lt;/dates&gt;&lt;work-type&gt;Poster&lt;/work-type&gt;&lt;urls&gt;&lt;/urls&gt;&lt;/record&gt;&lt;/Cite&gt;&lt;/EndNote&gt;</w:instrText>
            </w:r>
            <w:r w:rsidR="003F1A0E">
              <w:fldChar w:fldCharType="separate"/>
            </w:r>
            <w:r w:rsidR="003F1A0E" w:rsidRPr="003F1A0E">
              <w:rPr>
                <w:noProof/>
                <w:vertAlign w:val="superscript"/>
              </w:rPr>
              <w:t>100</w:t>
            </w:r>
            <w:r w:rsidR="003F1A0E">
              <w:fldChar w:fldCharType="end"/>
            </w:r>
          </w:p>
        </w:tc>
        <w:tc>
          <w:tcPr>
            <w:tcW w:w="2250" w:type="dxa"/>
          </w:tcPr>
          <w:p w14:paraId="3E0CC7B5" w14:textId="5094F284" w:rsidR="004C461F" w:rsidRPr="00B923DF" w:rsidRDefault="004C461F" w:rsidP="004C461F">
            <w:r w:rsidRPr="00B923DF">
              <w:t>Retrospective observationa</w:t>
            </w:r>
            <w:r>
              <w:t>l</w:t>
            </w:r>
          </w:p>
        </w:tc>
        <w:tc>
          <w:tcPr>
            <w:tcW w:w="1462" w:type="dxa"/>
          </w:tcPr>
          <w:p w14:paraId="0B562E1E" w14:textId="4AD86850" w:rsidR="004C461F" w:rsidRDefault="004C461F" w:rsidP="004C461F">
            <w:r>
              <w:t>Canada</w:t>
            </w:r>
          </w:p>
        </w:tc>
        <w:tc>
          <w:tcPr>
            <w:tcW w:w="763" w:type="dxa"/>
          </w:tcPr>
          <w:p w14:paraId="0433F3B1" w14:textId="607042C3" w:rsidR="004C461F" w:rsidRDefault="004C461F" w:rsidP="004C461F">
            <w:r>
              <w:t>70</w:t>
            </w:r>
          </w:p>
        </w:tc>
        <w:tc>
          <w:tcPr>
            <w:tcW w:w="918" w:type="dxa"/>
          </w:tcPr>
          <w:p w14:paraId="58188904" w14:textId="4E34C9DA" w:rsidR="004C461F" w:rsidRDefault="004C461F" w:rsidP="004C461F">
            <w:r>
              <w:t>70</w:t>
            </w:r>
          </w:p>
        </w:tc>
        <w:tc>
          <w:tcPr>
            <w:tcW w:w="764" w:type="dxa"/>
          </w:tcPr>
          <w:p w14:paraId="404D55BD" w14:textId="2D399FA7" w:rsidR="004C461F" w:rsidRDefault="004C461F" w:rsidP="004C461F">
            <w:r>
              <w:t>70.0%</w:t>
            </w:r>
          </w:p>
        </w:tc>
        <w:tc>
          <w:tcPr>
            <w:tcW w:w="1864" w:type="dxa"/>
          </w:tcPr>
          <w:p w14:paraId="71DF1417" w14:textId="4EA8120A" w:rsidR="004C461F" w:rsidRDefault="004C461F" w:rsidP="004C461F">
            <w:r>
              <w:t>KRAS, BRAF</w:t>
            </w:r>
          </w:p>
        </w:tc>
        <w:tc>
          <w:tcPr>
            <w:tcW w:w="1911" w:type="dxa"/>
          </w:tcPr>
          <w:p w14:paraId="1612ADCB" w14:textId="6D7CEDD1" w:rsidR="004C461F" w:rsidRDefault="004C461F" w:rsidP="004C461F">
            <w:r>
              <w:t>GEM, MAS-PCR</w:t>
            </w:r>
          </w:p>
        </w:tc>
        <w:tc>
          <w:tcPr>
            <w:tcW w:w="1138" w:type="dxa"/>
          </w:tcPr>
          <w:p w14:paraId="65A20CE6" w14:textId="77777777" w:rsidR="004C461F" w:rsidRPr="00C75074" w:rsidRDefault="004C461F" w:rsidP="004C461F">
            <w:pPr>
              <w:jc w:val="center"/>
            </w:pPr>
          </w:p>
        </w:tc>
      </w:tr>
      <w:tr w:rsidR="003F1A0E" w:rsidRPr="00C75074" w14:paraId="71804AC8" w14:textId="77777777" w:rsidTr="003B68EF">
        <w:trPr>
          <w:trHeight w:val="457"/>
        </w:trPr>
        <w:tc>
          <w:tcPr>
            <w:tcW w:w="1975" w:type="dxa"/>
          </w:tcPr>
          <w:p w14:paraId="466312E1" w14:textId="4D20B5F1" w:rsidR="003F1A0E" w:rsidRDefault="003F1A0E" w:rsidP="003F1A0E">
            <w:r>
              <w:t>Kodaz, 2015</w:t>
            </w:r>
            <w:r>
              <w:fldChar w:fldCharType="begin"/>
            </w:r>
            <w:r>
              <w:instrText xml:space="preserve"> ADDIN EN.CITE &lt;EndNote&gt;&lt;Cite&gt;&lt;Author&gt;Kodaz&lt;/Author&gt;&lt;Year&gt;2015&lt;/Year&gt;&lt;RecNum&gt;224&lt;/RecNum&gt;&lt;DisplayText&gt;&lt;style face="superscript"&gt;101&lt;/style&gt;&lt;/DisplayText&gt;&lt;record&gt;&lt;rec-number&gt;224&lt;/rec-number&gt;&lt;foreign-keys&gt;&lt;key app="EN" db-id="r525zwt2l9ewpgew5a2x9rx0redwzaafzrdx" timestamp="1522335660"&gt;224&lt;/key&gt;&lt;key app="ENWeb" db-id=""&gt;0&lt;/key&gt;&lt;/foreign-keys&gt;&lt;ref-type name="Journal Article"&gt;17&lt;/ref-type&gt;&lt;contributors&gt;&lt;authors&gt;&lt;author&gt;Kodaz, H.&lt;/author&gt;&lt;author&gt;Hacibekiroglu, I.&lt;/author&gt;&lt;author&gt;Erdogan, B.&lt;/author&gt;&lt;author&gt;Turkmen, E.&lt;/author&gt;&lt;author&gt;Tozkir, H.&lt;/author&gt;&lt;author&gt;Albayrak, D.&lt;/author&gt;&lt;author&gt;Uzunoglu, S.&lt;/author&gt;&lt;author&gt;Cicin, I.&lt;/author&gt;&lt;/authors&gt;&lt;/contributors&gt;&lt;auth-address&gt;Departments of Medical Oncology, Faculty of Medicine, Trakya University, Edirne 22030, Turkey.&amp;#xD;Departments of Medical Genetics and Faculty of Medicine, Trakya University, Edirne 22030, Turkey.&amp;#xD;Departments of Medical Surgery, Faculty of Medicine, Trakya University, Edirne 22030, Turkey.&lt;/auth-address&gt;&lt;titles&gt;&lt;title&gt;Association between specific KRAS mutations and the clinicopathological characteristics of colorectal tumors&lt;/title&gt;&lt;secondary-title&gt;Mol Clin Oncol&lt;/secondary-title&gt;&lt;/titles&gt;&lt;periodical&gt;&lt;full-title&gt;Mol Clin Oncol&lt;/full-title&gt;&lt;/periodical&gt;&lt;pages&gt;179-184&lt;/pages&gt;&lt;volume&gt;3&lt;/volume&gt;&lt;number&gt;1&lt;/number&gt;&lt;keywords&gt;&lt;keyword&gt;colorectal cancer&lt;/keyword&gt;&lt;keyword&gt;specific KRAS mutation&lt;/keyword&gt;&lt;keyword&gt;tumor location&lt;/keyword&gt;&lt;/keywords&gt;&lt;dates&gt;&lt;year&gt;2015&lt;/year&gt;&lt;pub-dates&gt;&lt;date&gt;Jan&lt;/date&gt;&lt;/pub-dates&gt;&lt;/dates&gt;&lt;isbn&gt;2049-9450 (Print)&amp;#xD;2049-9450 (Linking)&lt;/isbn&gt;&lt;accession-num&gt;25469291&lt;/accession-num&gt;&lt;urls&gt;&lt;related-urls&gt;&lt;url&gt;https://www.ncbi.nlm.nih.gov/pubmed/25469291&lt;/url&gt;&lt;/related-urls&gt;&lt;/urls&gt;&lt;custom2&gt;PMC4251110&lt;/custom2&gt;&lt;electronic-resource-num&gt;10.3892/mco.2014.448&lt;/electronic-resource-num&gt;&lt;/record&gt;&lt;/Cite&gt;&lt;/EndNote&gt;</w:instrText>
            </w:r>
            <w:r>
              <w:fldChar w:fldCharType="separate"/>
            </w:r>
            <w:r w:rsidRPr="003F1A0E">
              <w:rPr>
                <w:noProof/>
                <w:vertAlign w:val="superscript"/>
              </w:rPr>
              <w:t>101</w:t>
            </w:r>
            <w:r>
              <w:fldChar w:fldCharType="end"/>
            </w:r>
          </w:p>
        </w:tc>
        <w:tc>
          <w:tcPr>
            <w:tcW w:w="2250" w:type="dxa"/>
          </w:tcPr>
          <w:p w14:paraId="61D811D6" w14:textId="76A36A9B" w:rsidR="003F1A0E" w:rsidRPr="00B923DF" w:rsidRDefault="003F1A0E" w:rsidP="003F1A0E">
            <w:r w:rsidRPr="00BB4F54">
              <w:t>Retrospective observational</w:t>
            </w:r>
          </w:p>
        </w:tc>
        <w:tc>
          <w:tcPr>
            <w:tcW w:w="1462" w:type="dxa"/>
          </w:tcPr>
          <w:p w14:paraId="39311F40" w14:textId="763DB5C4" w:rsidR="003F1A0E" w:rsidRDefault="003F1A0E" w:rsidP="003F1A0E">
            <w:r>
              <w:t>Turkey</w:t>
            </w:r>
          </w:p>
        </w:tc>
        <w:tc>
          <w:tcPr>
            <w:tcW w:w="763" w:type="dxa"/>
          </w:tcPr>
          <w:p w14:paraId="2C88B24B" w14:textId="38730AFA" w:rsidR="003F1A0E" w:rsidRDefault="003F1A0E" w:rsidP="003F1A0E">
            <w:r>
              <w:t>189</w:t>
            </w:r>
          </w:p>
        </w:tc>
        <w:tc>
          <w:tcPr>
            <w:tcW w:w="918" w:type="dxa"/>
          </w:tcPr>
          <w:p w14:paraId="132CAB22" w14:textId="3078EC84" w:rsidR="003F1A0E" w:rsidRDefault="003F1A0E" w:rsidP="003F1A0E">
            <w:r>
              <w:t>61</w:t>
            </w:r>
          </w:p>
        </w:tc>
        <w:tc>
          <w:tcPr>
            <w:tcW w:w="764" w:type="dxa"/>
          </w:tcPr>
          <w:p w14:paraId="33AE008F" w14:textId="2A1659AC" w:rsidR="003F1A0E" w:rsidRDefault="003F1A0E" w:rsidP="003F1A0E">
            <w:r>
              <w:t>64.6%</w:t>
            </w:r>
          </w:p>
        </w:tc>
        <w:tc>
          <w:tcPr>
            <w:tcW w:w="1864" w:type="dxa"/>
          </w:tcPr>
          <w:p w14:paraId="3558332F" w14:textId="367AED88" w:rsidR="003F1A0E" w:rsidRDefault="003F1A0E" w:rsidP="003F1A0E">
            <w:r>
              <w:t>KRAS</w:t>
            </w:r>
          </w:p>
        </w:tc>
        <w:tc>
          <w:tcPr>
            <w:tcW w:w="1911" w:type="dxa"/>
          </w:tcPr>
          <w:p w14:paraId="13B0659F" w14:textId="24F75047" w:rsidR="003F1A0E" w:rsidRDefault="003F1A0E" w:rsidP="003F1A0E">
            <w:r>
              <w:t>Pyro</w:t>
            </w:r>
          </w:p>
        </w:tc>
        <w:tc>
          <w:tcPr>
            <w:tcW w:w="1138" w:type="dxa"/>
          </w:tcPr>
          <w:p w14:paraId="71374C8A" w14:textId="77777777" w:rsidR="003F1A0E" w:rsidRPr="00C75074" w:rsidRDefault="003F1A0E" w:rsidP="003F1A0E">
            <w:pPr>
              <w:jc w:val="center"/>
            </w:pPr>
          </w:p>
        </w:tc>
      </w:tr>
      <w:tr w:rsidR="003F1A0E" w:rsidRPr="00C75074" w14:paraId="07E01DFA" w14:textId="77777777" w:rsidTr="003B68EF">
        <w:trPr>
          <w:trHeight w:val="457"/>
        </w:trPr>
        <w:tc>
          <w:tcPr>
            <w:tcW w:w="1975" w:type="dxa"/>
          </w:tcPr>
          <w:p w14:paraId="253DD595" w14:textId="19733391" w:rsidR="003F1A0E" w:rsidRDefault="003F1A0E" w:rsidP="003F1A0E">
            <w:r>
              <w:t>Kohne, 2011</w:t>
            </w:r>
            <w:r>
              <w:fldChar w:fldCharType="begin">
                <w:fldData xml:space="preserve">PEVuZE5vdGU+PENpdGU+PEF1dGhvcj5Lb2huZTwvQXV0aG9yPjxZZWFyPjIwMTI8L1llYXI+PFJl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</w:fldData>
              </w:fldChar>
            </w:r>
            <w:r>
              <w:instrText xml:space="preserve"> ADDIN EN.CITE </w:instrText>
            </w:r>
            <w:r>
              <w:fldChar w:fldCharType="begin">
                <w:fldData xml:space="preserve">PEVuZE5vdGU+PENpdGU+PEF1dGhvcj5Lb2huZTwvQXV0aG9yPjxZZWFyPjIwMTI8L1llYXI+PFJl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</w:fldData>
              </w:fldChar>
            </w:r>
            <w:r>
              <w:instrText xml:space="preserve"> ADDIN EN.CITE.DATA </w:instrText>
            </w:r>
            <w:r>
              <w:fldChar w:fldCharType="end"/>
            </w:r>
            <w:r>
              <w:fldChar w:fldCharType="separate"/>
            </w:r>
            <w:r w:rsidRPr="003F1A0E">
              <w:rPr>
                <w:noProof/>
                <w:vertAlign w:val="superscript"/>
              </w:rPr>
              <w:t>102</w:t>
            </w:r>
            <w:r>
              <w:fldChar w:fldCharType="end"/>
            </w:r>
          </w:p>
        </w:tc>
        <w:tc>
          <w:tcPr>
            <w:tcW w:w="2250" w:type="dxa"/>
          </w:tcPr>
          <w:p w14:paraId="503780CE" w14:textId="7577F596" w:rsidR="003F1A0E" w:rsidRPr="00B923DF" w:rsidRDefault="003F1A0E" w:rsidP="003F1A0E">
            <w:r>
              <w:t xml:space="preserve">Phase II Trial </w:t>
            </w:r>
          </w:p>
        </w:tc>
        <w:tc>
          <w:tcPr>
            <w:tcW w:w="1462" w:type="dxa"/>
          </w:tcPr>
          <w:p w14:paraId="7C554A34" w14:textId="16156A77" w:rsidR="003F1A0E" w:rsidRDefault="003F1A0E" w:rsidP="003F1A0E">
            <w:r>
              <w:t>Multicountry (Europe)</w:t>
            </w:r>
          </w:p>
        </w:tc>
        <w:tc>
          <w:tcPr>
            <w:tcW w:w="763" w:type="dxa"/>
          </w:tcPr>
          <w:p w14:paraId="6F0CB841" w14:textId="4EA20B28" w:rsidR="003F1A0E" w:rsidRDefault="003F1A0E" w:rsidP="003F1A0E">
            <w:r>
              <w:t>145</w:t>
            </w:r>
          </w:p>
        </w:tc>
        <w:tc>
          <w:tcPr>
            <w:tcW w:w="918" w:type="dxa"/>
          </w:tcPr>
          <w:p w14:paraId="5605901F" w14:textId="3992D2A7" w:rsidR="003F1A0E" w:rsidRDefault="003F1A0E" w:rsidP="003F1A0E">
            <w:r>
              <w:t>64</w:t>
            </w:r>
          </w:p>
        </w:tc>
        <w:tc>
          <w:tcPr>
            <w:tcW w:w="764" w:type="dxa"/>
          </w:tcPr>
          <w:p w14:paraId="2E76CE81" w14:textId="50A81155" w:rsidR="003F1A0E" w:rsidRDefault="003F1A0E" w:rsidP="003F1A0E">
            <w:r>
              <w:t>68.0%</w:t>
            </w:r>
          </w:p>
        </w:tc>
        <w:tc>
          <w:tcPr>
            <w:tcW w:w="1864" w:type="dxa"/>
          </w:tcPr>
          <w:p w14:paraId="1EDCEB27" w14:textId="5AADBA5A" w:rsidR="003F1A0E" w:rsidRDefault="003F1A0E" w:rsidP="003F1A0E">
            <w:r>
              <w:t>KRAS</w:t>
            </w:r>
          </w:p>
        </w:tc>
        <w:tc>
          <w:tcPr>
            <w:tcW w:w="1911" w:type="dxa"/>
          </w:tcPr>
          <w:p w14:paraId="1C360B2A" w14:textId="55D2EBAE" w:rsidR="003F1A0E" w:rsidRDefault="003F1A0E" w:rsidP="003F1A0E">
            <w:r>
              <w:t>MAS-PCR</w:t>
            </w:r>
          </w:p>
        </w:tc>
        <w:tc>
          <w:tcPr>
            <w:tcW w:w="1138" w:type="dxa"/>
          </w:tcPr>
          <w:p w14:paraId="6057157C" w14:textId="17A85C03" w:rsidR="003F1A0E" w:rsidRPr="00C75074" w:rsidRDefault="003F1A0E" w:rsidP="003F1A0E">
            <w:pPr>
              <w:jc w:val="center"/>
            </w:pPr>
            <w:r>
              <w:t>Y</w:t>
            </w:r>
          </w:p>
        </w:tc>
      </w:tr>
      <w:tr w:rsidR="003F1A0E" w:rsidRPr="00C75074" w14:paraId="00DBA8E2" w14:textId="77777777" w:rsidTr="003B68EF">
        <w:trPr>
          <w:trHeight w:val="457"/>
        </w:trPr>
        <w:tc>
          <w:tcPr>
            <w:tcW w:w="1975" w:type="dxa"/>
          </w:tcPr>
          <w:p w14:paraId="171CEDBE" w14:textId="0F8087A8" w:rsidR="003F1A0E" w:rsidRDefault="003F1A0E" w:rsidP="003F1A0E">
            <w:r>
              <w:t>Kohnoe, 2011</w:t>
            </w:r>
            <w:r>
              <w:fldChar w:fldCharType="begin"/>
            </w:r>
            <w:r>
              <w:instrText xml:space="preserve"> ADDIN EN.CITE &lt;EndNote&gt;&lt;Cite&gt;&lt;Author&gt;Kohnoe&lt;/Author&gt;&lt;Year&gt;2011&lt;/Year&gt;&lt;RecNum&gt;226&lt;/RecNum&gt;&lt;DisplayText&gt;&lt;style face="superscript"&gt;103&lt;/style&gt;&lt;/DisplayText&gt;&lt;record&gt;&lt;rec-number&gt;226&lt;/rec-number&gt;&lt;foreign-keys&gt;&lt;key app="EN" db-id="r525zwt2l9ewpgew5a2x9rx0redwzaafzrdx" timestamp="1522335667"&gt;226&lt;/key&gt;&lt;key app="ENWeb" db-id=""&gt;0&lt;/key&gt;&lt;/foreign-keys&gt;&lt;ref-type name="Journal Article"&gt;17&lt;/ref-type&gt;&lt;contributors&gt;&lt;authors&gt;&lt;author&gt;Kohnoe, S.&lt;/author&gt;&lt;author&gt;Saeki, H.&lt;/author&gt;&lt;author&gt;Emi, Y.&lt;/author&gt;&lt;author&gt;Ando, K.&lt;/author&gt;&lt;author&gt;Ohga, T.&lt;/author&gt;&lt;author&gt;Oki, E.&lt;/author&gt;&lt;author&gt;Ikeda, T.&lt;/author&gt;&lt;author&gt;Tsujitani, S.&lt;/author&gt;&lt;author&gt;Kakeji, Y.&lt;/author&gt;&lt;author&gt;Maehara, Y.&lt;/author&gt;&lt;/authors&gt;&lt;/contributors&gt;&lt;titles&gt;&lt;title&gt;6122 POSTER Impact of Cetuximab-based Therapy and KRas Genotypes in Japanese Patients With Chemotherapy-refractory Metastatic Colorectal Cancer&lt;/title&gt;&lt;secondary-title&gt;European Journal of Cancer&lt;/secondary-title&gt;&lt;/titles&gt;&lt;periodical&gt;&lt;full-title&gt;European Journal of Cancer&lt;/full-title&gt;&lt;/periodical&gt;&lt;pages&gt;S429&lt;/pages&gt;&lt;volume&gt;47&lt;/volume&gt;&lt;dates&gt;&lt;year&gt;2011&lt;/year&gt;&lt;/dates&gt;&lt;isbn&gt;09598049&lt;/isbn&gt;&lt;urls&gt;&lt;/urls&gt;&lt;electronic-resource-num&gt;10.1016/s0959-8049(11)71767-1&lt;/electronic-resource-num&gt;&lt;/record&gt;&lt;/Cite&gt;&lt;/EndNote&gt;</w:instrText>
            </w:r>
            <w:r>
              <w:fldChar w:fldCharType="separate"/>
            </w:r>
            <w:r w:rsidRPr="003F1A0E">
              <w:rPr>
                <w:noProof/>
                <w:vertAlign w:val="superscript"/>
              </w:rPr>
              <w:t>103</w:t>
            </w:r>
            <w:r>
              <w:fldChar w:fldCharType="end"/>
            </w:r>
          </w:p>
        </w:tc>
        <w:tc>
          <w:tcPr>
            <w:tcW w:w="2250" w:type="dxa"/>
          </w:tcPr>
          <w:p w14:paraId="4BD95E60" w14:textId="058C954A" w:rsidR="003F1A0E" w:rsidRPr="00C75074" w:rsidRDefault="003F1A0E" w:rsidP="003F1A0E">
            <w:r w:rsidRPr="00B923DF">
              <w:t>Retrospective observationa</w:t>
            </w:r>
            <w:r>
              <w:t>l</w:t>
            </w:r>
          </w:p>
        </w:tc>
        <w:tc>
          <w:tcPr>
            <w:tcW w:w="1462" w:type="dxa"/>
          </w:tcPr>
          <w:p w14:paraId="6D06663C" w14:textId="7D47DC5F" w:rsidR="003F1A0E" w:rsidRPr="00C75074" w:rsidRDefault="003F1A0E" w:rsidP="003F1A0E">
            <w:r>
              <w:t>Japan</w:t>
            </w:r>
          </w:p>
        </w:tc>
        <w:tc>
          <w:tcPr>
            <w:tcW w:w="763" w:type="dxa"/>
          </w:tcPr>
          <w:p w14:paraId="298CF213" w14:textId="48DE13F5" w:rsidR="003F1A0E" w:rsidRPr="00C75074" w:rsidRDefault="003F1A0E" w:rsidP="003F1A0E">
            <w:r>
              <w:t>32</w:t>
            </w:r>
          </w:p>
        </w:tc>
        <w:tc>
          <w:tcPr>
            <w:tcW w:w="918" w:type="dxa"/>
          </w:tcPr>
          <w:p w14:paraId="1F2F9A7F" w14:textId="0AB08A21" w:rsidR="003F1A0E" w:rsidRPr="00C75074" w:rsidRDefault="003F1A0E" w:rsidP="003F1A0E">
            <w:r>
              <w:t>NR</w:t>
            </w:r>
          </w:p>
        </w:tc>
        <w:tc>
          <w:tcPr>
            <w:tcW w:w="764" w:type="dxa"/>
          </w:tcPr>
          <w:p w14:paraId="0046BA94" w14:textId="31AFCB96" w:rsidR="003F1A0E" w:rsidRPr="00C75074" w:rsidRDefault="003F1A0E" w:rsidP="003F1A0E">
            <w:r>
              <w:t>NR</w:t>
            </w:r>
          </w:p>
        </w:tc>
        <w:tc>
          <w:tcPr>
            <w:tcW w:w="1864" w:type="dxa"/>
          </w:tcPr>
          <w:p w14:paraId="34707B56" w14:textId="40220ACA" w:rsidR="003F1A0E" w:rsidRPr="00C75074" w:rsidRDefault="003F1A0E" w:rsidP="003F1A0E">
            <w:r>
              <w:t>KRAS</w:t>
            </w:r>
          </w:p>
        </w:tc>
        <w:tc>
          <w:tcPr>
            <w:tcW w:w="1911" w:type="dxa"/>
          </w:tcPr>
          <w:p w14:paraId="5A38553A" w14:textId="7504C44A" w:rsidR="003F1A0E" w:rsidRPr="00C75074" w:rsidRDefault="003F1A0E" w:rsidP="003F1A0E">
            <w:r>
              <w:t>S/D</w:t>
            </w:r>
          </w:p>
        </w:tc>
        <w:tc>
          <w:tcPr>
            <w:tcW w:w="1138" w:type="dxa"/>
          </w:tcPr>
          <w:p w14:paraId="3E2A8922" w14:textId="77777777" w:rsidR="003F1A0E" w:rsidRPr="00C75074" w:rsidRDefault="003F1A0E" w:rsidP="003F1A0E">
            <w:pPr>
              <w:jc w:val="center"/>
            </w:pPr>
          </w:p>
        </w:tc>
      </w:tr>
      <w:tr w:rsidR="003F1A0E" w:rsidRPr="00C75074" w14:paraId="2BB821F2" w14:textId="77777777" w:rsidTr="003B68EF">
        <w:trPr>
          <w:trHeight w:val="457"/>
        </w:trPr>
        <w:tc>
          <w:tcPr>
            <w:tcW w:w="1975" w:type="dxa"/>
          </w:tcPr>
          <w:p w14:paraId="3533DCEC" w14:textId="0F091AE5" w:rsidR="003F1A0E" w:rsidRDefault="003F1A0E" w:rsidP="003F1A0E">
            <w:r>
              <w:lastRenderedPageBreak/>
              <w:t>Koike, 2014</w:t>
            </w:r>
            <w:r w:rsidR="006D683C">
              <w:fldChar w:fldCharType="begin">
                <w:fldData xml:space="preserve">PEVuZE5vdGU+PENpdGU+PEF1dGhvcj5Lb2lrZTwvQXV0aG9yPjxZZWFyPjIwMTQ8L1llYXI+PFJl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</w:fldData>
              </w:fldChar>
            </w:r>
            <w:r w:rsidR="006D683C">
              <w:instrText xml:space="preserve"> ADDIN EN.CITE </w:instrText>
            </w:r>
            <w:r w:rsidR="006D683C">
              <w:fldChar w:fldCharType="begin">
                <w:fldData xml:space="preserve">PEVuZE5vdGU+PENpdGU+PEF1dGhvcj5Lb2lrZTwvQXV0aG9yPjxZZWFyPjIwMTQ8L1llYXI+PFJl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</w:fldData>
              </w:fldChar>
            </w:r>
            <w:r w:rsidR="006D683C">
              <w:instrText xml:space="preserve"> ADDIN EN.CITE.DATA </w:instrText>
            </w:r>
            <w:r w:rsidR="006D683C">
              <w:fldChar w:fldCharType="end"/>
            </w:r>
            <w:r w:rsidR="006D683C">
              <w:fldChar w:fldCharType="separate"/>
            </w:r>
            <w:r w:rsidR="006D683C" w:rsidRPr="006D683C">
              <w:rPr>
                <w:noProof/>
                <w:vertAlign w:val="superscript"/>
              </w:rPr>
              <w:t>104</w:t>
            </w:r>
            <w:r w:rsidR="006D683C">
              <w:fldChar w:fldCharType="end"/>
            </w:r>
          </w:p>
        </w:tc>
        <w:tc>
          <w:tcPr>
            <w:tcW w:w="2250" w:type="dxa"/>
          </w:tcPr>
          <w:p w14:paraId="21AF27FF" w14:textId="18E66CA5" w:rsidR="003F1A0E" w:rsidRPr="00BB4F54" w:rsidRDefault="003F1A0E" w:rsidP="003F1A0E">
            <w:r w:rsidRPr="00B923DF">
              <w:t>Retrospective observationa</w:t>
            </w:r>
            <w:r>
              <w:t>l</w:t>
            </w:r>
          </w:p>
        </w:tc>
        <w:tc>
          <w:tcPr>
            <w:tcW w:w="1462" w:type="dxa"/>
          </w:tcPr>
          <w:p w14:paraId="579E2871" w14:textId="17CDB724" w:rsidR="003F1A0E" w:rsidRDefault="003F1A0E" w:rsidP="003F1A0E">
            <w:r>
              <w:t>Japan</w:t>
            </w:r>
          </w:p>
        </w:tc>
        <w:tc>
          <w:tcPr>
            <w:tcW w:w="763" w:type="dxa"/>
          </w:tcPr>
          <w:p w14:paraId="698269D7" w14:textId="2C33468F" w:rsidR="003F1A0E" w:rsidRDefault="003F1A0E" w:rsidP="003F1A0E">
            <w:r>
              <w:t>49</w:t>
            </w:r>
          </w:p>
        </w:tc>
        <w:tc>
          <w:tcPr>
            <w:tcW w:w="918" w:type="dxa"/>
          </w:tcPr>
          <w:p w14:paraId="4B23416F" w14:textId="7F1C12E6" w:rsidR="003F1A0E" w:rsidRDefault="003F1A0E" w:rsidP="003F1A0E">
            <w:r>
              <w:t>NR</w:t>
            </w:r>
          </w:p>
        </w:tc>
        <w:tc>
          <w:tcPr>
            <w:tcW w:w="764" w:type="dxa"/>
          </w:tcPr>
          <w:p w14:paraId="2292217B" w14:textId="65A40BA0" w:rsidR="003F1A0E" w:rsidRDefault="003F1A0E" w:rsidP="003F1A0E">
            <w:r>
              <w:t>NR</w:t>
            </w:r>
          </w:p>
        </w:tc>
        <w:tc>
          <w:tcPr>
            <w:tcW w:w="1864" w:type="dxa"/>
          </w:tcPr>
          <w:p w14:paraId="5B1B4393" w14:textId="3B7EC09E" w:rsidR="003F1A0E" w:rsidRDefault="003F1A0E" w:rsidP="003F1A0E">
            <w:r>
              <w:t>KRAS</w:t>
            </w:r>
          </w:p>
        </w:tc>
        <w:tc>
          <w:tcPr>
            <w:tcW w:w="1911" w:type="dxa"/>
          </w:tcPr>
          <w:p w14:paraId="3FFC3AB7" w14:textId="02F548B7" w:rsidR="003F1A0E" w:rsidRDefault="003F1A0E" w:rsidP="003F1A0E">
            <w:r>
              <w:t>NR</w:t>
            </w:r>
          </w:p>
        </w:tc>
        <w:tc>
          <w:tcPr>
            <w:tcW w:w="1138" w:type="dxa"/>
          </w:tcPr>
          <w:p w14:paraId="4A654FED" w14:textId="3301C496" w:rsidR="003F1A0E" w:rsidRPr="00C75074" w:rsidRDefault="003F1A0E" w:rsidP="003F1A0E">
            <w:pPr>
              <w:jc w:val="center"/>
            </w:pPr>
            <w:r>
              <w:t>Y</w:t>
            </w:r>
          </w:p>
        </w:tc>
      </w:tr>
      <w:tr w:rsidR="003F1A0E" w:rsidRPr="00C75074" w14:paraId="709293E5" w14:textId="77777777" w:rsidTr="003B68EF">
        <w:trPr>
          <w:trHeight w:val="457"/>
        </w:trPr>
        <w:tc>
          <w:tcPr>
            <w:tcW w:w="1975" w:type="dxa"/>
          </w:tcPr>
          <w:p w14:paraId="740D2CB0" w14:textId="64FB00E9" w:rsidR="003F1A0E" w:rsidRDefault="003F1A0E" w:rsidP="003F1A0E">
            <w:r>
              <w:t>Korphaisarn, 2015</w:t>
            </w:r>
            <w:r w:rsidR="006D683C">
              <w:fldChar w:fldCharType="begin">
                <w:fldData xml:space="preserve">PEVuZE5vdGU+PENpdGU+PEF1dGhvcj5Lb3JwaGFpc2FybjwvQXV0aG9yPjxZZWFyPjIwMTU8L1ll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</w:fldData>
              </w:fldChar>
            </w:r>
            <w:r w:rsidR="006D683C">
              <w:instrText xml:space="preserve"> ADDIN EN.CITE </w:instrText>
            </w:r>
            <w:r w:rsidR="006D683C">
              <w:fldChar w:fldCharType="begin">
                <w:fldData xml:space="preserve">PEVuZE5vdGU+PENpdGU+PEF1dGhvcj5Lb3JwaGFpc2FybjwvQXV0aG9yPjxZZWFyPjIwMTU8L1ll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</w:fldData>
              </w:fldChar>
            </w:r>
            <w:r w:rsidR="006D683C">
              <w:instrText xml:space="preserve"> ADDIN EN.CITE.DATA </w:instrText>
            </w:r>
            <w:r w:rsidR="006D683C">
              <w:fldChar w:fldCharType="end"/>
            </w:r>
            <w:r w:rsidR="006D683C">
              <w:fldChar w:fldCharType="separate"/>
            </w:r>
            <w:r w:rsidR="006D683C" w:rsidRPr="006D683C">
              <w:rPr>
                <w:noProof/>
                <w:vertAlign w:val="superscript"/>
              </w:rPr>
              <w:t>105</w:t>
            </w:r>
            <w:r w:rsidR="006D683C">
              <w:fldChar w:fldCharType="end"/>
            </w:r>
          </w:p>
        </w:tc>
        <w:tc>
          <w:tcPr>
            <w:tcW w:w="2250" w:type="dxa"/>
          </w:tcPr>
          <w:p w14:paraId="38784776" w14:textId="4B281CC6" w:rsidR="003F1A0E" w:rsidRPr="00C75074" w:rsidRDefault="003F1A0E" w:rsidP="003F1A0E">
            <w:r w:rsidRPr="00BB4F54">
              <w:t>Retrospective observational</w:t>
            </w:r>
          </w:p>
        </w:tc>
        <w:tc>
          <w:tcPr>
            <w:tcW w:w="1462" w:type="dxa"/>
          </w:tcPr>
          <w:p w14:paraId="795A4684" w14:textId="4FC9DEBB" w:rsidR="003F1A0E" w:rsidRPr="00C75074" w:rsidRDefault="003F1A0E" w:rsidP="003F1A0E">
            <w:r>
              <w:t>Thailand</w:t>
            </w:r>
          </w:p>
        </w:tc>
        <w:tc>
          <w:tcPr>
            <w:tcW w:w="763" w:type="dxa"/>
          </w:tcPr>
          <w:p w14:paraId="17502F31" w14:textId="55D12D54" w:rsidR="003F1A0E" w:rsidRPr="00C75074" w:rsidRDefault="003F1A0E" w:rsidP="003F1A0E">
            <w:r>
              <w:t>29</w:t>
            </w:r>
          </w:p>
        </w:tc>
        <w:tc>
          <w:tcPr>
            <w:tcW w:w="918" w:type="dxa"/>
          </w:tcPr>
          <w:p w14:paraId="7A2F1A61" w14:textId="0EEF83F3" w:rsidR="003F1A0E" w:rsidRPr="00C75074" w:rsidRDefault="003F1A0E" w:rsidP="003F1A0E">
            <w:r>
              <w:t>63</w:t>
            </w:r>
          </w:p>
        </w:tc>
        <w:tc>
          <w:tcPr>
            <w:tcW w:w="764" w:type="dxa"/>
          </w:tcPr>
          <w:p w14:paraId="7C13E230" w14:textId="29D4771E" w:rsidR="003F1A0E" w:rsidRPr="00C75074" w:rsidRDefault="003F1A0E" w:rsidP="003F1A0E">
            <w:r>
              <w:t>50.2%</w:t>
            </w:r>
          </w:p>
        </w:tc>
        <w:tc>
          <w:tcPr>
            <w:tcW w:w="1864" w:type="dxa"/>
          </w:tcPr>
          <w:p w14:paraId="21D93B75" w14:textId="221BEA3E" w:rsidR="003F1A0E" w:rsidRPr="00C75074" w:rsidRDefault="003F1A0E" w:rsidP="003F1A0E">
            <w:r>
              <w:t>BRAF</w:t>
            </w:r>
          </w:p>
        </w:tc>
        <w:tc>
          <w:tcPr>
            <w:tcW w:w="1911" w:type="dxa"/>
          </w:tcPr>
          <w:p w14:paraId="25CAC043" w14:textId="76D0A929" w:rsidR="003F1A0E" w:rsidRPr="00C75074" w:rsidRDefault="003F1A0E" w:rsidP="003F1A0E">
            <w:r>
              <w:t>MAS-PCR</w:t>
            </w:r>
          </w:p>
        </w:tc>
        <w:tc>
          <w:tcPr>
            <w:tcW w:w="1138" w:type="dxa"/>
          </w:tcPr>
          <w:p w14:paraId="6E3E8C20" w14:textId="77777777" w:rsidR="003F1A0E" w:rsidRPr="00C75074" w:rsidRDefault="003F1A0E" w:rsidP="003F1A0E">
            <w:pPr>
              <w:jc w:val="center"/>
            </w:pPr>
          </w:p>
        </w:tc>
      </w:tr>
      <w:tr w:rsidR="003F1A0E" w:rsidRPr="00C75074" w14:paraId="46F99969" w14:textId="77777777" w:rsidTr="003B68EF">
        <w:trPr>
          <w:trHeight w:val="457"/>
        </w:trPr>
        <w:tc>
          <w:tcPr>
            <w:tcW w:w="1975" w:type="dxa"/>
          </w:tcPr>
          <w:p w14:paraId="3D6B98FA" w14:textId="4B60DAD4" w:rsidR="003F1A0E" w:rsidRDefault="003F1A0E" w:rsidP="003F1A0E">
            <w:r>
              <w:t>Kosmidou, 2014</w:t>
            </w:r>
            <w:r w:rsidR="006D683C">
              <w:fldChar w:fldCharType="begin">
                <w:fldData xml:space="preserve">PEVuZE5vdGU+PENpdGU+PEF1dGhvcj5Lb3NtaWRvdTwvQXV0aG9yPjxZZWFyPjIwMTQ8L1llYXI+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=
</w:fldData>
              </w:fldChar>
            </w:r>
            <w:r w:rsidR="006D683C">
              <w:instrText xml:space="preserve"> ADDIN EN.CITE </w:instrText>
            </w:r>
            <w:r w:rsidR="006D683C">
              <w:fldChar w:fldCharType="begin">
                <w:fldData xml:space="preserve">PEVuZE5vdGU+PENpdGU+PEF1dGhvcj5Lb3NtaWRvdTwvQXV0aG9yPjxZZWFyPjIwMTQ8L1llYXI+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=
</w:fldData>
              </w:fldChar>
            </w:r>
            <w:r w:rsidR="006D683C">
              <w:instrText xml:space="preserve"> ADDIN EN.CITE.DATA </w:instrText>
            </w:r>
            <w:r w:rsidR="006D683C">
              <w:fldChar w:fldCharType="end"/>
            </w:r>
            <w:r w:rsidR="006D683C">
              <w:fldChar w:fldCharType="separate"/>
            </w:r>
            <w:r w:rsidR="006D683C" w:rsidRPr="006D683C">
              <w:rPr>
                <w:noProof/>
                <w:vertAlign w:val="superscript"/>
              </w:rPr>
              <w:t>106</w:t>
            </w:r>
            <w:r w:rsidR="006D683C">
              <w:fldChar w:fldCharType="end"/>
            </w:r>
          </w:p>
        </w:tc>
        <w:tc>
          <w:tcPr>
            <w:tcW w:w="2250" w:type="dxa"/>
          </w:tcPr>
          <w:p w14:paraId="63D88C1B" w14:textId="415143AA" w:rsidR="003F1A0E" w:rsidRPr="00BB4F54" w:rsidRDefault="003F1A0E" w:rsidP="003F1A0E">
            <w:r>
              <w:t>Prospective observational</w:t>
            </w:r>
          </w:p>
        </w:tc>
        <w:tc>
          <w:tcPr>
            <w:tcW w:w="1462" w:type="dxa"/>
          </w:tcPr>
          <w:p w14:paraId="0583C71F" w14:textId="67E2C25C" w:rsidR="003F1A0E" w:rsidRDefault="003F1A0E" w:rsidP="003F1A0E">
            <w:r>
              <w:t>Greece</w:t>
            </w:r>
          </w:p>
        </w:tc>
        <w:tc>
          <w:tcPr>
            <w:tcW w:w="763" w:type="dxa"/>
          </w:tcPr>
          <w:p w14:paraId="2B7AA58A" w14:textId="52A65FC2" w:rsidR="003F1A0E" w:rsidRDefault="003F1A0E" w:rsidP="003F1A0E">
            <w:r>
              <w:t>26</w:t>
            </w:r>
          </w:p>
        </w:tc>
        <w:tc>
          <w:tcPr>
            <w:tcW w:w="918" w:type="dxa"/>
          </w:tcPr>
          <w:p w14:paraId="1B2D583B" w14:textId="78136780" w:rsidR="003F1A0E" w:rsidRDefault="003F1A0E" w:rsidP="003F1A0E">
            <w:r>
              <w:t>NR</w:t>
            </w:r>
          </w:p>
        </w:tc>
        <w:tc>
          <w:tcPr>
            <w:tcW w:w="764" w:type="dxa"/>
          </w:tcPr>
          <w:p w14:paraId="359E92A5" w14:textId="10E97BB6" w:rsidR="003F1A0E" w:rsidRDefault="003F1A0E" w:rsidP="003F1A0E">
            <w:r>
              <w:t>NR</w:t>
            </w:r>
          </w:p>
        </w:tc>
        <w:tc>
          <w:tcPr>
            <w:tcW w:w="1864" w:type="dxa"/>
          </w:tcPr>
          <w:p w14:paraId="1F6C9B29" w14:textId="3DD826F2" w:rsidR="003F1A0E" w:rsidRDefault="003F1A0E" w:rsidP="003F1A0E">
            <w:r>
              <w:t>KRAS, BRAF</w:t>
            </w:r>
          </w:p>
        </w:tc>
        <w:tc>
          <w:tcPr>
            <w:tcW w:w="1911" w:type="dxa"/>
          </w:tcPr>
          <w:p w14:paraId="248937DB" w14:textId="10B58D47" w:rsidR="003F1A0E" w:rsidRDefault="003F1A0E" w:rsidP="003F1A0E">
            <w:r>
              <w:t>S/D, Pyro</w:t>
            </w:r>
          </w:p>
        </w:tc>
        <w:tc>
          <w:tcPr>
            <w:tcW w:w="1138" w:type="dxa"/>
          </w:tcPr>
          <w:p w14:paraId="3F309CBB" w14:textId="77777777" w:rsidR="003F1A0E" w:rsidRPr="00C75074" w:rsidRDefault="003F1A0E" w:rsidP="003F1A0E">
            <w:pPr>
              <w:jc w:val="center"/>
            </w:pPr>
          </w:p>
        </w:tc>
      </w:tr>
      <w:tr w:rsidR="003F1A0E" w:rsidRPr="00C75074" w14:paraId="2A1369F7" w14:textId="77777777" w:rsidTr="003B68EF">
        <w:trPr>
          <w:trHeight w:val="457"/>
        </w:trPr>
        <w:tc>
          <w:tcPr>
            <w:tcW w:w="1975" w:type="dxa"/>
          </w:tcPr>
          <w:p w14:paraId="216969BA" w14:textId="332F19DD" w:rsidR="003F1A0E" w:rsidRDefault="003F1A0E" w:rsidP="003F1A0E">
            <w:r>
              <w:t>Langer, 2008</w:t>
            </w:r>
            <w:r w:rsidR="006D683C">
              <w:fldChar w:fldCharType="begin"/>
            </w:r>
            <w:r w:rsidR="006D683C">
              <w:instrText xml:space="preserve"> ADDIN EN.CITE &lt;EndNote&gt;&lt;Cite&gt;&lt;Author&gt;Langer&lt;/Author&gt;&lt;Year&gt;2008&lt;/Year&gt;&lt;RecNum&gt;600&lt;/RecNum&gt;&lt;DisplayText&gt;&lt;style face="superscript"&gt;107&lt;/style&gt;&lt;/DisplayText&gt;&lt;record&gt;&lt;rec-number&gt;600&lt;/rec-number&gt;&lt;foreign-keys&gt;&lt;key app="EN" db-id="r525zwt2l9ewpgew5a2x9rx0redwzaafzrdx" timestamp="1523375348"&gt;600&lt;/key&gt;&lt;/foreign-keys&gt;&lt;ref-type name="Conference Proceedings"&gt;10&lt;/ref-type&gt;&lt;contributors&gt;&lt;authors&gt;&lt;author&gt;Langer, C&lt;/author&gt;&lt;author&gt;Kopit, J&lt;/author&gt;&lt;author&gt;Awad, M&lt;/author&gt;&lt;author&gt;Williams, K&lt;/author&gt;&lt;author&gt;Teegarden, P&lt;/author&gt;&lt;author&gt;Xu, L&lt;/author&gt;&lt;author&gt;Khambata-Ford, S&lt;/author&gt;&lt;/authors&gt;&lt;/contributors&gt;&lt;titles&gt;&lt;title&gt;Analysis of K-RAS mutations in patients with metastatic colorectal cancer receiving cetuximab in combination with irinotecan: results from the EPIC trial&lt;/title&gt;&lt;secondary-title&gt;Annals of oncology&lt;/secondary-title&gt;&lt;/titles&gt;&lt;periodical&gt;&lt;full-title&gt;Annals of Oncology&lt;/full-title&gt;&lt;/periodical&gt;&lt;pages&gt;133-133&lt;/pages&gt;&lt;volume&gt;19&lt;/volume&gt;&lt;dates&gt;&lt;year&gt;2008&lt;/year&gt;&lt;/dates&gt;&lt;publisher&gt;OXFORD UNIV PRESS GREAT CLARENDON ST, OXFORD OX2 6DP, ENGLAND&lt;/publisher&gt;&lt;isbn&gt;0923-7534&lt;/isbn&gt;&lt;urls&gt;&lt;/urls&gt;&lt;/record&gt;&lt;/Cite&gt;&lt;/EndNote&gt;</w:instrText>
            </w:r>
            <w:r w:rsidR="006D683C">
              <w:fldChar w:fldCharType="separate"/>
            </w:r>
            <w:r w:rsidR="006D683C" w:rsidRPr="006D683C">
              <w:rPr>
                <w:noProof/>
                <w:vertAlign w:val="superscript"/>
              </w:rPr>
              <w:t>107</w:t>
            </w:r>
            <w:r w:rsidR="006D683C">
              <w:fldChar w:fldCharType="end"/>
            </w:r>
          </w:p>
        </w:tc>
        <w:tc>
          <w:tcPr>
            <w:tcW w:w="2250" w:type="dxa"/>
          </w:tcPr>
          <w:p w14:paraId="6409C1A3" w14:textId="5140B557" w:rsidR="003F1A0E" w:rsidRDefault="003F1A0E" w:rsidP="003F1A0E">
            <w:r>
              <w:t>Phase III RCT (EPIC)</w:t>
            </w:r>
          </w:p>
        </w:tc>
        <w:tc>
          <w:tcPr>
            <w:tcW w:w="1462" w:type="dxa"/>
          </w:tcPr>
          <w:p w14:paraId="6556657A" w14:textId="02F4F0F5" w:rsidR="003F1A0E" w:rsidRDefault="003F1A0E" w:rsidP="003F1A0E">
            <w:r>
              <w:t>USA</w:t>
            </w:r>
          </w:p>
        </w:tc>
        <w:tc>
          <w:tcPr>
            <w:tcW w:w="763" w:type="dxa"/>
          </w:tcPr>
          <w:p w14:paraId="3E7FDC4D" w14:textId="5E6F3A5D" w:rsidR="003F1A0E" w:rsidRDefault="003F1A0E" w:rsidP="003F1A0E">
            <w:r>
              <w:t>300</w:t>
            </w:r>
          </w:p>
        </w:tc>
        <w:tc>
          <w:tcPr>
            <w:tcW w:w="918" w:type="dxa"/>
          </w:tcPr>
          <w:p w14:paraId="4A334DCA" w14:textId="096D1B07" w:rsidR="003F1A0E" w:rsidRDefault="003F1A0E" w:rsidP="003F1A0E">
            <w:r>
              <w:t>NR</w:t>
            </w:r>
          </w:p>
        </w:tc>
        <w:tc>
          <w:tcPr>
            <w:tcW w:w="764" w:type="dxa"/>
          </w:tcPr>
          <w:p w14:paraId="2D3C13BA" w14:textId="1639B2FE" w:rsidR="003F1A0E" w:rsidRDefault="003F1A0E" w:rsidP="003F1A0E">
            <w:r>
              <w:t>NR</w:t>
            </w:r>
          </w:p>
        </w:tc>
        <w:tc>
          <w:tcPr>
            <w:tcW w:w="1864" w:type="dxa"/>
          </w:tcPr>
          <w:p w14:paraId="74CD9C23" w14:textId="695E1D80" w:rsidR="003F1A0E" w:rsidRDefault="003F1A0E" w:rsidP="003F1A0E">
            <w:r>
              <w:t>KRAS</w:t>
            </w:r>
          </w:p>
        </w:tc>
        <w:tc>
          <w:tcPr>
            <w:tcW w:w="1911" w:type="dxa"/>
          </w:tcPr>
          <w:p w14:paraId="0EEBD531" w14:textId="66BE650F" w:rsidR="003F1A0E" w:rsidRDefault="003F1A0E" w:rsidP="003F1A0E">
            <w:r>
              <w:t>S/D</w:t>
            </w:r>
          </w:p>
        </w:tc>
        <w:tc>
          <w:tcPr>
            <w:tcW w:w="1138" w:type="dxa"/>
          </w:tcPr>
          <w:p w14:paraId="085E70A0" w14:textId="65DF7C31" w:rsidR="003F1A0E" w:rsidRPr="00C75074" w:rsidRDefault="003F1A0E" w:rsidP="003F1A0E">
            <w:pPr>
              <w:jc w:val="center"/>
            </w:pPr>
            <w:r>
              <w:t>Y</w:t>
            </w:r>
          </w:p>
        </w:tc>
      </w:tr>
      <w:tr w:rsidR="003F1A0E" w:rsidRPr="00C75074" w14:paraId="24640068" w14:textId="77777777" w:rsidTr="003B68EF">
        <w:trPr>
          <w:trHeight w:val="457"/>
        </w:trPr>
        <w:tc>
          <w:tcPr>
            <w:tcW w:w="1975" w:type="dxa"/>
          </w:tcPr>
          <w:p w14:paraId="2F7E4BA2" w14:textId="14135050" w:rsidR="003F1A0E" w:rsidRDefault="003F1A0E" w:rsidP="003F1A0E">
            <w:r>
              <w:t>László, 2010</w:t>
            </w:r>
            <w:r w:rsidR="006D683C">
              <w:fldChar w:fldCharType="begin">
                <w:fldData xml:space="preserve">PEVuZE5vdGU+PENpdGU+PEF1dGhvcj5MYXN6bG88L0F1dGhvcj48WWVhcj4yMDEwPC9ZZWFyPjxS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</w:fldData>
              </w:fldChar>
            </w:r>
            <w:r w:rsidR="006D683C">
              <w:instrText xml:space="preserve"> ADDIN EN.CITE </w:instrText>
            </w:r>
            <w:r w:rsidR="006D683C">
              <w:fldChar w:fldCharType="begin">
                <w:fldData xml:space="preserve">PEVuZE5vdGU+PENpdGU+PEF1dGhvcj5MYXN6bG88L0F1dGhvcj48WWVhcj4yMDEwPC9ZZWFyPjxS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</w:fldData>
              </w:fldChar>
            </w:r>
            <w:r w:rsidR="006D683C">
              <w:instrText xml:space="preserve"> ADDIN EN.CITE.DATA </w:instrText>
            </w:r>
            <w:r w:rsidR="006D683C">
              <w:fldChar w:fldCharType="end"/>
            </w:r>
            <w:r w:rsidR="006D683C">
              <w:fldChar w:fldCharType="separate"/>
            </w:r>
            <w:r w:rsidR="006D683C" w:rsidRPr="006D683C">
              <w:rPr>
                <w:noProof/>
                <w:vertAlign w:val="superscript"/>
              </w:rPr>
              <w:t>108</w:t>
            </w:r>
            <w:r w:rsidR="006D683C">
              <w:fldChar w:fldCharType="end"/>
            </w:r>
          </w:p>
        </w:tc>
        <w:tc>
          <w:tcPr>
            <w:tcW w:w="2250" w:type="dxa"/>
          </w:tcPr>
          <w:p w14:paraId="1B28502F" w14:textId="5CE4BD58" w:rsidR="003F1A0E" w:rsidRPr="00C75074" w:rsidRDefault="003F1A0E" w:rsidP="003F1A0E">
            <w:r w:rsidRPr="00BB4F54">
              <w:t>Retrospective observational</w:t>
            </w:r>
          </w:p>
        </w:tc>
        <w:tc>
          <w:tcPr>
            <w:tcW w:w="1462" w:type="dxa"/>
          </w:tcPr>
          <w:p w14:paraId="7498D5BD" w14:textId="74D00C59" w:rsidR="003F1A0E" w:rsidRPr="00C75074" w:rsidRDefault="003F1A0E" w:rsidP="003F1A0E">
            <w:r>
              <w:t>Hungary</w:t>
            </w:r>
          </w:p>
        </w:tc>
        <w:tc>
          <w:tcPr>
            <w:tcW w:w="763" w:type="dxa"/>
          </w:tcPr>
          <w:p w14:paraId="264CBC7B" w14:textId="2027CECC" w:rsidR="003F1A0E" w:rsidRPr="00C75074" w:rsidRDefault="003F1A0E" w:rsidP="003F1A0E">
            <w:r>
              <w:t>26</w:t>
            </w:r>
          </w:p>
        </w:tc>
        <w:tc>
          <w:tcPr>
            <w:tcW w:w="918" w:type="dxa"/>
          </w:tcPr>
          <w:p w14:paraId="68E7883B" w14:textId="0FC990A9" w:rsidR="003F1A0E" w:rsidRPr="00C75074" w:rsidRDefault="003F1A0E" w:rsidP="003F1A0E">
            <w:r>
              <w:t>NR</w:t>
            </w:r>
          </w:p>
        </w:tc>
        <w:tc>
          <w:tcPr>
            <w:tcW w:w="764" w:type="dxa"/>
          </w:tcPr>
          <w:p w14:paraId="15623F90" w14:textId="516E9428" w:rsidR="003F1A0E" w:rsidRPr="00C75074" w:rsidRDefault="003F1A0E" w:rsidP="003F1A0E">
            <w:r>
              <w:t>56.8%</w:t>
            </w:r>
          </w:p>
        </w:tc>
        <w:tc>
          <w:tcPr>
            <w:tcW w:w="1864" w:type="dxa"/>
          </w:tcPr>
          <w:p w14:paraId="752D4203" w14:textId="16CFCD2C" w:rsidR="003F1A0E" w:rsidRPr="00C75074" w:rsidRDefault="003F1A0E" w:rsidP="003F1A0E">
            <w:r>
              <w:t>KRAS, BRAF</w:t>
            </w:r>
          </w:p>
        </w:tc>
        <w:tc>
          <w:tcPr>
            <w:tcW w:w="1911" w:type="dxa"/>
          </w:tcPr>
          <w:p w14:paraId="644A70F6" w14:textId="1C447C62" w:rsidR="003F1A0E" w:rsidRPr="00C75074" w:rsidRDefault="003F1A0E" w:rsidP="003F1A0E">
            <w:r>
              <w:t>S/D</w:t>
            </w:r>
          </w:p>
        </w:tc>
        <w:tc>
          <w:tcPr>
            <w:tcW w:w="1138" w:type="dxa"/>
          </w:tcPr>
          <w:p w14:paraId="16DC8195" w14:textId="77777777" w:rsidR="003F1A0E" w:rsidRPr="00C75074" w:rsidRDefault="003F1A0E" w:rsidP="003F1A0E">
            <w:pPr>
              <w:jc w:val="center"/>
            </w:pPr>
          </w:p>
        </w:tc>
      </w:tr>
      <w:tr w:rsidR="003F1A0E" w:rsidRPr="00C75074" w14:paraId="75677F1C" w14:textId="77777777" w:rsidTr="003B68EF">
        <w:trPr>
          <w:trHeight w:val="457"/>
        </w:trPr>
        <w:tc>
          <w:tcPr>
            <w:tcW w:w="1975" w:type="dxa"/>
          </w:tcPr>
          <w:p w14:paraId="60EDEEAC" w14:textId="1287635D" w:rsidR="003F1A0E" w:rsidRDefault="003F1A0E" w:rsidP="003F1A0E">
            <w:r>
              <w:t>Lau, 2015</w:t>
            </w:r>
            <w:r w:rsidR="00BB541A">
              <w:fldChar w:fldCharType="begin"/>
            </w:r>
            <w:r w:rsidR="00BB541A">
              <w:instrText xml:space="preserve"> ADDIN EN.CITE &lt;EndNote&gt;&lt;Cite&gt;&lt;Author&gt;Lau&lt;/Author&gt;&lt;Year&gt;2015&lt;/Year&gt;&lt;RecNum&gt;240&lt;/RecNum&gt;&lt;DisplayText&gt;&lt;style face="superscript"&gt;109&lt;/style&gt;&lt;/DisplayText&gt;&lt;record&gt;&lt;rec-number&gt;240&lt;/rec-number&gt;&lt;foreign-keys&gt;&lt;key app="EN" db-id="r525zwt2l9ewpgew5a2x9rx0redwzaafzrdx" timestamp="1522335724"&gt;240&lt;/key&gt;&lt;key app="ENWeb" db-id=""&gt;0&lt;/key&gt;&lt;/foreign-keys&gt;&lt;ref-type name="Journal Article"&gt;17&lt;/ref-type&gt;&lt;contributors&gt;&lt;authors&gt;&lt;author&gt;Lau, K. S.&lt;/author&gt;&lt;author&gt;Lam, K. O.&lt;/author&gt;&lt;author&gt;Choy, T. S.&lt;/author&gt;&lt;author&gt;Shek, W. H.&lt;/author&gt;&lt;author&gt;Chung, L. P.&lt;/author&gt;&lt;author&gt;Leung, T. W.&lt;/author&gt;&lt;/authors&gt;&lt;/contributors&gt;&lt;titles&gt;&lt;title&gt;Discordant RAS status between primary and metastatic colorectal cancer and predicted pattern of metastases&lt;/title&gt;&lt;secondary-title&gt;Annals of Oncology&lt;/secondary-title&gt;&lt;short-title&gt;150PD&lt;/short-title&gt;&lt;/titles&gt;&lt;periodical&gt;&lt;full-title&gt;Annals of Oncology&lt;/full-title&gt;&lt;/periodical&gt;&lt;pages&gt;ix46.1-ix46&lt;/pages&gt;&lt;volume&gt;26&lt;/volume&gt;&lt;number&gt;suppl 9&lt;/number&gt;&lt;dates&gt;&lt;year&gt;2015&lt;/year&gt;&lt;/dates&gt;&lt;isbn&gt;0923-7534&amp;#xD;1569-8041&lt;/isbn&gt;&lt;urls&gt;&lt;/urls&gt;&lt;electronic-resource-num&gt;10.1093/annonc/mdv523.11&lt;/electronic-resource-num&gt;&lt;/record&gt;&lt;/Cite&gt;&lt;/EndNote&gt;</w:instrText>
            </w:r>
            <w:r w:rsidR="00BB541A">
              <w:fldChar w:fldCharType="separate"/>
            </w:r>
            <w:r w:rsidR="00BB541A" w:rsidRPr="00BB541A">
              <w:rPr>
                <w:noProof/>
                <w:vertAlign w:val="superscript"/>
              </w:rPr>
              <w:t>109</w:t>
            </w:r>
            <w:r w:rsidR="00BB541A">
              <w:fldChar w:fldCharType="end"/>
            </w:r>
          </w:p>
        </w:tc>
        <w:tc>
          <w:tcPr>
            <w:tcW w:w="2250" w:type="dxa"/>
          </w:tcPr>
          <w:p w14:paraId="22EA2922" w14:textId="790A3795" w:rsidR="003F1A0E" w:rsidRPr="00BB4F54" w:rsidRDefault="003F1A0E" w:rsidP="003F1A0E">
            <w:r>
              <w:t>Prospective observational</w:t>
            </w:r>
          </w:p>
        </w:tc>
        <w:tc>
          <w:tcPr>
            <w:tcW w:w="1462" w:type="dxa"/>
          </w:tcPr>
          <w:p w14:paraId="0C38CAD5" w14:textId="70E1E0D9" w:rsidR="003F1A0E" w:rsidRDefault="003F1A0E" w:rsidP="003F1A0E">
            <w:r>
              <w:t>Hong Kong</w:t>
            </w:r>
          </w:p>
        </w:tc>
        <w:tc>
          <w:tcPr>
            <w:tcW w:w="763" w:type="dxa"/>
          </w:tcPr>
          <w:p w14:paraId="79C9F9CF" w14:textId="77EA8EA3" w:rsidR="003F1A0E" w:rsidRDefault="003F1A0E" w:rsidP="003F1A0E">
            <w:r>
              <w:t>67</w:t>
            </w:r>
          </w:p>
        </w:tc>
        <w:tc>
          <w:tcPr>
            <w:tcW w:w="918" w:type="dxa"/>
          </w:tcPr>
          <w:p w14:paraId="54816F63" w14:textId="21CB66AA" w:rsidR="003F1A0E" w:rsidRDefault="003F1A0E" w:rsidP="003F1A0E">
            <w:r>
              <w:t>62.7</w:t>
            </w:r>
          </w:p>
        </w:tc>
        <w:tc>
          <w:tcPr>
            <w:tcW w:w="764" w:type="dxa"/>
          </w:tcPr>
          <w:p w14:paraId="049B061B" w14:textId="0F9D6206" w:rsidR="003F1A0E" w:rsidRDefault="003F1A0E" w:rsidP="003F1A0E">
            <w:r>
              <w:t>65.7%</w:t>
            </w:r>
          </w:p>
        </w:tc>
        <w:tc>
          <w:tcPr>
            <w:tcW w:w="1864" w:type="dxa"/>
          </w:tcPr>
          <w:p w14:paraId="4A45E4D1" w14:textId="128E7D06" w:rsidR="003F1A0E" w:rsidRDefault="003F1A0E" w:rsidP="003F1A0E">
            <w:r>
              <w:t>KRAS, NRAS</w:t>
            </w:r>
          </w:p>
        </w:tc>
        <w:tc>
          <w:tcPr>
            <w:tcW w:w="1911" w:type="dxa"/>
          </w:tcPr>
          <w:p w14:paraId="766809CD" w14:textId="09381A20" w:rsidR="003F1A0E" w:rsidRDefault="003F1A0E" w:rsidP="003F1A0E">
            <w:r>
              <w:t>S/D</w:t>
            </w:r>
          </w:p>
        </w:tc>
        <w:tc>
          <w:tcPr>
            <w:tcW w:w="1138" w:type="dxa"/>
          </w:tcPr>
          <w:p w14:paraId="104D028C" w14:textId="77777777" w:rsidR="003F1A0E" w:rsidRPr="00C75074" w:rsidRDefault="003F1A0E" w:rsidP="003F1A0E">
            <w:pPr>
              <w:jc w:val="center"/>
            </w:pPr>
          </w:p>
        </w:tc>
      </w:tr>
      <w:tr w:rsidR="003F1A0E" w:rsidRPr="00C75074" w14:paraId="360FAE7D" w14:textId="77777777" w:rsidTr="003B68EF">
        <w:trPr>
          <w:trHeight w:val="457"/>
        </w:trPr>
        <w:tc>
          <w:tcPr>
            <w:tcW w:w="1975" w:type="dxa"/>
          </w:tcPr>
          <w:p w14:paraId="611D4496" w14:textId="45EE5B2C" w:rsidR="003F1A0E" w:rsidRDefault="003F1A0E" w:rsidP="003F1A0E">
            <w:r>
              <w:t>Laurent-Puig, 2009</w:t>
            </w:r>
            <w:r w:rsidR="00BB541A">
              <w:fldChar w:fldCharType="begin">
                <w:fldData xml:space="preserve">PEVuZE5vdGU+PENpdGU+PEF1dGhvcj5MYXVyZW50LVB1aWc8L0F1dGhvcj48WWVhcj4yMDA5PC9Z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</w:fldData>
              </w:fldChar>
            </w:r>
            <w:r w:rsidR="00BB541A">
              <w:instrText xml:space="preserve"> ADDIN EN.CITE </w:instrText>
            </w:r>
            <w:r w:rsidR="00BB541A">
              <w:fldChar w:fldCharType="begin">
                <w:fldData xml:space="preserve">PEVuZE5vdGU+PENpdGU+PEF1dGhvcj5MYXVyZW50LVB1aWc8L0F1dGhvcj48WWVhcj4yMDA5PC9Z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0</w:t>
            </w:r>
            <w:r w:rsidR="00BB541A">
              <w:fldChar w:fldCharType="end"/>
            </w:r>
          </w:p>
        </w:tc>
        <w:tc>
          <w:tcPr>
            <w:tcW w:w="2250" w:type="dxa"/>
          </w:tcPr>
          <w:p w14:paraId="3ADD1CDD" w14:textId="2D3E87E6" w:rsidR="003F1A0E" w:rsidRPr="00C75074" w:rsidRDefault="003F1A0E" w:rsidP="003F1A0E">
            <w:r w:rsidRPr="00B923DF">
              <w:t>Retrospective observationa</w:t>
            </w:r>
            <w:r>
              <w:t>l</w:t>
            </w:r>
          </w:p>
        </w:tc>
        <w:tc>
          <w:tcPr>
            <w:tcW w:w="1462" w:type="dxa"/>
          </w:tcPr>
          <w:p w14:paraId="4FA9131D" w14:textId="5A0998F6" w:rsidR="003F1A0E" w:rsidRPr="00C75074" w:rsidRDefault="003F1A0E" w:rsidP="003F1A0E">
            <w:r>
              <w:t>France</w:t>
            </w:r>
          </w:p>
        </w:tc>
        <w:tc>
          <w:tcPr>
            <w:tcW w:w="763" w:type="dxa"/>
          </w:tcPr>
          <w:p w14:paraId="244F2EA8" w14:textId="6E4D129E" w:rsidR="003F1A0E" w:rsidRPr="00C75074" w:rsidRDefault="003F1A0E" w:rsidP="003F1A0E">
            <w:r>
              <w:t>169</w:t>
            </w:r>
          </w:p>
        </w:tc>
        <w:tc>
          <w:tcPr>
            <w:tcW w:w="918" w:type="dxa"/>
          </w:tcPr>
          <w:p w14:paraId="0CBDA4D2" w14:textId="32E9FE83" w:rsidR="003F1A0E" w:rsidRPr="00C75074" w:rsidRDefault="003F1A0E" w:rsidP="003F1A0E">
            <w:r>
              <w:t>NR</w:t>
            </w:r>
          </w:p>
        </w:tc>
        <w:tc>
          <w:tcPr>
            <w:tcW w:w="764" w:type="dxa"/>
          </w:tcPr>
          <w:p w14:paraId="6268D232" w14:textId="58518654" w:rsidR="003F1A0E" w:rsidRPr="00C75074" w:rsidRDefault="003F1A0E" w:rsidP="003F1A0E">
            <w:r>
              <w:t>NR</w:t>
            </w:r>
          </w:p>
        </w:tc>
        <w:tc>
          <w:tcPr>
            <w:tcW w:w="1864" w:type="dxa"/>
          </w:tcPr>
          <w:p w14:paraId="6A54B40F" w14:textId="0883B38B" w:rsidR="003F1A0E" w:rsidRPr="00C75074" w:rsidRDefault="003F1A0E" w:rsidP="003F1A0E">
            <w:r>
              <w:t>KRAS, BRAF</w:t>
            </w:r>
          </w:p>
        </w:tc>
        <w:tc>
          <w:tcPr>
            <w:tcW w:w="1911" w:type="dxa"/>
          </w:tcPr>
          <w:p w14:paraId="4E8C92DE" w14:textId="2D2B254A" w:rsidR="003F1A0E" w:rsidRPr="00C75074" w:rsidRDefault="003F1A0E" w:rsidP="003F1A0E">
            <w:r>
              <w:t>MAS-PCR</w:t>
            </w:r>
          </w:p>
        </w:tc>
        <w:tc>
          <w:tcPr>
            <w:tcW w:w="1138" w:type="dxa"/>
          </w:tcPr>
          <w:p w14:paraId="01EB2C50" w14:textId="49AC4B80" w:rsidR="003F1A0E" w:rsidRPr="00C75074" w:rsidRDefault="003F1A0E" w:rsidP="003F1A0E">
            <w:pPr>
              <w:jc w:val="center"/>
            </w:pPr>
            <w:r>
              <w:t>Y</w:t>
            </w:r>
          </w:p>
        </w:tc>
      </w:tr>
      <w:tr w:rsidR="003F1A0E" w:rsidRPr="00C75074" w14:paraId="73AD07B3" w14:textId="77777777" w:rsidTr="003B68EF">
        <w:trPr>
          <w:trHeight w:val="457"/>
        </w:trPr>
        <w:tc>
          <w:tcPr>
            <w:tcW w:w="1975" w:type="dxa"/>
          </w:tcPr>
          <w:p w14:paraId="1D7B9989" w14:textId="0FC93901" w:rsidR="003F1A0E" w:rsidRDefault="003F1A0E" w:rsidP="003F1A0E">
            <w:r>
              <w:t>Li, 2010</w:t>
            </w:r>
            <w:r w:rsidR="00BB541A">
              <w:fldChar w:fldCharType="begin"/>
            </w:r>
            <w:r w:rsidR="00BB541A">
              <w:instrText xml:space="preserve"> ADDIN EN.CITE &lt;EndNote&gt;&lt;Cite&gt;&lt;Author&gt;Li&lt;/Author&gt;&lt;Year&gt;2010&lt;/Year&gt;&lt;RecNum&gt;243&lt;/RecNum&gt;&lt;DisplayText&gt;&lt;style face="superscript"&gt;111&lt;/style&gt;&lt;/DisplayText&gt;&lt;record&gt;&lt;rec-number&gt;243&lt;/rec-number&gt;&lt;foreign-keys&gt;&lt;key app="EN" db-id="r525zwt2l9ewpgew5a2x9rx0redwzaafzrdx" timestamp="1522335734"&gt;243&lt;/key&gt;&lt;key app="ENWeb" db-id=""&gt;0&lt;/key&gt;&lt;/foreign-keys&gt;&lt;ref-type name="Journal Article"&gt;17&lt;/ref-type&gt;&lt;contributors&gt;&lt;authors&gt;&lt;author&gt;Li, Fang-Hua&lt;/author&gt;&lt;/authors&gt;&lt;/contributors&gt;&lt;titles&gt;&lt;title&gt;Impact ofKRASmutation and PTEN expression on cetuximab-treated colorectal cancer&lt;/title&gt;&lt;secondary-title&gt;World Journal of Gastroenterology&lt;/secondary-title&gt;&lt;/titles&gt;&lt;periodical&gt;&lt;full-title&gt;World Journal of Gastroenterology&lt;/full-title&gt;&lt;/periodical&gt;&lt;pages&gt;5881&lt;/pages&gt;&lt;volume&gt;16&lt;/volume&gt;&lt;number&gt;46&lt;/number&gt;&lt;dates&gt;&lt;year&gt;2010&lt;/year&gt;&lt;/dates&gt;&lt;isbn&gt;1007-9327&lt;/isbn&gt;&lt;urls&gt;&lt;/urls&gt;&lt;electronic-resource-num&gt;10.3748/wjg.v16.i46.5881&lt;/electronic-resource-num&gt;&lt;/record&gt;&lt;/Cite&gt;&lt;/EndNote&gt;</w:instrText>
            </w:r>
            <w:r w:rsidR="00BB541A">
              <w:fldChar w:fldCharType="separate"/>
            </w:r>
            <w:r w:rsidR="00BB541A" w:rsidRPr="00BB541A">
              <w:rPr>
                <w:noProof/>
                <w:vertAlign w:val="superscript"/>
              </w:rPr>
              <w:t>111</w:t>
            </w:r>
            <w:r w:rsidR="00BB541A">
              <w:fldChar w:fldCharType="end"/>
            </w:r>
          </w:p>
        </w:tc>
        <w:tc>
          <w:tcPr>
            <w:tcW w:w="2250" w:type="dxa"/>
          </w:tcPr>
          <w:p w14:paraId="29BDED9E" w14:textId="2E1C8177" w:rsidR="003F1A0E" w:rsidRPr="00B923DF" w:rsidRDefault="003F1A0E" w:rsidP="003F1A0E">
            <w:r w:rsidRPr="00B923DF">
              <w:t>Retrospective observationa</w:t>
            </w:r>
            <w:r>
              <w:t>l</w:t>
            </w:r>
          </w:p>
        </w:tc>
        <w:tc>
          <w:tcPr>
            <w:tcW w:w="1462" w:type="dxa"/>
          </w:tcPr>
          <w:p w14:paraId="76519FDC" w14:textId="40154C3C" w:rsidR="003F1A0E" w:rsidRDefault="003F1A0E" w:rsidP="003F1A0E">
            <w:r>
              <w:t>China</w:t>
            </w:r>
          </w:p>
        </w:tc>
        <w:tc>
          <w:tcPr>
            <w:tcW w:w="763" w:type="dxa"/>
          </w:tcPr>
          <w:p w14:paraId="346EB67B" w14:textId="3D1F6320" w:rsidR="003F1A0E" w:rsidRDefault="003F1A0E" w:rsidP="003F1A0E">
            <w:r>
              <w:t>90</w:t>
            </w:r>
          </w:p>
        </w:tc>
        <w:tc>
          <w:tcPr>
            <w:tcW w:w="918" w:type="dxa"/>
          </w:tcPr>
          <w:p w14:paraId="165B5465" w14:textId="3F0D5349" w:rsidR="003F1A0E" w:rsidRDefault="003F1A0E" w:rsidP="003F1A0E">
            <w:r>
              <w:t>53</w:t>
            </w:r>
          </w:p>
        </w:tc>
        <w:tc>
          <w:tcPr>
            <w:tcW w:w="764" w:type="dxa"/>
          </w:tcPr>
          <w:p w14:paraId="48C153A6" w14:textId="3368BCB0" w:rsidR="003F1A0E" w:rsidRDefault="003F1A0E" w:rsidP="003F1A0E">
            <w:r>
              <w:t>65.6%</w:t>
            </w:r>
          </w:p>
        </w:tc>
        <w:tc>
          <w:tcPr>
            <w:tcW w:w="1864" w:type="dxa"/>
          </w:tcPr>
          <w:p w14:paraId="3BB2E08B" w14:textId="3B9812B5" w:rsidR="003F1A0E" w:rsidRDefault="003F1A0E" w:rsidP="003F1A0E">
            <w:r>
              <w:t>KRAS</w:t>
            </w:r>
          </w:p>
        </w:tc>
        <w:tc>
          <w:tcPr>
            <w:tcW w:w="1911" w:type="dxa"/>
          </w:tcPr>
          <w:p w14:paraId="585D1B26" w14:textId="0EDF7955" w:rsidR="003F1A0E" w:rsidRDefault="003F1A0E" w:rsidP="003F1A0E">
            <w:r>
              <w:t>S/D</w:t>
            </w:r>
          </w:p>
        </w:tc>
        <w:tc>
          <w:tcPr>
            <w:tcW w:w="1138" w:type="dxa"/>
          </w:tcPr>
          <w:p w14:paraId="06E754CE" w14:textId="71D95652" w:rsidR="003F1A0E" w:rsidRPr="00C75074" w:rsidRDefault="003F1A0E" w:rsidP="003F1A0E">
            <w:pPr>
              <w:jc w:val="center"/>
            </w:pPr>
            <w:r>
              <w:t>Y</w:t>
            </w:r>
          </w:p>
        </w:tc>
      </w:tr>
      <w:tr w:rsidR="003F1A0E" w:rsidRPr="00C75074" w14:paraId="701D7AB9" w14:textId="77777777" w:rsidTr="003B68EF">
        <w:trPr>
          <w:trHeight w:val="457"/>
        </w:trPr>
        <w:tc>
          <w:tcPr>
            <w:tcW w:w="1975" w:type="dxa"/>
          </w:tcPr>
          <w:p w14:paraId="777FF307" w14:textId="0FC14602" w:rsidR="003F1A0E" w:rsidRDefault="003F1A0E" w:rsidP="003F1A0E">
            <w:r>
              <w:t>Li, 2011</w:t>
            </w:r>
            <w:r w:rsidR="00BB541A">
              <w:fldChar w:fldCharType="begin">
                <w:fldData xml:space="preserve">PEVuZE5vdGU+PENpdGU+PEF1dGhvcj5MaTwvQXV0aG9yPjxZZWFyPjIwMTE8L1llYXI+PFJlY051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</w:fldData>
              </w:fldChar>
            </w:r>
            <w:r w:rsidR="00BB541A">
              <w:instrText xml:space="preserve"> ADDIN EN.CITE </w:instrText>
            </w:r>
            <w:r w:rsidR="00BB541A">
              <w:fldChar w:fldCharType="begin">
                <w:fldData xml:space="preserve">PEVuZE5vdGU+PENpdGU+PEF1dGhvcj5MaTwvQXV0aG9yPjxZZWFyPjIwMTE8L1llYXI+PFJlY051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2</w:t>
            </w:r>
            <w:r w:rsidR="00BB541A">
              <w:fldChar w:fldCharType="end"/>
            </w:r>
          </w:p>
        </w:tc>
        <w:tc>
          <w:tcPr>
            <w:tcW w:w="2250" w:type="dxa"/>
          </w:tcPr>
          <w:p w14:paraId="029B5480" w14:textId="058427CA" w:rsidR="003F1A0E" w:rsidRPr="00B923DF" w:rsidRDefault="003F1A0E" w:rsidP="003F1A0E">
            <w:r w:rsidRPr="00B923DF">
              <w:t>Retrospective observationa</w:t>
            </w:r>
            <w:r>
              <w:t>l</w:t>
            </w:r>
          </w:p>
        </w:tc>
        <w:tc>
          <w:tcPr>
            <w:tcW w:w="1462" w:type="dxa"/>
          </w:tcPr>
          <w:p w14:paraId="1C0556D8" w14:textId="44C21E29" w:rsidR="003F1A0E" w:rsidRDefault="003F1A0E" w:rsidP="003F1A0E">
            <w:r>
              <w:t>China</w:t>
            </w:r>
          </w:p>
        </w:tc>
        <w:tc>
          <w:tcPr>
            <w:tcW w:w="763" w:type="dxa"/>
          </w:tcPr>
          <w:p w14:paraId="13E1539F" w14:textId="191A0517" w:rsidR="003F1A0E" w:rsidRDefault="003F1A0E" w:rsidP="003F1A0E">
            <w:r>
              <w:t>74</w:t>
            </w:r>
          </w:p>
        </w:tc>
        <w:tc>
          <w:tcPr>
            <w:tcW w:w="918" w:type="dxa"/>
          </w:tcPr>
          <w:p w14:paraId="4651B940" w14:textId="469BCC04" w:rsidR="003F1A0E" w:rsidRDefault="003F1A0E" w:rsidP="003F1A0E">
            <w:r>
              <w:t>53</w:t>
            </w:r>
          </w:p>
        </w:tc>
        <w:tc>
          <w:tcPr>
            <w:tcW w:w="764" w:type="dxa"/>
          </w:tcPr>
          <w:p w14:paraId="483CB8D2" w14:textId="0150D7AB" w:rsidR="003F1A0E" w:rsidRDefault="003F1A0E" w:rsidP="003F1A0E">
            <w:r>
              <w:t>58.1%</w:t>
            </w:r>
          </w:p>
        </w:tc>
        <w:tc>
          <w:tcPr>
            <w:tcW w:w="1864" w:type="dxa"/>
          </w:tcPr>
          <w:p w14:paraId="5C8B31B2" w14:textId="15232B81" w:rsidR="003F1A0E" w:rsidRDefault="003F1A0E" w:rsidP="003F1A0E">
            <w:r>
              <w:t>KRAS</w:t>
            </w:r>
          </w:p>
        </w:tc>
        <w:tc>
          <w:tcPr>
            <w:tcW w:w="1911" w:type="dxa"/>
          </w:tcPr>
          <w:p w14:paraId="62FE5899" w14:textId="3459CB1E" w:rsidR="003F1A0E" w:rsidRDefault="003F1A0E" w:rsidP="003F1A0E">
            <w:r>
              <w:t>MAS-PCR, MMA, S/D</w:t>
            </w:r>
          </w:p>
        </w:tc>
        <w:tc>
          <w:tcPr>
            <w:tcW w:w="1138" w:type="dxa"/>
          </w:tcPr>
          <w:p w14:paraId="5299C4BD" w14:textId="39D18C6A" w:rsidR="003F1A0E" w:rsidRPr="00C75074" w:rsidRDefault="003F1A0E" w:rsidP="003F1A0E">
            <w:pPr>
              <w:jc w:val="center"/>
            </w:pPr>
            <w:r>
              <w:t>Y</w:t>
            </w:r>
          </w:p>
        </w:tc>
      </w:tr>
      <w:tr w:rsidR="003F1A0E" w:rsidRPr="00C75074" w14:paraId="66540745" w14:textId="77777777" w:rsidTr="003B68EF">
        <w:trPr>
          <w:trHeight w:val="457"/>
        </w:trPr>
        <w:tc>
          <w:tcPr>
            <w:tcW w:w="1975" w:type="dxa"/>
          </w:tcPr>
          <w:p w14:paraId="63D03626" w14:textId="48DB3AC5" w:rsidR="003F1A0E" w:rsidRDefault="003F1A0E" w:rsidP="003F1A0E">
            <w:r>
              <w:t>Li, 2015</w:t>
            </w:r>
            <w:r w:rsidR="00BB541A">
              <w:fldChar w:fldCharType="begin">
                <w:fldData xml:space="preserve">PEVuZE5vdGU+PENpdGU+PEF1dGhvcj5MaTwvQXV0aG9yPjxZZWFyPjIwMTU8L1llYXI+PFJlY051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</w:fldData>
              </w:fldChar>
            </w:r>
            <w:r w:rsidR="00BB541A">
              <w:instrText xml:space="preserve"> ADDIN EN.CITE </w:instrText>
            </w:r>
            <w:r w:rsidR="00BB541A">
              <w:fldChar w:fldCharType="begin">
                <w:fldData xml:space="preserve">PEVuZE5vdGU+PENpdGU+PEF1dGhvcj5MaTwvQXV0aG9yPjxZZWFyPjIwMTU8L1llYXI+PFJlY051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3</w:t>
            </w:r>
            <w:r w:rsidR="00BB541A">
              <w:fldChar w:fldCharType="end"/>
            </w:r>
          </w:p>
        </w:tc>
        <w:tc>
          <w:tcPr>
            <w:tcW w:w="2250" w:type="dxa"/>
          </w:tcPr>
          <w:p w14:paraId="45BA34BC" w14:textId="499E4251" w:rsidR="003F1A0E" w:rsidRPr="00C75074" w:rsidRDefault="003F1A0E" w:rsidP="003F1A0E">
            <w:r>
              <w:t>Prospective observational</w:t>
            </w:r>
          </w:p>
        </w:tc>
        <w:tc>
          <w:tcPr>
            <w:tcW w:w="1462" w:type="dxa"/>
          </w:tcPr>
          <w:p w14:paraId="1385DD7A" w14:textId="3B0CD487" w:rsidR="003F1A0E" w:rsidRPr="00C75074" w:rsidRDefault="003F1A0E" w:rsidP="003F1A0E">
            <w:r>
              <w:t>China</w:t>
            </w:r>
          </w:p>
        </w:tc>
        <w:tc>
          <w:tcPr>
            <w:tcW w:w="763" w:type="dxa"/>
          </w:tcPr>
          <w:p w14:paraId="118E483F" w14:textId="552900C4" w:rsidR="003F1A0E" w:rsidRPr="00C75074" w:rsidRDefault="003F1A0E" w:rsidP="003F1A0E">
            <w:r>
              <w:t>87</w:t>
            </w:r>
          </w:p>
        </w:tc>
        <w:tc>
          <w:tcPr>
            <w:tcW w:w="918" w:type="dxa"/>
          </w:tcPr>
          <w:p w14:paraId="1A7651D6" w14:textId="02D23D00" w:rsidR="003F1A0E" w:rsidRPr="00C75074" w:rsidRDefault="003F1A0E" w:rsidP="003F1A0E">
            <w:r>
              <w:t>63</w:t>
            </w:r>
          </w:p>
        </w:tc>
        <w:tc>
          <w:tcPr>
            <w:tcW w:w="764" w:type="dxa"/>
          </w:tcPr>
          <w:p w14:paraId="482E3404" w14:textId="701D1932" w:rsidR="003F1A0E" w:rsidRPr="00C75074" w:rsidRDefault="003F1A0E" w:rsidP="003F1A0E">
            <w:r>
              <w:t>65.5%</w:t>
            </w:r>
          </w:p>
        </w:tc>
        <w:tc>
          <w:tcPr>
            <w:tcW w:w="1864" w:type="dxa"/>
          </w:tcPr>
          <w:p w14:paraId="2F8E5CEA" w14:textId="7740CC07" w:rsidR="003F1A0E" w:rsidRPr="00C75074" w:rsidRDefault="003F1A0E" w:rsidP="003F1A0E">
            <w:r>
              <w:t>KRAS</w:t>
            </w:r>
          </w:p>
        </w:tc>
        <w:tc>
          <w:tcPr>
            <w:tcW w:w="1911" w:type="dxa"/>
          </w:tcPr>
          <w:p w14:paraId="038F4039" w14:textId="44572010" w:rsidR="003F1A0E" w:rsidRPr="00C75074" w:rsidRDefault="003F1A0E" w:rsidP="003F1A0E">
            <w:r>
              <w:t>Other</w:t>
            </w:r>
          </w:p>
        </w:tc>
        <w:tc>
          <w:tcPr>
            <w:tcW w:w="1138" w:type="dxa"/>
          </w:tcPr>
          <w:p w14:paraId="299F7B90" w14:textId="37048577" w:rsidR="003F1A0E" w:rsidRPr="00C75074" w:rsidRDefault="003F1A0E" w:rsidP="003F1A0E">
            <w:pPr>
              <w:jc w:val="center"/>
            </w:pPr>
            <w:r>
              <w:t>Y</w:t>
            </w:r>
          </w:p>
        </w:tc>
      </w:tr>
      <w:tr w:rsidR="003F1A0E" w:rsidRPr="00C75074" w14:paraId="3DD43401" w14:textId="77777777" w:rsidTr="003B68EF">
        <w:trPr>
          <w:trHeight w:val="457"/>
        </w:trPr>
        <w:tc>
          <w:tcPr>
            <w:tcW w:w="1975" w:type="dxa"/>
          </w:tcPr>
          <w:p w14:paraId="36C8979A" w14:textId="337F93DC" w:rsidR="003F1A0E" w:rsidRDefault="003F1A0E" w:rsidP="003F1A0E">
            <w:r>
              <w:t>Liao, 2010</w:t>
            </w:r>
            <w:r w:rsidR="00BB541A">
              <w:fldChar w:fldCharType="begin">
                <w:fldData xml:space="preserve">PEVuZE5vdGU+PENpdGU+PEF1dGhvcj5MaWFvPC9BdXRob3I+PFllYXI+MjAxMDwvWWVhcj48UmVj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</w:fldData>
              </w:fldChar>
            </w:r>
            <w:r w:rsidR="00BB541A">
              <w:instrText xml:space="preserve"> ADDIN EN.CITE </w:instrText>
            </w:r>
            <w:r w:rsidR="00BB541A">
              <w:fldChar w:fldCharType="begin">
                <w:fldData xml:space="preserve">PEVuZE5vdGU+PENpdGU+PEF1dGhvcj5MaWFvPC9BdXRob3I+PFllYXI+MjAxMDwvWWVhcj48UmVj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4</w:t>
            </w:r>
            <w:r w:rsidR="00BB541A">
              <w:fldChar w:fldCharType="end"/>
            </w:r>
          </w:p>
        </w:tc>
        <w:tc>
          <w:tcPr>
            <w:tcW w:w="2250" w:type="dxa"/>
          </w:tcPr>
          <w:p w14:paraId="486CC9D5" w14:textId="52F04D56" w:rsidR="003F1A0E" w:rsidRPr="00C75074" w:rsidRDefault="003F1A0E" w:rsidP="003F1A0E">
            <w:r w:rsidRPr="00B923DF">
              <w:t>Retrospective observationa</w:t>
            </w:r>
            <w:r>
              <w:t>l</w:t>
            </w:r>
          </w:p>
        </w:tc>
        <w:tc>
          <w:tcPr>
            <w:tcW w:w="1462" w:type="dxa"/>
          </w:tcPr>
          <w:p w14:paraId="1087D6E2" w14:textId="63C0B58B" w:rsidR="003F1A0E" w:rsidRPr="00C75074" w:rsidRDefault="003F1A0E" w:rsidP="003F1A0E">
            <w:r>
              <w:t>China</w:t>
            </w:r>
          </w:p>
        </w:tc>
        <w:tc>
          <w:tcPr>
            <w:tcW w:w="763" w:type="dxa"/>
          </w:tcPr>
          <w:p w14:paraId="464B6229" w14:textId="5EF55936" w:rsidR="003F1A0E" w:rsidRPr="00C75074" w:rsidRDefault="003F1A0E" w:rsidP="003F1A0E">
            <w:r>
              <w:t>61</w:t>
            </w:r>
          </w:p>
        </w:tc>
        <w:tc>
          <w:tcPr>
            <w:tcW w:w="918" w:type="dxa"/>
          </w:tcPr>
          <w:p w14:paraId="5501925D" w14:textId="43CD75F5" w:rsidR="003F1A0E" w:rsidRPr="00C75074" w:rsidRDefault="003F1A0E" w:rsidP="003F1A0E">
            <w:r>
              <w:t>NR</w:t>
            </w:r>
          </w:p>
        </w:tc>
        <w:tc>
          <w:tcPr>
            <w:tcW w:w="764" w:type="dxa"/>
          </w:tcPr>
          <w:p w14:paraId="3858E0F6" w14:textId="780F0532" w:rsidR="003F1A0E" w:rsidRPr="00C75074" w:rsidRDefault="003F1A0E" w:rsidP="003F1A0E">
            <w:r>
              <w:t>71.0%</w:t>
            </w:r>
          </w:p>
        </w:tc>
        <w:tc>
          <w:tcPr>
            <w:tcW w:w="1864" w:type="dxa"/>
          </w:tcPr>
          <w:p w14:paraId="44BB1BC7" w14:textId="74D0E714" w:rsidR="003F1A0E" w:rsidRPr="00C75074" w:rsidRDefault="003F1A0E" w:rsidP="003F1A0E">
            <w:r>
              <w:t>KRAS, BRAF</w:t>
            </w:r>
          </w:p>
        </w:tc>
        <w:tc>
          <w:tcPr>
            <w:tcW w:w="1911" w:type="dxa"/>
          </w:tcPr>
          <w:p w14:paraId="59257609" w14:textId="6CA926B9" w:rsidR="003F1A0E" w:rsidRPr="00C75074" w:rsidRDefault="003F1A0E" w:rsidP="003F1A0E">
            <w:r>
              <w:t>Pyro</w:t>
            </w:r>
          </w:p>
        </w:tc>
        <w:tc>
          <w:tcPr>
            <w:tcW w:w="1138" w:type="dxa"/>
          </w:tcPr>
          <w:p w14:paraId="0D2E21D2" w14:textId="43810098" w:rsidR="003F1A0E" w:rsidRPr="00C75074" w:rsidRDefault="003F1A0E" w:rsidP="003F1A0E">
            <w:pPr>
              <w:jc w:val="center"/>
            </w:pPr>
            <w:r>
              <w:t>Y</w:t>
            </w:r>
          </w:p>
        </w:tc>
      </w:tr>
      <w:tr w:rsidR="003F1A0E" w:rsidRPr="00C75074" w14:paraId="203FF1F0" w14:textId="77777777" w:rsidTr="003B68EF">
        <w:trPr>
          <w:trHeight w:val="457"/>
        </w:trPr>
        <w:tc>
          <w:tcPr>
            <w:tcW w:w="1975" w:type="dxa"/>
          </w:tcPr>
          <w:p w14:paraId="54CE5DDF" w14:textId="273F3155" w:rsidR="003F1A0E" w:rsidRDefault="003F1A0E" w:rsidP="003F1A0E">
            <w:r>
              <w:t>Licar, 2010</w:t>
            </w:r>
            <w:r w:rsidR="00BB541A">
              <w:fldChar w:fldCharType="begin"/>
            </w:r>
            <w:r w:rsidR="00BB541A">
              <w:instrText xml:space="preserve"> ADDIN EN.CITE &lt;EndNote&gt;&lt;Cite&gt;&lt;Author&gt;Licar&lt;/Author&gt;&lt;Year&gt;2010&lt;/Year&gt;&lt;RecNum&gt;546&lt;/RecNum&gt;&lt;DisplayText&gt;&lt;style face="superscript"&gt;115&lt;/style&gt;&lt;/DisplayText&gt;&lt;record&gt;&lt;rec-number&gt;546&lt;/rec-number&gt;&lt;foreign-keys&gt;&lt;key app="EN" db-id="r525zwt2l9ewpgew5a2x9rx0redwzaafzrdx" timestamp="1522340810"&gt;546&lt;/key&gt;&lt;/foreign-keys&gt;&lt;ref-type name="Journal Article"&gt;17&lt;/ref-type&gt;&lt;contributors&gt;&lt;authors&gt;&lt;author&gt;Licar, A.&lt;/author&gt;&lt;author&gt;Cerkovnik, P.&lt;/author&gt;&lt;author&gt;Ocvirk, J.&lt;/author&gt;&lt;author&gt;Novakovic, S.&lt;/author&gt;&lt;/authors&gt;&lt;/contributors&gt;&lt;auth-address&gt;Department of Molecular Diagnostics, Institute of Oncology Ljubljana, 1000 Ljubljana, Slovenia.&lt;/auth-address&gt;&lt;titles&gt;&lt;title&gt;KRAS mutations in Slovene patients with colorectal cancer: frequency, distribution and correlation with the response to treatment&lt;/title&gt;&lt;secondary-title&gt;Int J Oncol&lt;/secondary-title&gt;&lt;/titles&gt;&lt;periodical&gt;&lt;full-title&gt;Int J Oncol&lt;/full-title&gt;&lt;/periodical&gt;&lt;pages&gt;1137-44&lt;/pages&gt;&lt;volume&gt;36&lt;/volume&gt;&lt;number&gt;5&lt;/number&gt;&lt;keywords&gt;&lt;keyword&gt;Adult&lt;/keyword&gt;&lt;keyword&gt;Aged&lt;/keyword&gt;&lt;keyword&gt;Alleles&lt;/keyword&gt;&lt;keyword&gt;Cell Line, Tumor&lt;/keyword&gt;&lt;keyword&gt;Colorectal Neoplasms/*epidemiology/ethnology/*metabolism&lt;/keyword&gt;&lt;keyword&gt;Female&lt;/keyword&gt;&lt;keyword&gt;*Gene Expression Profiling&lt;/keyword&gt;&lt;keyword&gt;*Gene Expression Regulation, Neoplastic&lt;/keyword&gt;&lt;keyword&gt;Genotype&lt;/keyword&gt;&lt;keyword&gt;Humans&lt;/keyword&gt;&lt;keyword&gt;Male&lt;/keyword&gt;&lt;keyword&gt;Middle Aged&lt;/keyword&gt;&lt;keyword&gt;Mutation&lt;/keyword&gt;&lt;keyword&gt;Prognosis&lt;/keyword&gt;&lt;keyword&gt;Proto-Oncogene Proteins/*genetics/metabolism&lt;/keyword&gt;&lt;keyword&gt;Proto-Oncogene Proteins p21(ras)&lt;/keyword&gt;&lt;keyword&gt;Receptor, Epidermal Growth Factor/metabolism&lt;/keyword&gt;&lt;keyword&gt;Slovenia&lt;/keyword&gt;&lt;keyword&gt;ras Proteins/*genetics/metabolism&lt;/keyword&gt;&lt;/keywords&gt;&lt;dates&gt;&lt;year&gt;2010&lt;/year&gt;&lt;pub-dates&gt;&lt;date&gt;May&lt;/date&gt;&lt;/pub-dates&gt;&lt;/dates&gt;&lt;isbn&gt;1791-2423 (Electronic)&amp;#xD;1019-6439 (Linking)&lt;/isbn&gt;&lt;accession-num&gt;20372787&lt;/accession-num&gt;&lt;urls&gt;&lt;related-urls&gt;&lt;url&gt;https://www.ncbi.nlm.nih.gov/pubmed/20372787&lt;/url&gt;&lt;/related-urls&gt;&lt;/urls&gt;&lt;/record&gt;&lt;/Cite&gt;&lt;/EndNote&gt;</w:instrText>
            </w:r>
            <w:r w:rsidR="00BB541A">
              <w:fldChar w:fldCharType="separate"/>
            </w:r>
            <w:r w:rsidR="00BB541A" w:rsidRPr="00BB541A">
              <w:rPr>
                <w:noProof/>
                <w:vertAlign w:val="superscript"/>
              </w:rPr>
              <w:t>115</w:t>
            </w:r>
            <w:r w:rsidR="00BB541A">
              <w:fldChar w:fldCharType="end"/>
            </w:r>
          </w:p>
        </w:tc>
        <w:tc>
          <w:tcPr>
            <w:tcW w:w="2250" w:type="dxa"/>
          </w:tcPr>
          <w:p w14:paraId="0BF41C9E" w14:textId="67D3B15C" w:rsidR="003F1A0E" w:rsidRPr="00C75074" w:rsidRDefault="003F1A0E" w:rsidP="003F1A0E">
            <w:r w:rsidRPr="00B923DF">
              <w:t>Retrospective observationa</w:t>
            </w:r>
            <w:r>
              <w:t>l</w:t>
            </w:r>
          </w:p>
        </w:tc>
        <w:tc>
          <w:tcPr>
            <w:tcW w:w="1462" w:type="dxa"/>
          </w:tcPr>
          <w:p w14:paraId="2EFA8AC7" w14:textId="58197E37" w:rsidR="003F1A0E" w:rsidRPr="00C75074" w:rsidRDefault="003F1A0E" w:rsidP="003F1A0E">
            <w:r>
              <w:t>Slovenia</w:t>
            </w:r>
          </w:p>
        </w:tc>
        <w:tc>
          <w:tcPr>
            <w:tcW w:w="763" w:type="dxa"/>
          </w:tcPr>
          <w:p w14:paraId="5CAAC2AB" w14:textId="69A3B2E2" w:rsidR="003F1A0E" w:rsidRPr="00C75074" w:rsidRDefault="003F1A0E" w:rsidP="003F1A0E">
            <w:r>
              <w:t>268</w:t>
            </w:r>
          </w:p>
        </w:tc>
        <w:tc>
          <w:tcPr>
            <w:tcW w:w="918" w:type="dxa"/>
          </w:tcPr>
          <w:p w14:paraId="1DFAF3D0" w14:textId="0FCA2B6D" w:rsidR="003F1A0E" w:rsidRPr="00C75074" w:rsidRDefault="003F1A0E" w:rsidP="003F1A0E">
            <w:r>
              <w:t>NR</w:t>
            </w:r>
          </w:p>
        </w:tc>
        <w:tc>
          <w:tcPr>
            <w:tcW w:w="764" w:type="dxa"/>
          </w:tcPr>
          <w:p w14:paraId="3F68364C" w14:textId="0EF98640" w:rsidR="003F1A0E" w:rsidRPr="00C75074" w:rsidRDefault="003F1A0E" w:rsidP="003F1A0E">
            <w:r>
              <w:t>NR</w:t>
            </w:r>
          </w:p>
        </w:tc>
        <w:tc>
          <w:tcPr>
            <w:tcW w:w="1864" w:type="dxa"/>
          </w:tcPr>
          <w:p w14:paraId="1BF7E33E" w14:textId="25BAA348" w:rsidR="003F1A0E" w:rsidRPr="00C75074" w:rsidRDefault="003F1A0E" w:rsidP="003F1A0E">
            <w:r>
              <w:t>KRAS, BRAF</w:t>
            </w:r>
          </w:p>
        </w:tc>
        <w:tc>
          <w:tcPr>
            <w:tcW w:w="1911" w:type="dxa"/>
          </w:tcPr>
          <w:p w14:paraId="0FD58F01" w14:textId="63BBC113" w:rsidR="003F1A0E" w:rsidRPr="00C75074" w:rsidRDefault="003F1A0E" w:rsidP="003F1A0E">
            <w:r>
              <w:t>MAS-PCR</w:t>
            </w:r>
          </w:p>
        </w:tc>
        <w:tc>
          <w:tcPr>
            <w:tcW w:w="1138" w:type="dxa"/>
          </w:tcPr>
          <w:p w14:paraId="0EDBC5CD" w14:textId="77777777" w:rsidR="003F1A0E" w:rsidRPr="00C75074" w:rsidRDefault="003F1A0E" w:rsidP="003F1A0E">
            <w:pPr>
              <w:jc w:val="center"/>
            </w:pPr>
          </w:p>
        </w:tc>
      </w:tr>
      <w:tr w:rsidR="003F1A0E" w:rsidRPr="00C75074" w14:paraId="39A4E083" w14:textId="77777777" w:rsidTr="003B68EF">
        <w:trPr>
          <w:trHeight w:val="457"/>
        </w:trPr>
        <w:tc>
          <w:tcPr>
            <w:tcW w:w="1975" w:type="dxa"/>
          </w:tcPr>
          <w:p w14:paraId="3545B42A" w14:textId="28FC50A7" w:rsidR="003F1A0E" w:rsidRDefault="003F1A0E" w:rsidP="003F1A0E">
            <w:r>
              <w:t>Lin, 2011</w:t>
            </w:r>
            <w:r w:rsidR="00BB541A">
              <w:fldChar w:fldCharType="begin">
                <w:fldData xml:space="preserve">PEVuZE5vdGU+PENpdGU+PEF1dGhvcj5MaW48L0F1dGhvcj48WWVhcj4yMDExPC9ZZWFyPjxSZWNO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</w:fldData>
              </w:fldChar>
            </w:r>
            <w:r w:rsidR="00BB541A">
              <w:instrText xml:space="preserve"> ADDIN EN.CITE </w:instrText>
            </w:r>
            <w:r w:rsidR="00BB541A">
              <w:fldChar w:fldCharType="begin">
                <w:fldData xml:space="preserve">PEVuZE5vdGU+PENpdGU+PEF1dGhvcj5MaW48L0F1dGhvcj48WWVhcj4yMDExPC9ZZWFyPjxSZWNO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6</w:t>
            </w:r>
            <w:r w:rsidR="00BB541A">
              <w:fldChar w:fldCharType="end"/>
            </w:r>
          </w:p>
        </w:tc>
        <w:tc>
          <w:tcPr>
            <w:tcW w:w="2250" w:type="dxa"/>
          </w:tcPr>
          <w:p w14:paraId="4E1D7EE8" w14:textId="39F7110D" w:rsidR="003F1A0E" w:rsidRPr="00B923DF" w:rsidRDefault="003F1A0E" w:rsidP="003F1A0E">
            <w:r w:rsidRPr="00B923DF">
              <w:t>Retrospective observationa</w:t>
            </w:r>
            <w:r>
              <w:t>l</w:t>
            </w:r>
          </w:p>
        </w:tc>
        <w:tc>
          <w:tcPr>
            <w:tcW w:w="1462" w:type="dxa"/>
          </w:tcPr>
          <w:p w14:paraId="5C9A6757" w14:textId="0605C850" w:rsidR="003F1A0E" w:rsidRDefault="003F1A0E" w:rsidP="003F1A0E">
            <w:r>
              <w:t>Taiwan</w:t>
            </w:r>
          </w:p>
        </w:tc>
        <w:tc>
          <w:tcPr>
            <w:tcW w:w="763" w:type="dxa"/>
          </w:tcPr>
          <w:p w14:paraId="2A7B6560" w14:textId="41A5733F" w:rsidR="003F1A0E" w:rsidRDefault="003F1A0E" w:rsidP="003F1A0E">
            <w:r>
              <w:t>42</w:t>
            </w:r>
          </w:p>
        </w:tc>
        <w:tc>
          <w:tcPr>
            <w:tcW w:w="918" w:type="dxa"/>
          </w:tcPr>
          <w:p w14:paraId="5AECD583" w14:textId="4F7B1E63" w:rsidR="003F1A0E" w:rsidRDefault="003F1A0E" w:rsidP="003F1A0E">
            <w:r>
              <w:t>57</w:t>
            </w:r>
          </w:p>
        </w:tc>
        <w:tc>
          <w:tcPr>
            <w:tcW w:w="764" w:type="dxa"/>
          </w:tcPr>
          <w:p w14:paraId="4AC7E0ED" w14:textId="53C405EB" w:rsidR="003F1A0E" w:rsidRDefault="003F1A0E" w:rsidP="003F1A0E">
            <w:r>
              <w:t>45.2%</w:t>
            </w:r>
          </w:p>
        </w:tc>
        <w:tc>
          <w:tcPr>
            <w:tcW w:w="1864" w:type="dxa"/>
          </w:tcPr>
          <w:p w14:paraId="710CB1DF" w14:textId="3E524811" w:rsidR="003F1A0E" w:rsidRDefault="003F1A0E" w:rsidP="003F1A0E">
            <w:r>
              <w:t>KRAS, BRAF</w:t>
            </w:r>
          </w:p>
        </w:tc>
        <w:tc>
          <w:tcPr>
            <w:tcW w:w="1911" w:type="dxa"/>
          </w:tcPr>
          <w:p w14:paraId="0F10A6AF" w14:textId="3E72EDB4" w:rsidR="003F1A0E" w:rsidRDefault="003F1A0E" w:rsidP="003F1A0E">
            <w:r>
              <w:t>S/D</w:t>
            </w:r>
          </w:p>
        </w:tc>
        <w:tc>
          <w:tcPr>
            <w:tcW w:w="1138" w:type="dxa"/>
          </w:tcPr>
          <w:p w14:paraId="0CD745FE" w14:textId="4700A34E" w:rsidR="003F1A0E" w:rsidRPr="00C75074" w:rsidRDefault="003F1A0E" w:rsidP="003F1A0E">
            <w:pPr>
              <w:jc w:val="center"/>
            </w:pPr>
            <w:r>
              <w:t>Y</w:t>
            </w:r>
          </w:p>
        </w:tc>
      </w:tr>
      <w:tr w:rsidR="003F1A0E" w:rsidRPr="00C75074" w14:paraId="7DAAC5B4" w14:textId="77777777" w:rsidTr="003B68EF">
        <w:trPr>
          <w:trHeight w:val="457"/>
        </w:trPr>
        <w:tc>
          <w:tcPr>
            <w:tcW w:w="1975" w:type="dxa"/>
          </w:tcPr>
          <w:p w14:paraId="287C0F50" w14:textId="0A807648" w:rsidR="003F1A0E" w:rsidRDefault="003F1A0E" w:rsidP="003F1A0E">
            <w:r>
              <w:t>Lin, 2014</w:t>
            </w:r>
            <w:r w:rsidR="00BB541A">
              <w:fldChar w:fldCharType="begin">
                <w:fldData xml:space="preserve">PEVuZE5vdGU+PENpdGU+PEF1dGhvcj5MaW48L0F1dGhvcj48WWVhcj4yMDE0PC9ZZWFyPjxSZWNO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</w:fldData>
              </w:fldChar>
            </w:r>
            <w:r w:rsidR="00BB541A">
              <w:instrText xml:space="preserve"> ADDIN EN.CITE </w:instrText>
            </w:r>
            <w:r w:rsidR="00BB541A">
              <w:fldChar w:fldCharType="begin">
                <w:fldData xml:space="preserve">PEVuZE5vdGU+PENpdGU+PEF1dGhvcj5MaW48L0F1dGhvcj48WWVhcj4yMDE0PC9ZZWFyPjxSZWNO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7</w:t>
            </w:r>
            <w:r w:rsidR="00BB541A">
              <w:fldChar w:fldCharType="end"/>
            </w:r>
          </w:p>
        </w:tc>
        <w:tc>
          <w:tcPr>
            <w:tcW w:w="2250" w:type="dxa"/>
          </w:tcPr>
          <w:p w14:paraId="3A6442DC" w14:textId="37EDCE34" w:rsidR="003F1A0E" w:rsidRPr="00C75074" w:rsidRDefault="003F1A0E" w:rsidP="003F1A0E">
            <w:r>
              <w:t>Prospective observational</w:t>
            </w:r>
          </w:p>
        </w:tc>
        <w:tc>
          <w:tcPr>
            <w:tcW w:w="1462" w:type="dxa"/>
          </w:tcPr>
          <w:p w14:paraId="3365C0BF" w14:textId="7C1EB109" w:rsidR="003F1A0E" w:rsidRPr="00C75074" w:rsidRDefault="003F1A0E" w:rsidP="003F1A0E">
            <w:r>
              <w:t>China</w:t>
            </w:r>
          </w:p>
        </w:tc>
        <w:tc>
          <w:tcPr>
            <w:tcW w:w="763" w:type="dxa"/>
          </w:tcPr>
          <w:p w14:paraId="61A03C85" w14:textId="1A59BAC5" w:rsidR="003F1A0E" w:rsidRPr="00C75074" w:rsidRDefault="003F1A0E" w:rsidP="003F1A0E">
            <w:r>
              <w:t>154</w:t>
            </w:r>
          </w:p>
        </w:tc>
        <w:tc>
          <w:tcPr>
            <w:tcW w:w="918" w:type="dxa"/>
          </w:tcPr>
          <w:p w14:paraId="5B3EB20D" w14:textId="01FC409A" w:rsidR="003F1A0E" w:rsidRPr="00C75074" w:rsidRDefault="003F1A0E" w:rsidP="003F1A0E">
            <w:r>
              <w:t>NR</w:t>
            </w:r>
          </w:p>
        </w:tc>
        <w:tc>
          <w:tcPr>
            <w:tcW w:w="764" w:type="dxa"/>
          </w:tcPr>
          <w:p w14:paraId="0F41809B" w14:textId="18B6DC4D" w:rsidR="003F1A0E" w:rsidRPr="00C75074" w:rsidRDefault="003F1A0E" w:rsidP="003F1A0E">
            <w:r>
              <w:t>57.8%</w:t>
            </w:r>
          </w:p>
        </w:tc>
        <w:tc>
          <w:tcPr>
            <w:tcW w:w="1864" w:type="dxa"/>
          </w:tcPr>
          <w:p w14:paraId="5EEF72A7" w14:textId="7360B6A7" w:rsidR="003F1A0E" w:rsidRPr="00C75074" w:rsidRDefault="003F1A0E" w:rsidP="003F1A0E">
            <w:r>
              <w:t>KRAS</w:t>
            </w:r>
          </w:p>
        </w:tc>
        <w:tc>
          <w:tcPr>
            <w:tcW w:w="1911" w:type="dxa"/>
          </w:tcPr>
          <w:p w14:paraId="230E614A" w14:textId="4D6B9ED8" w:rsidR="003F1A0E" w:rsidRPr="00C75074" w:rsidRDefault="003F1A0E" w:rsidP="003F1A0E">
            <w:r>
              <w:t>Pyro</w:t>
            </w:r>
          </w:p>
        </w:tc>
        <w:tc>
          <w:tcPr>
            <w:tcW w:w="1138" w:type="dxa"/>
          </w:tcPr>
          <w:p w14:paraId="79B70795" w14:textId="7E85CA3D" w:rsidR="003F1A0E" w:rsidRPr="00C75074" w:rsidRDefault="003F1A0E" w:rsidP="003F1A0E">
            <w:pPr>
              <w:jc w:val="center"/>
            </w:pPr>
            <w:r>
              <w:t>Y</w:t>
            </w:r>
          </w:p>
        </w:tc>
      </w:tr>
      <w:tr w:rsidR="003F1A0E" w:rsidRPr="00C75074" w14:paraId="5676B3AA" w14:textId="77777777" w:rsidTr="003B68EF">
        <w:trPr>
          <w:trHeight w:val="457"/>
        </w:trPr>
        <w:tc>
          <w:tcPr>
            <w:tcW w:w="1975" w:type="dxa"/>
          </w:tcPr>
          <w:p w14:paraId="0689E01C" w14:textId="1B3766F1" w:rsidR="003F1A0E" w:rsidRDefault="003F1A0E" w:rsidP="003F1A0E">
            <w:r>
              <w:t>Liou, 2011</w:t>
            </w:r>
            <w:r w:rsidR="00BB541A">
              <w:fldChar w:fldCharType="begin">
                <w:fldData xml:space="preserve">PEVuZE5vdGU+PENpdGU+PEF1dGhvcj5MaW91PC9BdXRob3I+PFllYXI+MjAxMTwvWWVhcj48UmVj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</w:fldData>
              </w:fldChar>
            </w:r>
            <w:r w:rsidR="00BB541A">
              <w:instrText xml:space="preserve"> ADDIN EN.CITE </w:instrText>
            </w:r>
            <w:r w:rsidR="00BB541A">
              <w:fldChar w:fldCharType="begin">
                <w:fldData xml:space="preserve">PEVuZE5vdGU+PENpdGU+PEF1dGhvcj5MaW91PC9BdXRob3I+PFllYXI+MjAxMTwvWWVhcj48UmVj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</w:fldData>
              </w:fldChar>
            </w:r>
            <w:r w:rsidR="00BB541A">
              <w:instrText xml:space="preserve"> ADDIN EN.CITE.DATA </w:instrText>
            </w:r>
            <w:r w:rsidR="00BB541A">
              <w:fldChar w:fldCharType="end"/>
            </w:r>
            <w:r w:rsidR="00BB541A">
              <w:fldChar w:fldCharType="separate"/>
            </w:r>
            <w:r w:rsidR="00BB541A" w:rsidRPr="00BB541A">
              <w:rPr>
                <w:noProof/>
                <w:vertAlign w:val="superscript"/>
              </w:rPr>
              <w:t>118</w:t>
            </w:r>
            <w:r w:rsidR="00BB541A">
              <w:fldChar w:fldCharType="end"/>
            </w:r>
          </w:p>
        </w:tc>
        <w:tc>
          <w:tcPr>
            <w:tcW w:w="2250" w:type="dxa"/>
          </w:tcPr>
          <w:p w14:paraId="726750BC" w14:textId="46880CC8" w:rsidR="003F1A0E" w:rsidRDefault="003F1A0E" w:rsidP="003F1A0E">
            <w:r>
              <w:t>Prospective observational</w:t>
            </w:r>
          </w:p>
        </w:tc>
        <w:tc>
          <w:tcPr>
            <w:tcW w:w="1462" w:type="dxa"/>
          </w:tcPr>
          <w:p w14:paraId="00912FD7" w14:textId="5B790AF2" w:rsidR="003F1A0E" w:rsidRDefault="003F1A0E" w:rsidP="003F1A0E">
            <w:r>
              <w:t>Taiwan</w:t>
            </w:r>
          </w:p>
        </w:tc>
        <w:tc>
          <w:tcPr>
            <w:tcW w:w="763" w:type="dxa"/>
          </w:tcPr>
          <w:p w14:paraId="5CE5022D" w14:textId="6F263AD4" w:rsidR="003F1A0E" w:rsidRDefault="003F1A0E" w:rsidP="003F1A0E">
            <w:r>
              <w:t>35</w:t>
            </w:r>
          </w:p>
        </w:tc>
        <w:tc>
          <w:tcPr>
            <w:tcW w:w="918" w:type="dxa"/>
          </w:tcPr>
          <w:p w14:paraId="58916598" w14:textId="50AFFEEC" w:rsidR="003F1A0E" w:rsidRDefault="003F1A0E" w:rsidP="003F1A0E">
            <w:r>
              <w:t>NR</w:t>
            </w:r>
          </w:p>
        </w:tc>
        <w:tc>
          <w:tcPr>
            <w:tcW w:w="764" w:type="dxa"/>
          </w:tcPr>
          <w:p w14:paraId="5CF35714" w14:textId="6221901F" w:rsidR="003F1A0E" w:rsidRDefault="003F1A0E" w:rsidP="003F1A0E">
            <w:r>
              <w:t>54.5%</w:t>
            </w:r>
          </w:p>
        </w:tc>
        <w:tc>
          <w:tcPr>
            <w:tcW w:w="1864" w:type="dxa"/>
          </w:tcPr>
          <w:p w14:paraId="7E607274" w14:textId="38CCF402" w:rsidR="003F1A0E" w:rsidRDefault="003F1A0E" w:rsidP="003F1A0E">
            <w:r>
              <w:t>KRAS, BRAF</w:t>
            </w:r>
          </w:p>
        </w:tc>
        <w:tc>
          <w:tcPr>
            <w:tcW w:w="1911" w:type="dxa"/>
          </w:tcPr>
          <w:p w14:paraId="5513C453" w14:textId="04084D0F" w:rsidR="003F1A0E" w:rsidRDefault="003F1A0E" w:rsidP="003F1A0E">
            <w:r>
              <w:t>S/D</w:t>
            </w:r>
          </w:p>
        </w:tc>
        <w:tc>
          <w:tcPr>
            <w:tcW w:w="1138" w:type="dxa"/>
          </w:tcPr>
          <w:p w14:paraId="725F8B7A" w14:textId="6DAC7D5E" w:rsidR="003F1A0E" w:rsidRPr="00C75074" w:rsidRDefault="003F1A0E" w:rsidP="003F1A0E">
            <w:pPr>
              <w:jc w:val="center"/>
            </w:pPr>
            <w:r>
              <w:t>Y</w:t>
            </w:r>
          </w:p>
        </w:tc>
      </w:tr>
      <w:tr w:rsidR="003F1A0E" w:rsidRPr="00C75074" w14:paraId="214D7C00" w14:textId="77777777" w:rsidTr="003B68EF">
        <w:trPr>
          <w:trHeight w:val="457"/>
        </w:trPr>
        <w:tc>
          <w:tcPr>
            <w:tcW w:w="1975" w:type="dxa"/>
          </w:tcPr>
          <w:p w14:paraId="4A315724" w14:textId="2224F132" w:rsidR="003F1A0E" w:rsidRDefault="003F1A0E" w:rsidP="003F1A0E">
            <w:r>
              <w:t>Losi, 2007</w:t>
            </w:r>
            <w:r w:rsidR="00BB541A">
              <w:fldChar w:fldCharType="begin"/>
            </w:r>
            <w:r w:rsidR="00BB541A">
              <w:instrText xml:space="preserve"> ADDIN EN.CITE &lt;EndNote&gt;&lt;Cite&gt;&lt;Author&gt;Losi&lt;/Author&gt;&lt;Year&gt;2007&lt;/Year&gt;&lt;RecNum&gt;547&lt;/RecNum&gt;&lt;DisplayText&gt;&lt;style face="superscript"&gt;119&lt;/style&gt;&lt;/DisplayText&gt;&lt;record&gt;&lt;rec-number&gt;547&lt;/rec-number&gt;&lt;foreign-keys&gt;&lt;key app="EN" db-id="r525zwt2l9ewpgew5a2x9rx0redwzaafzrdx" timestamp="1522340818"&gt;547&lt;/key&gt;&lt;/foreign-keys&gt;&lt;ref-type name="Journal Article"&gt;17&lt;/ref-type&gt;&lt;contributors&gt;&lt;authors&gt;&lt;author&gt;Losi, L.&lt;/author&gt;&lt;author&gt;Bouzourene, H.&lt;/author&gt;&lt;author&gt;Benhattar, J.&lt;/author&gt;&lt;/authors&gt;&lt;/contributors&gt;&lt;auth-address&gt;Department of Pathology, University of Modena and Reggio Emilia, Modena, Italy.&lt;/auth-address&gt;&lt;titles&gt;&lt;title&gt;Loss of Smad4 expression predicts liver metastasis in human colorectal cancer&lt;/title&gt;&lt;secondary-title&gt;Oncol Rep&lt;/secondary-title&gt;&lt;/titles&gt;&lt;periodical&gt;&lt;full-title&gt;Oncol Rep&lt;/full-title&gt;&lt;/periodical&gt;&lt;pages&gt;1095-9&lt;/pages&gt;&lt;volume&gt;17&lt;/volume&gt;&lt;number&gt;5&lt;/number&gt;&lt;keywords&gt;&lt;keyword&gt;Aged&lt;/keyword&gt;&lt;keyword&gt;Aged, 80 and over&lt;/keyword&gt;&lt;keyword&gt;Colorectal Neoplasms/genetics/*metabolism/*pathology&lt;/keyword&gt;&lt;keyword&gt;Female&lt;/keyword&gt;&lt;keyword&gt;Genes, ras&lt;/keyword&gt;&lt;keyword&gt;Humans&lt;/keyword&gt;&lt;keyword&gt;Immunohistochemistry&lt;/keyword&gt;&lt;keyword&gt;Liver Neoplasms/genetics/*metabolism/*secondary&lt;/keyword&gt;&lt;keyword&gt;Male&lt;/keyword&gt;&lt;keyword&gt;Middle Aged&lt;/keyword&gt;&lt;keyword&gt;Mutation&lt;/keyword&gt;&lt;keyword&gt;Neoplasm Metastasis&lt;/keyword&gt;&lt;keyword&gt;Polymorphism, Single-Stranded Conformational&lt;/keyword&gt;&lt;keyword&gt;Proto-Oncogene Proteins/genetics&lt;/keyword&gt;&lt;keyword&gt;Proto-Oncogene Proteins p21(ras)&lt;/keyword&gt;&lt;keyword&gt;Smad4 Protein/biosynthesis/*deficiency/genetics&lt;/keyword&gt;&lt;keyword&gt;ras Proteins/genetics&lt;/keyword&gt;&lt;/keywords&gt;&lt;dates&gt;&lt;year&gt;2007&lt;/year&gt;&lt;pub-dates&gt;&lt;date&gt;May&lt;/date&gt;&lt;/pub-dates&gt;&lt;/dates&gt;&lt;isbn&gt;1021-335X (Print)&amp;#xD;1021-335X (Linking)&lt;/isbn&gt;&lt;accession-num&gt;17390050&lt;/accession-num&gt;&lt;urls&gt;&lt;related-urls&gt;&lt;url&gt;https://www.ncbi.nlm.nih.gov/pubmed/17390050&lt;/url&gt;&lt;/related-urls&gt;&lt;/urls&gt;&lt;/record&gt;&lt;/Cite&gt;&lt;/EndNote&gt;</w:instrText>
            </w:r>
            <w:r w:rsidR="00BB541A">
              <w:fldChar w:fldCharType="separate"/>
            </w:r>
            <w:r w:rsidR="00BB541A" w:rsidRPr="00BB541A">
              <w:rPr>
                <w:noProof/>
                <w:vertAlign w:val="superscript"/>
              </w:rPr>
              <w:t>119</w:t>
            </w:r>
            <w:r w:rsidR="00BB541A">
              <w:fldChar w:fldCharType="end"/>
            </w:r>
          </w:p>
        </w:tc>
        <w:tc>
          <w:tcPr>
            <w:tcW w:w="2250" w:type="dxa"/>
          </w:tcPr>
          <w:p w14:paraId="61E8D38D" w14:textId="0C0E52CA" w:rsidR="003F1A0E" w:rsidRPr="00C75074" w:rsidRDefault="003F1A0E" w:rsidP="003F1A0E">
            <w:r w:rsidRPr="00B923DF">
              <w:t>Retrospective observationa</w:t>
            </w:r>
            <w:r>
              <w:t>l</w:t>
            </w:r>
          </w:p>
        </w:tc>
        <w:tc>
          <w:tcPr>
            <w:tcW w:w="1462" w:type="dxa"/>
          </w:tcPr>
          <w:p w14:paraId="3C08A00A" w14:textId="32F059AA" w:rsidR="003F1A0E" w:rsidRPr="00C75074" w:rsidRDefault="003F1A0E" w:rsidP="003F1A0E">
            <w:r>
              <w:t>Italy, Switzerland</w:t>
            </w:r>
          </w:p>
        </w:tc>
        <w:tc>
          <w:tcPr>
            <w:tcW w:w="763" w:type="dxa"/>
          </w:tcPr>
          <w:p w14:paraId="31F074FA" w14:textId="74DC3CEE" w:rsidR="003F1A0E" w:rsidRPr="00C75074" w:rsidRDefault="003F1A0E" w:rsidP="003F1A0E">
            <w:r>
              <w:t>71</w:t>
            </w:r>
          </w:p>
        </w:tc>
        <w:tc>
          <w:tcPr>
            <w:tcW w:w="918" w:type="dxa"/>
          </w:tcPr>
          <w:p w14:paraId="70C47063" w14:textId="3F784EE3" w:rsidR="003F1A0E" w:rsidRPr="00C75074" w:rsidRDefault="003F1A0E" w:rsidP="003F1A0E">
            <w:r>
              <w:t>63.3</w:t>
            </w:r>
          </w:p>
        </w:tc>
        <w:tc>
          <w:tcPr>
            <w:tcW w:w="764" w:type="dxa"/>
          </w:tcPr>
          <w:p w14:paraId="3B187070" w14:textId="451C7251" w:rsidR="003F1A0E" w:rsidRPr="00C75074" w:rsidRDefault="003F1A0E" w:rsidP="003F1A0E">
            <w:r>
              <w:t>54.9%</w:t>
            </w:r>
          </w:p>
        </w:tc>
        <w:tc>
          <w:tcPr>
            <w:tcW w:w="1864" w:type="dxa"/>
          </w:tcPr>
          <w:p w14:paraId="339E56E0" w14:textId="76A37874" w:rsidR="003F1A0E" w:rsidRPr="00C75074" w:rsidRDefault="003F1A0E" w:rsidP="003F1A0E">
            <w:r>
              <w:t>KRAS</w:t>
            </w:r>
          </w:p>
        </w:tc>
        <w:tc>
          <w:tcPr>
            <w:tcW w:w="1911" w:type="dxa"/>
          </w:tcPr>
          <w:p w14:paraId="5C778F36" w14:textId="76A76601" w:rsidR="003F1A0E" w:rsidRPr="00C75074" w:rsidRDefault="003F1A0E" w:rsidP="003F1A0E">
            <w:r>
              <w:t>GEM</w:t>
            </w:r>
          </w:p>
        </w:tc>
        <w:tc>
          <w:tcPr>
            <w:tcW w:w="1138" w:type="dxa"/>
          </w:tcPr>
          <w:p w14:paraId="71BE0187" w14:textId="77777777" w:rsidR="003F1A0E" w:rsidRPr="00C75074" w:rsidRDefault="003F1A0E" w:rsidP="003F1A0E">
            <w:pPr>
              <w:jc w:val="center"/>
            </w:pPr>
          </w:p>
        </w:tc>
      </w:tr>
      <w:tr w:rsidR="003F1A0E" w:rsidRPr="00C75074" w14:paraId="2E5C2598" w14:textId="77777777" w:rsidTr="003B68EF">
        <w:trPr>
          <w:trHeight w:val="457"/>
        </w:trPr>
        <w:tc>
          <w:tcPr>
            <w:tcW w:w="1975" w:type="dxa"/>
          </w:tcPr>
          <w:p w14:paraId="4EBC5FB5" w14:textId="2FC6C2E9" w:rsidR="003F1A0E" w:rsidRDefault="003F1A0E" w:rsidP="003F1A0E">
            <w:r>
              <w:t>Loupakis, 2009</w:t>
            </w:r>
            <w:r w:rsidR="0032440B">
              <w:fldChar w:fldCharType="begin">
                <w:fldData xml:space="preserve">PEVuZE5vdGU+PENpdGU+PEF1dGhvcj5Mb3VwYWtpczwvQXV0aG9yPjxZZWFyPjIwMDk8L1llYXI+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</w:fldData>
              </w:fldChar>
            </w:r>
            <w:r w:rsidR="0032440B">
              <w:instrText xml:space="preserve"> ADDIN EN.CITE </w:instrText>
            </w:r>
            <w:r w:rsidR="0032440B">
              <w:fldChar w:fldCharType="begin">
                <w:fldData xml:space="preserve">PEVuZE5vdGU+PENpdGU+PEF1dGhvcj5Mb3VwYWtpczwvQXV0aG9yPjxZZWFyPjIwMDk8L1llYXI+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</w:fldData>
              </w:fldChar>
            </w:r>
            <w:r w:rsidR="0032440B">
              <w:instrText xml:space="preserve"> ADDIN EN.CITE.DATA </w:instrText>
            </w:r>
            <w:r w:rsidR="0032440B">
              <w:fldChar w:fldCharType="end"/>
            </w:r>
            <w:r w:rsidR="0032440B">
              <w:fldChar w:fldCharType="separate"/>
            </w:r>
            <w:r w:rsidR="0032440B" w:rsidRPr="0032440B">
              <w:rPr>
                <w:noProof/>
                <w:vertAlign w:val="superscript"/>
              </w:rPr>
              <w:t>120</w:t>
            </w:r>
            <w:r w:rsidR="0032440B">
              <w:fldChar w:fldCharType="end"/>
            </w:r>
          </w:p>
        </w:tc>
        <w:tc>
          <w:tcPr>
            <w:tcW w:w="2250" w:type="dxa"/>
          </w:tcPr>
          <w:p w14:paraId="2BB07D7E" w14:textId="26C88558" w:rsidR="003F1A0E" w:rsidRPr="00B923DF" w:rsidRDefault="003F1A0E" w:rsidP="003F1A0E">
            <w:r>
              <w:t>Prospective observational</w:t>
            </w:r>
          </w:p>
        </w:tc>
        <w:tc>
          <w:tcPr>
            <w:tcW w:w="1462" w:type="dxa"/>
          </w:tcPr>
          <w:p w14:paraId="2CCB2357" w14:textId="799F5BB0" w:rsidR="003F1A0E" w:rsidRDefault="003F1A0E" w:rsidP="003F1A0E">
            <w:r>
              <w:t>Italy</w:t>
            </w:r>
          </w:p>
        </w:tc>
        <w:tc>
          <w:tcPr>
            <w:tcW w:w="763" w:type="dxa"/>
          </w:tcPr>
          <w:p w14:paraId="08178EE9" w14:textId="558F6229" w:rsidR="003F1A0E" w:rsidRDefault="003F1A0E" w:rsidP="003F1A0E">
            <w:r>
              <w:t>138</w:t>
            </w:r>
          </w:p>
        </w:tc>
        <w:tc>
          <w:tcPr>
            <w:tcW w:w="918" w:type="dxa"/>
          </w:tcPr>
          <w:p w14:paraId="0AD22D01" w14:textId="40D44D75" w:rsidR="003F1A0E" w:rsidRDefault="003F1A0E" w:rsidP="003F1A0E">
            <w:r>
              <w:t>61</w:t>
            </w:r>
          </w:p>
        </w:tc>
        <w:tc>
          <w:tcPr>
            <w:tcW w:w="764" w:type="dxa"/>
          </w:tcPr>
          <w:p w14:paraId="3C154738" w14:textId="61B71474" w:rsidR="003F1A0E" w:rsidRDefault="003F1A0E" w:rsidP="003F1A0E">
            <w:r>
              <w:t>55.0%</w:t>
            </w:r>
          </w:p>
        </w:tc>
        <w:tc>
          <w:tcPr>
            <w:tcW w:w="1864" w:type="dxa"/>
          </w:tcPr>
          <w:p w14:paraId="175A109A" w14:textId="4B38DE9B" w:rsidR="003F1A0E" w:rsidRDefault="003F1A0E" w:rsidP="003F1A0E">
            <w:r>
              <w:t>KRAS, BRAF</w:t>
            </w:r>
          </w:p>
        </w:tc>
        <w:tc>
          <w:tcPr>
            <w:tcW w:w="1911" w:type="dxa"/>
          </w:tcPr>
          <w:p w14:paraId="753BB4F1" w14:textId="2ED22CE7" w:rsidR="003F1A0E" w:rsidRDefault="003F1A0E" w:rsidP="003F1A0E">
            <w:r>
              <w:t>S/D</w:t>
            </w:r>
          </w:p>
        </w:tc>
        <w:tc>
          <w:tcPr>
            <w:tcW w:w="1138" w:type="dxa"/>
          </w:tcPr>
          <w:p w14:paraId="0E9968F5" w14:textId="0D527F0E" w:rsidR="003F1A0E" w:rsidRPr="00C75074" w:rsidRDefault="003F1A0E" w:rsidP="003F1A0E">
            <w:pPr>
              <w:jc w:val="center"/>
            </w:pPr>
            <w:r>
              <w:t>Y</w:t>
            </w:r>
          </w:p>
        </w:tc>
      </w:tr>
      <w:tr w:rsidR="003F1A0E" w:rsidRPr="00C75074" w14:paraId="26384E4D" w14:textId="77777777" w:rsidTr="003B68EF">
        <w:trPr>
          <w:trHeight w:val="457"/>
        </w:trPr>
        <w:tc>
          <w:tcPr>
            <w:tcW w:w="1975" w:type="dxa"/>
          </w:tcPr>
          <w:p w14:paraId="1A646C0C" w14:textId="6AFF4EC7" w:rsidR="003F1A0E" w:rsidRDefault="003F1A0E" w:rsidP="003F1A0E">
            <w:r>
              <w:t>Loupakis, 2009</w:t>
            </w:r>
            <w:r w:rsidR="0032440B">
              <w:fldChar w:fldCharType="begin">
                <w:fldData xml:space="preserve">PEVuZE5vdGU+PENpdGU+PEF1dGhvcj5Mb3VwYWtpczwvQXV0aG9yPjxZZWFyPjIwMDk8L1llYXI+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</w:fldData>
              </w:fldChar>
            </w:r>
            <w:r w:rsidR="0032440B">
              <w:instrText xml:space="preserve"> ADDIN EN.CITE </w:instrText>
            </w:r>
            <w:r w:rsidR="0032440B">
              <w:fldChar w:fldCharType="begin">
                <w:fldData xml:space="preserve">PEVuZE5vdGU+PENpdGU+PEF1dGhvcj5Mb3VwYWtpczwvQXV0aG9yPjxZZWFyPjIwMDk8L1llYXI+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</w:fldData>
              </w:fldChar>
            </w:r>
            <w:r w:rsidR="0032440B">
              <w:instrText xml:space="preserve"> ADDIN EN.CITE.DATA </w:instrText>
            </w:r>
            <w:r w:rsidR="0032440B">
              <w:fldChar w:fldCharType="end"/>
            </w:r>
            <w:r w:rsidR="0032440B">
              <w:fldChar w:fldCharType="separate"/>
            </w:r>
            <w:r w:rsidR="0032440B" w:rsidRPr="0032440B">
              <w:rPr>
                <w:noProof/>
                <w:vertAlign w:val="superscript"/>
              </w:rPr>
              <w:t>121</w:t>
            </w:r>
            <w:r w:rsidR="0032440B">
              <w:fldChar w:fldCharType="end"/>
            </w:r>
          </w:p>
        </w:tc>
        <w:tc>
          <w:tcPr>
            <w:tcW w:w="2250" w:type="dxa"/>
          </w:tcPr>
          <w:p w14:paraId="1991CD85" w14:textId="37A42ADC" w:rsidR="003F1A0E" w:rsidRPr="00C75074" w:rsidRDefault="003F1A0E" w:rsidP="003F1A0E">
            <w:r w:rsidRPr="00B923DF">
              <w:t>Retrospective observationa</w:t>
            </w:r>
            <w:r>
              <w:t>l</w:t>
            </w:r>
          </w:p>
        </w:tc>
        <w:tc>
          <w:tcPr>
            <w:tcW w:w="1462" w:type="dxa"/>
          </w:tcPr>
          <w:p w14:paraId="098633E6" w14:textId="042F9E89" w:rsidR="003F1A0E" w:rsidRPr="00C75074" w:rsidRDefault="003F1A0E" w:rsidP="003F1A0E">
            <w:r>
              <w:t>Italy</w:t>
            </w:r>
          </w:p>
        </w:tc>
        <w:tc>
          <w:tcPr>
            <w:tcW w:w="763" w:type="dxa"/>
          </w:tcPr>
          <w:p w14:paraId="7C81A417" w14:textId="500E031C" w:rsidR="003F1A0E" w:rsidRPr="00C75074" w:rsidRDefault="003F1A0E" w:rsidP="003F1A0E">
            <w:r>
              <w:t>88</w:t>
            </w:r>
          </w:p>
        </w:tc>
        <w:tc>
          <w:tcPr>
            <w:tcW w:w="918" w:type="dxa"/>
          </w:tcPr>
          <w:p w14:paraId="148106A3" w14:textId="4912E686" w:rsidR="003F1A0E" w:rsidRPr="00C75074" w:rsidRDefault="003F1A0E" w:rsidP="003F1A0E">
            <w:r>
              <w:t>62</w:t>
            </w:r>
          </w:p>
        </w:tc>
        <w:tc>
          <w:tcPr>
            <w:tcW w:w="764" w:type="dxa"/>
          </w:tcPr>
          <w:p w14:paraId="34E84D7E" w14:textId="52C10DAE" w:rsidR="003F1A0E" w:rsidRPr="00C75074" w:rsidRDefault="003F1A0E" w:rsidP="003F1A0E">
            <w:r>
              <w:t>59.0%</w:t>
            </w:r>
          </w:p>
        </w:tc>
        <w:tc>
          <w:tcPr>
            <w:tcW w:w="1864" w:type="dxa"/>
          </w:tcPr>
          <w:p w14:paraId="4EF1B00B" w14:textId="77DE7092" w:rsidR="003F1A0E" w:rsidRPr="00C75074" w:rsidRDefault="003F1A0E" w:rsidP="003F1A0E">
            <w:r>
              <w:t>BRAF</w:t>
            </w:r>
          </w:p>
        </w:tc>
        <w:tc>
          <w:tcPr>
            <w:tcW w:w="1911" w:type="dxa"/>
          </w:tcPr>
          <w:p w14:paraId="28FB6499" w14:textId="3D4C31A0" w:rsidR="003F1A0E" w:rsidRPr="00C75074" w:rsidRDefault="003F1A0E" w:rsidP="003F1A0E">
            <w:r>
              <w:t>Pyro</w:t>
            </w:r>
          </w:p>
        </w:tc>
        <w:tc>
          <w:tcPr>
            <w:tcW w:w="1138" w:type="dxa"/>
          </w:tcPr>
          <w:p w14:paraId="4F4F09D0" w14:textId="30E0F1F6" w:rsidR="003F1A0E" w:rsidRPr="00C75074" w:rsidRDefault="003F1A0E" w:rsidP="003F1A0E">
            <w:pPr>
              <w:jc w:val="center"/>
            </w:pPr>
            <w:r>
              <w:t>Y</w:t>
            </w:r>
          </w:p>
        </w:tc>
      </w:tr>
      <w:tr w:rsidR="003F1A0E" w:rsidRPr="00C75074" w14:paraId="3F3B388A" w14:textId="77777777" w:rsidTr="003B68EF">
        <w:trPr>
          <w:trHeight w:val="457"/>
        </w:trPr>
        <w:tc>
          <w:tcPr>
            <w:tcW w:w="1975" w:type="dxa"/>
          </w:tcPr>
          <w:p w14:paraId="5EB62285" w14:textId="643B72C7" w:rsidR="003F1A0E" w:rsidRDefault="003F1A0E" w:rsidP="003F1A0E">
            <w:r>
              <w:lastRenderedPageBreak/>
              <w:t>Loupakis, 2015</w:t>
            </w:r>
            <w:r w:rsidR="0094282F">
              <w:fldChar w:fldCharType="begin">
                <w:fldData xml:space="preserve">PEVuZE5vdGU+PENpdGU+PEF1dGhvcj5Mb3VwYWtpczwvQXV0aG9yPjxZZWFyPjIwMTU8L1llYXI+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</w:fldData>
              </w:fldChar>
            </w:r>
            <w:r w:rsidR="0094282F">
              <w:instrText xml:space="preserve"> ADDIN EN.CITE </w:instrText>
            </w:r>
            <w:r w:rsidR="0094282F">
              <w:fldChar w:fldCharType="begin">
                <w:fldData xml:space="preserve">PEVuZE5vdGU+PENpdGU+PEF1dGhvcj5Mb3VwYWtpczwvQXV0aG9yPjxZZWFyPjIwMTU8L1llYXI+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22</w:t>
            </w:r>
            <w:r w:rsidR="0094282F">
              <w:fldChar w:fldCharType="end"/>
            </w:r>
          </w:p>
        </w:tc>
        <w:tc>
          <w:tcPr>
            <w:tcW w:w="2250" w:type="dxa"/>
          </w:tcPr>
          <w:p w14:paraId="0C57315F" w14:textId="6B25ADB1" w:rsidR="003F1A0E" w:rsidRPr="00C75074" w:rsidRDefault="003F1A0E" w:rsidP="003F1A0E">
            <w:r>
              <w:t>Prospective observational (PROVETTA)</w:t>
            </w:r>
          </w:p>
        </w:tc>
        <w:tc>
          <w:tcPr>
            <w:tcW w:w="1462" w:type="dxa"/>
          </w:tcPr>
          <w:p w14:paraId="080DAFF4" w14:textId="4CA9444D" w:rsidR="003F1A0E" w:rsidRPr="00C75074" w:rsidRDefault="003F1A0E" w:rsidP="003F1A0E">
            <w:r>
              <w:t>Italy</w:t>
            </w:r>
          </w:p>
        </w:tc>
        <w:tc>
          <w:tcPr>
            <w:tcW w:w="763" w:type="dxa"/>
          </w:tcPr>
          <w:p w14:paraId="1023DE17" w14:textId="18D352A2" w:rsidR="003F1A0E" w:rsidRPr="00C75074" w:rsidRDefault="003F1A0E" w:rsidP="003F1A0E">
            <w:r>
              <w:t>200</w:t>
            </w:r>
          </w:p>
        </w:tc>
        <w:tc>
          <w:tcPr>
            <w:tcW w:w="918" w:type="dxa"/>
          </w:tcPr>
          <w:p w14:paraId="4B0BBF8B" w14:textId="4976F050" w:rsidR="003F1A0E" w:rsidRPr="00C75074" w:rsidRDefault="003F1A0E" w:rsidP="003F1A0E">
            <w:r>
              <w:t>NR</w:t>
            </w:r>
          </w:p>
        </w:tc>
        <w:tc>
          <w:tcPr>
            <w:tcW w:w="764" w:type="dxa"/>
          </w:tcPr>
          <w:p w14:paraId="1CC01143" w14:textId="2E7AEB29" w:rsidR="003F1A0E" w:rsidRPr="00C75074" w:rsidRDefault="003F1A0E" w:rsidP="003F1A0E">
            <w:r>
              <w:t>63.0%</w:t>
            </w:r>
          </w:p>
        </w:tc>
        <w:tc>
          <w:tcPr>
            <w:tcW w:w="1864" w:type="dxa"/>
          </w:tcPr>
          <w:p w14:paraId="0F63020C" w14:textId="6A438C08" w:rsidR="003F1A0E" w:rsidRPr="00C75074" w:rsidRDefault="003F1A0E" w:rsidP="003F1A0E">
            <w:r>
              <w:t>KRAS</w:t>
            </w:r>
          </w:p>
        </w:tc>
        <w:tc>
          <w:tcPr>
            <w:tcW w:w="1911" w:type="dxa"/>
          </w:tcPr>
          <w:p w14:paraId="64523D81" w14:textId="5C90F02C" w:rsidR="003F1A0E" w:rsidRPr="00C75074" w:rsidRDefault="003F1A0E" w:rsidP="003F1A0E">
            <w:r>
              <w:t>NR</w:t>
            </w:r>
          </w:p>
        </w:tc>
        <w:tc>
          <w:tcPr>
            <w:tcW w:w="1138" w:type="dxa"/>
          </w:tcPr>
          <w:p w14:paraId="420E7214" w14:textId="40AF34D9" w:rsidR="003F1A0E" w:rsidRPr="00C75074" w:rsidRDefault="003F1A0E" w:rsidP="003F1A0E">
            <w:pPr>
              <w:jc w:val="center"/>
            </w:pPr>
            <w:r>
              <w:t>Y</w:t>
            </w:r>
          </w:p>
        </w:tc>
      </w:tr>
      <w:tr w:rsidR="003F1A0E" w:rsidRPr="00C75074" w14:paraId="303EA2D5" w14:textId="77777777" w:rsidTr="003B68EF">
        <w:trPr>
          <w:trHeight w:val="457"/>
        </w:trPr>
        <w:tc>
          <w:tcPr>
            <w:tcW w:w="1975" w:type="dxa"/>
          </w:tcPr>
          <w:p w14:paraId="4FFC25C9" w14:textId="772A7072" w:rsidR="003F1A0E" w:rsidRDefault="003F1A0E" w:rsidP="003F1A0E">
            <w:r>
              <w:t>Lurje, 2009</w:t>
            </w:r>
            <w:r w:rsidR="0094282F">
              <w:fldChar w:fldCharType="begin">
                <w:fldData xml:space="preserve">PEVuZE5vdGU+PENpdGU+PEF1dGhvcj5MdXJqZTwvQXV0aG9yPjxZZWFyPjIwMDg8L1llYXI+PFJl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</w:fldData>
              </w:fldChar>
            </w:r>
            <w:r w:rsidR="0094282F">
              <w:instrText xml:space="preserve"> ADDIN EN.CITE </w:instrText>
            </w:r>
            <w:r w:rsidR="0094282F">
              <w:fldChar w:fldCharType="begin">
                <w:fldData xml:space="preserve">PEVuZE5vdGU+PENpdGU+PEF1dGhvcj5MdXJqZTwvQXV0aG9yPjxZZWFyPjIwMDg8L1llYXI+PFJl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23</w:t>
            </w:r>
            <w:r w:rsidR="0094282F">
              <w:fldChar w:fldCharType="end"/>
            </w:r>
          </w:p>
        </w:tc>
        <w:tc>
          <w:tcPr>
            <w:tcW w:w="2250" w:type="dxa"/>
          </w:tcPr>
          <w:p w14:paraId="17426152" w14:textId="1AB13906" w:rsidR="003F1A0E" w:rsidRDefault="003F1A0E" w:rsidP="003F1A0E">
            <w:r w:rsidRPr="00B923DF">
              <w:t>Retrospective observationa</w:t>
            </w:r>
            <w:r>
              <w:t>l (IMC 0144)</w:t>
            </w:r>
          </w:p>
        </w:tc>
        <w:tc>
          <w:tcPr>
            <w:tcW w:w="1462" w:type="dxa"/>
          </w:tcPr>
          <w:p w14:paraId="689C3D56" w14:textId="50C46722" w:rsidR="003F1A0E" w:rsidRDefault="003F1A0E" w:rsidP="003F1A0E">
            <w:r>
              <w:t>USA</w:t>
            </w:r>
          </w:p>
        </w:tc>
        <w:tc>
          <w:tcPr>
            <w:tcW w:w="763" w:type="dxa"/>
          </w:tcPr>
          <w:p w14:paraId="4CE9EF12" w14:textId="1C843919" w:rsidR="003F1A0E" w:rsidRDefault="003F1A0E" w:rsidP="003F1A0E">
            <w:r>
              <w:t>130</w:t>
            </w:r>
          </w:p>
        </w:tc>
        <w:tc>
          <w:tcPr>
            <w:tcW w:w="918" w:type="dxa"/>
          </w:tcPr>
          <w:p w14:paraId="458575C8" w14:textId="2733CBFE" w:rsidR="003F1A0E" w:rsidRDefault="003F1A0E" w:rsidP="003F1A0E">
            <w:r>
              <w:t>NR</w:t>
            </w:r>
          </w:p>
        </w:tc>
        <w:tc>
          <w:tcPr>
            <w:tcW w:w="764" w:type="dxa"/>
          </w:tcPr>
          <w:p w14:paraId="2C04573E" w14:textId="6AC15151" w:rsidR="003F1A0E" w:rsidRDefault="003F1A0E" w:rsidP="003F1A0E">
            <w:r>
              <w:t>49.2%</w:t>
            </w:r>
          </w:p>
        </w:tc>
        <w:tc>
          <w:tcPr>
            <w:tcW w:w="1864" w:type="dxa"/>
          </w:tcPr>
          <w:p w14:paraId="3D93BA58" w14:textId="18AC8F4F" w:rsidR="003F1A0E" w:rsidRDefault="003F1A0E" w:rsidP="003F1A0E">
            <w:r>
              <w:t>KRAS</w:t>
            </w:r>
          </w:p>
        </w:tc>
        <w:tc>
          <w:tcPr>
            <w:tcW w:w="1911" w:type="dxa"/>
          </w:tcPr>
          <w:p w14:paraId="67608D1F" w14:textId="5067CE79" w:rsidR="003F1A0E" w:rsidRDefault="003F1A0E" w:rsidP="003F1A0E">
            <w:r>
              <w:t>GEM, S/D</w:t>
            </w:r>
          </w:p>
        </w:tc>
        <w:tc>
          <w:tcPr>
            <w:tcW w:w="1138" w:type="dxa"/>
          </w:tcPr>
          <w:p w14:paraId="7E12BF37" w14:textId="1C8B3171" w:rsidR="003F1A0E" w:rsidRPr="00C75074" w:rsidRDefault="003F1A0E" w:rsidP="003F1A0E">
            <w:pPr>
              <w:jc w:val="center"/>
            </w:pPr>
            <w:r>
              <w:t>Y</w:t>
            </w:r>
          </w:p>
        </w:tc>
      </w:tr>
      <w:tr w:rsidR="003F1A0E" w:rsidRPr="00C75074" w14:paraId="6F8E041F" w14:textId="77777777" w:rsidTr="003B68EF">
        <w:trPr>
          <w:trHeight w:val="457"/>
        </w:trPr>
        <w:tc>
          <w:tcPr>
            <w:tcW w:w="1975" w:type="dxa"/>
          </w:tcPr>
          <w:p w14:paraId="3FBD9B34" w14:textId="05E881EE" w:rsidR="003F1A0E" w:rsidRDefault="003F1A0E" w:rsidP="003F1A0E">
            <w:r>
              <w:t>Ma, 2012</w:t>
            </w:r>
            <w:r w:rsidR="0094282F">
              <w:fldChar w:fldCharType="begin"/>
            </w:r>
            <w:r w:rsidR="0094282F">
              <w:instrText xml:space="preserve"> ADDIN EN.CITE &lt;EndNote&gt;&lt;Cite&gt;&lt;Author&gt;Ma&lt;/Author&gt;&lt;Year&gt;2012&lt;/Year&gt;&lt;RecNum&gt;580&lt;/RecNum&gt;&lt;DisplayText&gt;&lt;style face="superscript"&gt;124&lt;/style&gt;&lt;/DisplayText&gt;&lt;record&gt;&lt;rec-number&gt;580&lt;/rec-number&gt;&lt;foreign-keys&gt;&lt;key app="EN" db-id="r525zwt2l9ewpgew5a2x9rx0redwzaafzrdx" timestamp="1522345050"&gt;580&lt;/key&gt;&lt;/foreign-keys&gt;&lt;ref-type name="Journal Article"&gt;17&lt;/ref-type&gt;&lt;contributors&gt;&lt;authors&gt;&lt;author&gt;Ma, B.&lt;/author&gt;&lt;author&gt;Loong, H.&lt;/author&gt;&lt;author&gt;Liem, G. S.&lt;/author&gt;&lt;author&gt;Mo, F.&lt;/author&gt;&lt;author&gt;Tong, J. H.&lt;/author&gt;&lt;author&gt;Cesar Wong, S. C.&lt;/author&gt;&lt;author&gt;Chan, A. T. C.&lt;/author&gt;&lt;author&gt;To, K. F.&lt;/author&gt;&lt;/authors&gt;&lt;/contributors&gt;&lt;titles&gt;&lt;title&gt;Predictive biomarkers of response to cetuximab in Chinese patients with metastatic colorectal cancer&lt;/title&gt;&lt;secondary-title&gt;Journal of Clinical Oncology&lt;/secondary-title&gt;&lt;/titles&gt;&lt;periodical&gt;&lt;full-title&gt;Journal of Clinical Oncology&lt;/full-title&gt;&lt;/periodical&gt;&lt;pages&gt;e14085-e14085&lt;/pages&gt;&lt;volume&gt;30&lt;/volume&gt;&lt;number&gt;15_suppl&lt;/number&gt;&lt;dates&gt;&lt;year&gt;2012&lt;/year&gt;&lt;/dates&gt;&lt;urls&gt;&lt;related-urls&gt;&lt;url&gt;http://ascopubs.org/doi/abs/10.1200/jco.2012.30.15_suppl.e14085&lt;/url&gt;&lt;/related-urls&gt;&lt;/urls&gt;&lt;electronic-resource-num&gt;10.1200/jco.2012.30.15_suppl.e14085&lt;/electronic-resource-num&gt;&lt;/record&gt;&lt;/Cite&gt;&lt;/EndNote&gt;</w:instrText>
            </w:r>
            <w:r w:rsidR="0094282F">
              <w:fldChar w:fldCharType="separate"/>
            </w:r>
            <w:r w:rsidR="0094282F" w:rsidRPr="0094282F">
              <w:rPr>
                <w:noProof/>
                <w:vertAlign w:val="superscript"/>
              </w:rPr>
              <w:t>124</w:t>
            </w:r>
            <w:r w:rsidR="0094282F">
              <w:fldChar w:fldCharType="end"/>
            </w:r>
          </w:p>
        </w:tc>
        <w:tc>
          <w:tcPr>
            <w:tcW w:w="2250" w:type="dxa"/>
          </w:tcPr>
          <w:p w14:paraId="67F7F35A" w14:textId="7C65D414" w:rsidR="003F1A0E" w:rsidRDefault="003F1A0E" w:rsidP="003F1A0E">
            <w:r w:rsidRPr="00B923DF">
              <w:t>Retrospective observationa</w:t>
            </w:r>
            <w:r>
              <w:t>l</w:t>
            </w:r>
          </w:p>
        </w:tc>
        <w:tc>
          <w:tcPr>
            <w:tcW w:w="1462" w:type="dxa"/>
          </w:tcPr>
          <w:p w14:paraId="2E3FBF41" w14:textId="345BC3AF" w:rsidR="003F1A0E" w:rsidRDefault="003F1A0E" w:rsidP="003F1A0E">
            <w:r>
              <w:t>China</w:t>
            </w:r>
          </w:p>
        </w:tc>
        <w:tc>
          <w:tcPr>
            <w:tcW w:w="763" w:type="dxa"/>
          </w:tcPr>
          <w:p w14:paraId="5E98E83E" w14:textId="5F8FD785" w:rsidR="003F1A0E" w:rsidRDefault="003F1A0E" w:rsidP="003F1A0E">
            <w:r>
              <w:t>183</w:t>
            </w:r>
          </w:p>
        </w:tc>
        <w:tc>
          <w:tcPr>
            <w:tcW w:w="918" w:type="dxa"/>
          </w:tcPr>
          <w:p w14:paraId="2B12853E" w14:textId="738B9198" w:rsidR="003F1A0E" w:rsidRDefault="003F1A0E" w:rsidP="003F1A0E">
            <w:r>
              <w:t>58</w:t>
            </w:r>
          </w:p>
        </w:tc>
        <w:tc>
          <w:tcPr>
            <w:tcW w:w="764" w:type="dxa"/>
          </w:tcPr>
          <w:p w14:paraId="008E5286" w14:textId="5FDCD27A" w:rsidR="003F1A0E" w:rsidRDefault="003F1A0E" w:rsidP="003F1A0E">
            <w:r>
              <w:t>NR</w:t>
            </w:r>
          </w:p>
        </w:tc>
        <w:tc>
          <w:tcPr>
            <w:tcW w:w="1864" w:type="dxa"/>
          </w:tcPr>
          <w:p w14:paraId="6F009E97" w14:textId="27BE6C13" w:rsidR="003F1A0E" w:rsidRDefault="003F1A0E" w:rsidP="003F1A0E">
            <w:r>
              <w:t>KRAS, BRAF</w:t>
            </w:r>
          </w:p>
        </w:tc>
        <w:tc>
          <w:tcPr>
            <w:tcW w:w="1911" w:type="dxa"/>
          </w:tcPr>
          <w:p w14:paraId="05D104BD" w14:textId="1E559FF0" w:rsidR="003F1A0E" w:rsidRDefault="003F1A0E" w:rsidP="003F1A0E">
            <w:r>
              <w:t>S/D</w:t>
            </w:r>
          </w:p>
        </w:tc>
        <w:tc>
          <w:tcPr>
            <w:tcW w:w="1138" w:type="dxa"/>
          </w:tcPr>
          <w:p w14:paraId="3EAF8BAB" w14:textId="77777777" w:rsidR="003F1A0E" w:rsidRPr="00C75074" w:rsidRDefault="003F1A0E" w:rsidP="003F1A0E">
            <w:pPr>
              <w:jc w:val="center"/>
            </w:pPr>
          </w:p>
        </w:tc>
      </w:tr>
      <w:tr w:rsidR="003F1A0E" w:rsidRPr="00C75074" w14:paraId="578F809F" w14:textId="77777777" w:rsidTr="003B68EF">
        <w:trPr>
          <w:trHeight w:val="457"/>
        </w:trPr>
        <w:tc>
          <w:tcPr>
            <w:tcW w:w="1975" w:type="dxa"/>
          </w:tcPr>
          <w:p w14:paraId="2C30F6C6" w14:textId="2678A263" w:rsidR="003F1A0E" w:rsidRDefault="003F1A0E" w:rsidP="003F1A0E">
            <w:r>
              <w:t>Ma, 2013</w:t>
            </w:r>
            <w:r w:rsidR="0094282F">
              <w:fldChar w:fldCharType="begin">
                <w:fldData xml:space="preserve">PEVuZE5vdGU+PENpdGU+PEF1dGhvcj5NYTwvQXV0aG9yPjxZZWFyPjIwMTM8L1llYXI+PFJlY051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</w:fldData>
              </w:fldChar>
            </w:r>
            <w:r w:rsidR="0094282F">
              <w:instrText xml:space="preserve"> ADDIN EN.CITE </w:instrText>
            </w:r>
            <w:r w:rsidR="0094282F">
              <w:fldChar w:fldCharType="begin">
                <w:fldData xml:space="preserve">PEVuZE5vdGU+PENpdGU+PEF1dGhvcj5NYTwvQXV0aG9yPjxZZWFyPjIwMTM8L1llYXI+PFJlY051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25</w:t>
            </w:r>
            <w:r w:rsidR="0094282F">
              <w:fldChar w:fldCharType="end"/>
            </w:r>
          </w:p>
        </w:tc>
        <w:tc>
          <w:tcPr>
            <w:tcW w:w="2250" w:type="dxa"/>
          </w:tcPr>
          <w:p w14:paraId="6D77CBA4" w14:textId="43E459C7" w:rsidR="003F1A0E" w:rsidRPr="00C75074" w:rsidRDefault="003F1A0E" w:rsidP="003F1A0E">
            <w:r>
              <w:t>RCT</w:t>
            </w:r>
          </w:p>
        </w:tc>
        <w:tc>
          <w:tcPr>
            <w:tcW w:w="1462" w:type="dxa"/>
          </w:tcPr>
          <w:p w14:paraId="27CC37E2" w14:textId="4F0D0F8E" w:rsidR="003F1A0E" w:rsidRPr="00C75074" w:rsidRDefault="003F1A0E" w:rsidP="003F1A0E">
            <w:r>
              <w:t>China</w:t>
            </w:r>
          </w:p>
        </w:tc>
        <w:tc>
          <w:tcPr>
            <w:tcW w:w="763" w:type="dxa"/>
          </w:tcPr>
          <w:p w14:paraId="6088A2C1" w14:textId="237E632C" w:rsidR="003F1A0E" w:rsidRPr="00C75074" w:rsidRDefault="003F1A0E" w:rsidP="003F1A0E">
            <w:r>
              <w:t>44</w:t>
            </w:r>
          </w:p>
        </w:tc>
        <w:tc>
          <w:tcPr>
            <w:tcW w:w="918" w:type="dxa"/>
          </w:tcPr>
          <w:p w14:paraId="74D8B527" w14:textId="0EA295DB" w:rsidR="003F1A0E" w:rsidRPr="00C75074" w:rsidRDefault="003F1A0E" w:rsidP="003F1A0E">
            <w:r>
              <w:t>56.5</w:t>
            </w:r>
          </w:p>
        </w:tc>
        <w:tc>
          <w:tcPr>
            <w:tcW w:w="764" w:type="dxa"/>
          </w:tcPr>
          <w:p w14:paraId="38AAA0B7" w14:textId="6A56FE8C" w:rsidR="003F1A0E" w:rsidRPr="00C75074" w:rsidRDefault="003F1A0E" w:rsidP="003F1A0E">
            <w:r>
              <w:t>63.0%</w:t>
            </w:r>
          </w:p>
        </w:tc>
        <w:tc>
          <w:tcPr>
            <w:tcW w:w="1864" w:type="dxa"/>
          </w:tcPr>
          <w:p w14:paraId="04E45697" w14:textId="4F8DDFCB" w:rsidR="003F1A0E" w:rsidRPr="00C75074" w:rsidRDefault="003F1A0E" w:rsidP="003F1A0E">
            <w:r>
              <w:t>KRAS</w:t>
            </w:r>
          </w:p>
        </w:tc>
        <w:tc>
          <w:tcPr>
            <w:tcW w:w="1911" w:type="dxa"/>
          </w:tcPr>
          <w:p w14:paraId="46DA849F" w14:textId="6284F3F7" w:rsidR="003F1A0E" w:rsidRPr="00C75074" w:rsidRDefault="003F1A0E" w:rsidP="003F1A0E">
            <w:r>
              <w:t>S/D</w:t>
            </w:r>
          </w:p>
        </w:tc>
        <w:tc>
          <w:tcPr>
            <w:tcW w:w="1138" w:type="dxa"/>
          </w:tcPr>
          <w:p w14:paraId="481E9038" w14:textId="77777777" w:rsidR="003F1A0E" w:rsidRPr="00C75074" w:rsidRDefault="003F1A0E" w:rsidP="003F1A0E">
            <w:pPr>
              <w:jc w:val="center"/>
            </w:pPr>
          </w:p>
        </w:tc>
      </w:tr>
      <w:tr w:rsidR="003F1A0E" w:rsidRPr="00C75074" w14:paraId="19ABA587" w14:textId="77777777" w:rsidTr="003B68EF">
        <w:trPr>
          <w:trHeight w:val="457"/>
        </w:trPr>
        <w:tc>
          <w:tcPr>
            <w:tcW w:w="1975" w:type="dxa"/>
          </w:tcPr>
          <w:p w14:paraId="2C8C825C" w14:textId="24361DA1" w:rsidR="003F1A0E" w:rsidRDefault="003F1A0E" w:rsidP="003F1A0E">
            <w:r>
              <w:t>Ma, 2015</w:t>
            </w:r>
            <w:r w:rsidR="0094282F">
              <w:fldChar w:fldCharType="begin">
                <w:fldData xml:space="preserve">PEVuZE5vdGU+PENpdGU+PEF1dGhvcj5NYTwvQXV0aG9yPjxZZWFyPjIwMTU8L1llYXI+PFJlY051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</w:fldData>
              </w:fldChar>
            </w:r>
            <w:r w:rsidR="0094282F">
              <w:instrText xml:space="preserve"> ADDIN EN.CITE </w:instrText>
            </w:r>
            <w:r w:rsidR="0094282F">
              <w:fldChar w:fldCharType="begin">
                <w:fldData xml:space="preserve">PEVuZE5vdGU+PENpdGU+PEF1dGhvcj5NYTwvQXV0aG9yPjxZZWFyPjIwMTU8L1llYXI+PFJlY051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26</w:t>
            </w:r>
            <w:r w:rsidR="0094282F">
              <w:fldChar w:fldCharType="end"/>
            </w:r>
          </w:p>
        </w:tc>
        <w:tc>
          <w:tcPr>
            <w:tcW w:w="2250" w:type="dxa"/>
          </w:tcPr>
          <w:p w14:paraId="2571D0AD" w14:textId="2A54FE10" w:rsidR="003F1A0E" w:rsidRPr="00C75074" w:rsidRDefault="003F1A0E" w:rsidP="003F1A0E">
            <w:r w:rsidRPr="00B923DF">
              <w:t>Retrospective observationa</w:t>
            </w:r>
            <w:r>
              <w:t>l</w:t>
            </w:r>
          </w:p>
        </w:tc>
        <w:tc>
          <w:tcPr>
            <w:tcW w:w="1462" w:type="dxa"/>
          </w:tcPr>
          <w:p w14:paraId="1A5F3ABE" w14:textId="674DE5C9" w:rsidR="003F1A0E" w:rsidRPr="00C75074" w:rsidRDefault="003F1A0E" w:rsidP="003F1A0E">
            <w:r>
              <w:t>China</w:t>
            </w:r>
          </w:p>
        </w:tc>
        <w:tc>
          <w:tcPr>
            <w:tcW w:w="763" w:type="dxa"/>
          </w:tcPr>
          <w:p w14:paraId="525D3FD9" w14:textId="62B6E051" w:rsidR="003F1A0E" w:rsidRPr="00C75074" w:rsidRDefault="003F1A0E" w:rsidP="003F1A0E">
            <w:r>
              <w:t>183</w:t>
            </w:r>
          </w:p>
        </w:tc>
        <w:tc>
          <w:tcPr>
            <w:tcW w:w="918" w:type="dxa"/>
          </w:tcPr>
          <w:p w14:paraId="5E6743D8" w14:textId="6F6A5D01" w:rsidR="003F1A0E" w:rsidRPr="00C75074" w:rsidRDefault="003F1A0E" w:rsidP="003F1A0E">
            <w:r>
              <w:t>58</w:t>
            </w:r>
          </w:p>
        </w:tc>
        <w:tc>
          <w:tcPr>
            <w:tcW w:w="764" w:type="dxa"/>
          </w:tcPr>
          <w:p w14:paraId="3AA29168" w14:textId="4081290C" w:rsidR="003F1A0E" w:rsidRPr="00C75074" w:rsidRDefault="003F1A0E" w:rsidP="003F1A0E">
            <w:r>
              <w:t>56.8%</w:t>
            </w:r>
          </w:p>
        </w:tc>
        <w:tc>
          <w:tcPr>
            <w:tcW w:w="1864" w:type="dxa"/>
          </w:tcPr>
          <w:p w14:paraId="09B117C1" w14:textId="67DE5198" w:rsidR="003F1A0E" w:rsidRPr="00C75074" w:rsidRDefault="003F1A0E" w:rsidP="003F1A0E">
            <w:r>
              <w:t>KRAS, BRAF, NRAS</w:t>
            </w:r>
          </w:p>
        </w:tc>
        <w:tc>
          <w:tcPr>
            <w:tcW w:w="1911" w:type="dxa"/>
          </w:tcPr>
          <w:p w14:paraId="69E8F9D6" w14:textId="2974C796" w:rsidR="003F1A0E" w:rsidRPr="00C75074" w:rsidRDefault="003F1A0E" w:rsidP="003F1A0E">
            <w:r>
              <w:t>S/D</w:t>
            </w:r>
          </w:p>
        </w:tc>
        <w:tc>
          <w:tcPr>
            <w:tcW w:w="1138" w:type="dxa"/>
          </w:tcPr>
          <w:p w14:paraId="29C585D2" w14:textId="22F46FE7" w:rsidR="003F1A0E" w:rsidRPr="00C75074" w:rsidRDefault="003F1A0E" w:rsidP="003F1A0E">
            <w:pPr>
              <w:jc w:val="center"/>
            </w:pPr>
            <w:r>
              <w:t>Y</w:t>
            </w:r>
          </w:p>
        </w:tc>
      </w:tr>
      <w:tr w:rsidR="003F1A0E" w:rsidRPr="00C75074" w14:paraId="070008BF" w14:textId="77777777" w:rsidTr="003B68EF">
        <w:trPr>
          <w:trHeight w:val="457"/>
        </w:trPr>
        <w:tc>
          <w:tcPr>
            <w:tcW w:w="1975" w:type="dxa"/>
          </w:tcPr>
          <w:p w14:paraId="50587C63" w14:textId="316A1292" w:rsidR="003F1A0E" w:rsidRDefault="003F1A0E" w:rsidP="003F1A0E">
            <w:r>
              <w:t>MacEdo, 2012</w:t>
            </w:r>
            <w:r w:rsidR="0094282F">
              <w:fldChar w:fldCharType="begin"/>
            </w:r>
            <w:r w:rsidR="0094282F">
              <w:instrText xml:space="preserve"> ADDIN EN.CITE &lt;EndNote&gt;&lt;Cite&gt;&lt;Author&gt;Macedo&lt;/Author&gt;&lt;Year&gt;2012&lt;/Year&gt;&lt;RecNum&gt;581&lt;/RecNum&gt;&lt;DisplayText&gt;&lt;style face="superscript"&gt;127&lt;/style&gt;&lt;/DisplayText&gt;&lt;record&gt;&lt;rec-number&gt;581&lt;/rec-number&gt;&lt;foreign-keys&gt;&lt;key app="EN" db-id="r525zwt2l9ewpgew5a2x9rx0redwzaafzrdx" timestamp="1522345234"&gt;581&lt;/key&gt;&lt;/foreign-keys&gt;&lt;ref-type name="Journal Article"&gt;17&lt;/ref-type&gt;&lt;contributors&gt;&lt;authors&gt;&lt;author&gt;Macedo, M. P.&lt;/author&gt;&lt;author&gt;Lisboa, B. C.&lt;/author&gt;&lt;author&gt;Begnami, M.&lt;/author&gt;&lt;author&gt;Melo, F. M.&lt;/author&gt;&lt;author&gt;Andrade, L. d.&lt;/author&gt;&lt;author&gt;Junior, S. A.&lt;/author&gt;&lt;author&gt;Soares, F. A.&lt;/author&gt;&lt;author&gt;Carraro, D. M.&lt;/author&gt;&lt;author&gt;Cunha, I. W.&lt;/author&gt;&lt;/authors&gt;&lt;/contributors&gt;&lt;titles&gt;&lt;title&gt;Prognostic morphologic correlations of Kras gene mutations in a series of unselected colorectal carcinoma patients of a single Brazilian institution&lt;/title&gt;&lt;secondary-title&gt;JMD&lt;/secondary-title&gt;&lt;alt-title&gt;AMP Abstracts&lt;/alt-title&gt;&lt;/titles&gt;&lt;periodical&gt;&lt;full-title&gt;JMD&lt;/full-title&gt;&lt;abbr-1&gt;AMP Abstracts&lt;/abbr-1&gt;&lt;/periodical&gt;&lt;alt-periodical&gt;&lt;full-title&gt;JMD&lt;/full-title&gt;&lt;abbr-1&gt;AMP Abstracts&lt;/abbr-1&gt;&lt;/alt-periodical&gt;&lt;pages&gt;715&lt;/pages&gt;&lt;volume&gt;14&lt;/volume&gt;&lt;number&gt;6&lt;/number&gt;&lt;dates&gt;&lt;year&gt;2012&lt;/year&gt;&lt;/dates&gt;&lt;work-type&gt;Abstract&lt;/work-type&gt;&lt;urls&gt;&lt;/urls&gt;&lt;/record&gt;&lt;/Cite&gt;&lt;/EndNote&gt;</w:instrText>
            </w:r>
            <w:r w:rsidR="0094282F">
              <w:fldChar w:fldCharType="separate"/>
            </w:r>
            <w:r w:rsidR="0094282F" w:rsidRPr="0094282F">
              <w:rPr>
                <w:noProof/>
                <w:vertAlign w:val="superscript"/>
              </w:rPr>
              <w:t>127</w:t>
            </w:r>
            <w:r w:rsidR="0094282F">
              <w:fldChar w:fldCharType="end"/>
            </w:r>
          </w:p>
        </w:tc>
        <w:tc>
          <w:tcPr>
            <w:tcW w:w="2250" w:type="dxa"/>
          </w:tcPr>
          <w:p w14:paraId="6DA8BAD4" w14:textId="49E3CE65" w:rsidR="003F1A0E" w:rsidRPr="00B923DF" w:rsidRDefault="003F1A0E" w:rsidP="003F1A0E">
            <w:r>
              <w:t>Cross-sectional</w:t>
            </w:r>
          </w:p>
        </w:tc>
        <w:tc>
          <w:tcPr>
            <w:tcW w:w="1462" w:type="dxa"/>
          </w:tcPr>
          <w:p w14:paraId="7D144130" w14:textId="7BA262A6" w:rsidR="003F1A0E" w:rsidRDefault="003F1A0E" w:rsidP="003F1A0E">
            <w:r>
              <w:t>Brazil</w:t>
            </w:r>
          </w:p>
        </w:tc>
        <w:tc>
          <w:tcPr>
            <w:tcW w:w="763" w:type="dxa"/>
          </w:tcPr>
          <w:p w14:paraId="0D15B71E" w14:textId="7775BA44" w:rsidR="003F1A0E" w:rsidRDefault="003F1A0E" w:rsidP="003F1A0E">
            <w:r>
              <w:t>63</w:t>
            </w:r>
          </w:p>
        </w:tc>
        <w:tc>
          <w:tcPr>
            <w:tcW w:w="918" w:type="dxa"/>
          </w:tcPr>
          <w:p w14:paraId="151EA3F0" w14:textId="39143BE0" w:rsidR="003F1A0E" w:rsidRDefault="003F1A0E" w:rsidP="003F1A0E">
            <w:r>
              <w:t>NR</w:t>
            </w:r>
          </w:p>
        </w:tc>
        <w:tc>
          <w:tcPr>
            <w:tcW w:w="764" w:type="dxa"/>
          </w:tcPr>
          <w:p w14:paraId="5383DDD7" w14:textId="119C273F" w:rsidR="003F1A0E" w:rsidRDefault="003F1A0E" w:rsidP="003F1A0E">
            <w:r>
              <w:t>NR</w:t>
            </w:r>
          </w:p>
        </w:tc>
        <w:tc>
          <w:tcPr>
            <w:tcW w:w="1864" w:type="dxa"/>
          </w:tcPr>
          <w:p w14:paraId="04E26F07" w14:textId="572901B4" w:rsidR="003F1A0E" w:rsidRDefault="003F1A0E" w:rsidP="003F1A0E">
            <w:r w:rsidRPr="00B904B1">
              <w:t>KRAS</w:t>
            </w:r>
          </w:p>
        </w:tc>
        <w:tc>
          <w:tcPr>
            <w:tcW w:w="1911" w:type="dxa"/>
          </w:tcPr>
          <w:p w14:paraId="7DCA24EC" w14:textId="24EC780D" w:rsidR="003F1A0E" w:rsidRDefault="003F1A0E" w:rsidP="003F1A0E">
            <w:r>
              <w:t>Pyro</w:t>
            </w:r>
          </w:p>
        </w:tc>
        <w:tc>
          <w:tcPr>
            <w:tcW w:w="1138" w:type="dxa"/>
          </w:tcPr>
          <w:p w14:paraId="4EF77994" w14:textId="77777777" w:rsidR="003F1A0E" w:rsidRPr="00C75074" w:rsidRDefault="003F1A0E" w:rsidP="003F1A0E">
            <w:pPr>
              <w:jc w:val="center"/>
            </w:pPr>
          </w:p>
        </w:tc>
      </w:tr>
      <w:tr w:rsidR="003F1A0E" w:rsidRPr="00C75074" w14:paraId="0D9B82AA" w14:textId="77777777" w:rsidTr="003B68EF">
        <w:trPr>
          <w:trHeight w:val="457"/>
        </w:trPr>
        <w:tc>
          <w:tcPr>
            <w:tcW w:w="1975" w:type="dxa"/>
          </w:tcPr>
          <w:p w14:paraId="00898895" w14:textId="4CD72F6A" w:rsidR="003F1A0E" w:rsidRDefault="003F1A0E" w:rsidP="003F1A0E">
            <w:r>
              <w:t>Maesto, 2007</w:t>
            </w:r>
            <w:r w:rsidR="0094282F">
              <w:fldChar w:fldCharType="begin">
                <w:fldData xml:space="preserve">PEVuZE5vdGU+PENpdGU+PEF1dGhvcj5NYWVzdHJvPC9BdXRob3I+PFllYXI+MjAwNzwvWWVhcj48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</w:fldData>
              </w:fldChar>
            </w:r>
            <w:r w:rsidR="0094282F">
              <w:instrText xml:space="preserve"> ADDIN EN.CITE </w:instrText>
            </w:r>
            <w:r w:rsidR="0094282F">
              <w:fldChar w:fldCharType="begin">
                <w:fldData xml:space="preserve">PEVuZE5vdGU+PENpdGU+PEF1dGhvcj5NYWVzdHJvPC9BdXRob3I+PFllYXI+MjAwNzwvWWVhcj48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28</w:t>
            </w:r>
            <w:r w:rsidR="0094282F">
              <w:fldChar w:fldCharType="end"/>
            </w:r>
          </w:p>
        </w:tc>
        <w:tc>
          <w:tcPr>
            <w:tcW w:w="2250" w:type="dxa"/>
          </w:tcPr>
          <w:p w14:paraId="37497034" w14:textId="461A4E04" w:rsidR="003F1A0E" w:rsidRDefault="003F1A0E" w:rsidP="003F1A0E">
            <w:r>
              <w:t>Prospective observational</w:t>
            </w:r>
          </w:p>
        </w:tc>
        <w:tc>
          <w:tcPr>
            <w:tcW w:w="1462" w:type="dxa"/>
          </w:tcPr>
          <w:p w14:paraId="17625DF3" w14:textId="47A22017" w:rsidR="003F1A0E" w:rsidRDefault="003F1A0E" w:rsidP="003F1A0E">
            <w:r>
              <w:t>Spain</w:t>
            </w:r>
          </w:p>
        </w:tc>
        <w:tc>
          <w:tcPr>
            <w:tcW w:w="763" w:type="dxa"/>
          </w:tcPr>
          <w:p w14:paraId="33BAF72A" w14:textId="05C56C5F" w:rsidR="003F1A0E" w:rsidRDefault="003F1A0E" w:rsidP="003F1A0E">
            <w:r>
              <w:t>77</w:t>
            </w:r>
          </w:p>
        </w:tc>
        <w:tc>
          <w:tcPr>
            <w:tcW w:w="918" w:type="dxa"/>
          </w:tcPr>
          <w:p w14:paraId="26A8CF77" w14:textId="1689ED2F" w:rsidR="003F1A0E" w:rsidRDefault="003F1A0E" w:rsidP="003F1A0E">
            <w:r>
              <w:t>69.6</w:t>
            </w:r>
          </w:p>
        </w:tc>
        <w:tc>
          <w:tcPr>
            <w:tcW w:w="764" w:type="dxa"/>
          </w:tcPr>
          <w:p w14:paraId="352BCD77" w14:textId="309FB6ED" w:rsidR="003F1A0E" w:rsidRDefault="003F1A0E" w:rsidP="003F1A0E">
            <w:r>
              <w:t>52.1%</w:t>
            </w:r>
          </w:p>
        </w:tc>
        <w:tc>
          <w:tcPr>
            <w:tcW w:w="1864" w:type="dxa"/>
          </w:tcPr>
          <w:p w14:paraId="6C7621C6" w14:textId="51AD95A4" w:rsidR="003F1A0E" w:rsidRPr="00B904B1" w:rsidRDefault="003F1A0E" w:rsidP="003F1A0E">
            <w:r>
              <w:t>BRAF</w:t>
            </w:r>
          </w:p>
        </w:tc>
        <w:tc>
          <w:tcPr>
            <w:tcW w:w="1911" w:type="dxa"/>
          </w:tcPr>
          <w:p w14:paraId="0AFA9714" w14:textId="3682E3A9" w:rsidR="003F1A0E" w:rsidRDefault="003F1A0E" w:rsidP="003F1A0E">
            <w:r>
              <w:t>HRM</w:t>
            </w:r>
          </w:p>
        </w:tc>
        <w:tc>
          <w:tcPr>
            <w:tcW w:w="1138" w:type="dxa"/>
          </w:tcPr>
          <w:p w14:paraId="4A828E57" w14:textId="77777777" w:rsidR="003F1A0E" w:rsidRPr="00C75074" w:rsidRDefault="003F1A0E" w:rsidP="003F1A0E">
            <w:pPr>
              <w:jc w:val="center"/>
            </w:pPr>
          </w:p>
        </w:tc>
      </w:tr>
      <w:tr w:rsidR="003F1A0E" w:rsidRPr="00C75074" w14:paraId="4734B1AE" w14:textId="77777777" w:rsidTr="003B68EF">
        <w:trPr>
          <w:trHeight w:val="457"/>
        </w:trPr>
        <w:tc>
          <w:tcPr>
            <w:tcW w:w="1975" w:type="dxa"/>
          </w:tcPr>
          <w:p w14:paraId="4045D4A0" w14:textId="281C225A" w:rsidR="003F1A0E" w:rsidRDefault="003F1A0E" w:rsidP="003F1A0E">
            <w:r>
              <w:t>Magge, 2013</w:t>
            </w:r>
            <w:r w:rsidR="0094282F">
              <w:fldChar w:fldCharType="begin"/>
            </w:r>
            <w:r w:rsidR="0094282F">
              <w:instrText xml:space="preserve"> ADDIN EN.CITE &lt;EndNote&gt;&lt;Cite&gt;&lt;Author&gt;Magge&lt;/Author&gt;&lt;Year&gt;2013&lt;/Year&gt;&lt;RecNum&gt;582&lt;/RecNum&gt;&lt;DisplayText&gt;&lt;style face="superscript"&gt;129&lt;/style&gt;&lt;/DisplayText&gt;&lt;record&gt;&lt;rec-number&gt;582&lt;/rec-number&gt;&lt;foreign-keys&gt;&lt;key app="EN" db-id="r525zwt2l9ewpgew5a2x9rx0redwzaafzrdx" timestamp="1522345364"&gt;582&lt;/key&gt;&lt;/foreign-keys&gt;&lt;ref-type name="Journal Article"&gt;17&lt;/ref-type&gt;&lt;contributors&gt;&lt;authors&gt;&lt;author&gt;Magge, D.&lt;/author&gt;&lt;author&gt;Boone, B. A.&lt;/author&gt;&lt;author&gt;Gooding, W. E.&lt;/author&gt;&lt;author&gt;Pai, R.&lt;/author&gt;&lt;author&gt;Ramalingam, L.&lt;/author&gt;&lt;author&gt;Pingpank, J. F.&lt;/author&gt;&lt;author&gt;Et al.&lt;/author&gt;&lt;/authors&gt;&lt;/contributors&gt;&lt;titles&gt;&lt;title&gt;KRAS status is a prognostic variable in cytoreductive surgery/hyperthermic intraperitoneal chemotherapy for colorectal cancer carcinomatosis&lt;/title&gt;&lt;/titles&gt;&lt;pages&gt;S74&lt;/pages&gt;&lt;dates&gt;&lt;year&gt;2013&lt;/year&gt;&lt;/dates&gt;&lt;work-type&gt;Poster Abstract&lt;/work-type&gt;&lt;urls&gt;&lt;/urls&gt;&lt;/record&gt;&lt;/Cite&gt;&lt;/EndNote&gt;</w:instrText>
            </w:r>
            <w:r w:rsidR="0094282F">
              <w:fldChar w:fldCharType="separate"/>
            </w:r>
            <w:r w:rsidR="0094282F" w:rsidRPr="0094282F">
              <w:rPr>
                <w:noProof/>
                <w:vertAlign w:val="superscript"/>
              </w:rPr>
              <w:t>129</w:t>
            </w:r>
            <w:r w:rsidR="0094282F">
              <w:fldChar w:fldCharType="end"/>
            </w:r>
          </w:p>
        </w:tc>
        <w:tc>
          <w:tcPr>
            <w:tcW w:w="2250" w:type="dxa"/>
          </w:tcPr>
          <w:p w14:paraId="51FAD2F1" w14:textId="7AE7CD4A" w:rsidR="003F1A0E" w:rsidRPr="00B923DF" w:rsidRDefault="003F1A0E" w:rsidP="003F1A0E">
            <w:r w:rsidRPr="00B923DF">
              <w:t>Retrospective observationa</w:t>
            </w:r>
            <w:r>
              <w:t>l</w:t>
            </w:r>
          </w:p>
        </w:tc>
        <w:tc>
          <w:tcPr>
            <w:tcW w:w="1462" w:type="dxa"/>
          </w:tcPr>
          <w:p w14:paraId="1E7B5912" w14:textId="5D6C2286" w:rsidR="003F1A0E" w:rsidRDefault="003F1A0E" w:rsidP="003F1A0E">
            <w:r>
              <w:t>USA</w:t>
            </w:r>
          </w:p>
        </w:tc>
        <w:tc>
          <w:tcPr>
            <w:tcW w:w="763" w:type="dxa"/>
          </w:tcPr>
          <w:p w14:paraId="7D14C221" w14:textId="60E73FBB" w:rsidR="003F1A0E" w:rsidRDefault="003F1A0E" w:rsidP="003F1A0E">
            <w:r>
              <w:t>70</w:t>
            </w:r>
          </w:p>
        </w:tc>
        <w:tc>
          <w:tcPr>
            <w:tcW w:w="918" w:type="dxa"/>
          </w:tcPr>
          <w:p w14:paraId="20686DD7" w14:textId="22AFF3E4" w:rsidR="003F1A0E" w:rsidRDefault="003F1A0E" w:rsidP="003F1A0E">
            <w:r>
              <w:t>NR</w:t>
            </w:r>
          </w:p>
        </w:tc>
        <w:tc>
          <w:tcPr>
            <w:tcW w:w="764" w:type="dxa"/>
          </w:tcPr>
          <w:p w14:paraId="614AA2B3" w14:textId="70E65453" w:rsidR="003F1A0E" w:rsidRDefault="003F1A0E" w:rsidP="003F1A0E">
            <w:r>
              <w:t>NR</w:t>
            </w:r>
          </w:p>
        </w:tc>
        <w:tc>
          <w:tcPr>
            <w:tcW w:w="1864" w:type="dxa"/>
          </w:tcPr>
          <w:p w14:paraId="0750A5D1" w14:textId="5B332A75" w:rsidR="003F1A0E" w:rsidRDefault="003F1A0E" w:rsidP="003F1A0E">
            <w:r w:rsidRPr="00B904B1">
              <w:t>KRAS</w:t>
            </w:r>
          </w:p>
        </w:tc>
        <w:tc>
          <w:tcPr>
            <w:tcW w:w="1911" w:type="dxa"/>
          </w:tcPr>
          <w:p w14:paraId="3BF5EEE9" w14:textId="1124FE48" w:rsidR="003F1A0E" w:rsidRDefault="003F1A0E" w:rsidP="003F1A0E">
            <w:r>
              <w:t>Other</w:t>
            </w:r>
          </w:p>
        </w:tc>
        <w:tc>
          <w:tcPr>
            <w:tcW w:w="1138" w:type="dxa"/>
          </w:tcPr>
          <w:p w14:paraId="64DB2C05" w14:textId="1675BF12" w:rsidR="003F1A0E" w:rsidRPr="00C75074" w:rsidRDefault="003F1A0E" w:rsidP="003F1A0E">
            <w:pPr>
              <w:jc w:val="center"/>
            </w:pPr>
            <w:r>
              <w:t>Y</w:t>
            </w:r>
          </w:p>
        </w:tc>
      </w:tr>
      <w:tr w:rsidR="003F1A0E" w:rsidRPr="00C75074" w14:paraId="078FAAFF" w14:textId="77777777" w:rsidTr="003B68EF">
        <w:trPr>
          <w:trHeight w:val="457"/>
        </w:trPr>
        <w:tc>
          <w:tcPr>
            <w:tcW w:w="1975" w:type="dxa"/>
          </w:tcPr>
          <w:p w14:paraId="68EEAA85" w14:textId="38EF849D" w:rsidR="003F1A0E" w:rsidRDefault="003F1A0E" w:rsidP="003F1A0E">
            <w:r>
              <w:t>Mariani, 2010</w:t>
            </w:r>
            <w:r w:rsidR="0094282F">
              <w:fldChar w:fldCharType="begin"/>
            </w:r>
            <w:r w:rsidR="0094282F">
              <w:instrText xml:space="preserve"> ADDIN EN.CITE &lt;EndNote&gt;&lt;Cite&gt;&lt;Author&gt;Mariani&lt;/Author&gt;&lt;Year&gt;2010&lt;/Year&gt;&lt;RecNum&gt;562&lt;/RecNum&gt;&lt;DisplayText&gt;&lt;style face="superscript"&gt;130&lt;/style&gt;&lt;/DisplayText&gt;&lt;record&gt;&lt;rec-number&gt;562&lt;/rec-number&gt;&lt;foreign-keys&gt;&lt;key app="EN" db-id="r525zwt2l9ewpgew5a2x9rx0redwzaafzrdx" timestamp="1522340956"&gt;562&lt;/key&gt;&lt;/foreign-keys&gt;&lt;ref-type name="Journal Article"&gt;17&lt;/ref-type&gt;&lt;contributors&gt;&lt;authors&gt;&lt;author&gt;Mariani, P.&lt;/author&gt;&lt;author&gt;Lae, M.&lt;/author&gt;&lt;author&gt;Degeorges, A.&lt;/author&gt;&lt;author&gt;Cacheux, W.&lt;/author&gt;&lt;author&gt;Lappartient, E.&lt;/author&gt;&lt;author&gt;Margogne, A.&lt;/author&gt;&lt;author&gt;Pierga, J. Y.&lt;/author&gt;&lt;author&gt;Girre, V.&lt;/author&gt;&lt;author&gt;Mignot, L.&lt;/author&gt;&lt;author&gt;Falcou, M. C.&lt;/author&gt;&lt;author&gt;Salmon, R. J.&lt;/author&gt;&lt;author&gt;Delattre, O.&lt;/author&gt;&lt;author&gt;De Cremoux, P.&lt;/author&gt;&lt;/authors&gt;&lt;/contributors&gt;&lt;auth-address&gt;Department of Surgical Oncology, Institut Curie, Paris, France. pascale.mariani@curie.net&lt;/auth-address&gt;&lt;titles&gt;&lt;title&gt;Concordant analysis of KRAS status in primary colon carcinoma and matched metastasis&lt;/title&gt;&lt;secondary-title&gt;Anticancer Res&lt;/secondary-title&gt;&lt;/titles&gt;&lt;periodical&gt;&lt;full-title&gt;Anticancer Res&lt;/full-title&gt;&lt;/periodical&gt;&lt;pages&gt;4229-35&lt;/pages&gt;&lt;volume&gt;30&lt;/volume&gt;&lt;number&gt;10&lt;/number&gt;&lt;keywords&gt;&lt;keyword&gt;Adenocarcinoma/*genetics&lt;/keyword&gt;&lt;keyword&gt;Adult&lt;/keyword&gt;&lt;keyword&gt;Aged&lt;/keyword&gt;&lt;keyword&gt;Aged, 80 and over&lt;/keyword&gt;&lt;keyword&gt;Colonic Neoplasms/*genetics/pathology&lt;/keyword&gt;&lt;keyword&gt;DNA Mutational Analysis&lt;/keyword&gt;&lt;keyword&gt;Female&lt;/keyword&gt;&lt;keyword&gt;*Genes, ras&lt;/keyword&gt;&lt;keyword&gt;Humans&lt;/keyword&gt;&lt;keyword&gt;Male&lt;/keyword&gt;&lt;keyword&gt;Middle Aged&lt;/keyword&gt;&lt;keyword&gt;*Mutation&lt;/keyword&gt;&lt;keyword&gt;Neoplasm Metastasis&lt;/keyword&gt;&lt;keyword&gt;Polymerase Chain Reaction&lt;/keyword&gt;&lt;keyword&gt;Proto-Oncogene Proteins B-raf/genetics&lt;/keyword&gt;&lt;keyword&gt;Young Adult&lt;/keyword&gt;&lt;/keywords&gt;&lt;dates&gt;&lt;year&gt;2010&lt;/year&gt;&lt;pub-dates&gt;&lt;date&gt;Oct&lt;/date&gt;&lt;/pub-dates&gt;&lt;/dates&gt;&lt;isbn&gt;1791-7530 (Electronic)&amp;#xD;0250-7005 (Linking)&lt;/isbn&gt;&lt;accession-num&gt;21036746&lt;/accession-num&gt;&lt;urls&gt;&lt;related-urls&gt;&lt;url&gt;https://www.ncbi.nlm.nih.gov/pubmed/21036746&lt;/url&gt;&lt;/related-urls&gt;&lt;/urls&gt;&lt;/record&gt;&lt;/Cite&gt;&lt;/EndNote&gt;</w:instrText>
            </w:r>
            <w:r w:rsidR="0094282F">
              <w:fldChar w:fldCharType="separate"/>
            </w:r>
            <w:r w:rsidR="0094282F" w:rsidRPr="0094282F">
              <w:rPr>
                <w:noProof/>
                <w:vertAlign w:val="superscript"/>
              </w:rPr>
              <w:t>130</w:t>
            </w:r>
            <w:r w:rsidR="0094282F">
              <w:fldChar w:fldCharType="end"/>
            </w:r>
          </w:p>
        </w:tc>
        <w:tc>
          <w:tcPr>
            <w:tcW w:w="2250" w:type="dxa"/>
          </w:tcPr>
          <w:p w14:paraId="27109C24" w14:textId="29BB82F9" w:rsidR="003F1A0E" w:rsidRPr="00B923DF" w:rsidRDefault="003F1A0E" w:rsidP="003F1A0E">
            <w:r w:rsidRPr="00B923DF">
              <w:t>Retrospective observationa</w:t>
            </w:r>
            <w:r>
              <w:t>l</w:t>
            </w:r>
          </w:p>
        </w:tc>
        <w:tc>
          <w:tcPr>
            <w:tcW w:w="1462" w:type="dxa"/>
          </w:tcPr>
          <w:p w14:paraId="4342D32A" w14:textId="08B7DBA5" w:rsidR="003F1A0E" w:rsidRDefault="003F1A0E" w:rsidP="003F1A0E">
            <w:r>
              <w:t>France</w:t>
            </w:r>
          </w:p>
        </w:tc>
        <w:tc>
          <w:tcPr>
            <w:tcW w:w="763" w:type="dxa"/>
          </w:tcPr>
          <w:p w14:paraId="75ABD409" w14:textId="59B1878F" w:rsidR="003F1A0E" w:rsidRDefault="003F1A0E" w:rsidP="003F1A0E">
            <w:r>
              <w:t>38</w:t>
            </w:r>
          </w:p>
        </w:tc>
        <w:tc>
          <w:tcPr>
            <w:tcW w:w="918" w:type="dxa"/>
          </w:tcPr>
          <w:p w14:paraId="5BF25F0B" w14:textId="6259984D" w:rsidR="003F1A0E" w:rsidRDefault="003F1A0E" w:rsidP="003F1A0E">
            <w:r>
              <w:t>62.5</w:t>
            </w:r>
          </w:p>
        </w:tc>
        <w:tc>
          <w:tcPr>
            <w:tcW w:w="764" w:type="dxa"/>
          </w:tcPr>
          <w:p w14:paraId="7C3519E9" w14:textId="41A63243" w:rsidR="003F1A0E" w:rsidRDefault="003F1A0E" w:rsidP="003F1A0E">
            <w:r>
              <w:t>50.0%</w:t>
            </w:r>
          </w:p>
        </w:tc>
        <w:tc>
          <w:tcPr>
            <w:tcW w:w="1864" w:type="dxa"/>
          </w:tcPr>
          <w:p w14:paraId="1C2FF596" w14:textId="1D41EB7E" w:rsidR="003F1A0E" w:rsidRPr="00B904B1" w:rsidRDefault="003F1A0E" w:rsidP="003F1A0E">
            <w:r>
              <w:t>KRAS, BRAF</w:t>
            </w:r>
          </w:p>
        </w:tc>
        <w:tc>
          <w:tcPr>
            <w:tcW w:w="1911" w:type="dxa"/>
          </w:tcPr>
          <w:p w14:paraId="76ED2B5E" w14:textId="012562F0" w:rsidR="003F1A0E" w:rsidRDefault="003F1A0E" w:rsidP="003F1A0E">
            <w:r>
              <w:t>MMA, MAS-PCR, S/D</w:t>
            </w:r>
          </w:p>
        </w:tc>
        <w:tc>
          <w:tcPr>
            <w:tcW w:w="1138" w:type="dxa"/>
          </w:tcPr>
          <w:p w14:paraId="03A5B7FA" w14:textId="77777777" w:rsidR="003F1A0E" w:rsidRPr="00C75074" w:rsidRDefault="003F1A0E" w:rsidP="003F1A0E">
            <w:pPr>
              <w:jc w:val="center"/>
            </w:pPr>
          </w:p>
        </w:tc>
      </w:tr>
      <w:tr w:rsidR="003F1A0E" w:rsidRPr="00C75074" w14:paraId="485617E1" w14:textId="77777777" w:rsidTr="003B68EF">
        <w:trPr>
          <w:trHeight w:val="457"/>
        </w:trPr>
        <w:tc>
          <w:tcPr>
            <w:tcW w:w="1975" w:type="dxa"/>
          </w:tcPr>
          <w:p w14:paraId="0B18CB78" w14:textId="24DA46EE" w:rsidR="003F1A0E" w:rsidRDefault="003F1A0E" w:rsidP="003F1A0E">
            <w:r w:rsidRPr="00386B7A">
              <w:t>Martin, 2013</w:t>
            </w:r>
            <w:r w:rsidR="0094282F">
              <w:fldChar w:fldCharType="begin">
                <w:fldData xml:space="preserve">PEVuZE5vdGU+PENpdGU+PEF1dGhvcj5NYXJ0aW48L0F1dGhvcj48WWVhcj4yMDEzPC9ZZWFyPjxS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NldHV4aW1hYjwva2V5d29yZD48a2V5d29yZD5Db2xv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</w:fldData>
              </w:fldChar>
            </w:r>
            <w:r w:rsidR="0094282F">
              <w:instrText xml:space="preserve"> ADDIN EN.CITE </w:instrText>
            </w:r>
            <w:r w:rsidR="0094282F">
              <w:fldChar w:fldCharType="begin">
                <w:fldData xml:space="preserve">PEVuZE5vdGU+PENpdGU+PEF1dGhvcj5NYXJ0aW48L0F1dGhvcj48WWVhcj4yMDEzPC9ZZWFyPjxS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NldHV4aW1hYjwva2V5d29yZD48a2V5d29yZD5Db2xv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1</w:t>
            </w:r>
            <w:r w:rsidR="0094282F">
              <w:fldChar w:fldCharType="end"/>
            </w:r>
          </w:p>
        </w:tc>
        <w:tc>
          <w:tcPr>
            <w:tcW w:w="2250" w:type="dxa"/>
          </w:tcPr>
          <w:p w14:paraId="514272F0" w14:textId="1B898D8C" w:rsidR="003F1A0E" w:rsidRPr="00B923DF" w:rsidRDefault="003F1A0E" w:rsidP="003F1A0E">
            <w:r w:rsidRPr="00B923DF">
              <w:t>Retrospective observationa</w:t>
            </w:r>
            <w:r>
              <w:t>l</w:t>
            </w:r>
          </w:p>
        </w:tc>
        <w:tc>
          <w:tcPr>
            <w:tcW w:w="1462" w:type="dxa"/>
          </w:tcPr>
          <w:p w14:paraId="7D4051CD" w14:textId="6FA975FD" w:rsidR="003F1A0E" w:rsidRDefault="003F1A0E" w:rsidP="003F1A0E">
            <w:r w:rsidRPr="00386B7A">
              <w:t>Greece, Switzerland, Italy, Belgium</w:t>
            </w:r>
          </w:p>
        </w:tc>
        <w:tc>
          <w:tcPr>
            <w:tcW w:w="763" w:type="dxa"/>
          </w:tcPr>
          <w:p w14:paraId="278F25E7" w14:textId="160796D7" w:rsidR="003F1A0E" w:rsidRDefault="003F1A0E" w:rsidP="003F1A0E">
            <w:r>
              <w:t>170</w:t>
            </w:r>
          </w:p>
        </w:tc>
        <w:tc>
          <w:tcPr>
            <w:tcW w:w="918" w:type="dxa"/>
          </w:tcPr>
          <w:p w14:paraId="39ADCF48" w14:textId="3CB3AD6E" w:rsidR="003F1A0E" w:rsidRDefault="003F1A0E" w:rsidP="003F1A0E">
            <w:r>
              <w:t>62</w:t>
            </w:r>
          </w:p>
        </w:tc>
        <w:tc>
          <w:tcPr>
            <w:tcW w:w="764" w:type="dxa"/>
          </w:tcPr>
          <w:p w14:paraId="5BF5D81E" w14:textId="472B91E6" w:rsidR="003F1A0E" w:rsidRDefault="003F1A0E" w:rsidP="003F1A0E">
            <w:r>
              <w:t>60.0%</w:t>
            </w:r>
          </w:p>
        </w:tc>
        <w:tc>
          <w:tcPr>
            <w:tcW w:w="1864" w:type="dxa"/>
          </w:tcPr>
          <w:p w14:paraId="0170E45F" w14:textId="2459C409" w:rsidR="003F1A0E" w:rsidRDefault="003F1A0E" w:rsidP="003F1A0E">
            <w:r>
              <w:t>KRAS</w:t>
            </w:r>
            <w:r w:rsidRPr="00386B7A">
              <w:rPr>
                <w:vertAlign w:val="superscript"/>
              </w:rPr>
              <w:t>2</w:t>
            </w:r>
          </w:p>
        </w:tc>
        <w:tc>
          <w:tcPr>
            <w:tcW w:w="1911" w:type="dxa"/>
          </w:tcPr>
          <w:p w14:paraId="62F5D272" w14:textId="6F9AE540" w:rsidR="003F1A0E" w:rsidRDefault="003F1A0E" w:rsidP="003F1A0E">
            <w:r>
              <w:t>NR</w:t>
            </w:r>
          </w:p>
        </w:tc>
        <w:tc>
          <w:tcPr>
            <w:tcW w:w="1138" w:type="dxa"/>
          </w:tcPr>
          <w:p w14:paraId="0B9759A0" w14:textId="77777777" w:rsidR="003F1A0E" w:rsidRPr="00C75074" w:rsidRDefault="003F1A0E" w:rsidP="003F1A0E">
            <w:pPr>
              <w:jc w:val="center"/>
            </w:pPr>
          </w:p>
        </w:tc>
      </w:tr>
      <w:tr w:rsidR="003F1A0E" w:rsidRPr="00C75074" w14:paraId="2D2513A0" w14:textId="77777777" w:rsidTr="003B68EF">
        <w:trPr>
          <w:trHeight w:val="457"/>
        </w:trPr>
        <w:tc>
          <w:tcPr>
            <w:tcW w:w="1975" w:type="dxa"/>
          </w:tcPr>
          <w:p w14:paraId="458DF975" w14:textId="60182B73" w:rsidR="003F1A0E" w:rsidRDefault="003F1A0E" w:rsidP="003F1A0E">
            <w:r>
              <w:t>Mekenkamp, 2012</w:t>
            </w:r>
            <w:r w:rsidR="0094282F">
              <w:fldChar w:fldCharType="begin">
                <w:fldData xml:space="preserve">PEVuZE5vdGU+PENpdGU+PEF1dGhvcj5NZWtlbmthbXA8L0F1dGhvcj48WWVhcj4yMDEyPC9ZZWFy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</w:fldData>
              </w:fldChar>
            </w:r>
            <w:r w:rsidR="0094282F">
              <w:instrText xml:space="preserve"> ADDIN EN.CITE </w:instrText>
            </w:r>
            <w:r w:rsidR="0094282F">
              <w:fldChar w:fldCharType="begin">
                <w:fldData xml:space="preserve">PEVuZE5vdGU+PENpdGU+PEF1dGhvcj5NZWtlbmthbXA8L0F1dGhvcj48WWVhcj4yMDEyPC9ZZWFy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2</w:t>
            </w:r>
            <w:r w:rsidR="0094282F">
              <w:fldChar w:fldCharType="end"/>
            </w:r>
          </w:p>
        </w:tc>
        <w:tc>
          <w:tcPr>
            <w:tcW w:w="2250" w:type="dxa"/>
          </w:tcPr>
          <w:p w14:paraId="72A7E008" w14:textId="711B80FD" w:rsidR="003F1A0E" w:rsidRPr="00B923DF" w:rsidRDefault="003F1A0E" w:rsidP="003F1A0E">
            <w:r>
              <w:t>Retrospective analysis of RCT (CAIRO2)</w:t>
            </w:r>
          </w:p>
        </w:tc>
        <w:tc>
          <w:tcPr>
            <w:tcW w:w="1462" w:type="dxa"/>
          </w:tcPr>
          <w:p w14:paraId="2D4A8DA4" w14:textId="5443A219" w:rsidR="003F1A0E" w:rsidRDefault="003F1A0E" w:rsidP="003F1A0E">
            <w:r>
              <w:t>Netherlands</w:t>
            </w:r>
          </w:p>
        </w:tc>
        <w:tc>
          <w:tcPr>
            <w:tcW w:w="763" w:type="dxa"/>
          </w:tcPr>
          <w:p w14:paraId="20289470" w14:textId="5DDA0D71" w:rsidR="003F1A0E" w:rsidRDefault="003F1A0E" w:rsidP="003F1A0E">
            <w:r>
              <w:t>34</w:t>
            </w:r>
          </w:p>
        </w:tc>
        <w:tc>
          <w:tcPr>
            <w:tcW w:w="918" w:type="dxa"/>
          </w:tcPr>
          <w:p w14:paraId="4FD34795" w14:textId="3E0A841D" w:rsidR="003F1A0E" w:rsidRDefault="003F1A0E" w:rsidP="003F1A0E">
            <w:r>
              <w:t>58.6</w:t>
            </w:r>
          </w:p>
        </w:tc>
        <w:tc>
          <w:tcPr>
            <w:tcW w:w="764" w:type="dxa"/>
          </w:tcPr>
          <w:p w14:paraId="776DF020" w14:textId="725EB8E3" w:rsidR="003F1A0E" w:rsidRDefault="003F1A0E" w:rsidP="003F1A0E">
            <w:r>
              <w:t>59.0%</w:t>
            </w:r>
          </w:p>
        </w:tc>
        <w:tc>
          <w:tcPr>
            <w:tcW w:w="1864" w:type="dxa"/>
          </w:tcPr>
          <w:p w14:paraId="4FA1E307" w14:textId="54F0C310" w:rsidR="003F1A0E" w:rsidRDefault="003F1A0E" w:rsidP="003F1A0E">
            <w:r w:rsidRPr="00B904B1">
              <w:t>KRAS</w:t>
            </w:r>
          </w:p>
        </w:tc>
        <w:tc>
          <w:tcPr>
            <w:tcW w:w="1911" w:type="dxa"/>
          </w:tcPr>
          <w:p w14:paraId="108F507F" w14:textId="411F37AD" w:rsidR="003F1A0E" w:rsidRDefault="003F1A0E" w:rsidP="003F1A0E">
            <w:r>
              <w:t>S/D</w:t>
            </w:r>
          </w:p>
        </w:tc>
        <w:tc>
          <w:tcPr>
            <w:tcW w:w="1138" w:type="dxa"/>
          </w:tcPr>
          <w:p w14:paraId="650FE084" w14:textId="77777777" w:rsidR="003F1A0E" w:rsidRPr="00C75074" w:rsidRDefault="003F1A0E" w:rsidP="003F1A0E">
            <w:pPr>
              <w:jc w:val="center"/>
            </w:pPr>
          </w:p>
        </w:tc>
      </w:tr>
      <w:tr w:rsidR="003F1A0E" w:rsidRPr="00C75074" w14:paraId="33D8EA01" w14:textId="77777777" w:rsidTr="003B68EF">
        <w:trPr>
          <w:trHeight w:val="457"/>
        </w:trPr>
        <w:tc>
          <w:tcPr>
            <w:tcW w:w="1975" w:type="dxa"/>
          </w:tcPr>
          <w:p w14:paraId="51E9E413" w14:textId="54EEC120" w:rsidR="003F1A0E" w:rsidRDefault="003F1A0E" w:rsidP="003F1A0E">
            <w:r>
              <w:t>Michl, 2015</w:t>
            </w:r>
            <w:r w:rsidR="0094282F">
              <w:fldChar w:fldCharType="begin">
                <w:fldData xml:space="preserve">PEVuZE5vdGU+PENpdGU+PEF1dGhvcj5NaWNobDwvQXV0aG9yPjxZZWFyPjIwMTU8L1llYXI+PFJl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</w:fldData>
              </w:fldChar>
            </w:r>
            <w:r w:rsidR="0094282F">
              <w:instrText xml:space="preserve"> ADDIN EN.CITE </w:instrText>
            </w:r>
            <w:r w:rsidR="0094282F">
              <w:fldChar w:fldCharType="begin">
                <w:fldData xml:space="preserve">PEVuZE5vdGU+PENpdGU+PEF1dGhvcj5NaWNobDwvQXV0aG9yPjxZZWFyPjIwMTU8L1llYXI+PFJl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3</w:t>
            </w:r>
            <w:r w:rsidR="0094282F">
              <w:fldChar w:fldCharType="end"/>
            </w:r>
          </w:p>
        </w:tc>
        <w:tc>
          <w:tcPr>
            <w:tcW w:w="2250" w:type="dxa"/>
          </w:tcPr>
          <w:p w14:paraId="14DF83BF" w14:textId="529C3721" w:rsidR="003F1A0E" w:rsidRPr="00C75074" w:rsidRDefault="003F1A0E" w:rsidP="003F1A0E">
            <w:r w:rsidRPr="00B923DF">
              <w:t>Retrospective observationa</w:t>
            </w:r>
            <w:r>
              <w:t>l</w:t>
            </w:r>
          </w:p>
        </w:tc>
        <w:tc>
          <w:tcPr>
            <w:tcW w:w="1462" w:type="dxa"/>
          </w:tcPr>
          <w:p w14:paraId="5DCDFDDE" w14:textId="4E091027" w:rsidR="003F1A0E" w:rsidRPr="00C75074" w:rsidRDefault="003F1A0E" w:rsidP="003F1A0E">
            <w:r>
              <w:t>Germany</w:t>
            </w:r>
          </w:p>
        </w:tc>
        <w:tc>
          <w:tcPr>
            <w:tcW w:w="763" w:type="dxa"/>
          </w:tcPr>
          <w:p w14:paraId="4291126D" w14:textId="5BE54E2D" w:rsidR="003F1A0E" w:rsidRPr="00C75074" w:rsidRDefault="003F1A0E" w:rsidP="003F1A0E">
            <w:r>
              <w:t>65</w:t>
            </w:r>
          </w:p>
        </w:tc>
        <w:tc>
          <w:tcPr>
            <w:tcW w:w="918" w:type="dxa"/>
          </w:tcPr>
          <w:p w14:paraId="527CC533" w14:textId="2F024EE9" w:rsidR="003F1A0E" w:rsidRPr="00C75074" w:rsidRDefault="003F1A0E" w:rsidP="003F1A0E">
            <w:r>
              <w:t>NR</w:t>
            </w:r>
          </w:p>
        </w:tc>
        <w:tc>
          <w:tcPr>
            <w:tcW w:w="764" w:type="dxa"/>
          </w:tcPr>
          <w:p w14:paraId="17A61B0F" w14:textId="44AC8C69" w:rsidR="003F1A0E" w:rsidRPr="00C75074" w:rsidRDefault="003F1A0E" w:rsidP="003F1A0E">
            <w:r>
              <w:t>58.5%</w:t>
            </w:r>
          </w:p>
        </w:tc>
        <w:tc>
          <w:tcPr>
            <w:tcW w:w="1864" w:type="dxa"/>
          </w:tcPr>
          <w:p w14:paraId="5A68C6A5" w14:textId="0F863683" w:rsidR="003F1A0E" w:rsidRPr="00C75074" w:rsidRDefault="003F1A0E" w:rsidP="003F1A0E">
            <w:r>
              <w:t>KRAS, BRAF</w:t>
            </w:r>
          </w:p>
        </w:tc>
        <w:tc>
          <w:tcPr>
            <w:tcW w:w="1911" w:type="dxa"/>
          </w:tcPr>
          <w:p w14:paraId="00998AA0" w14:textId="11B41AA1" w:rsidR="003F1A0E" w:rsidRPr="00C75074" w:rsidRDefault="003F1A0E" w:rsidP="003F1A0E">
            <w:r>
              <w:t>Pyro</w:t>
            </w:r>
          </w:p>
        </w:tc>
        <w:tc>
          <w:tcPr>
            <w:tcW w:w="1138" w:type="dxa"/>
          </w:tcPr>
          <w:p w14:paraId="1D67D812" w14:textId="77777777" w:rsidR="003F1A0E" w:rsidRPr="00C75074" w:rsidRDefault="003F1A0E" w:rsidP="003F1A0E">
            <w:pPr>
              <w:jc w:val="center"/>
            </w:pPr>
          </w:p>
        </w:tc>
      </w:tr>
      <w:tr w:rsidR="003F1A0E" w:rsidRPr="00C75074" w14:paraId="4F801812" w14:textId="77777777" w:rsidTr="003B68EF">
        <w:trPr>
          <w:trHeight w:val="457"/>
        </w:trPr>
        <w:tc>
          <w:tcPr>
            <w:tcW w:w="1975" w:type="dxa"/>
          </w:tcPr>
          <w:p w14:paraId="48928C4A" w14:textId="258F64BC" w:rsidR="003F1A0E" w:rsidRDefault="003F1A0E" w:rsidP="003F1A0E">
            <w:r>
              <w:t>Miglio, 2013</w:t>
            </w:r>
            <w:r w:rsidR="0094282F">
              <w:fldChar w:fldCharType="begin">
                <w:fldData xml:space="preserve">PEVuZE5vdGU+PENpdGU+PEF1dGhvcj5NaWdsaW88L0F1dGhvcj48WWVhcj4yMDEzPC9ZZWFyPjxS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</w:fldData>
              </w:fldChar>
            </w:r>
            <w:r w:rsidR="0094282F">
              <w:instrText xml:space="preserve"> ADDIN EN.CITE </w:instrText>
            </w:r>
            <w:r w:rsidR="0094282F">
              <w:fldChar w:fldCharType="begin">
                <w:fldData xml:space="preserve">PEVuZE5vdGU+PENpdGU+PEF1dGhvcj5NaWdsaW88L0F1dGhvcj48WWVhcj4yMDEzPC9ZZWFyPjxS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4</w:t>
            </w:r>
            <w:r w:rsidR="0094282F">
              <w:fldChar w:fldCharType="end"/>
            </w:r>
          </w:p>
        </w:tc>
        <w:tc>
          <w:tcPr>
            <w:tcW w:w="2250" w:type="dxa"/>
          </w:tcPr>
          <w:p w14:paraId="391CDC3C" w14:textId="4DFBC5B4" w:rsidR="003F1A0E" w:rsidRPr="00C75074" w:rsidRDefault="003F1A0E" w:rsidP="003F1A0E">
            <w:r w:rsidRPr="00B923DF">
              <w:t>Retrospective observationa</w:t>
            </w:r>
            <w:r>
              <w:t>l</w:t>
            </w:r>
          </w:p>
        </w:tc>
        <w:tc>
          <w:tcPr>
            <w:tcW w:w="1462" w:type="dxa"/>
          </w:tcPr>
          <w:p w14:paraId="2339AC1C" w14:textId="020E494D" w:rsidR="003F1A0E" w:rsidRPr="00C75074" w:rsidRDefault="003F1A0E" w:rsidP="003F1A0E">
            <w:r>
              <w:t>Italy</w:t>
            </w:r>
          </w:p>
        </w:tc>
        <w:tc>
          <w:tcPr>
            <w:tcW w:w="763" w:type="dxa"/>
          </w:tcPr>
          <w:p w14:paraId="768C7E7E" w14:textId="7C8802EF" w:rsidR="003F1A0E" w:rsidRPr="00C75074" w:rsidRDefault="003F1A0E" w:rsidP="003F1A0E">
            <w:r>
              <w:t>45</w:t>
            </w:r>
          </w:p>
        </w:tc>
        <w:tc>
          <w:tcPr>
            <w:tcW w:w="918" w:type="dxa"/>
          </w:tcPr>
          <w:p w14:paraId="06DD9D31" w14:textId="311853D2" w:rsidR="003F1A0E" w:rsidRPr="00C75074" w:rsidRDefault="003F1A0E" w:rsidP="003F1A0E">
            <w:r>
              <w:t>66.4</w:t>
            </w:r>
          </w:p>
        </w:tc>
        <w:tc>
          <w:tcPr>
            <w:tcW w:w="764" w:type="dxa"/>
          </w:tcPr>
          <w:p w14:paraId="7EE40630" w14:textId="42583BD2" w:rsidR="003F1A0E" w:rsidRPr="00C75074" w:rsidRDefault="003F1A0E" w:rsidP="003F1A0E">
            <w:r>
              <w:t>62.2%</w:t>
            </w:r>
          </w:p>
        </w:tc>
        <w:tc>
          <w:tcPr>
            <w:tcW w:w="1864" w:type="dxa"/>
          </w:tcPr>
          <w:p w14:paraId="0CCE51C8" w14:textId="2C0DB53D" w:rsidR="003F1A0E" w:rsidRPr="00C75074" w:rsidRDefault="003F1A0E" w:rsidP="003F1A0E">
            <w:r>
              <w:t>KRAS</w:t>
            </w:r>
          </w:p>
        </w:tc>
        <w:tc>
          <w:tcPr>
            <w:tcW w:w="1911" w:type="dxa"/>
          </w:tcPr>
          <w:p w14:paraId="62242053" w14:textId="456E5E3E" w:rsidR="003F1A0E" w:rsidRPr="00C75074" w:rsidRDefault="003F1A0E" w:rsidP="003F1A0E">
            <w:r>
              <w:t>MAS-PCR</w:t>
            </w:r>
          </w:p>
        </w:tc>
        <w:tc>
          <w:tcPr>
            <w:tcW w:w="1138" w:type="dxa"/>
          </w:tcPr>
          <w:p w14:paraId="1EF8F29C" w14:textId="77777777" w:rsidR="003F1A0E" w:rsidRPr="00C75074" w:rsidRDefault="003F1A0E" w:rsidP="003F1A0E">
            <w:pPr>
              <w:jc w:val="center"/>
            </w:pPr>
          </w:p>
        </w:tc>
      </w:tr>
      <w:tr w:rsidR="003F1A0E" w:rsidRPr="00C75074" w14:paraId="1F83B157" w14:textId="77777777" w:rsidTr="003B68EF">
        <w:trPr>
          <w:trHeight w:val="457"/>
        </w:trPr>
        <w:tc>
          <w:tcPr>
            <w:tcW w:w="1975" w:type="dxa"/>
          </w:tcPr>
          <w:p w14:paraId="7B18E02D" w14:textId="0FBF6275" w:rsidR="003F1A0E" w:rsidRDefault="003F1A0E" w:rsidP="003F1A0E">
            <w:r>
              <w:t>Miranda, 2013</w:t>
            </w:r>
            <w:r w:rsidR="0094282F">
              <w:fldChar w:fldCharType="begin">
                <w:fldData xml:space="preserve">PEVuZE5vdGU+PENpdGU+PEF1dGhvcj5NaXJhbmRhPC9BdXRob3I+PFllYXI+MjAxMzwvWWVhcj48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</w:fldData>
              </w:fldChar>
            </w:r>
            <w:r w:rsidR="0094282F">
              <w:instrText xml:space="preserve"> ADDIN EN.CITE </w:instrText>
            </w:r>
            <w:r w:rsidR="0094282F">
              <w:fldChar w:fldCharType="begin">
                <w:fldData xml:space="preserve">PEVuZE5vdGU+PENpdGU+PEF1dGhvcj5NaXJhbmRhPC9BdXRob3I+PFllYXI+MjAxMzwvWWVhcj48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5</w:t>
            </w:r>
            <w:r w:rsidR="0094282F">
              <w:fldChar w:fldCharType="end"/>
            </w:r>
          </w:p>
        </w:tc>
        <w:tc>
          <w:tcPr>
            <w:tcW w:w="2250" w:type="dxa"/>
          </w:tcPr>
          <w:p w14:paraId="045D090D" w14:textId="4EDC66A0" w:rsidR="003F1A0E" w:rsidRPr="00C75074" w:rsidRDefault="003F1A0E" w:rsidP="003F1A0E">
            <w:r w:rsidRPr="00B923DF">
              <w:t>Retrospective observationa</w:t>
            </w:r>
            <w:r>
              <w:t>l</w:t>
            </w:r>
          </w:p>
        </w:tc>
        <w:tc>
          <w:tcPr>
            <w:tcW w:w="1462" w:type="dxa"/>
          </w:tcPr>
          <w:p w14:paraId="0030DE04" w14:textId="6D9BE9D2" w:rsidR="003F1A0E" w:rsidRPr="00C75074" w:rsidRDefault="003F1A0E" w:rsidP="003F1A0E">
            <w:r>
              <w:t>Italy</w:t>
            </w:r>
          </w:p>
        </w:tc>
        <w:tc>
          <w:tcPr>
            <w:tcW w:w="763" w:type="dxa"/>
          </w:tcPr>
          <w:p w14:paraId="6DC1EBF5" w14:textId="69F39333" w:rsidR="003F1A0E" w:rsidRPr="00C75074" w:rsidRDefault="003F1A0E" w:rsidP="003F1A0E">
            <w:r>
              <w:t>34</w:t>
            </w:r>
          </w:p>
        </w:tc>
        <w:tc>
          <w:tcPr>
            <w:tcW w:w="918" w:type="dxa"/>
          </w:tcPr>
          <w:p w14:paraId="43861229" w14:textId="7AAC9032" w:rsidR="003F1A0E" w:rsidRPr="00C75074" w:rsidRDefault="003F1A0E" w:rsidP="003F1A0E">
            <w:r>
              <w:t>NR</w:t>
            </w:r>
          </w:p>
        </w:tc>
        <w:tc>
          <w:tcPr>
            <w:tcW w:w="764" w:type="dxa"/>
          </w:tcPr>
          <w:p w14:paraId="09739660" w14:textId="4BBA3CDA" w:rsidR="003F1A0E" w:rsidRPr="00C75074" w:rsidRDefault="003F1A0E" w:rsidP="003F1A0E">
            <w:r>
              <w:t>NR</w:t>
            </w:r>
          </w:p>
        </w:tc>
        <w:tc>
          <w:tcPr>
            <w:tcW w:w="1864" w:type="dxa"/>
          </w:tcPr>
          <w:p w14:paraId="325C8E6F" w14:textId="3EC3C08A" w:rsidR="003F1A0E" w:rsidRPr="00C75074" w:rsidRDefault="003F1A0E" w:rsidP="003F1A0E">
            <w:r>
              <w:t>KRAS, BRAF</w:t>
            </w:r>
          </w:p>
        </w:tc>
        <w:tc>
          <w:tcPr>
            <w:tcW w:w="1911" w:type="dxa"/>
          </w:tcPr>
          <w:p w14:paraId="23D0FC96" w14:textId="36223C80" w:rsidR="003F1A0E" w:rsidRPr="00C75074" w:rsidRDefault="003F1A0E" w:rsidP="003F1A0E">
            <w:r>
              <w:t>GEM</w:t>
            </w:r>
          </w:p>
        </w:tc>
        <w:tc>
          <w:tcPr>
            <w:tcW w:w="1138" w:type="dxa"/>
          </w:tcPr>
          <w:p w14:paraId="2376CC2D" w14:textId="77777777" w:rsidR="003F1A0E" w:rsidRPr="00C75074" w:rsidRDefault="003F1A0E" w:rsidP="003F1A0E">
            <w:pPr>
              <w:jc w:val="center"/>
            </w:pPr>
          </w:p>
        </w:tc>
      </w:tr>
      <w:tr w:rsidR="003F1A0E" w:rsidRPr="00C75074" w14:paraId="469059F5" w14:textId="77777777" w:rsidTr="003B68EF">
        <w:trPr>
          <w:trHeight w:val="457"/>
        </w:trPr>
        <w:tc>
          <w:tcPr>
            <w:tcW w:w="1975" w:type="dxa"/>
          </w:tcPr>
          <w:p w14:paraId="022454F2" w14:textId="135710E7" w:rsidR="003F1A0E" w:rsidRDefault="003F1A0E" w:rsidP="003F1A0E">
            <w:r>
              <w:t>Mitchell, 2011</w:t>
            </w:r>
            <w:r w:rsidR="0094282F">
              <w:fldChar w:fldCharType="begin">
                <w:fldData xml:space="preserve">PEVuZE5vdGU+PENpdGU+PEF1dGhvcj5NaXRjaGVsbDwvQXV0aG9yPjxZZWFyPjIwMTE8L1llYXI+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</w:fldData>
              </w:fldChar>
            </w:r>
            <w:r w:rsidR="0094282F">
              <w:instrText xml:space="preserve"> ADDIN EN.CITE </w:instrText>
            </w:r>
            <w:r w:rsidR="0094282F">
              <w:fldChar w:fldCharType="begin">
                <w:fldData xml:space="preserve">PEVuZE5vdGU+PENpdGU+PEF1dGhvcj5NaXRjaGVsbDwvQXV0aG9yPjxZZWFyPjIwMTE8L1llYXI+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6</w:t>
            </w:r>
            <w:r w:rsidR="0094282F">
              <w:fldChar w:fldCharType="end"/>
            </w:r>
          </w:p>
        </w:tc>
        <w:tc>
          <w:tcPr>
            <w:tcW w:w="2250" w:type="dxa"/>
          </w:tcPr>
          <w:p w14:paraId="46DB8834" w14:textId="21BF298A" w:rsidR="003F1A0E" w:rsidRPr="00C75074" w:rsidRDefault="003F1A0E" w:rsidP="003F1A0E">
            <w:r>
              <w:t>RCT</w:t>
            </w:r>
          </w:p>
        </w:tc>
        <w:tc>
          <w:tcPr>
            <w:tcW w:w="1462" w:type="dxa"/>
          </w:tcPr>
          <w:p w14:paraId="6F0506E3" w14:textId="4C21E6C7" w:rsidR="003F1A0E" w:rsidRPr="00C75074" w:rsidRDefault="003F1A0E" w:rsidP="003F1A0E">
            <w:r>
              <w:t>USA</w:t>
            </w:r>
          </w:p>
        </w:tc>
        <w:tc>
          <w:tcPr>
            <w:tcW w:w="763" w:type="dxa"/>
          </w:tcPr>
          <w:p w14:paraId="2EE614B2" w14:textId="31924472" w:rsidR="003F1A0E" w:rsidRPr="00C75074" w:rsidRDefault="003F1A0E" w:rsidP="003F1A0E">
            <w:r>
              <w:t>87</w:t>
            </w:r>
          </w:p>
        </w:tc>
        <w:tc>
          <w:tcPr>
            <w:tcW w:w="918" w:type="dxa"/>
          </w:tcPr>
          <w:p w14:paraId="4BB4CF99" w14:textId="68852D79" w:rsidR="003F1A0E" w:rsidRPr="00C75074" w:rsidRDefault="003F1A0E" w:rsidP="003F1A0E">
            <w:r>
              <w:t>62.5</w:t>
            </w:r>
          </w:p>
        </w:tc>
        <w:tc>
          <w:tcPr>
            <w:tcW w:w="764" w:type="dxa"/>
          </w:tcPr>
          <w:p w14:paraId="728CFFBD" w14:textId="7A7C4BF0" w:rsidR="003F1A0E" w:rsidRPr="00C75074" w:rsidRDefault="003F1A0E" w:rsidP="003F1A0E">
            <w:r>
              <w:t>62.1%</w:t>
            </w:r>
          </w:p>
        </w:tc>
        <w:tc>
          <w:tcPr>
            <w:tcW w:w="1864" w:type="dxa"/>
          </w:tcPr>
          <w:p w14:paraId="263BE9BA" w14:textId="20D0E07B" w:rsidR="003F1A0E" w:rsidRPr="00C75074" w:rsidRDefault="003F1A0E" w:rsidP="003F1A0E">
            <w:r>
              <w:t>KRAS</w:t>
            </w:r>
          </w:p>
        </w:tc>
        <w:tc>
          <w:tcPr>
            <w:tcW w:w="1911" w:type="dxa"/>
          </w:tcPr>
          <w:p w14:paraId="638245FB" w14:textId="5A77DB62" w:rsidR="003F1A0E" w:rsidRPr="00C75074" w:rsidRDefault="003F1A0E" w:rsidP="003F1A0E">
            <w:r>
              <w:t>MAS-PCR</w:t>
            </w:r>
          </w:p>
        </w:tc>
        <w:tc>
          <w:tcPr>
            <w:tcW w:w="1138" w:type="dxa"/>
          </w:tcPr>
          <w:p w14:paraId="17C39DFB" w14:textId="441E70C3" w:rsidR="003F1A0E" w:rsidRPr="00C75074" w:rsidRDefault="003F1A0E" w:rsidP="003F1A0E">
            <w:pPr>
              <w:jc w:val="center"/>
            </w:pPr>
            <w:r>
              <w:t>Y</w:t>
            </w:r>
          </w:p>
        </w:tc>
      </w:tr>
      <w:tr w:rsidR="003F1A0E" w:rsidRPr="00C75074" w14:paraId="1BBEA388" w14:textId="77777777" w:rsidTr="003B68EF">
        <w:trPr>
          <w:trHeight w:val="457"/>
        </w:trPr>
        <w:tc>
          <w:tcPr>
            <w:tcW w:w="1975" w:type="dxa"/>
          </w:tcPr>
          <w:p w14:paraId="7DE0B9D6" w14:textId="60E351E2" w:rsidR="003F1A0E" w:rsidRDefault="003F1A0E" w:rsidP="003F1A0E">
            <w:r>
              <w:t>Modest, 2011</w:t>
            </w:r>
            <w:r w:rsidR="0094282F">
              <w:fldChar w:fldCharType="begin">
                <w:fldData xml:space="preserve">PEVuZE5vdGU+PENpdGU+PEF1dGhvcj5Nb2Rlc3Q8L0F1dGhvcj48WWVhcj4yMDExPC9ZZWFyPjxS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</w:fldData>
              </w:fldChar>
            </w:r>
            <w:r w:rsidR="0094282F">
              <w:instrText xml:space="preserve"> ADDIN EN.CITE </w:instrText>
            </w:r>
            <w:r w:rsidR="0094282F">
              <w:fldChar w:fldCharType="begin">
                <w:fldData xml:space="preserve">PEVuZE5vdGU+PENpdGU+PEF1dGhvcj5Nb2Rlc3Q8L0F1dGhvcj48WWVhcj4yMDExPC9ZZWFyPjxS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7</w:t>
            </w:r>
            <w:r w:rsidR="0094282F">
              <w:fldChar w:fldCharType="end"/>
            </w:r>
          </w:p>
        </w:tc>
        <w:tc>
          <w:tcPr>
            <w:tcW w:w="2250" w:type="dxa"/>
          </w:tcPr>
          <w:p w14:paraId="31463E7B" w14:textId="6544A7F3" w:rsidR="003F1A0E" w:rsidRPr="00C75074" w:rsidRDefault="003F1A0E" w:rsidP="003F1A0E">
            <w:r w:rsidRPr="00B923DF">
              <w:t>Retrospective observationa</w:t>
            </w:r>
            <w:r>
              <w:t>l (FIRE-3; AIO KRK-0104)</w:t>
            </w:r>
          </w:p>
        </w:tc>
        <w:tc>
          <w:tcPr>
            <w:tcW w:w="1462" w:type="dxa"/>
          </w:tcPr>
          <w:p w14:paraId="6ED7B259" w14:textId="50BDA3A1" w:rsidR="003F1A0E" w:rsidRPr="00C75074" w:rsidRDefault="003F1A0E" w:rsidP="003F1A0E">
            <w:r>
              <w:t>German</w:t>
            </w:r>
            <w:bookmarkStart w:id="0" w:name="_GoBack"/>
            <w:bookmarkEnd w:id="0"/>
            <w:r>
              <w:t>y</w:t>
            </w:r>
          </w:p>
        </w:tc>
        <w:tc>
          <w:tcPr>
            <w:tcW w:w="763" w:type="dxa"/>
          </w:tcPr>
          <w:p w14:paraId="63E1ECFA" w14:textId="228F1AE3" w:rsidR="003F1A0E" w:rsidRPr="00C75074" w:rsidRDefault="003F1A0E" w:rsidP="003F1A0E">
            <w:r>
              <w:t>273</w:t>
            </w:r>
          </w:p>
        </w:tc>
        <w:tc>
          <w:tcPr>
            <w:tcW w:w="918" w:type="dxa"/>
          </w:tcPr>
          <w:p w14:paraId="6D4D1B58" w14:textId="063B337B" w:rsidR="003F1A0E" w:rsidRPr="00C75074" w:rsidRDefault="003F1A0E" w:rsidP="003F1A0E">
            <w:r>
              <w:t>64</w:t>
            </w:r>
          </w:p>
        </w:tc>
        <w:tc>
          <w:tcPr>
            <w:tcW w:w="764" w:type="dxa"/>
          </w:tcPr>
          <w:p w14:paraId="421EE7B8" w14:textId="545A55BF" w:rsidR="003F1A0E" w:rsidRPr="00C75074" w:rsidRDefault="003F1A0E" w:rsidP="003F1A0E">
            <w:r>
              <w:t>68.3%</w:t>
            </w:r>
          </w:p>
        </w:tc>
        <w:tc>
          <w:tcPr>
            <w:tcW w:w="1864" w:type="dxa"/>
          </w:tcPr>
          <w:p w14:paraId="36AC5549" w14:textId="50D0E92F" w:rsidR="003F1A0E" w:rsidRPr="00C75074" w:rsidRDefault="003F1A0E" w:rsidP="003F1A0E">
            <w:r>
              <w:t>KRAS</w:t>
            </w:r>
          </w:p>
        </w:tc>
        <w:tc>
          <w:tcPr>
            <w:tcW w:w="1911" w:type="dxa"/>
          </w:tcPr>
          <w:p w14:paraId="0C50AA63" w14:textId="4328131F" w:rsidR="003F1A0E" w:rsidRPr="00C75074" w:rsidRDefault="003F1A0E" w:rsidP="003F1A0E">
            <w:r>
              <w:t>Pyro</w:t>
            </w:r>
          </w:p>
        </w:tc>
        <w:tc>
          <w:tcPr>
            <w:tcW w:w="1138" w:type="dxa"/>
          </w:tcPr>
          <w:p w14:paraId="0DA55BC7" w14:textId="77777777" w:rsidR="003F1A0E" w:rsidRPr="00C75074" w:rsidRDefault="003F1A0E" w:rsidP="003F1A0E">
            <w:pPr>
              <w:jc w:val="center"/>
            </w:pPr>
          </w:p>
        </w:tc>
      </w:tr>
      <w:tr w:rsidR="003F1A0E" w:rsidRPr="00C75074" w14:paraId="6BB7FA11" w14:textId="77777777" w:rsidTr="003B68EF">
        <w:trPr>
          <w:trHeight w:val="457"/>
        </w:trPr>
        <w:tc>
          <w:tcPr>
            <w:tcW w:w="1975" w:type="dxa"/>
          </w:tcPr>
          <w:p w14:paraId="6135F835" w14:textId="6BE2B39E" w:rsidR="003F1A0E" w:rsidRDefault="003F1A0E" w:rsidP="003F1A0E">
            <w:r>
              <w:lastRenderedPageBreak/>
              <w:t>Modest, 2012</w:t>
            </w:r>
            <w:r w:rsidR="0094282F">
              <w:fldChar w:fldCharType="begin">
                <w:fldData xml:space="preserve">PEVuZE5vdGU+PENpdGU+PEF1dGhvcj5Nb2Rlc3Q8L0F1dGhvcj48WWVhcj4yMDEyPC9ZZWFyPjxS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</w:fldData>
              </w:fldChar>
            </w:r>
            <w:r w:rsidR="0094282F">
              <w:instrText xml:space="preserve"> ADDIN EN.CITE </w:instrText>
            </w:r>
            <w:r w:rsidR="0094282F">
              <w:fldChar w:fldCharType="begin">
                <w:fldData xml:space="preserve">PEVuZE5vdGU+PENpdGU+PEF1dGhvcj5Nb2Rlc3Q8L0F1dGhvcj48WWVhcj4yMDEyPC9ZZWFyPjxS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8</w:t>
            </w:r>
            <w:r w:rsidR="0094282F">
              <w:fldChar w:fldCharType="end"/>
            </w:r>
          </w:p>
        </w:tc>
        <w:tc>
          <w:tcPr>
            <w:tcW w:w="2250" w:type="dxa"/>
          </w:tcPr>
          <w:p w14:paraId="6E7FF5D3" w14:textId="447BA922" w:rsidR="003F1A0E" w:rsidRPr="00C75074" w:rsidRDefault="003F1A0E" w:rsidP="003F1A0E">
            <w:r>
              <w:t>Retrospective analysis of RCT (AIO KRK-0104)</w:t>
            </w:r>
          </w:p>
        </w:tc>
        <w:tc>
          <w:tcPr>
            <w:tcW w:w="1462" w:type="dxa"/>
          </w:tcPr>
          <w:p w14:paraId="3E06810F" w14:textId="18464095" w:rsidR="003F1A0E" w:rsidRPr="00C75074" w:rsidRDefault="003F1A0E" w:rsidP="003F1A0E">
            <w:r>
              <w:t>Germany</w:t>
            </w:r>
          </w:p>
        </w:tc>
        <w:tc>
          <w:tcPr>
            <w:tcW w:w="763" w:type="dxa"/>
          </w:tcPr>
          <w:p w14:paraId="1A91FB63" w14:textId="23A191FA" w:rsidR="003F1A0E" w:rsidRPr="00C75074" w:rsidRDefault="003F1A0E" w:rsidP="003F1A0E">
            <w:r>
              <w:t>146</w:t>
            </w:r>
          </w:p>
        </w:tc>
        <w:tc>
          <w:tcPr>
            <w:tcW w:w="918" w:type="dxa"/>
          </w:tcPr>
          <w:p w14:paraId="6D65BDC2" w14:textId="3B45736B" w:rsidR="003F1A0E" w:rsidRPr="00C75074" w:rsidRDefault="003F1A0E" w:rsidP="003F1A0E">
            <w:r>
              <w:t>63</w:t>
            </w:r>
          </w:p>
        </w:tc>
        <w:tc>
          <w:tcPr>
            <w:tcW w:w="764" w:type="dxa"/>
          </w:tcPr>
          <w:p w14:paraId="732DAF8A" w14:textId="08EB3229" w:rsidR="003F1A0E" w:rsidRPr="00C75074" w:rsidRDefault="003F1A0E" w:rsidP="003F1A0E">
            <w:r>
              <w:t>71.9%</w:t>
            </w:r>
          </w:p>
        </w:tc>
        <w:tc>
          <w:tcPr>
            <w:tcW w:w="1864" w:type="dxa"/>
          </w:tcPr>
          <w:p w14:paraId="3AB428E9" w14:textId="15C3247B" w:rsidR="003F1A0E" w:rsidRPr="00C75074" w:rsidRDefault="003F1A0E" w:rsidP="003F1A0E">
            <w:r>
              <w:t>KRAS, BRAF</w:t>
            </w:r>
          </w:p>
        </w:tc>
        <w:tc>
          <w:tcPr>
            <w:tcW w:w="1911" w:type="dxa"/>
          </w:tcPr>
          <w:p w14:paraId="2C923C27" w14:textId="737261E7" w:rsidR="003F1A0E" w:rsidRPr="00C75074" w:rsidRDefault="003F1A0E" w:rsidP="003F1A0E">
            <w:r>
              <w:t>Pyro</w:t>
            </w:r>
          </w:p>
        </w:tc>
        <w:tc>
          <w:tcPr>
            <w:tcW w:w="1138" w:type="dxa"/>
          </w:tcPr>
          <w:p w14:paraId="011A5EEA" w14:textId="5ED8BC88" w:rsidR="003F1A0E" w:rsidRPr="00C75074" w:rsidRDefault="003F1A0E" w:rsidP="003F1A0E">
            <w:pPr>
              <w:jc w:val="center"/>
            </w:pPr>
            <w:r>
              <w:t>Y</w:t>
            </w:r>
          </w:p>
        </w:tc>
      </w:tr>
      <w:tr w:rsidR="003F1A0E" w:rsidRPr="00C75074" w14:paraId="3FD38D4F" w14:textId="77777777" w:rsidTr="003B68EF">
        <w:trPr>
          <w:trHeight w:val="457"/>
        </w:trPr>
        <w:tc>
          <w:tcPr>
            <w:tcW w:w="1975" w:type="dxa"/>
          </w:tcPr>
          <w:p w14:paraId="255FCD29" w14:textId="57559D15" w:rsidR="003F1A0E" w:rsidRDefault="003F1A0E" w:rsidP="003F1A0E">
            <w:r>
              <w:t>Moehler, 2015</w:t>
            </w:r>
            <w:r w:rsidR="0094282F">
              <w:fldChar w:fldCharType="begin">
                <w:fldData xml:space="preserve">PEVuZE5vdGU+PENpdGU+PEF1dGhvcj5Nb2VobGVyPC9BdXRob3I+PFllYXI+MjAxNTwvWWVhcj48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=
</w:fldData>
              </w:fldChar>
            </w:r>
            <w:r w:rsidR="0094282F">
              <w:instrText xml:space="preserve"> ADDIN EN.CITE </w:instrText>
            </w:r>
            <w:r w:rsidR="0094282F">
              <w:fldChar w:fldCharType="begin">
                <w:fldData xml:space="preserve">PEVuZE5vdGU+PENpdGU+PEF1dGhvcj5Nb2VobGVyPC9BdXRob3I+PFllYXI+MjAxNTwvWWVhcj48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=
</w:fldData>
              </w:fldChar>
            </w:r>
            <w:r w:rsidR="0094282F">
              <w:instrText xml:space="preserve"> ADDIN EN.CITE.DATA </w:instrText>
            </w:r>
            <w:r w:rsidR="0094282F">
              <w:fldChar w:fldCharType="end"/>
            </w:r>
            <w:r w:rsidR="0094282F">
              <w:fldChar w:fldCharType="separate"/>
            </w:r>
            <w:r w:rsidR="0094282F" w:rsidRPr="0094282F">
              <w:rPr>
                <w:noProof/>
                <w:vertAlign w:val="superscript"/>
              </w:rPr>
              <w:t>139</w:t>
            </w:r>
            <w:r w:rsidR="0094282F">
              <w:fldChar w:fldCharType="end"/>
            </w:r>
          </w:p>
        </w:tc>
        <w:tc>
          <w:tcPr>
            <w:tcW w:w="2250" w:type="dxa"/>
          </w:tcPr>
          <w:p w14:paraId="674E53B1" w14:textId="129711BE" w:rsidR="003F1A0E" w:rsidRPr="00C75074" w:rsidRDefault="003F1A0E" w:rsidP="003F1A0E">
            <w:r w:rsidRPr="003D6D06">
              <w:t>Retrospective observational</w:t>
            </w:r>
          </w:p>
        </w:tc>
        <w:tc>
          <w:tcPr>
            <w:tcW w:w="1462" w:type="dxa"/>
          </w:tcPr>
          <w:p w14:paraId="42ED972D" w14:textId="67C932A3" w:rsidR="003F1A0E" w:rsidRPr="00C75074" w:rsidRDefault="003F1A0E" w:rsidP="003F1A0E">
            <w:r>
              <w:t>Germany</w:t>
            </w:r>
          </w:p>
        </w:tc>
        <w:tc>
          <w:tcPr>
            <w:tcW w:w="763" w:type="dxa"/>
          </w:tcPr>
          <w:p w14:paraId="2FCD6613" w14:textId="199DF78A" w:rsidR="003F1A0E" w:rsidRPr="00C75074" w:rsidRDefault="003F1A0E" w:rsidP="003F1A0E">
            <w:r>
              <w:t>71</w:t>
            </w:r>
          </w:p>
        </w:tc>
        <w:tc>
          <w:tcPr>
            <w:tcW w:w="918" w:type="dxa"/>
          </w:tcPr>
          <w:p w14:paraId="75D1C0BD" w14:textId="1245014A" w:rsidR="003F1A0E" w:rsidRPr="00C75074" w:rsidRDefault="003F1A0E" w:rsidP="003F1A0E">
            <w:r>
              <w:t>63</w:t>
            </w:r>
          </w:p>
        </w:tc>
        <w:tc>
          <w:tcPr>
            <w:tcW w:w="764" w:type="dxa"/>
          </w:tcPr>
          <w:p w14:paraId="0ADC0AB3" w14:textId="73F682F9" w:rsidR="003F1A0E" w:rsidRPr="00C75074" w:rsidRDefault="003F1A0E" w:rsidP="003F1A0E">
            <w:r>
              <w:t>70.0%</w:t>
            </w:r>
          </w:p>
        </w:tc>
        <w:tc>
          <w:tcPr>
            <w:tcW w:w="1864" w:type="dxa"/>
          </w:tcPr>
          <w:p w14:paraId="36932834" w14:textId="72F040EB" w:rsidR="003F1A0E" w:rsidRPr="00C75074" w:rsidRDefault="003F1A0E" w:rsidP="003F1A0E">
            <w:r>
              <w:t>KRAS</w:t>
            </w:r>
          </w:p>
        </w:tc>
        <w:tc>
          <w:tcPr>
            <w:tcW w:w="1911" w:type="dxa"/>
          </w:tcPr>
          <w:p w14:paraId="467A2F0D" w14:textId="6670B7CD" w:rsidR="003F1A0E" w:rsidRPr="00C75074" w:rsidRDefault="003F1A0E" w:rsidP="003F1A0E">
            <w:r>
              <w:t>HRM</w:t>
            </w:r>
          </w:p>
        </w:tc>
        <w:tc>
          <w:tcPr>
            <w:tcW w:w="1138" w:type="dxa"/>
          </w:tcPr>
          <w:p w14:paraId="586BEF98" w14:textId="77777777" w:rsidR="003F1A0E" w:rsidRPr="00C75074" w:rsidRDefault="003F1A0E" w:rsidP="003F1A0E">
            <w:pPr>
              <w:jc w:val="center"/>
            </w:pPr>
          </w:p>
        </w:tc>
      </w:tr>
      <w:tr w:rsidR="003F1A0E" w:rsidRPr="00C75074" w14:paraId="5FE610A8" w14:textId="77777777" w:rsidTr="003B68EF">
        <w:trPr>
          <w:trHeight w:val="457"/>
        </w:trPr>
        <w:tc>
          <w:tcPr>
            <w:tcW w:w="1975" w:type="dxa"/>
          </w:tcPr>
          <w:p w14:paraId="190A4109" w14:textId="55E8D92F" w:rsidR="003F1A0E" w:rsidRDefault="003F1A0E" w:rsidP="003F1A0E">
            <w:r>
              <w:t>Molinari, 2009</w:t>
            </w:r>
            <w:r w:rsidR="00EA7EFD">
              <w:fldChar w:fldCharType="begin">
                <w:fldData xml:space="preserve">PEVuZE5vdGU+PENpdGU+PEF1dGhvcj5Nb2xpbmFyaTwvQXV0aG9yPjxZZWFyPjIwMDk8L1llYXI+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</w:fldData>
              </w:fldChar>
            </w:r>
            <w:r w:rsidR="00EA7EFD">
              <w:instrText xml:space="preserve"> ADDIN EN.CITE </w:instrText>
            </w:r>
            <w:r w:rsidR="00EA7EFD">
              <w:fldChar w:fldCharType="begin">
                <w:fldData xml:space="preserve">PEVuZE5vdGU+PENpdGU+PEF1dGhvcj5Nb2xpbmFyaTwvQXV0aG9yPjxZZWFyPjIwMDk8L1llYXI+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</w:fldData>
              </w:fldChar>
            </w:r>
            <w:r w:rsidR="00EA7EFD">
              <w:instrText xml:space="preserve"> ADDIN EN.CITE.DATA </w:instrText>
            </w:r>
            <w:r w:rsidR="00EA7EFD">
              <w:fldChar w:fldCharType="end"/>
            </w:r>
            <w:r w:rsidR="00EA7EFD">
              <w:fldChar w:fldCharType="separate"/>
            </w:r>
            <w:r w:rsidR="00EA7EFD" w:rsidRPr="00EA7EFD">
              <w:rPr>
                <w:noProof/>
                <w:vertAlign w:val="superscript"/>
              </w:rPr>
              <w:t>140</w:t>
            </w:r>
            <w:r w:rsidR="00EA7EFD">
              <w:fldChar w:fldCharType="end"/>
            </w:r>
          </w:p>
        </w:tc>
        <w:tc>
          <w:tcPr>
            <w:tcW w:w="2250" w:type="dxa"/>
          </w:tcPr>
          <w:p w14:paraId="396DB3B6" w14:textId="7AF093E0" w:rsidR="003F1A0E" w:rsidRPr="003D6D06" w:rsidRDefault="003F1A0E" w:rsidP="003F1A0E">
            <w:r>
              <w:t>Prospective observational</w:t>
            </w:r>
          </w:p>
        </w:tc>
        <w:tc>
          <w:tcPr>
            <w:tcW w:w="1462" w:type="dxa"/>
          </w:tcPr>
          <w:p w14:paraId="409424DC" w14:textId="71E418AC" w:rsidR="003F1A0E" w:rsidRDefault="003F1A0E" w:rsidP="003F1A0E">
            <w:r>
              <w:t>Switzerland</w:t>
            </w:r>
          </w:p>
        </w:tc>
        <w:tc>
          <w:tcPr>
            <w:tcW w:w="763" w:type="dxa"/>
          </w:tcPr>
          <w:p w14:paraId="0E56DA4D" w14:textId="300118A6" w:rsidR="003F1A0E" w:rsidRDefault="003F1A0E" w:rsidP="003F1A0E">
            <w:r>
              <w:t>37</w:t>
            </w:r>
          </w:p>
        </w:tc>
        <w:tc>
          <w:tcPr>
            <w:tcW w:w="918" w:type="dxa"/>
          </w:tcPr>
          <w:p w14:paraId="35016F4D" w14:textId="3904DD05" w:rsidR="003F1A0E" w:rsidRDefault="003F1A0E" w:rsidP="003F1A0E">
            <w:r>
              <w:t>67</w:t>
            </w:r>
          </w:p>
        </w:tc>
        <w:tc>
          <w:tcPr>
            <w:tcW w:w="764" w:type="dxa"/>
          </w:tcPr>
          <w:p w14:paraId="1317A0B6" w14:textId="6B89360F" w:rsidR="003F1A0E" w:rsidRDefault="003F1A0E" w:rsidP="003F1A0E">
            <w:r>
              <w:t>63.0%</w:t>
            </w:r>
          </w:p>
        </w:tc>
        <w:tc>
          <w:tcPr>
            <w:tcW w:w="1864" w:type="dxa"/>
          </w:tcPr>
          <w:p w14:paraId="0C7D2164" w14:textId="075748A0" w:rsidR="003F1A0E" w:rsidRDefault="003F1A0E" w:rsidP="003F1A0E">
            <w:r>
              <w:t>KRAS, BRAF</w:t>
            </w:r>
          </w:p>
        </w:tc>
        <w:tc>
          <w:tcPr>
            <w:tcW w:w="1911" w:type="dxa"/>
          </w:tcPr>
          <w:p w14:paraId="3776A071" w14:textId="24DE25B7" w:rsidR="003F1A0E" w:rsidRDefault="003F1A0E" w:rsidP="003F1A0E">
            <w:r>
              <w:t>S/D</w:t>
            </w:r>
          </w:p>
        </w:tc>
        <w:tc>
          <w:tcPr>
            <w:tcW w:w="1138" w:type="dxa"/>
          </w:tcPr>
          <w:p w14:paraId="5CF5E1D8" w14:textId="77777777" w:rsidR="003F1A0E" w:rsidRPr="00C75074" w:rsidRDefault="003F1A0E" w:rsidP="003F1A0E">
            <w:pPr>
              <w:jc w:val="center"/>
            </w:pPr>
          </w:p>
        </w:tc>
      </w:tr>
      <w:tr w:rsidR="003F1A0E" w:rsidRPr="00C75074" w14:paraId="1F079082" w14:textId="77777777" w:rsidTr="003B68EF">
        <w:trPr>
          <w:trHeight w:val="457"/>
        </w:trPr>
        <w:tc>
          <w:tcPr>
            <w:tcW w:w="1975" w:type="dxa"/>
          </w:tcPr>
          <w:p w14:paraId="2D2E002C" w14:textId="0F320E88" w:rsidR="003F1A0E" w:rsidRDefault="003F1A0E" w:rsidP="003F1A0E">
            <w:r w:rsidRPr="00B5017E">
              <w:t>Molinari, 2011</w:t>
            </w:r>
            <w:r w:rsidR="00B5017E">
              <w:fldChar w:fldCharType="begin">
                <w:fldData xml:space="preserve">PEVuZE5vdGU+PENpdGU+PEF1dGhvcj5Nb2xpbmFyaTwvQXV0aG9yPjxZZWFyPjIwMTE8L1llYXI+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NDkwMS0xNDwvcGFn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</w:fldData>
              </w:fldChar>
            </w:r>
            <w:r w:rsidR="00B5017E">
              <w:instrText xml:space="preserve"> ADDIN EN.CITE </w:instrText>
            </w:r>
            <w:r w:rsidR="00B5017E">
              <w:fldChar w:fldCharType="begin">
                <w:fldData xml:space="preserve">PEVuZE5vdGU+PENpdGU+PEF1dGhvcj5Nb2xpbmFyaTwvQXV0aG9yPjxZZWFyPjIwMTE8L1llYXI+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NDkwMS0xNDwvcGFn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</w:fldData>
              </w:fldChar>
            </w:r>
            <w:r w:rsidR="00B5017E">
              <w:instrText xml:space="preserve"> ADDIN EN.CITE.DATA </w:instrText>
            </w:r>
            <w:r w:rsidR="00B5017E">
              <w:fldChar w:fldCharType="end"/>
            </w:r>
            <w:r w:rsidR="00B5017E">
              <w:fldChar w:fldCharType="separate"/>
            </w:r>
            <w:r w:rsidR="00B5017E" w:rsidRPr="00B5017E">
              <w:rPr>
                <w:noProof/>
                <w:vertAlign w:val="superscript"/>
              </w:rPr>
              <w:t>141</w:t>
            </w:r>
            <w:r w:rsidR="00B5017E">
              <w:fldChar w:fldCharType="end"/>
            </w:r>
          </w:p>
        </w:tc>
        <w:tc>
          <w:tcPr>
            <w:tcW w:w="2250" w:type="dxa"/>
          </w:tcPr>
          <w:p w14:paraId="58C9726C" w14:textId="48906A0F" w:rsidR="003F1A0E" w:rsidRPr="003D6D06" w:rsidRDefault="003F1A0E" w:rsidP="003F1A0E">
            <w:r w:rsidRPr="003D6D06">
              <w:t>Retrospective observational</w:t>
            </w:r>
          </w:p>
        </w:tc>
        <w:tc>
          <w:tcPr>
            <w:tcW w:w="1462" w:type="dxa"/>
          </w:tcPr>
          <w:p w14:paraId="43377C4A" w14:textId="6569204B" w:rsidR="003F1A0E" w:rsidRDefault="003F1A0E" w:rsidP="003F1A0E">
            <w:r>
              <w:t>Italy, Switzerland</w:t>
            </w:r>
          </w:p>
        </w:tc>
        <w:tc>
          <w:tcPr>
            <w:tcW w:w="763" w:type="dxa"/>
          </w:tcPr>
          <w:p w14:paraId="42A801AB" w14:textId="5E784348" w:rsidR="003F1A0E" w:rsidRDefault="003F1A0E" w:rsidP="003F1A0E">
            <w:r>
              <w:t>111</w:t>
            </w:r>
          </w:p>
        </w:tc>
        <w:tc>
          <w:tcPr>
            <w:tcW w:w="918" w:type="dxa"/>
          </w:tcPr>
          <w:p w14:paraId="4254CE58" w14:textId="2EAB21FC" w:rsidR="003F1A0E" w:rsidRDefault="003F1A0E" w:rsidP="003F1A0E">
            <w:r>
              <w:t>NR</w:t>
            </w:r>
          </w:p>
        </w:tc>
        <w:tc>
          <w:tcPr>
            <w:tcW w:w="764" w:type="dxa"/>
          </w:tcPr>
          <w:p w14:paraId="4A7CDBE9" w14:textId="2564F977" w:rsidR="003F1A0E" w:rsidRDefault="003F1A0E" w:rsidP="003F1A0E">
            <w:r>
              <w:t>59.0%</w:t>
            </w:r>
          </w:p>
        </w:tc>
        <w:tc>
          <w:tcPr>
            <w:tcW w:w="1864" w:type="dxa"/>
          </w:tcPr>
          <w:p w14:paraId="330D6099" w14:textId="4238EB06" w:rsidR="003F1A0E" w:rsidRDefault="003F1A0E" w:rsidP="003F1A0E">
            <w:r>
              <w:t>KRAS, BRAF</w:t>
            </w:r>
          </w:p>
        </w:tc>
        <w:tc>
          <w:tcPr>
            <w:tcW w:w="1911" w:type="dxa"/>
          </w:tcPr>
          <w:p w14:paraId="233F9717" w14:textId="2A2FC254" w:rsidR="003F1A0E" w:rsidRDefault="003F1A0E" w:rsidP="003F1A0E">
            <w:r>
              <w:t>S/D, MS, MAS-PCR</w:t>
            </w:r>
          </w:p>
        </w:tc>
        <w:tc>
          <w:tcPr>
            <w:tcW w:w="1138" w:type="dxa"/>
          </w:tcPr>
          <w:p w14:paraId="59940819" w14:textId="77777777" w:rsidR="003F1A0E" w:rsidRPr="00C75074" w:rsidRDefault="003F1A0E" w:rsidP="003F1A0E">
            <w:pPr>
              <w:jc w:val="center"/>
            </w:pPr>
          </w:p>
        </w:tc>
      </w:tr>
      <w:tr w:rsidR="003F1A0E" w:rsidRPr="00C75074" w14:paraId="7C9C2E2A" w14:textId="77777777" w:rsidTr="003B68EF">
        <w:trPr>
          <w:trHeight w:val="457"/>
        </w:trPr>
        <w:tc>
          <w:tcPr>
            <w:tcW w:w="1975" w:type="dxa"/>
          </w:tcPr>
          <w:p w14:paraId="3A54CA34" w14:textId="0A495EDF" w:rsidR="003F1A0E" w:rsidRDefault="003F1A0E" w:rsidP="003F1A0E">
            <w:r>
              <w:t>Montomoli, 2012</w:t>
            </w:r>
            <w:r w:rsidR="00EA7EFD">
              <w:fldChar w:fldCharType="begin"/>
            </w:r>
            <w:r w:rsidR="00B5017E">
              <w:instrText xml:space="preserve"> ADDIN EN.CITE &lt;EndNote&gt;&lt;Cite&gt;&lt;Author&gt;Montomoli&lt;/Author&gt;&lt;Year&gt;2012&lt;/Year&gt;&lt;RecNum&gt;308&lt;/RecNum&gt;&lt;DisplayText&gt;&lt;style face="superscript"&gt;142&lt;/style&gt;&lt;/DisplayText&gt;&lt;record&gt;&lt;rec-number&gt;308&lt;/rec-number&gt;&lt;foreign-keys&gt;&lt;key app="EN" db-id="r525zwt2l9ewpgew5a2x9rx0redwzaafzrdx" timestamp="1522335968"&gt;308&lt;/key&gt;&lt;key app="ENWeb" db-id=""&gt;0&lt;/key&gt;&lt;/foreign-keys&gt;&lt;ref-type name="Journal Article"&gt;17&lt;/ref-type&gt;&lt;contributors&gt;&lt;authors&gt;&lt;author&gt;Montomoli, J.&lt;/author&gt;&lt;author&gt;Hamilton-Dutoit, S. J.&lt;/author&gt;&lt;author&gt;Froslev, T.&lt;/author&gt;&lt;author&gt;Taylor, A.&lt;/author&gt;&lt;author&gt;Erichsen, R.&lt;/author&gt;&lt;/authors&gt;&lt;/contributors&gt;&lt;auth-address&gt;Department of Clinical Epidemiology, Aarhus University Hospital, Aarhus, Denmark;&lt;/auth-address&gt;&lt;titles&gt;&lt;title&gt;Retrospective analysis of KRAS status in metastatic colorectal cancer patients: a single-center feasibility study&lt;/title&gt;&lt;secondary-title&gt;Clin Exp Gastroenterol&lt;/secondary-title&gt;&lt;/titles&gt;&lt;periodical&gt;&lt;full-title&gt;Clin Exp Gastroenterol&lt;/full-title&gt;&lt;/periodical&gt;&lt;pages&gt;167-71&lt;/pages&gt;&lt;volume&gt;5&lt;/volume&gt;&lt;keywords&gt;&lt;keyword&gt;Kras&lt;/keyword&gt;&lt;keyword&gt;colorectal neoplasms&lt;/keyword&gt;&lt;keyword&gt;feasibility study&lt;/keyword&gt;&lt;keyword&gt;registries&lt;/keyword&gt;&lt;keyword&gt;survival&lt;/keyword&gt;&lt;/keywords&gt;&lt;dates&gt;&lt;year&gt;2012&lt;/year&gt;&lt;/dates&gt;&lt;isbn&gt;1178-7023 (Electronic)&amp;#xD;1178-7023 (Linking)&lt;/isbn&gt;&lt;accession-num&gt;23028236&lt;/accession-num&gt;&lt;urls&gt;&lt;related-urls&gt;&lt;url&gt;https://www.ncbi.nlm.nih.gov/pubmed/23028236&lt;/url&gt;&lt;/related-urls&gt;&lt;/urls&gt;&lt;custom2&gt;PMC3449754&lt;/custom2&gt;&lt;electronic-resource-num&gt;10.2147/CEG.S34725&lt;/electronic-resource-num&gt;&lt;/record&gt;&lt;/Cite&gt;&lt;/EndNote&gt;</w:instrText>
            </w:r>
            <w:r w:rsidR="00EA7EFD">
              <w:fldChar w:fldCharType="separate"/>
            </w:r>
            <w:r w:rsidR="00B5017E" w:rsidRPr="00B5017E">
              <w:rPr>
                <w:noProof/>
                <w:vertAlign w:val="superscript"/>
              </w:rPr>
              <w:t>142</w:t>
            </w:r>
            <w:r w:rsidR="00EA7EFD">
              <w:fldChar w:fldCharType="end"/>
            </w:r>
          </w:p>
        </w:tc>
        <w:tc>
          <w:tcPr>
            <w:tcW w:w="2250" w:type="dxa"/>
          </w:tcPr>
          <w:p w14:paraId="61DDEFA6" w14:textId="4868F37B" w:rsidR="003F1A0E" w:rsidRPr="00C75074" w:rsidRDefault="003F1A0E" w:rsidP="003F1A0E">
            <w:r w:rsidRPr="003D6D06">
              <w:t>Retrospective observational</w:t>
            </w:r>
          </w:p>
        </w:tc>
        <w:tc>
          <w:tcPr>
            <w:tcW w:w="1462" w:type="dxa"/>
          </w:tcPr>
          <w:p w14:paraId="1A3FAD71" w14:textId="58C5EE63" w:rsidR="003F1A0E" w:rsidRPr="00C75074" w:rsidRDefault="003F1A0E" w:rsidP="003F1A0E">
            <w:r>
              <w:t>Denmark</w:t>
            </w:r>
          </w:p>
        </w:tc>
        <w:tc>
          <w:tcPr>
            <w:tcW w:w="763" w:type="dxa"/>
          </w:tcPr>
          <w:p w14:paraId="17ED7E60" w14:textId="7BA9A84E" w:rsidR="003F1A0E" w:rsidRPr="00C75074" w:rsidRDefault="003F1A0E" w:rsidP="003F1A0E">
            <w:r>
              <w:t>106</w:t>
            </w:r>
          </w:p>
        </w:tc>
        <w:tc>
          <w:tcPr>
            <w:tcW w:w="918" w:type="dxa"/>
          </w:tcPr>
          <w:p w14:paraId="0D15F6CE" w14:textId="0626C942" w:rsidR="003F1A0E" w:rsidRPr="00C75074" w:rsidRDefault="003F1A0E" w:rsidP="003F1A0E">
            <w:r>
              <w:t>61</w:t>
            </w:r>
          </w:p>
        </w:tc>
        <w:tc>
          <w:tcPr>
            <w:tcW w:w="764" w:type="dxa"/>
          </w:tcPr>
          <w:p w14:paraId="1EA9ECB8" w14:textId="73429909" w:rsidR="003F1A0E" w:rsidRPr="00C75074" w:rsidRDefault="003F1A0E" w:rsidP="003F1A0E">
            <w:r>
              <w:t>64.0%</w:t>
            </w:r>
          </w:p>
        </w:tc>
        <w:tc>
          <w:tcPr>
            <w:tcW w:w="1864" w:type="dxa"/>
          </w:tcPr>
          <w:p w14:paraId="77EB04F0" w14:textId="41E9AE04" w:rsidR="003F1A0E" w:rsidRPr="00C75074" w:rsidRDefault="003F1A0E" w:rsidP="003F1A0E">
            <w:r>
              <w:t>KRAS</w:t>
            </w:r>
          </w:p>
        </w:tc>
        <w:tc>
          <w:tcPr>
            <w:tcW w:w="1911" w:type="dxa"/>
          </w:tcPr>
          <w:p w14:paraId="0E2970F0" w14:textId="5A95BBD3" w:rsidR="003F1A0E" w:rsidRPr="00C75074" w:rsidRDefault="003F1A0E" w:rsidP="003F1A0E">
            <w:r>
              <w:t>MAS-PCR</w:t>
            </w:r>
          </w:p>
        </w:tc>
        <w:tc>
          <w:tcPr>
            <w:tcW w:w="1138" w:type="dxa"/>
          </w:tcPr>
          <w:p w14:paraId="66DE6381" w14:textId="17794860" w:rsidR="003F1A0E" w:rsidRPr="00C75074" w:rsidRDefault="003F1A0E" w:rsidP="003F1A0E">
            <w:pPr>
              <w:jc w:val="center"/>
            </w:pPr>
            <w:r>
              <w:t>Y</w:t>
            </w:r>
          </w:p>
        </w:tc>
      </w:tr>
      <w:tr w:rsidR="003F1A0E" w:rsidRPr="00C75074" w14:paraId="00F12E8C" w14:textId="77777777" w:rsidTr="003B68EF">
        <w:trPr>
          <w:trHeight w:val="457"/>
        </w:trPr>
        <w:tc>
          <w:tcPr>
            <w:tcW w:w="1975" w:type="dxa"/>
          </w:tcPr>
          <w:p w14:paraId="77CBF1B2" w14:textId="75C85CEA" w:rsidR="003F1A0E" w:rsidRDefault="003F1A0E" w:rsidP="003F1A0E">
            <w:r>
              <w:t>Moosmann, 2011</w:t>
            </w:r>
            <w:r w:rsidR="00EA7EFD">
              <w:fldChar w:fldCharType="begin">
                <w:fldData xml:space="preserve">PEVuZE5vdGU+PENpdGU+PEF1dGhvcj5Nb29zbWFubjwvQXV0aG9yPjxZZWFyPjIwMTE8L1llYXI+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</w:fldData>
              </w:fldChar>
            </w:r>
            <w:r w:rsidR="00B5017E">
              <w:instrText xml:space="preserve"> ADDIN EN.CITE </w:instrText>
            </w:r>
            <w:r w:rsidR="00B5017E">
              <w:fldChar w:fldCharType="begin">
                <w:fldData xml:space="preserve">PEVuZE5vdGU+PENpdGU+PEF1dGhvcj5Nb29zbWFubjwvQXV0aG9yPjxZZWFyPjIwMTE8L1llYXI+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</w:fldData>
              </w:fldChar>
            </w:r>
            <w:r w:rsidR="00B5017E">
              <w:instrText xml:space="preserve"> ADDIN EN.CITE.DATA </w:instrText>
            </w:r>
            <w:r w:rsidR="00B5017E">
              <w:fldChar w:fldCharType="end"/>
            </w:r>
            <w:r w:rsidR="00EA7EFD">
              <w:fldChar w:fldCharType="separate"/>
            </w:r>
            <w:r w:rsidR="00B5017E" w:rsidRPr="00B5017E">
              <w:rPr>
                <w:noProof/>
                <w:vertAlign w:val="superscript"/>
              </w:rPr>
              <w:t>143</w:t>
            </w:r>
            <w:r w:rsidR="00EA7EFD">
              <w:fldChar w:fldCharType="end"/>
            </w:r>
          </w:p>
        </w:tc>
        <w:tc>
          <w:tcPr>
            <w:tcW w:w="2250" w:type="dxa"/>
          </w:tcPr>
          <w:p w14:paraId="66043033" w14:textId="09619D64" w:rsidR="003F1A0E" w:rsidRPr="00C75074" w:rsidRDefault="003F1A0E" w:rsidP="003F1A0E">
            <w:r>
              <w:t>RCT (AIO KRK-0104)</w:t>
            </w:r>
          </w:p>
        </w:tc>
        <w:tc>
          <w:tcPr>
            <w:tcW w:w="1462" w:type="dxa"/>
          </w:tcPr>
          <w:p w14:paraId="49B9FC27" w14:textId="4E62C5F0" w:rsidR="003F1A0E" w:rsidRPr="00C75074" w:rsidRDefault="003F1A0E" w:rsidP="003F1A0E">
            <w:r>
              <w:t>Germany</w:t>
            </w:r>
          </w:p>
        </w:tc>
        <w:tc>
          <w:tcPr>
            <w:tcW w:w="763" w:type="dxa"/>
          </w:tcPr>
          <w:p w14:paraId="7F0B4605" w14:textId="4B6E3ACC" w:rsidR="003F1A0E" w:rsidRPr="00C75074" w:rsidRDefault="003F1A0E" w:rsidP="003F1A0E">
            <w:r>
              <w:t>73</w:t>
            </w:r>
          </w:p>
        </w:tc>
        <w:tc>
          <w:tcPr>
            <w:tcW w:w="918" w:type="dxa"/>
          </w:tcPr>
          <w:p w14:paraId="6E8A368F" w14:textId="3AC99D7C" w:rsidR="003F1A0E" w:rsidRPr="00C75074" w:rsidRDefault="003F1A0E" w:rsidP="003F1A0E">
            <w:r>
              <w:t>63</w:t>
            </w:r>
          </w:p>
        </w:tc>
        <w:tc>
          <w:tcPr>
            <w:tcW w:w="764" w:type="dxa"/>
          </w:tcPr>
          <w:p w14:paraId="475BF8D2" w14:textId="3BC6C5DA" w:rsidR="003F1A0E" w:rsidRPr="00C75074" w:rsidRDefault="003F1A0E" w:rsidP="003F1A0E">
            <w:r>
              <w:t>70.8%</w:t>
            </w:r>
          </w:p>
        </w:tc>
        <w:tc>
          <w:tcPr>
            <w:tcW w:w="1864" w:type="dxa"/>
          </w:tcPr>
          <w:p w14:paraId="2E656748" w14:textId="4113661F" w:rsidR="003F1A0E" w:rsidRPr="00C75074" w:rsidRDefault="003F1A0E" w:rsidP="003F1A0E">
            <w:r>
              <w:t>KRAS</w:t>
            </w:r>
          </w:p>
        </w:tc>
        <w:tc>
          <w:tcPr>
            <w:tcW w:w="1911" w:type="dxa"/>
          </w:tcPr>
          <w:p w14:paraId="03380A94" w14:textId="3AABF531" w:rsidR="003F1A0E" w:rsidRPr="00C75074" w:rsidRDefault="003F1A0E" w:rsidP="003F1A0E">
            <w:r>
              <w:t>Pyro</w:t>
            </w:r>
          </w:p>
        </w:tc>
        <w:tc>
          <w:tcPr>
            <w:tcW w:w="1138" w:type="dxa"/>
          </w:tcPr>
          <w:p w14:paraId="17FA85F1" w14:textId="22DA447F" w:rsidR="003F1A0E" w:rsidRPr="00C75074" w:rsidRDefault="003F1A0E" w:rsidP="003F1A0E">
            <w:pPr>
              <w:jc w:val="center"/>
            </w:pPr>
            <w:r>
              <w:t>Y</w:t>
            </w:r>
          </w:p>
        </w:tc>
      </w:tr>
      <w:tr w:rsidR="003F1A0E" w:rsidRPr="00C75074" w14:paraId="5934F11F" w14:textId="77777777" w:rsidTr="003B68EF">
        <w:trPr>
          <w:trHeight w:val="457"/>
        </w:trPr>
        <w:tc>
          <w:tcPr>
            <w:tcW w:w="1975" w:type="dxa"/>
          </w:tcPr>
          <w:p w14:paraId="3E328F88" w14:textId="52CA54A2" w:rsidR="003F1A0E" w:rsidRDefault="003F1A0E" w:rsidP="003F1A0E">
            <w:r>
              <w:t>Morris, 2014</w:t>
            </w:r>
            <w:r w:rsidR="00EA7EFD">
              <w:fldChar w:fldCharType="begin">
                <w:fldData xml:space="preserve">PEVuZE5vdGU+PENpdGU+PEF1dGhvcj5Nb3JyaXM8L0F1dGhvcj48WWVhcj4yMDE0PC9ZZWFyPjxS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</w:fldData>
              </w:fldChar>
            </w:r>
            <w:r w:rsidR="00B5017E">
              <w:instrText xml:space="preserve"> ADDIN EN.CITE </w:instrText>
            </w:r>
            <w:r w:rsidR="00B5017E">
              <w:fldChar w:fldCharType="begin">
                <w:fldData xml:space="preserve">PEVuZE5vdGU+PENpdGU+PEF1dGhvcj5Nb3JyaXM8L0F1dGhvcj48WWVhcj4yMDE0PC9ZZWFyPjxS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</w:fldData>
              </w:fldChar>
            </w:r>
            <w:r w:rsidR="00B5017E">
              <w:instrText xml:space="preserve"> ADDIN EN.CITE.DATA </w:instrText>
            </w:r>
            <w:r w:rsidR="00B5017E">
              <w:fldChar w:fldCharType="end"/>
            </w:r>
            <w:r w:rsidR="00EA7EFD">
              <w:fldChar w:fldCharType="separate"/>
            </w:r>
            <w:r w:rsidR="00B5017E" w:rsidRPr="00B5017E">
              <w:rPr>
                <w:noProof/>
                <w:vertAlign w:val="superscript"/>
              </w:rPr>
              <w:t>144</w:t>
            </w:r>
            <w:r w:rsidR="00EA7EFD">
              <w:fldChar w:fldCharType="end"/>
            </w:r>
          </w:p>
        </w:tc>
        <w:tc>
          <w:tcPr>
            <w:tcW w:w="2250" w:type="dxa"/>
          </w:tcPr>
          <w:p w14:paraId="34B916DE" w14:textId="7D518B2C" w:rsidR="003F1A0E" w:rsidRPr="00C75074" w:rsidRDefault="003F1A0E" w:rsidP="003F1A0E">
            <w:r w:rsidRPr="00B923DF">
              <w:t>Retrospective observationa</w:t>
            </w:r>
            <w:r>
              <w:t>l</w:t>
            </w:r>
          </w:p>
        </w:tc>
        <w:tc>
          <w:tcPr>
            <w:tcW w:w="1462" w:type="dxa"/>
          </w:tcPr>
          <w:p w14:paraId="3BAF20E9" w14:textId="57E81DF1" w:rsidR="003F1A0E" w:rsidRPr="00C75074" w:rsidRDefault="003F1A0E" w:rsidP="003F1A0E">
            <w:r>
              <w:t>USA</w:t>
            </w:r>
          </w:p>
        </w:tc>
        <w:tc>
          <w:tcPr>
            <w:tcW w:w="763" w:type="dxa"/>
          </w:tcPr>
          <w:p w14:paraId="488E5174" w14:textId="3DDDA7F0" w:rsidR="003F1A0E" w:rsidRPr="00C75074" w:rsidRDefault="003F1A0E" w:rsidP="003F1A0E">
            <w:r>
              <w:t>473</w:t>
            </w:r>
          </w:p>
        </w:tc>
        <w:tc>
          <w:tcPr>
            <w:tcW w:w="918" w:type="dxa"/>
          </w:tcPr>
          <w:p w14:paraId="16D79B92" w14:textId="0EA1B0B7" w:rsidR="003F1A0E" w:rsidRPr="00C75074" w:rsidRDefault="003F1A0E" w:rsidP="003F1A0E">
            <w:r>
              <w:t>54.6</w:t>
            </w:r>
          </w:p>
        </w:tc>
        <w:tc>
          <w:tcPr>
            <w:tcW w:w="764" w:type="dxa"/>
          </w:tcPr>
          <w:p w14:paraId="6877EE01" w14:textId="3120B236" w:rsidR="003F1A0E" w:rsidRPr="00C75074" w:rsidRDefault="003F1A0E" w:rsidP="003F1A0E">
            <w:r>
              <w:t>57.0%</w:t>
            </w:r>
          </w:p>
        </w:tc>
        <w:tc>
          <w:tcPr>
            <w:tcW w:w="1864" w:type="dxa"/>
          </w:tcPr>
          <w:p w14:paraId="5BF27E85" w14:textId="690B579E" w:rsidR="003F1A0E" w:rsidRPr="00C75074" w:rsidRDefault="003F1A0E" w:rsidP="003F1A0E">
            <w:r>
              <w:t>KRAS, BRAF, NRAS</w:t>
            </w:r>
          </w:p>
        </w:tc>
        <w:tc>
          <w:tcPr>
            <w:tcW w:w="1911" w:type="dxa"/>
          </w:tcPr>
          <w:p w14:paraId="00EC8C36" w14:textId="24C0B79A" w:rsidR="003F1A0E" w:rsidRPr="00C75074" w:rsidRDefault="003F1A0E" w:rsidP="003F1A0E">
            <w:r>
              <w:t>NGS</w:t>
            </w:r>
          </w:p>
        </w:tc>
        <w:tc>
          <w:tcPr>
            <w:tcW w:w="1138" w:type="dxa"/>
          </w:tcPr>
          <w:p w14:paraId="0DCBA992" w14:textId="2A8289C4" w:rsidR="003F1A0E" w:rsidRPr="00C75074" w:rsidRDefault="003F1A0E" w:rsidP="003F1A0E">
            <w:pPr>
              <w:jc w:val="center"/>
            </w:pPr>
            <w:r>
              <w:t>Y</w:t>
            </w:r>
          </w:p>
        </w:tc>
      </w:tr>
      <w:tr w:rsidR="003F1A0E" w:rsidRPr="00C75074" w14:paraId="2C11AFF2" w14:textId="77777777" w:rsidTr="003B68EF">
        <w:trPr>
          <w:trHeight w:val="457"/>
        </w:trPr>
        <w:tc>
          <w:tcPr>
            <w:tcW w:w="1975" w:type="dxa"/>
          </w:tcPr>
          <w:p w14:paraId="02F55A59" w14:textId="30F3A898" w:rsidR="003F1A0E" w:rsidRDefault="003F1A0E" w:rsidP="003F1A0E">
            <w:r>
              <w:t>Mostert, 2013</w:t>
            </w:r>
            <w:r w:rsidR="00EA7EFD">
              <w:fldChar w:fldCharType="begin">
                <w:fldData xml:space="preserve">PEVuZE5vdGU+PENpdGU+PEF1dGhvcj5Nb3N0ZXJ0PC9BdXRob3I+PFllYXI+MjAxMzwvWWVhcj48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</w:fldData>
              </w:fldChar>
            </w:r>
            <w:r w:rsidR="00B5017E">
              <w:instrText xml:space="preserve"> ADDIN EN.CITE </w:instrText>
            </w:r>
            <w:r w:rsidR="00B5017E">
              <w:fldChar w:fldCharType="begin">
                <w:fldData xml:space="preserve">PEVuZE5vdGU+PENpdGU+PEF1dGhvcj5Nb3N0ZXJ0PC9BdXRob3I+PFllYXI+MjAxMzwvWWVhcj48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</w:fldData>
              </w:fldChar>
            </w:r>
            <w:r w:rsidR="00B5017E">
              <w:instrText xml:space="preserve"> ADDIN EN.CITE.DATA </w:instrText>
            </w:r>
            <w:r w:rsidR="00B5017E">
              <w:fldChar w:fldCharType="end"/>
            </w:r>
            <w:r w:rsidR="00EA7EFD">
              <w:fldChar w:fldCharType="separate"/>
            </w:r>
            <w:r w:rsidR="00B5017E" w:rsidRPr="00B5017E">
              <w:rPr>
                <w:noProof/>
                <w:vertAlign w:val="superscript"/>
              </w:rPr>
              <w:t>145</w:t>
            </w:r>
            <w:r w:rsidR="00EA7EFD">
              <w:fldChar w:fldCharType="end"/>
            </w:r>
          </w:p>
        </w:tc>
        <w:tc>
          <w:tcPr>
            <w:tcW w:w="2250" w:type="dxa"/>
          </w:tcPr>
          <w:p w14:paraId="1997A841" w14:textId="14210878" w:rsidR="003F1A0E" w:rsidRPr="00B923DF" w:rsidRDefault="003F1A0E" w:rsidP="003F1A0E">
            <w:r>
              <w:t>Prospective observational</w:t>
            </w:r>
          </w:p>
        </w:tc>
        <w:tc>
          <w:tcPr>
            <w:tcW w:w="1462" w:type="dxa"/>
          </w:tcPr>
          <w:p w14:paraId="6A1E87A0" w14:textId="4934F12F" w:rsidR="003F1A0E" w:rsidRDefault="003F1A0E" w:rsidP="003F1A0E">
            <w:r>
              <w:t>Netherlands</w:t>
            </w:r>
          </w:p>
        </w:tc>
        <w:tc>
          <w:tcPr>
            <w:tcW w:w="763" w:type="dxa"/>
          </w:tcPr>
          <w:p w14:paraId="3045F6F1" w14:textId="67621F0E" w:rsidR="003F1A0E" w:rsidRDefault="003F1A0E" w:rsidP="003F1A0E">
            <w:r>
              <w:t>43</w:t>
            </w:r>
          </w:p>
        </w:tc>
        <w:tc>
          <w:tcPr>
            <w:tcW w:w="918" w:type="dxa"/>
          </w:tcPr>
          <w:p w14:paraId="071F5206" w14:textId="55734327" w:rsidR="003F1A0E" w:rsidRDefault="003F1A0E" w:rsidP="003F1A0E">
            <w:r>
              <w:t>65</w:t>
            </w:r>
          </w:p>
        </w:tc>
        <w:tc>
          <w:tcPr>
            <w:tcW w:w="764" w:type="dxa"/>
          </w:tcPr>
          <w:p w14:paraId="579A54D2" w14:textId="5FD088ED" w:rsidR="003F1A0E" w:rsidRDefault="003F1A0E" w:rsidP="003F1A0E">
            <w:r>
              <w:t>65.0%</w:t>
            </w:r>
          </w:p>
        </w:tc>
        <w:tc>
          <w:tcPr>
            <w:tcW w:w="1864" w:type="dxa"/>
          </w:tcPr>
          <w:p w14:paraId="56B4CF4F" w14:textId="6DEE04ED" w:rsidR="003F1A0E" w:rsidRDefault="003F1A0E" w:rsidP="003F1A0E">
            <w:r>
              <w:t>KRAS, BRAF</w:t>
            </w:r>
          </w:p>
        </w:tc>
        <w:tc>
          <w:tcPr>
            <w:tcW w:w="1911" w:type="dxa"/>
          </w:tcPr>
          <w:p w14:paraId="7181ED6D" w14:textId="5216334F" w:rsidR="003F1A0E" w:rsidRDefault="003F1A0E" w:rsidP="003F1A0E">
            <w:r>
              <w:t>S/D, MAS-PCR</w:t>
            </w:r>
          </w:p>
        </w:tc>
        <w:tc>
          <w:tcPr>
            <w:tcW w:w="1138" w:type="dxa"/>
          </w:tcPr>
          <w:p w14:paraId="207E65BC" w14:textId="77777777" w:rsidR="003F1A0E" w:rsidRPr="00C75074" w:rsidRDefault="003F1A0E" w:rsidP="003F1A0E">
            <w:pPr>
              <w:jc w:val="center"/>
            </w:pPr>
          </w:p>
        </w:tc>
      </w:tr>
      <w:tr w:rsidR="003F1A0E" w:rsidRPr="00C75074" w14:paraId="1F165A1D" w14:textId="77777777" w:rsidTr="003B68EF">
        <w:trPr>
          <w:trHeight w:val="457"/>
        </w:trPr>
        <w:tc>
          <w:tcPr>
            <w:tcW w:w="1975" w:type="dxa"/>
          </w:tcPr>
          <w:p w14:paraId="59F39440" w14:textId="570C7F82" w:rsidR="003F1A0E" w:rsidRDefault="003F1A0E" w:rsidP="003F1A0E">
            <w:r>
              <w:t>Murata, 2013</w:t>
            </w:r>
            <w:r w:rsidR="00EA7EFD">
              <w:fldChar w:fldCharType="begin">
                <w:fldData xml:space="preserve">PEVuZE5vdGU+PENpdGU+PEF1dGhvcj5NdXJhdGE8L0F1dGhvcj48WWVhcj4yMDEzPC9ZZWFyPjxS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</w:fldData>
              </w:fldChar>
            </w:r>
            <w:r w:rsidR="00B5017E">
              <w:instrText xml:space="preserve"> ADDIN EN.CITE </w:instrText>
            </w:r>
            <w:r w:rsidR="00B5017E">
              <w:fldChar w:fldCharType="begin">
                <w:fldData xml:space="preserve">PEVuZE5vdGU+PENpdGU+PEF1dGhvcj5NdXJhdGE8L0F1dGhvcj48WWVhcj4yMDEzPC9ZZWFyPjxS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</w:fldData>
              </w:fldChar>
            </w:r>
            <w:r w:rsidR="00B5017E">
              <w:instrText xml:space="preserve"> ADDIN EN.CITE.DATA </w:instrText>
            </w:r>
            <w:r w:rsidR="00B5017E">
              <w:fldChar w:fldCharType="end"/>
            </w:r>
            <w:r w:rsidR="00EA7EFD">
              <w:fldChar w:fldCharType="separate"/>
            </w:r>
            <w:r w:rsidR="00B5017E" w:rsidRPr="00B5017E">
              <w:rPr>
                <w:noProof/>
                <w:vertAlign w:val="superscript"/>
              </w:rPr>
              <w:t>146</w:t>
            </w:r>
            <w:r w:rsidR="00EA7EFD">
              <w:fldChar w:fldCharType="end"/>
            </w:r>
          </w:p>
        </w:tc>
        <w:tc>
          <w:tcPr>
            <w:tcW w:w="2250" w:type="dxa"/>
          </w:tcPr>
          <w:p w14:paraId="708B347D" w14:textId="48537E1F" w:rsidR="003F1A0E" w:rsidRPr="00B923DF" w:rsidRDefault="003F1A0E" w:rsidP="003F1A0E">
            <w:r>
              <w:t>Prospective observational</w:t>
            </w:r>
          </w:p>
        </w:tc>
        <w:tc>
          <w:tcPr>
            <w:tcW w:w="1462" w:type="dxa"/>
          </w:tcPr>
          <w:p w14:paraId="27698610" w14:textId="7205A175" w:rsidR="003F1A0E" w:rsidRDefault="003F1A0E" w:rsidP="003F1A0E">
            <w:r>
              <w:t>Japan</w:t>
            </w:r>
          </w:p>
        </w:tc>
        <w:tc>
          <w:tcPr>
            <w:tcW w:w="763" w:type="dxa"/>
          </w:tcPr>
          <w:p w14:paraId="1648E7F6" w14:textId="5C8BBF29" w:rsidR="003F1A0E" w:rsidRDefault="003F1A0E" w:rsidP="003F1A0E">
            <w:r>
              <w:t>32</w:t>
            </w:r>
          </w:p>
        </w:tc>
        <w:tc>
          <w:tcPr>
            <w:tcW w:w="918" w:type="dxa"/>
          </w:tcPr>
          <w:p w14:paraId="05F77B2C" w14:textId="6577AEE6" w:rsidR="003F1A0E" w:rsidRDefault="003F1A0E" w:rsidP="003F1A0E">
            <w:r>
              <w:t>NR</w:t>
            </w:r>
          </w:p>
        </w:tc>
        <w:tc>
          <w:tcPr>
            <w:tcW w:w="764" w:type="dxa"/>
          </w:tcPr>
          <w:p w14:paraId="023D004F" w14:textId="632FDB6D" w:rsidR="003F1A0E" w:rsidRDefault="003F1A0E" w:rsidP="003F1A0E">
            <w:r>
              <w:t>61.9%</w:t>
            </w:r>
          </w:p>
        </w:tc>
        <w:tc>
          <w:tcPr>
            <w:tcW w:w="1864" w:type="dxa"/>
          </w:tcPr>
          <w:p w14:paraId="79418873" w14:textId="6F6E3F38" w:rsidR="003F1A0E" w:rsidRDefault="003F1A0E" w:rsidP="003F1A0E">
            <w:r>
              <w:t>KRAS, BRAF</w:t>
            </w:r>
          </w:p>
        </w:tc>
        <w:tc>
          <w:tcPr>
            <w:tcW w:w="1911" w:type="dxa"/>
          </w:tcPr>
          <w:p w14:paraId="621C94FF" w14:textId="14C85DC1" w:rsidR="003F1A0E" w:rsidRDefault="003F1A0E" w:rsidP="003F1A0E">
            <w:r>
              <w:t>Pyro</w:t>
            </w:r>
          </w:p>
        </w:tc>
        <w:tc>
          <w:tcPr>
            <w:tcW w:w="1138" w:type="dxa"/>
          </w:tcPr>
          <w:p w14:paraId="7D8CD6B8" w14:textId="77777777" w:rsidR="003F1A0E" w:rsidRPr="00C75074" w:rsidRDefault="003F1A0E" w:rsidP="003F1A0E">
            <w:pPr>
              <w:jc w:val="center"/>
            </w:pPr>
          </w:p>
        </w:tc>
      </w:tr>
      <w:tr w:rsidR="003F1A0E" w:rsidRPr="00C75074" w14:paraId="6C52B42F" w14:textId="77777777" w:rsidTr="003B68EF">
        <w:trPr>
          <w:trHeight w:val="457"/>
        </w:trPr>
        <w:tc>
          <w:tcPr>
            <w:tcW w:w="1975" w:type="dxa"/>
          </w:tcPr>
          <w:p w14:paraId="7E7C3989" w14:textId="2F90B619" w:rsidR="003F1A0E" w:rsidRDefault="003F1A0E" w:rsidP="003F1A0E">
            <w:r>
              <w:t>Muro, 2009</w:t>
            </w:r>
            <w:r w:rsidR="00B6596E">
              <w:fldChar w:fldCharType="begin">
                <w:fldData xml:space="preserve">PEVuZE5vdGU+PENpdGU+PEF1dGhvcj5NdXJvPC9BdXRob3I+PFllYXI+MjAwOTwvWWVhcj48UmVj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</w:fldData>
              </w:fldChar>
            </w:r>
            <w:r w:rsidR="00B5017E">
              <w:instrText xml:space="preserve"> ADDIN EN.CITE </w:instrText>
            </w:r>
            <w:r w:rsidR="00B5017E">
              <w:fldChar w:fldCharType="begin">
                <w:fldData xml:space="preserve">PEVuZE5vdGU+PENpdGU+PEF1dGhvcj5NdXJvPC9BdXRob3I+PFllYXI+MjAwOTwvWWVhcj48UmVj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47</w:t>
            </w:r>
            <w:r w:rsidR="00B6596E">
              <w:fldChar w:fldCharType="end"/>
            </w:r>
          </w:p>
        </w:tc>
        <w:tc>
          <w:tcPr>
            <w:tcW w:w="2250" w:type="dxa"/>
          </w:tcPr>
          <w:p w14:paraId="7EB82FEE" w14:textId="2DA85638" w:rsidR="003F1A0E" w:rsidRDefault="003F1A0E" w:rsidP="003F1A0E">
            <w:r>
              <w:t>Phase II Trial</w:t>
            </w:r>
          </w:p>
        </w:tc>
        <w:tc>
          <w:tcPr>
            <w:tcW w:w="1462" w:type="dxa"/>
          </w:tcPr>
          <w:p w14:paraId="7B13C4B4" w14:textId="3D66D4F0" w:rsidR="003F1A0E" w:rsidRDefault="003F1A0E" w:rsidP="003F1A0E">
            <w:r>
              <w:t>Japan</w:t>
            </w:r>
          </w:p>
        </w:tc>
        <w:tc>
          <w:tcPr>
            <w:tcW w:w="763" w:type="dxa"/>
          </w:tcPr>
          <w:p w14:paraId="406E2859" w14:textId="483A1764" w:rsidR="003F1A0E" w:rsidRDefault="003F1A0E" w:rsidP="003F1A0E">
            <w:r>
              <w:t>24</w:t>
            </w:r>
          </w:p>
        </w:tc>
        <w:tc>
          <w:tcPr>
            <w:tcW w:w="918" w:type="dxa"/>
          </w:tcPr>
          <w:p w14:paraId="5D0EBB04" w14:textId="7D5F18EF" w:rsidR="003F1A0E" w:rsidRDefault="003F1A0E" w:rsidP="003F1A0E">
            <w:r>
              <w:t>59</w:t>
            </w:r>
          </w:p>
        </w:tc>
        <w:tc>
          <w:tcPr>
            <w:tcW w:w="764" w:type="dxa"/>
          </w:tcPr>
          <w:p w14:paraId="19297CBF" w14:textId="1B4870A5" w:rsidR="003F1A0E" w:rsidRDefault="003F1A0E" w:rsidP="003F1A0E">
            <w:r>
              <w:t>65.0%</w:t>
            </w:r>
          </w:p>
        </w:tc>
        <w:tc>
          <w:tcPr>
            <w:tcW w:w="1864" w:type="dxa"/>
          </w:tcPr>
          <w:p w14:paraId="67A35B44" w14:textId="0B6BCD91" w:rsidR="003F1A0E" w:rsidRDefault="003F1A0E" w:rsidP="003F1A0E">
            <w:r>
              <w:t>KRAS</w:t>
            </w:r>
          </w:p>
        </w:tc>
        <w:tc>
          <w:tcPr>
            <w:tcW w:w="1911" w:type="dxa"/>
          </w:tcPr>
          <w:p w14:paraId="00F11C2B" w14:textId="072F9ACA" w:rsidR="003F1A0E" w:rsidRDefault="003F1A0E" w:rsidP="003F1A0E">
            <w:r>
              <w:t>MAS-PCR</w:t>
            </w:r>
          </w:p>
        </w:tc>
        <w:tc>
          <w:tcPr>
            <w:tcW w:w="1138" w:type="dxa"/>
          </w:tcPr>
          <w:p w14:paraId="3CD256A4" w14:textId="6CEBDE92" w:rsidR="003F1A0E" w:rsidRPr="00C75074" w:rsidRDefault="003F1A0E" w:rsidP="003F1A0E">
            <w:pPr>
              <w:jc w:val="center"/>
            </w:pPr>
            <w:r>
              <w:t>Y</w:t>
            </w:r>
          </w:p>
        </w:tc>
      </w:tr>
      <w:tr w:rsidR="003F1A0E" w:rsidRPr="00C75074" w14:paraId="3ED13CC9" w14:textId="77777777" w:rsidTr="003B68EF">
        <w:trPr>
          <w:trHeight w:val="457"/>
        </w:trPr>
        <w:tc>
          <w:tcPr>
            <w:tcW w:w="1975" w:type="dxa"/>
          </w:tcPr>
          <w:p w14:paraId="556EE331" w14:textId="09AD8787" w:rsidR="003F1A0E" w:rsidRDefault="003F1A0E" w:rsidP="003F1A0E">
            <w:r>
              <w:t>Nash, 2010</w:t>
            </w:r>
            <w:r w:rsidR="00B6596E">
              <w:fldChar w:fldCharType="begin">
                <w:fldData xml:space="preserve">PEVuZE5vdGU+PENpdGU+PEF1dGhvcj5OYXNoPC9BdXRob3I+PFllYXI+MjAxMDwvWWVhcj48UmVj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</w:fldData>
              </w:fldChar>
            </w:r>
            <w:r w:rsidR="00B5017E">
              <w:instrText xml:space="preserve"> ADDIN EN.CITE </w:instrText>
            </w:r>
            <w:r w:rsidR="00B5017E">
              <w:fldChar w:fldCharType="begin">
                <w:fldData xml:space="preserve">PEVuZE5vdGU+PENpdGU+PEF1dGhvcj5OYXNoPC9BdXRob3I+PFllYXI+MjAxMDwvWWVhcj48UmVj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48</w:t>
            </w:r>
            <w:r w:rsidR="00B6596E">
              <w:fldChar w:fldCharType="end"/>
            </w:r>
          </w:p>
        </w:tc>
        <w:tc>
          <w:tcPr>
            <w:tcW w:w="2250" w:type="dxa"/>
          </w:tcPr>
          <w:p w14:paraId="1A0EAB1D" w14:textId="5F6D9C29" w:rsidR="003F1A0E" w:rsidRPr="00C75074" w:rsidRDefault="003F1A0E" w:rsidP="003F1A0E">
            <w:r w:rsidRPr="00B923DF">
              <w:t>Retrospective observationa</w:t>
            </w:r>
            <w:r>
              <w:t>l</w:t>
            </w:r>
          </w:p>
        </w:tc>
        <w:tc>
          <w:tcPr>
            <w:tcW w:w="1462" w:type="dxa"/>
          </w:tcPr>
          <w:p w14:paraId="3FC748FC" w14:textId="685AE3F3" w:rsidR="003F1A0E" w:rsidRPr="00C75074" w:rsidRDefault="003F1A0E" w:rsidP="003F1A0E">
            <w:r>
              <w:t>USA</w:t>
            </w:r>
          </w:p>
        </w:tc>
        <w:tc>
          <w:tcPr>
            <w:tcW w:w="763" w:type="dxa"/>
          </w:tcPr>
          <w:p w14:paraId="5B47B008" w14:textId="28B1F56E" w:rsidR="003F1A0E" w:rsidRPr="00C75074" w:rsidRDefault="003F1A0E" w:rsidP="003F1A0E">
            <w:r>
              <w:t>188</w:t>
            </w:r>
          </w:p>
        </w:tc>
        <w:tc>
          <w:tcPr>
            <w:tcW w:w="918" w:type="dxa"/>
          </w:tcPr>
          <w:p w14:paraId="6838FD7E" w14:textId="1234FA59" w:rsidR="003F1A0E" w:rsidRPr="00C75074" w:rsidRDefault="003F1A0E" w:rsidP="003F1A0E">
            <w:r>
              <w:t>63</w:t>
            </w:r>
          </w:p>
        </w:tc>
        <w:tc>
          <w:tcPr>
            <w:tcW w:w="764" w:type="dxa"/>
          </w:tcPr>
          <w:p w14:paraId="6D61BBC3" w14:textId="1C01AF4F" w:rsidR="003F1A0E" w:rsidRPr="00C75074" w:rsidRDefault="003F1A0E" w:rsidP="003F1A0E">
            <w:r>
              <w:t>61.7%</w:t>
            </w:r>
          </w:p>
        </w:tc>
        <w:tc>
          <w:tcPr>
            <w:tcW w:w="1864" w:type="dxa"/>
          </w:tcPr>
          <w:p w14:paraId="596D24BE" w14:textId="1E2C5648" w:rsidR="003F1A0E" w:rsidRPr="00C75074" w:rsidRDefault="003F1A0E" w:rsidP="003F1A0E">
            <w:r>
              <w:t>KRAS</w:t>
            </w:r>
          </w:p>
        </w:tc>
        <w:tc>
          <w:tcPr>
            <w:tcW w:w="1911" w:type="dxa"/>
          </w:tcPr>
          <w:p w14:paraId="4B27856F" w14:textId="5486916A" w:rsidR="003F1A0E" w:rsidRPr="00C75074" w:rsidRDefault="003F1A0E" w:rsidP="003F1A0E">
            <w:r>
              <w:t>GEM</w:t>
            </w:r>
          </w:p>
        </w:tc>
        <w:tc>
          <w:tcPr>
            <w:tcW w:w="1138" w:type="dxa"/>
          </w:tcPr>
          <w:p w14:paraId="4636C931" w14:textId="77777777" w:rsidR="003F1A0E" w:rsidRPr="00C75074" w:rsidRDefault="003F1A0E" w:rsidP="003F1A0E">
            <w:pPr>
              <w:jc w:val="center"/>
            </w:pPr>
          </w:p>
        </w:tc>
      </w:tr>
      <w:tr w:rsidR="003F1A0E" w:rsidRPr="00C75074" w14:paraId="276BCFBA" w14:textId="77777777" w:rsidTr="003B68EF">
        <w:trPr>
          <w:trHeight w:val="457"/>
        </w:trPr>
        <w:tc>
          <w:tcPr>
            <w:tcW w:w="1975" w:type="dxa"/>
          </w:tcPr>
          <w:p w14:paraId="4A7D6A13" w14:textId="500D3DD1" w:rsidR="003F1A0E" w:rsidRDefault="003F1A0E" w:rsidP="003F1A0E">
            <w:r>
              <w:t>Nash, 2010</w:t>
            </w:r>
            <w:r w:rsidR="00B6596E">
              <w:fldChar w:fldCharType="begin">
                <w:fldData xml:space="preserve">PEVuZE5vdGU+PENpdGU+PEF1dGhvcj5OYXNoPC9BdXRob3I+PFllYXI+MjAxMDwvWWVhcj48UmVj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=
</w:fldData>
              </w:fldChar>
            </w:r>
            <w:r w:rsidR="00B5017E">
              <w:instrText xml:space="preserve"> ADDIN EN.CITE </w:instrText>
            </w:r>
            <w:r w:rsidR="00B5017E">
              <w:fldChar w:fldCharType="begin">
                <w:fldData xml:space="preserve">PEVuZE5vdGU+PENpdGU+PEF1dGhvcj5OYXNoPC9BdXRob3I+PFllYXI+MjAxMDwvWWVhcj48UmVj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=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49</w:t>
            </w:r>
            <w:r w:rsidR="00B6596E">
              <w:fldChar w:fldCharType="end"/>
            </w:r>
          </w:p>
        </w:tc>
        <w:tc>
          <w:tcPr>
            <w:tcW w:w="2250" w:type="dxa"/>
          </w:tcPr>
          <w:p w14:paraId="485B26E1" w14:textId="0B0CC9C2" w:rsidR="003F1A0E" w:rsidRPr="00C75074" w:rsidRDefault="003F1A0E" w:rsidP="003F1A0E">
            <w:r w:rsidRPr="00B923DF">
              <w:t>Retrospective observationa</w:t>
            </w:r>
            <w:r>
              <w:t>l</w:t>
            </w:r>
          </w:p>
        </w:tc>
        <w:tc>
          <w:tcPr>
            <w:tcW w:w="1462" w:type="dxa"/>
          </w:tcPr>
          <w:p w14:paraId="6BEF669E" w14:textId="089B1E78" w:rsidR="003F1A0E" w:rsidRPr="00C75074" w:rsidRDefault="003F1A0E" w:rsidP="003F1A0E">
            <w:r>
              <w:t>USA</w:t>
            </w:r>
          </w:p>
        </w:tc>
        <w:tc>
          <w:tcPr>
            <w:tcW w:w="763" w:type="dxa"/>
          </w:tcPr>
          <w:p w14:paraId="5A40B648" w14:textId="75004119" w:rsidR="003F1A0E" w:rsidRPr="00C75074" w:rsidRDefault="003F1A0E" w:rsidP="003F1A0E">
            <w:r>
              <w:t>147</w:t>
            </w:r>
          </w:p>
        </w:tc>
        <w:tc>
          <w:tcPr>
            <w:tcW w:w="918" w:type="dxa"/>
          </w:tcPr>
          <w:p w14:paraId="7F9DBDCC" w14:textId="3F410473" w:rsidR="003F1A0E" w:rsidRPr="00C75074" w:rsidRDefault="003F1A0E" w:rsidP="003F1A0E">
            <w:r>
              <w:t>67</w:t>
            </w:r>
          </w:p>
        </w:tc>
        <w:tc>
          <w:tcPr>
            <w:tcW w:w="764" w:type="dxa"/>
          </w:tcPr>
          <w:p w14:paraId="61872C8D" w14:textId="34580794" w:rsidR="003F1A0E" w:rsidRPr="00C75074" w:rsidRDefault="003F1A0E" w:rsidP="003F1A0E">
            <w:r>
              <w:t>51.3%</w:t>
            </w:r>
          </w:p>
        </w:tc>
        <w:tc>
          <w:tcPr>
            <w:tcW w:w="1864" w:type="dxa"/>
          </w:tcPr>
          <w:p w14:paraId="19C4F75D" w14:textId="3273D643" w:rsidR="003F1A0E" w:rsidRPr="00C75074" w:rsidRDefault="003F1A0E" w:rsidP="003F1A0E">
            <w:r>
              <w:t>KRAS</w:t>
            </w:r>
          </w:p>
        </w:tc>
        <w:tc>
          <w:tcPr>
            <w:tcW w:w="1911" w:type="dxa"/>
          </w:tcPr>
          <w:p w14:paraId="345271F8" w14:textId="5A469B94" w:rsidR="003F1A0E" w:rsidRPr="00C75074" w:rsidRDefault="003F1A0E" w:rsidP="003F1A0E">
            <w:r>
              <w:t>GEM</w:t>
            </w:r>
          </w:p>
        </w:tc>
        <w:tc>
          <w:tcPr>
            <w:tcW w:w="1138" w:type="dxa"/>
          </w:tcPr>
          <w:p w14:paraId="59EAFFFF" w14:textId="77777777" w:rsidR="003F1A0E" w:rsidRPr="00C75074" w:rsidRDefault="003F1A0E" w:rsidP="003F1A0E">
            <w:pPr>
              <w:jc w:val="center"/>
            </w:pPr>
          </w:p>
        </w:tc>
      </w:tr>
      <w:tr w:rsidR="003F1A0E" w:rsidRPr="00C75074" w14:paraId="070CBF0B" w14:textId="77777777" w:rsidTr="003B68EF">
        <w:trPr>
          <w:trHeight w:val="457"/>
        </w:trPr>
        <w:tc>
          <w:tcPr>
            <w:tcW w:w="1975" w:type="dxa"/>
          </w:tcPr>
          <w:p w14:paraId="38383703" w14:textId="0B8F51F0" w:rsidR="003F1A0E" w:rsidRDefault="003F1A0E" w:rsidP="003F1A0E">
            <w:r>
              <w:t>NCT00835185</w:t>
            </w:r>
            <w:r w:rsidR="00B6596E">
              <w:fldChar w:fldCharType="begin"/>
            </w:r>
            <w:r w:rsidR="00B5017E">
              <w:instrText xml:space="preserve"> ADDIN EN.CITE &lt;EndNote&gt;&lt;Cite&gt;&lt;Author&gt;NIH&lt;/Author&gt;&lt;Year&gt;2016&lt;/Year&gt;&lt;RecNum&gt;599&lt;/RecNum&gt;&lt;DisplayText&gt;&lt;style face="superscript"&gt;150&lt;/style&gt;&lt;/DisplayText&gt;&lt;record&gt;&lt;rec-number&gt;599&lt;/rec-number&gt;&lt;foreign-keys&gt;&lt;key app="EN" db-id="r525zwt2l9ewpgew5a2x9rx0redwzaafzrdx" timestamp="1522346765"&gt;599&lt;/key&gt;&lt;/foreign-keys&gt;&lt;ref-type name="Government Document"&gt;46&lt;/ref-type&gt;&lt;contributors&gt;&lt;authors&gt;&lt;author&gt;NIH,&lt;/author&gt;&lt;/authors&gt;&lt;secondary-authors&gt;&lt;author&gt;NIH&lt;/author&gt;&lt;/secondary-authors&gt;&lt;/contributors&gt;&lt;titles&gt;&lt;title&gt;Study of IMC-11F8 in participants with colorectal cancer&lt;/title&gt;&lt;/titles&gt;&lt;dates&gt;&lt;year&gt;2016&lt;/year&gt;&lt;/dates&gt;&lt;publisher&gt;U.S. National Library of Medicine&lt;/publisher&gt;&lt;isbn&gt;NCT00835185&lt;/isbn&gt;&lt;urls&gt;&lt;/urls&gt;&lt;custom1&gt;NIH&lt;/custom1&gt;&lt;/record&gt;&lt;/Cite&gt;&lt;/EndNote&gt;</w:instrText>
            </w:r>
            <w:r w:rsidR="00B6596E">
              <w:fldChar w:fldCharType="separate"/>
            </w:r>
            <w:r w:rsidR="00B5017E" w:rsidRPr="00B5017E">
              <w:rPr>
                <w:noProof/>
                <w:vertAlign w:val="superscript"/>
              </w:rPr>
              <w:t>150</w:t>
            </w:r>
            <w:r w:rsidR="00B6596E">
              <w:fldChar w:fldCharType="end"/>
            </w:r>
          </w:p>
        </w:tc>
        <w:tc>
          <w:tcPr>
            <w:tcW w:w="2250" w:type="dxa"/>
          </w:tcPr>
          <w:p w14:paraId="5FA34A2D" w14:textId="026AD5EC" w:rsidR="003F1A0E" w:rsidRPr="00B923DF" w:rsidRDefault="003F1A0E" w:rsidP="003F1A0E">
            <w:r>
              <w:t xml:space="preserve">Phase II Trial </w:t>
            </w:r>
          </w:p>
        </w:tc>
        <w:tc>
          <w:tcPr>
            <w:tcW w:w="1462" w:type="dxa"/>
          </w:tcPr>
          <w:p w14:paraId="16618342" w14:textId="5FFF8AF3" w:rsidR="003F1A0E" w:rsidRDefault="003F1A0E" w:rsidP="003F1A0E">
            <w:r>
              <w:t>Belgium, Spain</w:t>
            </w:r>
          </w:p>
        </w:tc>
        <w:tc>
          <w:tcPr>
            <w:tcW w:w="763" w:type="dxa"/>
          </w:tcPr>
          <w:p w14:paraId="35F52576" w14:textId="17ECA5A8" w:rsidR="003F1A0E" w:rsidRDefault="003F1A0E" w:rsidP="003F1A0E">
            <w:r>
              <w:t>25</w:t>
            </w:r>
          </w:p>
        </w:tc>
        <w:tc>
          <w:tcPr>
            <w:tcW w:w="918" w:type="dxa"/>
          </w:tcPr>
          <w:p w14:paraId="18AAF956" w14:textId="4862C44F" w:rsidR="003F1A0E" w:rsidRDefault="003F1A0E" w:rsidP="003F1A0E">
            <w:r>
              <w:t>63.3</w:t>
            </w:r>
          </w:p>
        </w:tc>
        <w:tc>
          <w:tcPr>
            <w:tcW w:w="764" w:type="dxa"/>
          </w:tcPr>
          <w:p w14:paraId="722C0712" w14:textId="73924949" w:rsidR="003F1A0E" w:rsidRDefault="003F1A0E" w:rsidP="003F1A0E">
            <w:r>
              <w:t>56.8%</w:t>
            </w:r>
          </w:p>
        </w:tc>
        <w:tc>
          <w:tcPr>
            <w:tcW w:w="1864" w:type="dxa"/>
          </w:tcPr>
          <w:p w14:paraId="1E182B89" w14:textId="2013EBBF" w:rsidR="003F1A0E" w:rsidRDefault="003F1A0E" w:rsidP="003F1A0E">
            <w:r>
              <w:t>KRAS</w:t>
            </w:r>
          </w:p>
        </w:tc>
        <w:tc>
          <w:tcPr>
            <w:tcW w:w="1911" w:type="dxa"/>
          </w:tcPr>
          <w:p w14:paraId="204AF320" w14:textId="2FAD4651" w:rsidR="003F1A0E" w:rsidRDefault="003F1A0E" w:rsidP="003F1A0E">
            <w:r>
              <w:t>NR</w:t>
            </w:r>
          </w:p>
        </w:tc>
        <w:tc>
          <w:tcPr>
            <w:tcW w:w="1138" w:type="dxa"/>
          </w:tcPr>
          <w:p w14:paraId="765DC99F" w14:textId="77777777" w:rsidR="003F1A0E" w:rsidRPr="00C75074" w:rsidRDefault="003F1A0E" w:rsidP="003F1A0E">
            <w:pPr>
              <w:jc w:val="center"/>
            </w:pPr>
          </w:p>
        </w:tc>
      </w:tr>
      <w:tr w:rsidR="003F1A0E" w:rsidRPr="00C75074" w14:paraId="5F4E8EF9" w14:textId="77777777" w:rsidTr="003B68EF">
        <w:trPr>
          <w:trHeight w:val="457"/>
        </w:trPr>
        <w:tc>
          <w:tcPr>
            <w:tcW w:w="1975" w:type="dxa"/>
          </w:tcPr>
          <w:p w14:paraId="42889B83" w14:textId="2DABE47C" w:rsidR="003F1A0E" w:rsidRDefault="003F1A0E" w:rsidP="003F1A0E">
            <w:r>
              <w:t>Netter, 2015</w:t>
            </w:r>
            <w:r w:rsidR="00B6596E">
              <w:fldChar w:fldCharType="begin">
                <w:fldData xml:space="preserve">PEVuZE5vdGU+PENpdGU+PEF1dGhvcj5OZXR0ZXI8L0F1dGhvcj48WWVhcj4yMDE1PC9ZZWFyPjxS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</w:fldData>
              </w:fldChar>
            </w:r>
            <w:r w:rsidR="00B5017E">
              <w:instrText xml:space="preserve"> ADDIN EN.CITE </w:instrText>
            </w:r>
            <w:r w:rsidR="00B5017E">
              <w:fldChar w:fldCharType="begin">
                <w:fldData xml:space="preserve">PEVuZE5vdGU+PENpdGU+PEF1dGhvcj5OZXR0ZXI8L0F1dGhvcj48WWVhcj4yMDE1PC9ZZWFyPjxS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51</w:t>
            </w:r>
            <w:r w:rsidR="00B6596E">
              <w:fldChar w:fldCharType="end"/>
            </w:r>
          </w:p>
        </w:tc>
        <w:tc>
          <w:tcPr>
            <w:tcW w:w="2250" w:type="dxa"/>
          </w:tcPr>
          <w:p w14:paraId="0DC2CB68" w14:textId="04A4CA6F" w:rsidR="003F1A0E" w:rsidRPr="00C75074" w:rsidRDefault="003F1A0E" w:rsidP="003F1A0E">
            <w:r w:rsidRPr="00B923DF">
              <w:t>Retrospective observationa</w:t>
            </w:r>
            <w:r>
              <w:t>l</w:t>
            </w:r>
          </w:p>
        </w:tc>
        <w:tc>
          <w:tcPr>
            <w:tcW w:w="1462" w:type="dxa"/>
          </w:tcPr>
          <w:p w14:paraId="05020DF5" w14:textId="3DC8AB3D" w:rsidR="003F1A0E" w:rsidRPr="00C75074" w:rsidRDefault="003F1A0E" w:rsidP="003F1A0E">
            <w:r>
              <w:t>France</w:t>
            </w:r>
          </w:p>
        </w:tc>
        <w:tc>
          <w:tcPr>
            <w:tcW w:w="763" w:type="dxa"/>
          </w:tcPr>
          <w:p w14:paraId="3ADE13D2" w14:textId="5C5488BE" w:rsidR="003F1A0E" w:rsidRPr="00C75074" w:rsidRDefault="003F1A0E" w:rsidP="003F1A0E">
            <w:r>
              <w:t>67</w:t>
            </w:r>
          </w:p>
        </w:tc>
        <w:tc>
          <w:tcPr>
            <w:tcW w:w="918" w:type="dxa"/>
          </w:tcPr>
          <w:p w14:paraId="74AB3262" w14:textId="1E0E579D" w:rsidR="003F1A0E" w:rsidRPr="00C75074" w:rsidRDefault="003F1A0E" w:rsidP="003F1A0E">
            <w:r>
              <w:t>62.4</w:t>
            </w:r>
          </w:p>
        </w:tc>
        <w:tc>
          <w:tcPr>
            <w:tcW w:w="764" w:type="dxa"/>
          </w:tcPr>
          <w:p w14:paraId="66B8C44C" w14:textId="28B674F3" w:rsidR="003F1A0E" w:rsidRPr="00C75074" w:rsidRDefault="003F1A0E" w:rsidP="003F1A0E">
            <w:r>
              <w:t>51.0%</w:t>
            </w:r>
          </w:p>
        </w:tc>
        <w:tc>
          <w:tcPr>
            <w:tcW w:w="1864" w:type="dxa"/>
          </w:tcPr>
          <w:p w14:paraId="594F8AA0" w14:textId="0C50859F" w:rsidR="003F1A0E" w:rsidRPr="00C75074" w:rsidRDefault="003F1A0E" w:rsidP="003F1A0E">
            <w:r>
              <w:t>KRAS, BRAF</w:t>
            </w:r>
          </w:p>
        </w:tc>
        <w:tc>
          <w:tcPr>
            <w:tcW w:w="1911" w:type="dxa"/>
          </w:tcPr>
          <w:p w14:paraId="5B85EEFF" w14:textId="3C2BD7D4" w:rsidR="003F1A0E" w:rsidRPr="00C75074" w:rsidRDefault="003F1A0E" w:rsidP="003F1A0E">
            <w:r>
              <w:t>MAS-PCR</w:t>
            </w:r>
          </w:p>
        </w:tc>
        <w:tc>
          <w:tcPr>
            <w:tcW w:w="1138" w:type="dxa"/>
          </w:tcPr>
          <w:p w14:paraId="3C2E826E" w14:textId="2FC673FC" w:rsidR="003F1A0E" w:rsidRPr="00C75074" w:rsidRDefault="003F1A0E" w:rsidP="003F1A0E">
            <w:pPr>
              <w:jc w:val="center"/>
            </w:pPr>
            <w:r>
              <w:t>Y</w:t>
            </w:r>
          </w:p>
        </w:tc>
      </w:tr>
      <w:tr w:rsidR="003F1A0E" w:rsidRPr="00C75074" w14:paraId="1EBAD9AA" w14:textId="77777777" w:rsidTr="003B68EF">
        <w:trPr>
          <w:trHeight w:val="457"/>
        </w:trPr>
        <w:tc>
          <w:tcPr>
            <w:tcW w:w="1975" w:type="dxa"/>
          </w:tcPr>
          <w:p w14:paraId="1654B77C" w14:textId="51E1449F" w:rsidR="003F1A0E" w:rsidRDefault="003F1A0E" w:rsidP="003F1A0E">
            <w:r>
              <w:t>Neumann, 2009</w:t>
            </w:r>
            <w:r w:rsidR="00B6596E">
              <w:fldChar w:fldCharType="begin">
                <w:fldData xml:space="preserve">PEVuZE5vdGU+PENpdGU+PEF1dGhvcj5OZXVtYW5uPC9BdXRob3I+PFllYXI+MjAwOTwvWWVhcj48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=
</w:fldData>
              </w:fldChar>
            </w:r>
            <w:r w:rsidR="00B5017E">
              <w:instrText xml:space="preserve"> ADDIN EN.CITE </w:instrText>
            </w:r>
            <w:r w:rsidR="00B5017E">
              <w:fldChar w:fldCharType="begin">
                <w:fldData xml:space="preserve">PEVuZE5vdGU+PENpdGU+PEF1dGhvcj5OZXVtYW5uPC9BdXRob3I+PFllYXI+MjAwOTwvWWVhcj48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=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52</w:t>
            </w:r>
            <w:r w:rsidR="00B6596E">
              <w:fldChar w:fldCharType="end"/>
            </w:r>
          </w:p>
        </w:tc>
        <w:tc>
          <w:tcPr>
            <w:tcW w:w="2250" w:type="dxa"/>
          </w:tcPr>
          <w:p w14:paraId="4B0FCBC4" w14:textId="6A2A78D4" w:rsidR="003F1A0E" w:rsidRPr="00C75074" w:rsidRDefault="003F1A0E" w:rsidP="003F1A0E">
            <w:r>
              <w:t>Prospective observational</w:t>
            </w:r>
          </w:p>
        </w:tc>
        <w:tc>
          <w:tcPr>
            <w:tcW w:w="1462" w:type="dxa"/>
          </w:tcPr>
          <w:p w14:paraId="3808EF20" w14:textId="14640DA6" w:rsidR="003F1A0E" w:rsidRPr="00C75074" w:rsidRDefault="003F1A0E" w:rsidP="003F1A0E">
            <w:r>
              <w:t>Germany</w:t>
            </w:r>
          </w:p>
        </w:tc>
        <w:tc>
          <w:tcPr>
            <w:tcW w:w="763" w:type="dxa"/>
          </w:tcPr>
          <w:p w14:paraId="49CA7F0F" w14:textId="4D20C063" w:rsidR="003F1A0E" w:rsidRPr="00C75074" w:rsidRDefault="003F1A0E" w:rsidP="003F1A0E">
            <w:r>
              <w:t>1018</w:t>
            </w:r>
          </w:p>
        </w:tc>
        <w:tc>
          <w:tcPr>
            <w:tcW w:w="918" w:type="dxa"/>
          </w:tcPr>
          <w:p w14:paraId="78793385" w14:textId="21F217B1" w:rsidR="003F1A0E" w:rsidRPr="00C75074" w:rsidRDefault="003F1A0E" w:rsidP="003F1A0E">
            <w:r>
              <w:t>63.8</w:t>
            </w:r>
          </w:p>
        </w:tc>
        <w:tc>
          <w:tcPr>
            <w:tcW w:w="764" w:type="dxa"/>
          </w:tcPr>
          <w:p w14:paraId="5CBA63AF" w14:textId="253C1864" w:rsidR="003F1A0E" w:rsidRPr="00C75074" w:rsidRDefault="003F1A0E" w:rsidP="003F1A0E">
            <w:r>
              <w:t>62.4%</w:t>
            </w:r>
          </w:p>
        </w:tc>
        <w:tc>
          <w:tcPr>
            <w:tcW w:w="1864" w:type="dxa"/>
          </w:tcPr>
          <w:p w14:paraId="758F1FD7" w14:textId="0A0FF85A" w:rsidR="003F1A0E" w:rsidRPr="00C75074" w:rsidRDefault="003F1A0E" w:rsidP="003F1A0E">
            <w:r>
              <w:t>KRAS</w:t>
            </w:r>
          </w:p>
        </w:tc>
        <w:tc>
          <w:tcPr>
            <w:tcW w:w="1911" w:type="dxa"/>
          </w:tcPr>
          <w:p w14:paraId="0EC57132" w14:textId="359584CE" w:rsidR="003F1A0E" w:rsidRPr="00C75074" w:rsidRDefault="003F1A0E" w:rsidP="003F1A0E">
            <w:r>
              <w:t>S/D, Pyro</w:t>
            </w:r>
          </w:p>
        </w:tc>
        <w:tc>
          <w:tcPr>
            <w:tcW w:w="1138" w:type="dxa"/>
          </w:tcPr>
          <w:p w14:paraId="479448D4" w14:textId="77777777" w:rsidR="003F1A0E" w:rsidRPr="00C75074" w:rsidRDefault="003F1A0E" w:rsidP="003F1A0E">
            <w:pPr>
              <w:jc w:val="center"/>
            </w:pPr>
          </w:p>
        </w:tc>
      </w:tr>
      <w:tr w:rsidR="003F1A0E" w:rsidRPr="00C75074" w14:paraId="5F3A2379" w14:textId="77777777" w:rsidTr="003B68EF">
        <w:trPr>
          <w:trHeight w:val="457"/>
        </w:trPr>
        <w:tc>
          <w:tcPr>
            <w:tcW w:w="1975" w:type="dxa"/>
          </w:tcPr>
          <w:p w14:paraId="505727C6" w14:textId="4C46E3F5" w:rsidR="003F1A0E" w:rsidRDefault="003F1A0E" w:rsidP="003F1A0E">
            <w:r>
              <w:t>Neumann, 2013</w:t>
            </w:r>
            <w:r w:rsidR="00B6596E">
              <w:fldChar w:fldCharType="begin">
                <w:fldData xml:space="preserve">PEVuZE5vdGU+PENpdGU+PEF1dGhvcj5OZXVtYW5uPC9BdXRob3I+PFllYXI+MjAxMzwvWWVhcj48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</w:fldData>
              </w:fldChar>
            </w:r>
            <w:r w:rsidR="00B5017E">
              <w:instrText xml:space="preserve"> ADDIN EN.CITE </w:instrText>
            </w:r>
            <w:r w:rsidR="00B5017E">
              <w:fldChar w:fldCharType="begin">
                <w:fldData xml:space="preserve">PEVuZE5vdGU+PENpdGU+PEF1dGhvcj5OZXVtYW5uPC9BdXRob3I+PFllYXI+MjAxMzwvWWVhcj48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53</w:t>
            </w:r>
            <w:r w:rsidR="00B6596E">
              <w:fldChar w:fldCharType="end"/>
            </w:r>
          </w:p>
        </w:tc>
        <w:tc>
          <w:tcPr>
            <w:tcW w:w="2250" w:type="dxa"/>
          </w:tcPr>
          <w:p w14:paraId="3A9DB0FF" w14:textId="090747C1" w:rsidR="003F1A0E" w:rsidRDefault="003F1A0E" w:rsidP="003F1A0E">
            <w:r w:rsidRPr="00B923DF">
              <w:t>Retrospective observationa</w:t>
            </w:r>
            <w:r>
              <w:t>l</w:t>
            </w:r>
          </w:p>
        </w:tc>
        <w:tc>
          <w:tcPr>
            <w:tcW w:w="1462" w:type="dxa"/>
          </w:tcPr>
          <w:p w14:paraId="4E9BE6DA" w14:textId="77C246CF" w:rsidR="003F1A0E" w:rsidRDefault="003F1A0E" w:rsidP="003F1A0E">
            <w:r>
              <w:t>Germany</w:t>
            </w:r>
          </w:p>
        </w:tc>
        <w:tc>
          <w:tcPr>
            <w:tcW w:w="763" w:type="dxa"/>
          </w:tcPr>
          <w:p w14:paraId="4DF40639" w14:textId="487DC5BF" w:rsidR="003F1A0E" w:rsidRDefault="003F1A0E" w:rsidP="003F1A0E">
            <w:r>
              <w:t>97</w:t>
            </w:r>
          </w:p>
        </w:tc>
        <w:tc>
          <w:tcPr>
            <w:tcW w:w="918" w:type="dxa"/>
          </w:tcPr>
          <w:p w14:paraId="259F880F" w14:textId="55E1F155" w:rsidR="003F1A0E" w:rsidRDefault="003F1A0E" w:rsidP="003F1A0E">
            <w:r>
              <w:t>NR</w:t>
            </w:r>
          </w:p>
        </w:tc>
        <w:tc>
          <w:tcPr>
            <w:tcW w:w="764" w:type="dxa"/>
          </w:tcPr>
          <w:p w14:paraId="743368A2" w14:textId="709CB868" w:rsidR="003F1A0E" w:rsidRDefault="003F1A0E" w:rsidP="003F1A0E">
            <w:r>
              <w:t>NR</w:t>
            </w:r>
          </w:p>
        </w:tc>
        <w:tc>
          <w:tcPr>
            <w:tcW w:w="1864" w:type="dxa"/>
          </w:tcPr>
          <w:p w14:paraId="7342101A" w14:textId="70652CE2" w:rsidR="003F1A0E" w:rsidRDefault="003F1A0E" w:rsidP="003F1A0E">
            <w:r>
              <w:t>KRAS, BRAF</w:t>
            </w:r>
          </w:p>
        </w:tc>
        <w:tc>
          <w:tcPr>
            <w:tcW w:w="1911" w:type="dxa"/>
          </w:tcPr>
          <w:p w14:paraId="48709C06" w14:textId="00314934" w:rsidR="003F1A0E" w:rsidRDefault="003F1A0E" w:rsidP="003F1A0E">
            <w:r>
              <w:t>Pyro</w:t>
            </w:r>
          </w:p>
        </w:tc>
        <w:tc>
          <w:tcPr>
            <w:tcW w:w="1138" w:type="dxa"/>
          </w:tcPr>
          <w:p w14:paraId="231E5F48" w14:textId="77777777" w:rsidR="003F1A0E" w:rsidRPr="00C75074" w:rsidRDefault="003F1A0E" w:rsidP="003F1A0E">
            <w:pPr>
              <w:jc w:val="center"/>
            </w:pPr>
          </w:p>
        </w:tc>
      </w:tr>
      <w:tr w:rsidR="003F1A0E" w:rsidRPr="00C75074" w14:paraId="291696A7" w14:textId="77777777" w:rsidTr="003B68EF">
        <w:trPr>
          <w:trHeight w:val="457"/>
        </w:trPr>
        <w:tc>
          <w:tcPr>
            <w:tcW w:w="1975" w:type="dxa"/>
          </w:tcPr>
          <w:p w14:paraId="0BFD36B0" w14:textId="144631E0" w:rsidR="003F1A0E" w:rsidRDefault="003F1A0E" w:rsidP="003F1A0E">
            <w:r>
              <w:t>Ng, 2013</w:t>
            </w:r>
            <w:r w:rsidR="00B6596E">
              <w:fldChar w:fldCharType="begin">
                <w:fldData xml:space="preserve">PEVuZE5vdGU+PENpdGU+PEF1dGhvcj5OZzwvQXV0aG9yPjxZZWFyPjIwMTM8L1llYXI+PFJlY051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</w:fldData>
              </w:fldChar>
            </w:r>
            <w:r w:rsidR="00B5017E">
              <w:instrText xml:space="preserve"> ADDIN EN.CITE </w:instrText>
            </w:r>
            <w:r w:rsidR="00B5017E">
              <w:fldChar w:fldCharType="begin">
                <w:fldData xml:space="preserve">PEVuZE5vdGU+PENpdGU+PEF1dGhvcj5OZzwvQXV0aG9yPjxZZWFyPjIwMTM8L1llYXI+PFJlY051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</w:fldData>
              </w:fldChar>
            </w:r>
            <w:r w:rsidR="00B5017E">
              <w:instrText xml:space="preserve"> ADDIN EN.CITE.DATA </w:instrText>
            </w:r>
            <w:r w:rsidR="00B5017E">
              <w:fldChar w:fldCharType="end"/>
            </w:r>
            <w:r w:rsidR="00B6596E">
              <w:fldChar w:fldCharType="separate"/>
            </w:r>
            <w:r w:rsidR="00B5017E" w:rsidRPr="00B5017E">
              <w:rPr>
                <w:noProof/>
                <w:vertAlign w:val="superscript"/>
              </w:rPr>
              <w:t>154</w:t>
            </w:r>
            <w:r w:rsidR="00B6596E">
              <w:fldChar w:fldCharType="end"/>
            </w:r>
          </w:p>
        </w:tc>
        <w:tc>
          <w:tcPr>
            <w:tcW w:w="2250" w:type="dxa"/>
          </w:tcPr>
          <w:p w14:paraId="0C27AA73" w14:textId="2060193B" w:rsidR="003F1A0E" w:rsidRPr="00C75074" w:rsidRDefault="003F1A0E" w:rsidP="003F1A0E">
            <w:r>
              <w:t>Phase II RCT</w:t>
            </w:r>
          </w:p>
        </w:tc>
        <w:tc>
          <w:tcPr>
            <w:tcW w:w="1462" w:type="dxa"/>
          </w:tcPr>
          <w:p w14:paraId="68C2AD34" w14:textId="2A739EC6" w:rsidR="003F1A0E" w:rsidRPr="00C75074" w:rsidRDefault="003F1A0E" w:rsidP="003F1A0E">
            <w:r>
              <w:t>USA</w:t>
            </w:r>
          </w:p>
        </w:tc>
        <w:tc>
          <w:tcPr>
            <w:tcW w:w="763" w:type="dxa"/>
          </w:tcPr>
          <w:p w14:paraId="0F7BA346" w14:textId="388D57D1" w:rsidR="003F1A0E" w:rsidRPr="00C75074" w:rsidRDefault="003F1A0E" w:rsidP="003F1A0E">
            <w:r>
              <w:t>160</w:t>
            </w:r>
          </w:p>
        </w:tc>
        <w:tc>
          <w:tcPr>
            <w:tcW w:w="918" w:type="dxa"/>
          </w:tcPr>
          <w:p w14:paraId="15335FD1" w14:textId="14E269E1" w:rsidR="003F1A0E" w:rsidRPr="00C75074" w:rsidRDefault="003F1A0E" w:rsidP="003F1A0E">
            <w:r>
              <w:t>61.3</w:t>
            </w:r>
          </w:p>
        </w:tc>
        <w:tc>
          <w:tcPr>
            <w:tcW w:w="764" w:type="dxa"/>
          </w:tcPr>
          <w:p w14:paraId="6EEF8EEB" w14:textId="2E26C94E" w:rsidR="003F1A0E" w:rsidRPr="00C75074" w:rsidRDefault="003F1A0E" w:rsidP="003F1A0E">
            <w:r>
              <w:t>52.3%</w:t>
            </w:r>
          </w:p>
        </w:tc>
        <w:tc>
          <w:tcPr>
            <w:tcW w:w="1864" w:type="dxa"/>
          </w:tcPr>
          <w:p w14:paraId="774ABDD6" w14:textId="033B4C90" w:rsidR="003F1A0E" w:rsidRPr="00C75074" w:rsidRDefault="003F1A0E" w:rsidP="003F1A0E">
            <w:r>
              <w:t>KRAS, BRAF</w:t>
            </w:r>
          </w:p>
        </w:tc>
        <w:tc>
          <w:tcPr>
            <w:tcW w:w="1911" w:type="dxa"/>
          </w:tcPr>
          <w:p w14:paraId="0961AD50" w14:textId="71FEB6BB" w:rsidR="003F1A0E" w:rsidRPr="00C75074" w:rsidRDefault="003F1A0E" w:rsidP="003F1A0E">
            <w:r>
              <w:t>S/D</w:t>
            </w:r>
          </w:p>
        </w:tc>
        <w:tc>
          <w:tcPr>
            <w:tcW w:w="1138" w:type="dxa"/>
          </w:tcPr>
          <w:p w14:paraId="03427F34" w14:textId="4BC09FA2" w:rsidR="003F1A0E" w:rsidRPr="00C75074" w:rsidRDefault="003F1A0E" w:rsidP="003F1A0E">
            <w:pPr>
              <w:jc w:val="center"/>
            </w:pPr>
            <w:r>
              <w:t>Y</w:t>
            </w:r>
          </w:p>
        </w:tc>
      </w:tr>
      <w:tr w:rsidR="003F1A0E" w:rsidRPr="00C75074" w14:paraId="0A6807A9" w14:textId="77777777" w:rsidTr="003B68EF">
        <w:trPr>
          <w:trHeight w:val="457"/>
        </w:trPr>
        <w:tc>
          <w:tcPr>
            <w:tcW w:w="1975" w:type="dxa"/>
          </w:tcPr>
          <w:p w14:paraId="23A7D881" w14:textId="7216F8A7" w:rsidR="003F1A0E" w:rsidRDefault="003F1A0E" w:rsidP="003F1A0E">
            <w:r>
              <w:t>Ocvirk, 2010</w:t>
            </w:r>
            <w:r w:rsidR="00B6596E">
              <w:fldChar w:fldCharType="begin"/>
            </w:r>
            <w:r w:rsidR="00B5017E">
              <w:instrText xml:space="preserve"> ADDIN EN.CITE &lt;EndNote&gt;&lt;Cite&gt;&lt;Author&gt;Ocvirk&lt;/Author&gt;&lt;Year&gt;2010&lt;/Year&gt;&lt;RecNum&gt;326&lt;/RecNum&gt;&lt;DisplayText&gt;&lt;style face="superscript"&gt;155&lt;/style&gt;&lt;/DisplayText&gt;&lt;record&gt;&lt;rec-number&gt;326&lt;/rec-number&gt;&lt;foreign-keys&gt;&lt;key app="EN" db-id="r525zwt2l9ewpgew5a2x9rx0redwzaafzrdx" timestamp="1522336037"&gt;326&lt;/key&gt;&lt;key app="ENWeb" db-id=""&gt;0&lt;/key&gt;&lt;/foreign-keys&gt;&lt;ref-type name="Journal Article"&gt;17&lt;/ref-type&gt;&lt;contributors&gt;&lt;authors&gt;&lt;author&gt;Ocvirk, Janja&lt;/author&gt;&lt;/authors&gt;&lt;/contributors&gt;&lt;titles&gt;&lt;title&gt;Cetuximab plus FOLFOX6 or FOLFIRI in metastatic colorectal cancer: CECOG trial&lt;/title&gt;&lt;secondary-title&gt;World Journal of Gastroenterology&lt;/secondary-title&gt;&lt;/titles&gt;&lt;periodical&gt;&lt;full-title&gt;World Journal of Gastroenterology&lt;/full-title&gt;&lt;/periodical&gt;&lt;pages&gt;3133&lt;/pages&gt;&lt;volume&gt;16&lt;/volume&gt;&lt;number&gt;25&lt;/number&gt;&lt;dates&gt;&lt;year&gt;2010&lt;/year&gt;&lt;/dates&gt;&lt;isbn&gt;1007-9327&lt;/isbn&gt;&lt;urls&gt;&lt;/urls&gt;&lt;electronic-resource-num&gt;10.3748/wjg.v16.i25.3133&lt;/electronic-resource-num&gt;&lt;/record&gt;&lt;/Cite&gt;&lt;/EndNote&gt;</w:instrText>
            </w:r>
            <w:r w:rsidR="00B6596E">
              <w:fldChar w:fldCharType="separate"/>
            </w:r>
            <w:r w:rsidR="00B5017E" w:rsidRPr="00B5017E">
              <w:rPr>
                <w:noProof/>
                <w:vertAlign w:val="superscript"/>
              </w:rPr>
              <w:t>155</w:t>
            </w:r>
            <w:r w:rsidR="00B6596E">
              <w:fldChar w:fldCharType="end"/>
            </w:r>
          </w:p>
        </w:tc>
        <w:tc>
          <w:tcPr>
            <w:tcW w:w="2250" w:type="dxa"/>
          </w:tcPr>
          <w:p w14:paraId="79298668" w14:textId="762506A3" w:rsidR="003F1A0E" w:rsidRPr="00C75074" w:rsidRDefault="003F1A0E" w:rsidP="003F1A0E">
            <w:r>
              <w:t>Phase II RCT (CECOG/CORE 1.2.001)</w:t>
            </w:r>
          </w:p>
        </w:tc>
        <w:tc>
          <w:tcPr>
            <w:tcW w:w="1462" w:type="dxa"/>
          </w:tcPr>
          <w:p w14:paraId="491630CD" w14:textId="33A2A1F0" w:rsidR="003F1A0E" w:rsidRPr="00C75074" w:rsidRDefault="003F1A0E" w:rsidP="003F1A0E">
            <w:r>
              <w:t>Multicountry</w:t>
            </w:r>
          </w:p>
        </w:tc>
        <w:tc>
          <w:tcPr>
            <w:tcW w:w="763" w:type="dxa"/>
          </w:tcPr>
          <w:p w14:paraId="735B0D66" w14:textId="24EB4A88" w:rsidR="003F1A0E" w:rsidRPr="00C75074" w:rsidRDefault="003F1A0E" w:rsidP="003F1A0E">
            <w:r>
              <w:t>117</w:t>
            </w:r>
          </w:p>
        </w:tc>
        <w:tc>
          <w:tcPr>
            <w:tcW w:w="918" w:type="dxa"/>
          </w:tcPr>
          <w:p w14:paraId="071DF599" w14:textId="70A13660" w:rsidR="003F1A0E" w:rsidRPr="00C75074" w:rsidRDefault="003F1A0E" w:rsidP="003F1A0E">
            <w:r>
              <w:t>62.8</w:t>
            </w:r>
          </w:p>
        </w:tc>
        <w:tc>
          <w:tcPr>
            <w:tcW w:w="764" w:type="dxa"/>
          </w:tcPr>
          <w:p w14:paraId="2363A5A8" w14:textId="410C8896" w:rsidR="003F1A0E" w:rsidRPr="00C75074" w:rsidRDefault="003F1A0E" w:rsidP="003F1A0E">
            <w:r>
              <w:t>58.3%</w:t>
            </w:r>
          </w:p>
        </w:tc>
        <w:tc>
          <w:tcPr>
            <w:tcW w:w="1864" w:type="dxa"/>
          </w:tcPr>
          <w:p w14:paraId="40D6E4EA" w14:textId="6A23442A" w:rsidR="003F1A0E" w:rsidRPr="00C75074" w:rsidRDefault="003F1A0E" w:rsidP="003F1A0E">
            <w:r>
              <w:t>KRAS</w:t>
            </w:r>
          </w:p>
        </w:tc>
        <w:tc>
          <w:tcPr>
            <w:tcW w:w="1911" w:type="dxa"/>
          </w:tcPr>
          <w:p w14:paraId="0F18B868" w14:textId="149CD879" w:rsidR="003F1A0E" w:rsidRPr="00C75074" w:rsidRDefault="003F1A0E" w:rsidP="003F1A0E">
            <w:r>
              <w:t>MAS-PCR</w:t>
            </w:r>
          </w:p>
        </w:tc>
        <w:tc>
          <w:tcPr>
            <w:tcW w:w="1138" w:type="dxa"/>
          </w:tcPr>
          <w:p w14:paraId="426727A0" w14:textId="37B8D4A1" w:rsidR="003F1A0E" w:rsidRPr="00C75074" w:rsidRDefault="003F1A0E" w:rsidP="003F1A0E">
            <w:pPr>
              <w:jc w:val="center"/>
            </w:pPr>
            <w:r>
              <w:t>Y</w:t>
            </w:r>
          </w:p>
        </w:tc>
      </w:tr>
      <w:tr w:rsidR="003F1A0E" w:rsidRPr="00C75074" w14:paraId="75B2AEA9" w14:textId="77777777" w:rsidTr="003B68EF">
        <w:trPr>
          <w:trHeight w:val="457"/>
        </w:trPr>
        <w:tc>
          <w:tcPr>
            <w:tcW w:w="1975" w:type="dxa"/>
          </w:tcPr>
          <w:p w14:paraId="6D92479F" w14:textId="286B31AA" w:rsidR="003F1A0E" w:rsidRDefault="003F1A0E" w:rsidP="003F1A0E">
            <w:r>
              <w:lastRenderedPageBreak/>
              <w:t>Oliveria, 2007</w:t>
            </w:r>
            <w:r w:rsidR="006554C7">
              <w:fldChar w:fldCharType="begin"/>
            </w:r>
            <w:r w:rsidR="00B5017E">
              <w:instrText xml:space="preserve"> ADDIN EN.CITE &lt;EndNote&gt;&lt;Cite&gt;&lt;Author&gt;Oliveira&lt;/Author&gt;&lt;Year&gt;2007&lt;/Year&gt;&lt;RecNum&gt;328&lt;/RecNum&gt;&lt;DisplayText&gt;&lt;style face="superscript"&gt;156&lt;/style&gt;&lt;/DisplayText&gt;&lt;record&gt;&lt;rec-number&gt;328&lt;/rec-number&gt;&lt;foreign-keys&gt;&lt;key app="EN" db-id="r525zwt2l9ewpgew5a2x9rx0redwzaafzrdx" timestamp="1522336045"&gt;328&lt;/key&gt;&lt;key app="ENWeb" db-id=""&gt;0&lt;/key&gt;&lt;/foreign-keys&gt;&lt;ref-type name="Journal Article"&gt;17&lt;/ref-type&gt;&lt;contributors&gt;&lt;authors&gt;&lt;author&gt;Oliveira, C.&lt;/author&gt;&lt;author&gt;Velho, S.&lt;/author&gt;&lt;author&gt;Moutinho, C.&lt;/author&gt;&lt;author&gt;Ferreira, A.&lt;/author&gt;&lt;author&gt;Preto, A.&lt;/author&gt;&lt;author&gt;Domingo, E.&lt;/author&gt;&lt;author&gt;Capelinha, A. F.&lt;/author&gt;&lt;author&gt;Duval, A.&lt;/author&gt;&lt;author&gt;Hamelin, R.&lt;/author&gt;&lt;author&gt;Machado, J. C.&lt;/author&gt;&lt;author&gt;Schwartz, S., Jr.&lt;/author&gt;&lt;author&gt;Carneiro, F.&lt;/author&gt;&lt;author&gt;Seruca, R.&lt;/author&gt;&lt;/authors&gt;&lt;/contributors&gt;&lt;auth-address&gt;Institute of Molecular Pathology and Immunology of the University of Porto (IPATIMUP), Porto, Portugal.&lt;/auth-address&gt;&lt;titles&gt;&lt;title&gt;KRAS and BRAF oncogenic mutations in MSS colorectal carcinoma progression&lt;/title&gt;&lt;secondary-title&gt;Oncogene&lt;/secondary-title&gt;&lt;/titles&gt;&lt;periodical&gt;&lt;full-title&gt;Oncogene&lt;/full-title&gt;&lt;/periodical&gt;&lt;pages&gt;158-63&lt;/pages&gt;&lt;volume&gt;26&lt;/volume&gt;&lt;number&gt;1&lt;/number&gt;&lt;keywords&gt;&lt;keyword&gt;Colorectal Neoplasms/*genetics/pathology&lt;/keyword&gt;&lt;keyword&gt;Disease Progression&lt;/keyword&gt;&lt;keyword&gt;*Genes, ras&lt;/keyword&gt;&lt;keyword&gt;Humans&lt;/keyword&gt;&lt;keyword&gt;Microsatellite Repeats&lt;/keyword&gt;&lt;keyword&gt;*Mutation&lt;/keyword&gt;&lt;keyword&gt;Proto-Oncogene Proteins B-raf/*genetics&lt;/keyword&gt;&lt;/keywords&gt;&lt;dates&gt;&lt;year&gt;2007&lt;/year&gt;&lt;pub-dates&gt;&lt;date&gt;Jan 4&lt;/date&gt;&lt;/pub-dates&gt;&lt;/dates&gt;&lt;isbn&gt;0950-9232 (Print)&amp;#xD;0950-9232 (Linking)&lt;/isbn&gt;&lt;accession-num&gt;16953233&lt;/accession-num&gt;&lt;urls&gt;&lt;related-urls&gt;&lt;url&gt;https://www.ncbi.nlm.nih.gov/pubmed/16953233&lt;/url&gt;&lt;/related-urls&gt;&lt;/urls&gt;&lt;electronic-resource-num&gt;10.1038/sj.onc.1209758&lt;/electronic-resource-num&gt;&lt;/record&gt;&lt;/Cite&gt;&lt;/EndNote&gt;</w:instrText>
            </w:r>
            <w:r w:rsidR="006554C7">
              <w:fldChar w:fldCharType="separate"/>
            </w:r>
            <w:r w:rsidR="00B5017E" w:rsidRPr="00B5017E">
              <w:rPr>
                <w:noProof/>
                <w:vertAlign w:val="superscript"/>
              </w:rPr>
              <w:t>156</w:t>
            </w:r>
            <w:r w:rsidR="006554C7">
              <w:fldChar w:fldCharType="end"/>
            </w:r>
          </w:p>
        </w:tc>
        <w:tc>
          <w:tcPr>
            <w:tcW w:w="2250" w:type="dxa"/>
          </w:tcPr>
          <w:p w14:paraId="1FD28471" w14:textId="306981E7" w:rsidR="003F1A0E" w:rsidRDefault="003F1A0E" w:rsidP="003F1A0E">
            <w:r>
              <w:t>Cross-sectional</w:t>
            </w:r>
          </w:p>
        </w:tc>
        <w:tc>
          <w:tcPr>
            <w:tcW w:w="1462" w:type="dxa"/>
          </w:tcPr>
          <w:p w14:paraId="6A2FA942" w14:textId="7C4C4E9B" w:rsidR="003F1A0E" w:rsidRDefault="003F1A0E" w:rsidP="003F1A0E">
            <w:r>
              <w:t>Portugal, France, Spain</w:t>
            </w:r>
          </w:p>
        </w:tc>
        <w:tc>
          <w:tcPr>
            <w:tcW w:w="763" w:type="dxa"/>
          </w:tcPr>
          <w:p w14:paraId="417D2A62" w14:textId="7A67C9B2" w:rsidR="003F1A0E" w:rsidRDefault="003F1A0E" w:rsidP="003F1A0E">
            <w:r>
              <w:t>40</w:t>
            </w:r>
          </w:p>
        </w:tc>
        <w:tc>
          <w:tcPr>
            <w:tcW w:w="918" w:type="dxa"/>
          </w:tcPr>
          <w:p w14:paraId="79CFD088" w14:textId="7098E6A6" w:rsidR="003F1A0E" w:rsidRDefault="003F1A0E" w:rsidP="003F1A0E">
            <w:r>
              <w:t>NR</w:t>
            </w:r>
          </w:p>
        </w:tc>
        <w:tc>
          <w:tcPr>
            <w:tcW w:w="764" w:type="dxa"/>
          </w:tcPr>
          <w:p w14:paraId="347FF6EE" w14:textId="48D5CDA1" w:rsidR="003F1A0E" w:rsidRDefault="003F1A0E" w:rsidP="003F1A0E">
            <w:r>
              <w:t>NR</w:t>
            </w:r>
          </w:p>
        </w:tc>
        <w:tc>
          <w:tcPr>
            <w:tcW w:w="1864" w:type="dxa"/>
          </w:tcPr>
          <w:p w14:paraId="2C30D650" w14:textId="56691E3C" w:rsidR="003F1A0E" w:rsidRDefault="003F1A0E" w:rsidP="003F1A0E">
            <w:r>
              <w:t>KRAS, BRAF</w:t>
            </w:r>
          </w:p>
        </w:tc>
        <w:tc>
          <w:tcPr>
            <w:tcW w:w="1911" w:type="dxa"/>
          </w:tcPr>
          <w:p w14:paraId="689A8A56" w14:textId="07A4F11A" w:rsidR="003F1A0E" w:rsidRDefault="003F1A0E" w:rsidP="003F1A0E">
            <w:r>
              <w:t>GEM, S/D</w:t>
            </w:r>
          </w:p>
        </w:tc>
        <w:tc>
          <w:tcPr>
            <w:tcW w:w="1138" w:type="dxa"/>
          </w:tcPr>
          <w:p w14:paraId="0BB9E5D4" w14:textId="77777777" w:rsidR="003F1A0E" w:rsidRPr="00C75074" w:rsidRDefault="003F1A0E" w:rsidP="003F1A0E">
            <w:pPr>
              <w:jc w:val="center"/>
            </w:pPr>
          </w:p>
        </w:tc>
      </w:tr>
      <w:tr w:rsidR="003F1A0E" w:rsidRPr="00C75074" w14:paraId="7549C1C4" w14:textId="77777777" w:rsidTr="003B68EF">
        <w:trPr>
          <w:trHeight w:val="457"/>
        </w:trPr>
        <w:tc>
          <w:tcPr>
            <w:tcW w:w="1975" w:type="dxa"/>
          </w:tcPr>
          <w:p w14:paraId="026C313D" w14:textId="324998D1" w:rsidR="003F1A0E" w:rsidRDefault="003F1A0E" w:rsidP="003F1A0E">
            <w:r>
              <w:t>Ortiz, 2015</w:t>
            </w:r>
            <w:r w:rsidR="006554C7">
              <w:fldChar w:fldCharType="begin"/>
            </w:r>
            <w:r w:rsidR="00B5017E">
              <w:instrText xml:space="preserve"> ADDIN EN.CITE &lt;EndNote&gt;&lt;Cite&gt;&lt;Author&gt;Ortiz&lt;/Author&gt;&lt;Year&gt;2015&lt;/Year&gt;&lt;RecNum&gt;583&lt;/RecNum&gt;&lt;DisplayText&gt;&lt;style face="superscript"&gt;157&lt;/style&gt;&lt;/DisplayText&gt;&lt;record&gt;&lt;rec-number&gt;583&lt;/rec-number&gt;&lt;foreign-keys&gt;&lt;key app="EN" db-id="r525zwt2l9ewpgew5a2x9rx0redwzaafzrdx" timestamp="1522345391"&gt;583&lt;/key&gt;&lt;/foreign-keys&gt;&lt;ref-type name="Journal Article"&gt;17&lt;/ref-type&gt;&lt;contributors&gt;&lt;authors&gt;&lt;author&gt;Ortiz, C.&lt;/author&gt;&lt;author&gt;Argiles, G.&lt;/author&gt;&lt;author&gt;Elez, E.&lt;/author&gt;&lt;author&gt;Matito, J.&lt;/author&gt;&lt;author&gt;Mendizabal, L.&lt;/author&gt;&lt;author&gt;Lo Giacco, D.&lt;/author&gt;&lt;author&gt;Mancuso, F. M.&lt;/author&gt;&lt;author&gt;et al.&lt;/author&gt;&lt;/authors&gt;&lt;/contributors&gt;&lt;titles&gt;&lt;title&gt;Measuring the impact of Next Generation Sequencing (NGS) technique implementation in metastatic colorectal cancer (mCRC) drug development program&lt;/title&gt;&lt;secondary-title&gt;Journal of Clinical Oncology&lt;/secondary-title&gt;&lt;/titles&gt;&lt;periodical&gt;&lt;full-title&gt;Journal of Clinical Oncology&lt;/full-title&gt;&lt;/periodical&gt;&lt;pages&gt;3598-3598&lt;/pages&gt;&lt;volume&gt;33&lt;/volume&gt;&lt;number&gt;15_suppl&lt;/number&gt;&lt;dates&gt;&lt;year&gt;2015&lt;/year&gt;&lt;/dates&gt;&lt;urls&gt;&lt;related-urls&gt;&lt;url&gt;http://ascopubs.org/doi/abs/10.1200/jco.2015.33.15_suppl.3598&lt;/url&gt;&lt;/related-urls&gt;&lt;/urls&gt;&lt;electronic-resource-num&gt;10.1200/jco.2015.33.15_suppl.3598&lt;/electronic-resource-num&gt;&lt;/record&gt;&lt;/Cite&gt;&lt;/EndNote&gt;</w:instrText>
            </w:r>
            <w:r w:rsidR="006554C7">
              <w:fldChar w:fldCharType="separate"/>
            </w:r>
            <w:r w:rsidR="00B5017E" w:rsidRPr="00B5017E">
              <w:rPr>
                <w:noProof/>
                <w:vertAlign w:val="superscript"/>
              </w:rPr>
              <w:t>157</w:t>
            </w:r>
            <w:r w:rsidR="006554C7">
              <w:fldChar w:fldCharType="end"/>
            </w:r>
          </w:p>
        </w:tc>
        <w:tc>
          <w:tcPr>
            <w:tcW w:w="2250" w:type="dxa"/>
          </w:tcPr>
          <w:p w14:paraId="0BA9B580" w14:textId="3E3C7029" w:rsidR="003F1A0E" w:rsidRPr="00C75074" w:rsidRDefault="003F1A0E" w:rsidP="003F1A0E">
            <w:r>
              <w:t>Prospective observational</w:t>
            </w:r>
          </w:p>
        </w:tc>
        <w:tc>
          <w:tcPr>
            <w:tcW w:w="1462" w:type="dxa"/>
          </w:tcPr>
          <w:p w14:paraId="08A495CB" w14:textId="32F50CA0" w:rsidR="003F1A0E" w:rsidRPr="00C75074" w:rsidRDefault="003F1A0E" w:rsidP="003F1A0E">
            <w:r>
              <w:t>Spain</w:t>
            </w:r>
          </w:p>
        </w:tc>
        <w:tc>
          <w:tcPr>
            <w:tcW w:w="763" w:type="dxa"/>
          </w:tcPr>
          <w:p w14:paraId="2D135040" w14:textId="2B0BEDFE" w:rsidR="003F1A0E" w:rsidRPr="00C75074" w:rsidRDefault="003F1A0E" w:rsidP="003F1A0E">
            <w:r>
              <w:t>324</w:t>
            </w:r>
          </w:p>
        </w:tc>
        <w:tc>
          <w:tcPr>
            <w:tcW w:w="918" w:type="dxa"/>
          </w:tcPr>
          <w:p w14:paraId="58FA64B8" w14:textId="41E1311E" w:rsidR="003F1A0E" w:rsidRPr="00C75074" w:rsidRDefault="003F1A0E" w:rsidP="003F1A0E">
            <w:r>
              <w:t>NR</w:t>
            </w:r>
          </w:p>
        </w:tc>
        <w:tc>
          <w:tcPr>
            <w:tcW w:w="764" w:type="dxa"/>
          </w:tcPr>
          <w:p w14:paraId="18F6C601" w14:textId="0215CA00" w:rsidR="003F1A0E" w:rsidRPr="00C75074" w:rsidRDefault="003F1A0E" w:rsidP="003F1A0E">
            <w:r>
              <w:t>NR</w:t>
            </w:r>
          </w:p>
        </w:tc>
        <w:tc>
          <w:tcPr>
            <w:tcW w:w="1864" w:type="dxa"/>
          </w:tcPr>
          <w:p w14:paraId="4E16E210" w14:textId="340293DA" w:rsidR="003F1A0E" w:rsidRPr="00C75074" w:rsidRDefault="003F1A0E" w:rsidP="003F1A0E">
            <w:r>
              <w:t>KRAS, BRAF, NRAS</w:t>
            </w:r>
          </w:p>
        </w:tc>
        <w:tc>
          <w:tcPr>
            <w:tcW w:w="1911" w:type="dxa"/>
          </w:tcPr>
          <w:p w14:paraId="5EEB6783" w14:textId="2A89B8A3" w:rsidR="003F1A0E" w:rsidRPr="00C75074" w:rsidRDefault="003F1A0E" w:rsidP="003F1A0E">
            <w:r>
              <w:t>MS</w:t>
            </w:r>
          </w:p>
        </w:tc>
        <w:tc>
          <w:tcPr>
            <w:tcW w:w="1138" w:type="dxa"/>
          </w:tcPr>
          <w:p w14:paraId="07EEF56B" w14:textId="77777777" w:rsidR="003F1A0E" w:rsidRPr="00C75074" w:rsidRDefault="003F1A0E" w:rsidP="003F1A0E">
            <w:pPr>
              <w:jc w:val="center"/>
            </w:pPr>
          </w:p>
        </w:tc>
      </w:tr>
      <w:tr w:rsidR="003F1A0E" w:rsidRPr="00C75074" w14:paraId="7681CC77" w14:textId="77777777" w:rsidTr="003B68EF">
        <w:trPr>
          <w:trHeight w:val="457"/>
        </w:trPr>
        <w:tc>
          <w:tcPr>
            <w:tcW w:w="1975" w:type="dxa"/>
          </w:tcPr>
          <w:p w14:paraId="242186C7" w14:textId="3C424777" w:rsidR="003F1A0E" w:rsidRDefault="003F1A0E" w:rsidP="003F1A0E">
            <w:r>
              <w:t>Osumi, 2015</w:t>
            </w:r>
            <w:r w:rsidR="006554C7">
              <w:fldChar w:fldCharType="begin">
                <w:fldData xml:space="preserve">PEVuZE5vdGU+PENpdGU+PEF1dGhvcj5Pc3VtaTwvQXV0aG9yPjxZZWFyPjIwMTU8L1llYXI+PFJl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</w:fldData>
              </w:fldChar>
            </w:r>
            <w:r w:rsidR="00B5017E">
              <w:instrText xml:space="preserve"> ADDIN EN.CITE </w:instrText>
            </w:r>
            <w:r w:rsidR="00B5017E">
              <w:fldChar w:fldCharType="begin">
                <w:fldData xml:space="preserve">PEVuZE5vdGU+PENpdGU+PEF1dGhvcj5Pc3VtaTwvQXV0aG9yPjxZZWFyPjIwMTU8L1llYXI+PFJl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</w:fldData>
              </w:fldChar>
            </w:r>
            <w:r w:rsidR="00B5017E">
              <w:instrText xml:space="preserve"> ADDIN EN.CITE.DATA </w:instrText>
            </w:r>
            <w:r w:rsidR="00B5017E">
              <w:fldChar w:fldCharType="end"/>
            </w:r>
            <w:r w:rsidR="006554C7">
              <w:fldChar w:fldCharType="separate"/>
            </w:r>
            <w:r w:rsidR="00B5017E" w:rsidRPr="00B5017E">
              <w:rPr>
                <w:noProof/>
                <w:vertAlign w:val="superscript"/>
              </w:rPr>
              <w:t>158</w:t>
            </w:r>
            <w:r w:rsidR="006554C7">
              <w:fldChar w:fldCharType="end"/>
            </w:r>
          </w:p>
        </w:tc>
        <w:tc>
          <w:tcPr>
            <w:tcW w:w="2250" w:type="dxa"/>
          </w:tcPr>
          <w:p w14:paraId="353C5005" w14:textId="73C1CB37" w:rsidR="003F1A0E" w:rsidRDefault="003F1A0E" w:rsidP="003F1A0E">
            <w:r w:rsidRPr="00B923DF">
              <w:t>Retrospective observationa</w:t>
            </w:r>
            <w:r>
              <w:t>l</w:t>
            </w:r>
          </w:p>
        </w:tc>
        <w:tc>
          <w:tcPr>
            <w:tcW w:w="1462" w:type="dxa"/>
          </w:tcPr>
          <w:p w14:paraId="65D68D7B" w14:textId="68BA9B9B" w:rsidR="003F1A0E" w:rsidRDefault="003F1A0E" w:rsidP="003F1A0E">
            <w:r>
              <w:t>Japan</w:t>
            </w:r>
          </w:p>
        </w:tc>
        <w:tc>
          <w:tcPr>
            <w:tcW w:w="763" w:type="dxa"/>
          </w:tcPr>
          <w:p w14:paraId="72FE9454" w14:textId="21C8CFDF" w:rsidR="003F1A0E" w:rsidRDefault="003F1A0E" w:rsidP="003F1A0E">
            <w:r>
              <w:t>98</w:t>
            </w:r>
          </w:p>
        </w:tc>
        <w:tc>
          <w:tcPr>
            <w:tcW w:w="918" w:type="dxa"/>
          </w:tcPr>
          <w:p w14:paraId="2B8D42E4" w14:textId="3A44C436" w:rsidR="003F1A0E" w:rsidRDefault="003F1A0E" w:rsidP="003F1A0E">
            <w:r>
              <w:t>64.5</w:t>
            </w:r>
          </w:p>
        </w:tc>
        <w:tc>
          <w:tcPr>
            <w:tcW w:w="764" w:type="dxa"/>
          </w:tcPr>
          <w:p w14:paraId="654BFFB7" w14:textId="07EC0507" w:rsidR="003F1A0E" w:rsidRDefault="003F1A0E" w:rsidP="003F1A0E">
            <w:r>
              <w:t>54.1%</w:t>
            </w:r>
          </w:p>
        </w:tc>
        <w:tc>
          <w:tcPr>
            <w:tcW w:w="1864" w:type="dxa"/>
          </w:tcPr>
          <w:p w14:paraId="2F9DF5FC" w14:textId="5C8ECC20" w:rsidR="003F1A0E" w:rsidRDefault="003F1A0E" w:rsidP="003F1A0E">
            <w:r>
              <w:t>KRAS</w:t>
            </w:r>
          </w:p>
        </w:tc>
        <w:tc>
          <w:tcPr>
            <w:tcW w:w="1911" w:type="dxa"/>
          </w:tcPr>
          <w:p w14:paraId="59F28A9B" w14:textId="0C017AA1" w:rsidR="003F1A0E" w:rsidRDefault="003F1A0E" w:rsidP="003F1A0E">
            <w:r>
              <w:t>MMA, S/D</w:t>
            </w:r>
          </w:p>
        </w:tc>
        <w:tc>
          <w:tcPr>
            <w:tcW w:w="1138" w:type="dxa"/>
          </w:tcPr>
          <w:p w14:paraId="48BC2FC7" w14:textId="48C208F8" w:rsidR="003F1A0E" w:rsidRPr="00C75074" w:rsidRDefault="003F1A0E" w:rsidP="003F1A0E">
            <w:pPr>
              <w:jc w:val="center"/>
            </w:pPr>
            <w:r>
              <w:t>Y</w:t>
            </w:r>
          </w:p>
        </w:tc>
      </w:tr>
      <w:tr w:rsidR="003F1A0E" w:rsidRPr="00C75074" w14:paraId="5A37E6C4" w14:textId="77777777" w:rsidTr="003B68EF">
        <w:trPr>
          <w:trHeight w:val="457"/>
        </w:trPr>
        <w:tc>
          <w:tcPr>
            <w:tcW w:w="1975" w:type="dxa"/>
          </w:tcPr>
          <w:p w14:paraId="3AF7E00A" w14:textId="2BAE3809" w:rsidR="003F1A0E" w:rsidRDefault="003F1A0E" w:rsidP="003F1A0E">
            <w:r>
              <w:t>Osumi, 2016</w:t>
            </w:r>
            <w:r w:rsidR="006554C7">
              <w:fldChar w:fldCharType="begin">
                <w:fldData xml:space="preserve">PEVuZE5vdGU+PENpdGU+PEF1dGhvcj5Pc3VtaTwvQXV0aG9yPjxZZWFyPjIwMTY8L1llYXI+PFJl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</w:fldData>
              </w:fldChar>
            </w:r>
            <w:r w:rsidR="00B5017E">
              <w:instrText xml:space="preserve"> ADDIN EN.CITE </w:instrText>
            </w:r>
            <w:r w:rsidR="00B5017E">
              <w:fldChar w:fldCharType="begin">
                <w:fldData xml:space="preserve">PEVuZE5vdGU+PENpdGU+PEF1dGhvcj5Pc3VtaTwvQXV0aG9yPjxZZWFyPjIwMTY8L1llYXI+PFJl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</w:fldData>
              </w:fldChar>
            </w:r>
            <w:r w:rsidR="00B5017E">
              <w:instrText xml:space="preserve"> ADDIN EN.CITE.DATA </w:instrText>
            </w:r>
            <w:r w:rsidR="00B5017E">
              <w:fldChar w:fldCharType="end"/>
            </w:r>
            <w:r w:rsidR="006554C7">
              <w:fldChar w:fldCharType="separate"/>
            </w:r>
            <w:r w:rsidR="00B5017E" w:rsidRPr="00B5017E">
              <w:rPr>
                <w:noProof/>
                <w:vertAlign w:val="superscript"/>
              </w:rPr>
              <w:t>159</w:t>
            </w:r>
            <w:r w:rsidR="006554C7">
              <w:fldChar w:fldCharType="end"/>
            </w:r>
          </w:p>
        </w:tc>
        <w:tc>
          <w:tcPr>
            <w:tcW w:w="2250" w:type="dxa"/>
          </w:tcPr>
          <w:p w14:paraId="525ABB92" w14:textId="056DF5D3" w:rsidR="003F1A0E" w:rsidRPr="00B923DF" w:rsidRDefault="003F1A0E" w:rsidP="003F1A0E">
            <w:r>
              <w:t>Prospective observational</w:t>
            </w:r>
          </w:p>
        </w:tc>
        <w:tc>
          <w:tcPr>
            <w:tcW w:w="1462" w:type="dxa"/>
          </w:tcPr>
          <w:p w14:paraId="7DDAA501" w14:textId="78041A8B" w:rsidR="003F1A0E" w:rsidRDefault="003F1A0E" w:rsidP="003F1A0E">
            <w:r>
              <w:t>Japan</w:t>
            </w:r>
          </w:p>
        </w:tc>
        <w:tc>
          <w:tcPr>
            <w:tcW w:w="763" w:type="dxa"/>
          </w:tcPr>
          <w:p w14:paraId="47F916D1" w14:textId="703BAC40" w:rsidR="003F1A0E" w:rsidRDefault="003F1A0E" w:rsidP="003F1A0E">
            <w:r>
              <w:t>132</w:t>
            </w:r>
          </w:p>
        </w:tc>
        <w:tc>
          <w:tcPr>
            <w:tcW w:w="918" w:type="dxa"/>
          </w:tcPr>
          <w:p w14:paraId="39ED28B7" w14:textId="3D4318E1" w:rsidR="003F1A0E" w:rsidRDefault="003F1A0E" w:rsidP="003F1A0E">
            <w:r>
              <w:t>63</w:t>
            </w:r>
          </w:p>
        </w:tc>
        <w:tc>
          <w:tcPr>
            <w:tcW w:w="764" w:type="dxa"/>
          </w:tcPr>
          <w:p w14:paraId="5A3FD7AF" w14:textId="25AEDF65" w:rsidR="003F1A0E" w:rsidRDefault="003F1A0E" w:rsidP="003F1A0E">
            <w:r>
              <w:t>53.0%</w:t>
            </w:r>
          </w:p>
        </w:tc>
        <w:tc>
          <w:tcPr>
            <w:tcW w:w="1864" w:type="dxa"/>
          </w:tcPr>
          <w:p w14:paraId="5E42414B" w14:textId="0EF74A22" w:rsidR="003F1A0E" w:rsidRDefault="003F1A0E" w:rsidP="003F1A0E">
            <w:r>
              <w:t>RAS, KRAS, BRAF, NRAS</w:t>
            </w:r>
          </w:p>
        </w:tc>
        <w:tc>
          <w:tcPr>
            <w:tcW w:w="1911" w:type="dxa"/>
          </w:tcPr>
          <w:p w14:paraId="2ECFC997" w14:textId="1DDAE2A0" w:rsidR="003F1A0E" w:rsidRDefault="003F1A0E" w:rsidP="003F1A0E">
            <w:r>
              <w:t>MMA</w:t>
            </w:r>
          </w:p>
        </w:tc>
        <w:tc>
          <w:tcPr>
            <w:tcW w:w="1138" w:type="dxa"/>
          </w:tcPr>
          <w:p w14:paraId="74757C8B" w14:textId="56DEDBD2" w:rsidR="003F1A0E" w:rsidRPr="00C75074" w:rsidRDefault="003F1A0E" w:rsidP="003F1A0E">
            <w:pPr>
              <w:jc w:val="center"/>
            </w:pPr>
            <w:r>
              <w:t>Y</w:t>
            </w:r>
          </w:p>
        </w:tc>
      </w:tr>
      <w:tr w:rsidR="003F1A0E" w:rsidRPr="00C75074" w14:paraId="4FA49267" w14:textId="77777777" w:rsidTr="003B68EF">
        <w:trPr>
          <w:trHeight w:val="457"/>
        </w:trPr>
        <w:tc>
          <w:tcPr>
            <w:tcW w:w="1975" w:type="dxa"/>
          </w:tcPr>
          <w:p w14:paraId="6916262E" w14:textId="4D6F8039" w:rsidR="003F1A0E" w:rsidRDefault="003F1A0E" w:rsidP="003F1A0E">
            <w:r>
              <w:t>Paez 2010</w:t>
            </w:r>
            <w:r w:rsidR="006554C7">
              <w:fldChar w:fldCharType="begin">
                <w:fldData xml:space="preserve">PEVuZE5vdGU+PENpdGU+PEF1dGhvcj5QYWV6PC9BdXRob3I+PFllYXI+MjAxMDwvWWVhcj48UmVj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</w:fldData>
              </w:fldChar>
            </w:r>
            <w:r w:rsidR="00B5017E">
              <w:instrText xml:space="preserve"> ADDIN EN.CITE </w:instrText>
            </w:r>
            <w:r w:rsidR="00B5017E">
              <w:fldChar w:fldCharType="begin">
                <w:fldData xml:space="preserve">PEVuZE5vdGU+PENpdGU+PEF1dGhvcj5QYWV6PC9BdXRob3I+PFllYXI+MjAxMDwvWWVhcj48UmVj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</w:fldData>
              </w:fldChar>
            </w:r>
            <w:r w:rsidR="00B5017E">
              <w:instrText xml:space="preserve"> ADDIN EN.CITE.DATA </w:instrText>
            </w:r>
            <w:r w:rsidR="00B5017E">
              <w:fldChar w:fldCharType="end"/>
            </w:r>
            <w:r w:rsidR="006554C7">
              <w:fldChar w:fldCharType="separate"/>
            </w:r>
            <w:r w:rsidR="00B5017E" w:rsidRPr="00B5017E">
              <w:rPr>
                <w:noProof/>
                <w:vertAlign w:val="superscript"/>
              </w:rPr>
              <w:t>160</w:t>
            </w:r>
            <w:r w:rsidR="006554C7">
              <w:fldChar w:fldCharType="end"/>
            </w:r>
          </w:p>
        </w:tc>
        <w:tc>
          <w:tcPr>
            <w:tcW w:w="2250" w:type="dxa"/>
          </w:tcPr>
          <w:p w14:paraId="11C3B10B" w14:textId="667C408B" w:rsidR="003F1A0E" w:rsidRPr="00B923DF" w:rsidRDefault="003F1A0E" w:rsidP="003F1A0E">
            <w:r>
              <w:t>Prospective observational</w:t>
            </w:r>
          </w:p>
        </w:tc>
        <w:tc>
          <w:tcPr>
            <w:tcW w:w="1462" w:type="dxa"/>
          </w:tcPr>
          <w:p w14:paraId="1B6BAFEA" w14:textId="25FC9025" w:rsidR="003F1A0E" w:rsidRDefault="003F1A0E" w:rsidP="003F1A0E">
            <w:r>
              <w:t>Spain</w:t>
            </w:r>
          </w:p>
        </w:tc>
        <w:tc>
          <w:tcPr>
            <w:tcW w:w="763" w:type="dxa"/>
          </w:tcPr>
          <w:p w14:paraId="0D487156" w14:textId="183A3E05" w:rsidR="003F1A0E" w:rsidRDefault="003F1A0E" w:rsidP="003F1A0E">
            <w:r>
              <w:t>104</w:t>
            </w:r>
          </w:p>
        </w:tc>
        <w:tc>
          <w:tcPr>
            <w:tcW w:w="918" w:type="dxa"/>
          </w:tcPr>
          <w:p w14:paraId="2F30B51A" w14:textId="6D7855C4" w:rsidR="003F1A0E" w:rsidRDefault="003F1A0E" w:rsidP="003F1A0E">
            <w:r>
              <w:t>64</w:t>
            </w:r>
          </w:p>
        </w:tc>
        <w:tc>
          <w:tcPr>
            <w:tcW w:w="764" w:type="dxa"/>
          </w:tcPr>
          <w:p w14:paraId="7AA07D82" w14:textId="0FCE6E68" w:rsidR="003F1A0E" w:rsidRDefault="003F1A0E" w:rsidP="003F1A0E">
            <w:r>
              <w:t>64.0%</w:t>
            </w:r>
          </w:p>
        </w:tc>
        <w:tc>
          <w:tcPr>
            <w:tcW w:w="1864" w:type="dxa"/>
          </w:tcPr>
          <w:p w14:paraId="79FBE6F9" w14:textId="06B695DA" w:rsidR="003F1A0E" w:rsidRDefault="003F1A0E" w:rsidP="003F1A0E">
            <w:r>
              <w:t>KRAS</w:t>
            </w:r>
          </w:p>
        </w:tc>
        <w:tc>
          <w:tcPr>
            <w:tcW w:w="1911" w:type="dxa"/>
          </w:tcPr>
          <w:p w14:paraId="4FD8DD4F" w14:textId="09C85F83" w:rsidR="003F1A0E" w:rsidRDefault="003F1A0E" w:rsidP="003F1A0E">
            <w:r>
              <w:t>S/D</w:t>
            </w:r>
          </w:p>
        </w:tc>
        <w:tc>
          <w:tcPr>
            <w:tcW w:w="1138" w:type="dxa"/>
          </w:tcPr>
          <w:p w14:paraId="4DAF0D78" w14:textId="3EA3FD4D" w:rsidR="003F1A0E" w:rsidRPr="00C75074" w:rsidRDefault="003F1A0E" w:rsidP="003F1A0E">
            <w:pPr>
              <w:jc w:val="center"/>
            </w:pPr>
            <w:r>
              <w:t>Y</w:t>
            </w:r>
          </w:p>
        </w:tc>
      </w:tr>
      <w:tr w:rsidR="003F1A0E" w:rsidRPr="00C75074" w14:paraId="53D31E7A" w14:textId="77777777" w:rsidTr="003B68EF">
        <w:trPr>
          <w:trHeight w:val="457"/>
        </w:trPr>
        <w:tc>
          <w:tcPr>
            <w:tcW w:w="1975" w:type="dxa"/>
          </w:tcPr>
          <w:p w14:paraId="0594D541" w14:textId="5C6461AC" w:rsidR="003F1A0E" w:rsidRDefault="003F1A0E" w:rsidP="003F1A0E">
            <w:r>
              <w:t>Pai, 2012</w:t>
            </w:r>
            <w:r w:rsidR="006554C7">
              <w:fldChar w:fldCharType="begin">
                <w:fldData xml:space="preserve">PEVuZE5vdGU+PENpdGU+PEF1dGhvcj5QYWk8L0F1dGhvcj48WWVhcj4yMDEyPC9ZZWFyPjxSZWNO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</w:fldData>
              </w:fldChar>
            </w:r>
            <w:r w:rsidR="00B5017E">
              <w:instrText xml:space="preserve"> ADDIN EN.CITE </w:instrText>
            </w:r>
            <w:r w:rsidR="00B5017E">
              <w:fldChar w:fldCharType="begin">
                <w:fldData xml:space="preserve">PEVuZE5vdGU+PENpdGU+PEF1dGhvcj5QYWk8L0F1dGhvcj48WWVhcj4yMDEyPC9ZZWFyPjxSZWNO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</w:fldData>
              </w:fldChar>
            </w:r>
            <w:r w:rsidR="00B5017E">
              <w:instrText xml:space="preserve"> ADDIN EN.CITE.DATA </w:instrText>
            </w:r>
            <w:r w:rsidR="00B5017E">
              <w:fldChar w:fldCharType="end"/>
            </w:r>
            <w:r w:rsidR="006554C7">
              <w:fldChar w:fldCharType="separate"/>
            </w:r>
            <w:r w:rsidR="00B5017E" w:rsidRPr="00B5017E">
              <w:rPr>
                <w:noProof/>
                <w:vertAlign w:val="superscript"/>
              </w:rPr>
              <w:t>161</w:t>
            </w:r>
            <w:r w:rsidR="006554C7">
              <w:fldChar w:fldCharType="end"/>
            </w:r>
          </w:p>
        </w:tc>
        <w:tc>
          <w:tcPr>
            <w:tcW w:w="2250" w:type="dxa"/>
          </w:tcPr>
          <w:p w14:paraId="39C5D310" w14:textId="2BD4A64B" w:rsidR="003F1A0E" w:rsidRDefault="003F1A0E" w:rsidP="003F1A0E">
            <w:r w:rsidRPr="00B923DF">
              <w:t>Retrospective observationa</w:t>
            </w:r>
            <w:r>
              <w:t>l</w:t>
            </w:r>
          </w:p>
        </w:tc>
        <w:tc>
          <w:tcPr>
            <w:tcW w:w="1462" w:type="dxa"/>
          </w:tcPr>
          <w:p w14:paraId="753EEC58" w14:textId="62022113" w:rsidR="003F1A0E" w:rsidRDefault="003F1A0E" w:rsidP="003F1A0E">
            <w:r>
              <w:t>USA</w:t>
            </w:r>
          </w:p>
        </w:tc>
        <w:tc>
          <w:tcPr>
            <w:tcW w:w="763" w:type="dxa"/>
          </w:tcPr>
          <w:p w14:paraId="09FDDC84" w14:textId="114E83A3" w:rsidR="003F1A0E" w:rsidRDefault="003F1A0E" w:rsidP="003F1A0E">
            <w:r>
              <w:t>34</w:t>
            </w:r>
          </w:p>
        </w:tc>
        <w:tc>
          <w:tcPr>
            <w:tcW w:w="918" w:type="dxa"/>
          </w:tcPr>
          <w:p w14:paraId="6B0160D5" w14:textId="565350CD" w:rsidR="003F1A0E" w:rsidRDefault="003F1A0E" w:rsidP="003F1A0E">
            <w:r>
              <w:t>NR</w:t>
            </w:r>
          </w:p>
        </w:tc>
        <w:tc>
          <w:tcPr>
            <w:tcW w:w="764" w:type="dxa"/>
          </w:tcPr>
          <w:p w14:paraId="2EECC404" w14:textId="7D0CB81C" w:rsidR="003F1A0E" w:rsidRDefault="003F1A0E" w:rsidP="003F1A0E">
            <w:r>
              <w:t>53.0%</w:t>
            </w:r>
          </w:p>
        </w:tc>
        <w:tc>
          <w:tcPr>
            <w:tcW w:w="1864" w:type="dxa"/>
          </w:tcPr>
          <w:p w14:paraId="4C289203" w14:textId="60A81605" w:rsidR="003F1A0E" w:rsidRDefault="003F1A0E" w:rsidP="003F1A0E">
            <w:r>
              <w:t>KRAS, BRAF</w:t>
            </w:r>
          </w:p>
        </w:tc>
        <w:tc>
          <w:tcPr>
            <w:tcW w:w="1911" w:type="dxa"/>
          </w:tcPr>
          <w:p w14:paraId="4B765EA5" w14:textId="5C3A19FC" w:rsidR="003F1A0E" w:rsidRDefault="003F1A0E" w:rsidP="003F1A0E">
            <w:r>
              <w:t>MAS-PCR, S/D, HRM</w:t>
            </w:r>
          </w:p>
        </w:tc>
        <w:tc>
          <w:tcPr>
            <w:tcW w:w="1138" w:type="dxa"/>
          </w:tcPr>
          <w:p w14:paraId="1719CCD1" w14:textId="77777777" w:rsidR="003F1A0E" w:rsidRPr="00C75074" w:rsidRDefault="003F1A0E" w:rsidP="003F1A0E">
            <w:pPr>
              <w:jc w:val="center"/>
            </w:pPr>
          </w:p>
        </w:tc>
      </w:tr>
      <w:tr w:rsidR="003F1A0E" w:rsidRPr="00C75074" w14:paraId="7D473DEC" w14:textId="77777777" w:rsidTr="003B68EF">
        <w:trPr>
          <w:trHeight w:val="457"/>
        </w:trPr>
        <w:tc>
          <w:tcPr>
            <w:tcW w:w="1975" w:type="dxa"/>
          </w:tcPr>
          <w:p w14:paraId="4F0C7E66" w14:textId="055AC624" w:rsidR="003F1A0E" w:rsidRDefault="003F1A0E" w:rsidP="003F1A0E">
            <w:r>
              <w:t>Paliogiannis, 2014</w:t>
            </w:r>
            <w:r w:rsidR="00B75343">
              <w:fldChar w:fldCharType="begin"/>
            </w:r>
            <w:r w:rsidR="00B5017E">
              <w:instrText xml:space="preserve"> ADDIN EN.CITE &lt;EndNote&gt;&lt;Cite&gt;&lt;Author&gt;Paliogiannis&lt;/Author&gt;&lt;Year&gt;2014&lt;/Year&gt;&lt;RecNum&gt;336&lt;/RecNum&gt;&lt;DisplayText&gt;&lt;style face="superscript"&gt;162&lt;/style&gt;&lt;/DisplayText&gt;&lt;record&gt;&lt;rec-number&gt;336&lt;/rec-number&gt;&lt;foreign-keys&gt;&lt;key app="EN" db-id="r525zwt2l9ewpgew5a2x9rx0redwzaafzrdx" timestamp="1522336074"&gt;336&lt;/key&gt;&lt;key app="ENWeb" db-id=""&gt;0&lt;/key&gt;&lt;/foreign-keys&gt;&lt;ref-type name="Journal Article"&gt;17&lt;/ref-type&gt;&lt;contributors&gt;&lt;authors&gt;&lt;author&gt;Paliogiannis, P.&lt;/author&gt;&lt;author&gt;Cossu, A.&lt;/author&gt;&lt;author&gt;Tanda, F.&lt;/author&gt;&lt;author&gt;Palmieri, G.&lt;/author&gt;&lt;author&gt;Palomba, G.&lt;/author&gt;&lt;/authors&gt;&lt;/contributors&gt;&lt;auth-address&gt;Department of Surgical, Microsurgical and Medical Sciences, University of Sassari, Sassari I-07100, Italy.&amp;#xD;Institute of Biomolecular Chemistry, Cancer Genetics Unit, National Research Council, Sassari I-07040, Italy.&lt;/auth-address&gt;&lt;titles&gt;&lt;title&gt;KRAS mutational concordance between primary and metastatic colorectal adenocarcinoma&lt;/title&gt;&lt;secondary-title&gt;Oncol Lett&lt;/secondary-title&gt;&lt;/titles&gt;&lt;periodical&gt;&lt;full-title&gt;Oncol Lett&lt;/full-title&gt;&lt;/periodical&gt;&lt;pages&gt;1422-1426&lt;/pages&gt;&lt;volume&gt;8&lt;/volume&gt;&lt;number&gt;4&lt;/number&gt;&lt;keywords&gt;&lt;keyword&gt;KRAS gene&lt;/keyword&gt;&lt;keyword&gt;colorectal cancer&lt;/keyword&gt;&lt;keyword&gt;mutation analysis&lt;/keyword&gt;&lt;/keywords&gt;&lt;dates&gt;&lt;year&gt;2014&lt;/year&gt;&lt;pub-dates&gt;&lt;date&gt;Oct&lt;/date&gt;&lt;/pub-dates&gt;&lt;/dates&gt;&lt;isbn&gt;1792-1074 (Print)&amp;#xD;1792-1074 (Linking)&lt;/isbn&gt;&lt;accession-num&gt;25202344&lt;/accession-num&gt;&lt;urls&gt;&lt;related-urls&gt;&lt;url&gt;https://www.ncbi.nlm.nih.gov/pubmed/25202344&lt;/url&gt;&lt;/related-urls&gt;&lt;/urls&gt;&lt;custom2&gt;PMC4156255&lt;/custom2&gt;&lt;electronic-resource-num&gt;10.3892/ol.2014.2411&lt;/electronic-resource-num&gt;&lt;/record&gt;&lt;/Cite&gt;&lt;/EndNote&gt;</w:instrText>
            </w:r>
            <w:r w:rsidR="00B75343">
              <w:fldChar w:fldCharType="separate"/>
            </w:r>
            <w:r w:rsidR="00B5017E" w:rsidRPr="00B5017E">
              <w:rPr>
                <w:noProof/>
                <w:vertAlign w:val="superscript"/>
              </w:rPr>
              <w:t>162</w:t>
            </w:r>
            <w:r w:rsidR="00B75343">
              <w:fldChar w:fldCharType="end"/>
            </w:r>
          </w:p>
        </w:tc>
        <w:tc>
          <w:tcPr>
            <w:tcW w:w="2250" w:type="dxa"/>
          </w:tcPr>
          <w:p w14:paraId="2D59E61F" w14:textId="47C50ABC" w:rsidR="003F1A0E" w:rsidRPr="00B923DF" w:rsidRDefault="003F1A0E" w:rsidP="003F1A0E">
            <w:r>
              <w:t>Prospective observational</w:t>
            </w:r>
          </w:p>
        </w:tc>
        <w:tc>
          <w:tcPr>
            <w:tcW w:w="1462" w:type="dxa"/>
          </w:tcPr>
          <w:p w14:paraId="6CDE0FA5" w14:textId="699D1066" w:rsidR="003F1A0E" w:rsidRDefault="003F1A0E" w:rsidP="003F1A0E">
            <w:r>
              <w:t>Italy</w:t>
            </w:r>
          </w:p>
        </w:tc>
        <w:tc>
          <w:tcPr>
            <w:tcW w:w="763" w:type="dxa"/>
          </w:tcPr>
          <w:p w14:paraId="1E0B2BB9" w14:textId="2E6C94FE" w:rsidR="003F1A0E" w:rsidRDefault="003F1A0E" w:rsidP="003F1A0E">
            <w:r>
              <w:t>729</w:t>
            </w:r>
          </w:p>
        </w:tc>
        <w:tc>
          <w:tcPr>
            <w:tcW w:w="918" w:type="dxa"/>
          </w:tcPr>
          <w:p w14:paraId="2D991892" w14:textId="40C62799" w:rsidR="003F1A0E" w:rsidRDefault="003F1A0E" w:rsidP="003F1A0E">
            <w:r>
              <w:t>NR</w:t>
            </w:r>
          </w:p>
        </w:tc>
        <w:tc>
          <w:tcPr>
            <w:tcW w:w="764" w:type="dxa"/>
          </w:tcPr>
          <w:p w14:paraId="65507400" w14:textId="11245EB2" w:rsidR="003F1A0E" w:rsidRDefault="003F1A0E" w:rsidP="003F1A0E">
            <w:r>
              <w:t>61.0%</w:t>
            </w:r>
          </w:p>
        </w:tc>
        <w:tc>
          <w:tcPr>
            <w:tcW w:w="1864" w:type="dxa"/>
          </w:tcPr>
          <w:p w14:paraId="5A7F1178" w14:textId="1E37500E" w:rsidR="003F1A0E" w:rsidRDefault="003F1A0E" w:rsidP="003F1A0E">
            <w:r>
              <w:t>KRAS</w:t>
            </w:r>
          </w:p>
        </w:tc>
        <w:tc>
          <w:tcPr>
            <w:tcW w:w="1911" w:type="dxa"/>
          </w:tcPr>
          <w:p w14:paraId="57CE10E5" w14:textId="104CF0E1" w:rsidR="003F1A0E" w:rsidRDefault="003F1A0E" w:rsidP="003F1A0E">
            <w:r>
              <w:t>S/D</w:t>
            </w:r>
          </w:p>
        </w:tc>
        <w:tc>
          <w:tcPr>
            <w:tcW w:w="1138" w:type="dxa"/>
          </w:tcPr>
          <w:p w14:paraId="176AF50A" w14:textId="77777777" w:rsidR="003F1A0E" w:rsidRPr="00C75074" w:rsidRDefault="003F1A0E" w:rsidP="003F1A0E">
            <w:pPr>
              <w:jc w:val="center"/>
            </w:pPr>
          </w:p>
        </w:tc>
      </w:tr>
      <w:tr w:rsidR="003F1A0E" w:rsidRPr="00C75074" w14:paraId="24FF435E" w14:textId="77777777" w:rsidTr="003B68EF">
        <w:trPr>
          <w:trHeight w:val="457"/>
        </w:trPr>
        <w:tc>
          <w:tcPr>
            <w:tcW w:w="1975" w:type="dxa"/>
          </w:tcPr>
          <w:p w14:paraId="6F1637F5" w14:textId="2F5559CC" w:rsidR="003F1A0E" w:rsidRDefault="003F1A0E" w:rsidP="003F1A0E">
            <w:r>
              <w:t>Palmirotta, 2012</w:t>
            </w:r>
            <w:r w:rsidR="00B75343">
              <w:fldChar w:fldCharType="begin"/>
            </w:r>
            <w:r w:rsidR="00B5017E">
              <w:instrText xml:space="preserve"> ADDIN EN.CITE &lt;EndNote&gt;&lt;Cite&gt;&lt;Author&gt;Palmirotta&lt;/Author&gt;&lt;Year&gt;2012&lt;/Year&gt;&lt;RecNum&gt;550&lt;/RecNum&gt;&lt;DisplayText&gt;&lt;style face="superscript"&gt;163&lt;/style&gt;&lt;/DisplayText&gt;&lt;record&gt;&lt;rec-number&gt;550&lt;/rec-number&gt;&lt;foreign-keys&gt;&lt;key app="EN" db-id="r525zwt2l9ewpgew5a2x9rx0redwzaafzrdx" timestamp="1522340846"&gt;550&lt;/key&gt;&lt;/foreign-keys&gt;&lt;ref-type name="Journal Article"&gt;17&lt;/ref-type&gt;&lt;contributors&gt;&lt;authors&gt;&lt;author&gt;Palmirotta, R.&lt;/author&gt;&lt;author&gt;Ludovici, G.&lt;/author&gt;&lt;author&gt;De Marchis, M. L.&lt;/author&gt;&lt;author&gt;Leone, B.&lt;/author&gt;&lt;author&gt;Formica, V.&lt;/author&gt;&lt;author&gt;Ettorre, G. M.&lt;/author&gt;&lt;author&gt;Cavaliere, F.&lt;/author&gt;&lt;author&gt;Della-Morte, D.&lt;/author&gt;&lt;author&gt;Ferroni, P.&lt;/author&gt;&lt;author&gt;Roselli, M.&lt;/author&gt;&lt;author&gt;Guadagni, F.&lt;/author&gt;&lt;/authors&gt;&lt;/contributors&gt;&lt;auth-address&gt;Department of Laboratory Medicine and Advanced Biotechnologies, IRCCS San Raffaele Pisana, via della Pisana 235, 00163 Rome, Italy. raffaele.palmirotta@sanraffaele.it&lt;/auth-address&gt;&lt;titles&gt;&lt;title&gt;A comprehensive procedural approach to genotyping KRAS and BRAF from paraffin embedded tissues for diagnostic purposes&lt;/title&gt;&lt;secondary-title&gt;In Vivo&lt;/secondary-title&gt;&lt;/titles&gt;&lt;periodical&gt;&lt;full-title&gt;In Vivo&lt;/full-title&gt;&lt;/periodical&gt;&lt;pages&gt;537-47&lt;/pages&gt;&lt;volume&gt;26&lt;/volume&gt;&lt;number&gt;4&lt;/number&gt;&lt;keywords&gt;&lt;keyword&gt;Adult&lt;/keyword&gt;&lt;keyword&gt;Aged&lt;/keyword&gt;&lt;keyword&gt;Aged, 80 and over&lt;/keyword&gt;&lt;keyword&gt;Base Sequence&lt;/keyword&gt;&lt;keyword&gt;Colorectal Neoplasms/diagnosis/genetics&lt;/keyword&gt;&lt;keyword&gt;DNA Primers&lt;/keyword&gt;&lt;keyword&gt;Female&lt;/keyword&gt;&lt;keyword&gt;*Genes, ras&lt;/keyword&gt;&lt;keyword&gt;Genotype&lt;/keyword&gt;&lt;keyword&gt;Humans&lt;/keyword&gt;&lt;keyword&gt;Male&lt;/keyword&gt;&lt;keyword&gt;Middle Aged&lt;/keyword&gt;&lt;keyword&gt;Paraffin Embedding&lt;/keyword&gt;&lt;keyword&gt;Polymerase Chain Reaction&lt;/keyword&gt;&lt;keyword&gt;Proto-Oncogene Proteins B-raf/*genetics&lt;/keyword&gt;&lt;/keywords&gt;&lt;dates&gt;&lt;year&gt;2012&lt;/year&gt;&lt;pub-dates&gt;&lt;date&gt;Jul-Aug&lt;/date&gt;&lt;/pub-dates&gt;&lt;/dates&gt;&lt;isbn&gt;1791-7549 (Electronic)&amp;#xD;0258-851X (Linking)&lt;/isbn&gt;&lt;accession-num&gt;22773565&lt;/accession-num&gt;&lt;urls&gt;&lt;related-urls&gt;&lt;url&gt;https://www.ncbi.nlm.nih.gov/pubmed/22773565&lt;/url&gt;&lt;/related-urls&gt;&lt;/urls&gt;&lt;/record&gt;&lt;/Cite&gt;&lt;/EndNote&gt;</w:instrText>
            </w:r>
            <w:r w:rsidR="00B75343">
              <w:fldChar w:fldCharType="separate"/>
            </w:r>
            <w:r w:rsidR="00B5017E" w:rsidRPr="00B5017E">
              <w:rPr>
                <w:noProof/>
                <w:vertAlign w:val="superscript"/>
              </w:rPr>
              <w:t>163</w:t>
            </w:r>
            <w:r w:rsidR="00B75343">
              <w:fldChar w:fldCharType="end"/>
            </w:r>
          </w:p>
        </w:tc>
        <w:tc>
          <w:tcPr>
            <w:tcW w:w="2250" w:type="dxa"/>
          </w:tcPr>
          <w:p w14:paraId="426DB74D" w14:textId="6D3999E6" w:rsidR="003F1A0E" w:rsidRPr="00B923DF" w:rsidRDefault="003F1A0E" w:rsidP="003F1A0E">
            <w:r>
              <w:t>Prospective observational</w:t>
            </w:r>
          </w:p>
        </w:tc>
        <w:tc>
          <w:tcPr>
            <w:tcW w:w="1462" w:type="dxa"/>
          </w:tcPr>
          <w:p w14:paraId="061DE436" w14:textId="28DC00B4" w:rsidR="003F1A0E" w:rsidRDefault="003F1A0E" w:rsidP="003F1A0E">
            <w:r>
              <w:t>Italy</w:t>
            </w:r>
          </w:p>
        </w:tc>
        <w:tc>
          <w:tcPr>
            <w:tcW w:w="763" w:type="dxa"/>
          </w:tcPr>
          <w:p w14:paraId="43C899EC" w14:textId="4AFB93CC" w:rsidR="003F1A0E" w:rsidRDefault="003F1A0E" w:rsidP="003F1A0E">
            <w:r>
              <w:t>230</w:t>
            </w:r>
          </w:p>
        </w:tc>
        <w:tc>
          <w:tcPr>
            <w:tcW w:w="918" w:type="dxa"/>
          </w:tcPr>
          <w:p w14:paraId="01C5D651" w14:textId="2A5E1EBB" w:rsidR="003F1A0E" w:rsidRDefault="003F1A0E" w:rsidP="003F1A0E">
            <w:r>
              <w:t>66.2</w:t>
            </w:r>
          </w:p>
        </w:tc>
        <w:tc>
          <w:tcPr>
            <w:tcW w:w="764" w:type="dxa"/>
          </w:tcPr>
          <w:p w14:paraId="1DBBA444" w14:textId="4B95B32C" w:rsidR="003F1A0E" w:rsidRDefault="003F1A0E" w:rsidP="003F1A0E">
            <w:r>
              <w:t>59.6%</w:t>
            </w:r>
          </w:p>
        </w:tc>
        <w:tc>
          <w:tcPr>
            <w:tcW w:w="1864" w:type="dxa"/>
          </w:tcPr>
          <w:p w14:paraId="42997915" w14:textId="18B572C3" w:rsidR="003F1A0E" w:rsidRDefault="003F1A0E" w:rsidP="003F1A0E">
            <w:r>
              <w:t>KRAS</w:t>
            </w:r>
          </w:p>
        </w:tc>
        <w:tc>
          <w:tcPr>
            <w:tcW w:w="1911" w:type="dxa"/>
          </w:tcPr>
          <w:p w14:paraId="14C6E3D6" w14:textId="42FB33CE" w:rsidR="003F1A0E" w:rsidRDefault="003F1A0E" w:rsidP="003F1A0E">
            <w:r>
              <w:t>S/D</w:t>
            </w:r>
          </w:p>
        </w:tc>
        <w:tc>
          <w:tcPr>
            <w:tcW w:w="1138" w:type="dxa"/>
          </w:tcPr>
          <w:p w14:paraId="2D1F4DFA" w14:textId="77777777" w:rsidR="003F1A0E" w:rsidRPr="00C75074" w:rsidRDefault="003F1A0E" w:rsidP="003F1A0E">
            <w:pPr>
              <w:jc w:val="center"/>
            </w:pPr>
          </w:p>
        </w:tc>
      </w:tr>
      <w:tr w:rsidR="003F1A0E" w:rsidRPr="00C75074" w14:paraId="652BAD1F" w14:textId="77777777" w:rsidTr="003B68EF">
        <w:trPr>
          <w:trHeight w:val="457"/>
        </w:trPr>
        <w:tc>
          <w:tcPr>
            <w:tcW w:w="1975" w:type="dxa"/>
          </w:tcPr>
          <w:p w14:paraId="17A4543E" w14:textId="38828172" w:rsidR="003F1A0E" w:rsidRDefault="003F1A0E" w:rsidP="003F1A0E">
            <w:r>
              <w:t>Park, 2011</w:t>
            </w:r>
            <w:r w:rsidR="00B75343">
              <w:fldChar w:fldCharType="begin"/>
            </w:r>
            <w:r w:rsidR="00B5017E">
              <w:instrText xml:space="preserve"> ADDIN EN.CITE &lt;EndNote&gt;&lt;Cite&gt;&lt;Author&gt;Park&lt;/Author&gt;&lt;Year&gt;2011&lt;/Year&gt;&lt;RecNum&gt;338&lt;/RecNum&gt;&lt;DisplayText&gt;&lt;style face="superscript"&gt;164&lt;/style&gt;&lt;/DisplayText&gt;&lt;record&gt;&lt;rec-number&gt;338&lt;/rec-number&gt;&lt;foreign-keys&gt;&lt;key app="EN" db-id="r525zwt2l9ewpgew5a2x9rx0redwzaafzrdx" timestamp="1522336111"&gt;338&lt;/key&gt;&lt;key app="ENWeb" db-id=""&gt;0&lt;/key&gt;&lt;/foreign-keys&gt;&lt;ref-type name="Journal Article"&gt;17&lt;/ref-type&gt;&lt;contributors&gt;&lt;authors&gt;&lt;author&gt;Park, Jin Hyun&lt;/author&gt;&lt;author&gt;Han, Sae-Won&lt;/author&gt;&lt;author&gt;Oh, Do-Youn&lt;/author&gt;&lt;author&gt;Im, Seock-Ah&lt;/author&gt;&lt;author&gt;Jeong, Seung-Yong&lt;/author&gt;&lt;author&gt;Park, Kyu Joo&lt;/author&gt;&lt;author&gt;Kim, Tae-You&lt;/author&gt;&lt;author&gt;Bang, Yung-Jue&lt;/author&gt;&lt;author&gt;Park, Jae-Gahb&lt;/author&gt;&lt;/authors&gt;&lt;/contributors&gt;&lt;titles&gt;&lt;title&gt;Analysis of KRAS, BRAF, PTEN, IGF1R, EGFR intron 1 CA status in both primary tumors and paired metastases in determining benefit from cetuximab therapy in colon cancer&lt;/title&gt;&lt;secondary-title&gt;Cancer Chemotherapy and Pharmacology&lt;/secondary-title&gt;&lt;/titles&gt;&lt;periodical&gt;&lt;full-title&gt;Cancer Chemotherapy and Pharmacology&lt;/full-title&gt;&lt;/periodical&gt;&lt;pages&gt;1045-1055&lt;/pages&gt;&lt;volume&gt;68&lt;/volume&gt;&lt;number&gt;4&lt;/number&gt;&lt;dates&gt;&lt;year&gt;2011&lt;/year&gt;&lt;/dates&gt;&lt;isbn&gt;0344-5704&amp;#xD;1432-0843&lt;/isbn&gt;&lt;urls&gt;&lt;/urls&gt;&lt;electronic-resource-num&gt;10.1007/s00280-011-1586-z&lt;/electronic-resource-num&gt;&lt;/record&gt;&lt;/Cite&gt;&lt;/EndNote&gt;</w:instrText>
            </w:r>
            <w:r w:rsidR="00B75343">
              <w:fldChar w:fldCharType="separate"/>
            </w:r>
            <w:r w:rsidR="00B5017E" w:rsidRPr="00B5017E">
              <w:rPr>
                <w:noProof/>
                <w:vertAlign w:val="superscript"/>
              </w:rPr>
              <w:t>164</w:t>
            </w:r>
            <w:r w:rsidR="00B75343">
              <w:fldChar w:fldCharType="end"/>
            </w:r>
          </w:p>
        </w:tc>
        <w:tc>
          <w:tcPr>
            <w:tcW w:w="2250" w:type="dxa"/>
          </w:tcPr>
          <w:p w14:paraId="16409A47" w14:textId="27827C36" w:rsidR="003F1A0E" w:rsidRDefault="003F1A0E" w:rsidP="003F1A0E">
            <w:r>
              <w:t>Prospective observational</w:t>
            </w:r>
          </w:p>
        </w:tc>
        <w:tc>
          <w:tcPr>
            <w:tcW w:w="1462" w:type="dxa"/>
          </w:tcPr>
          <w:p w14:paraId="476B61C5" w14:textId="0A47E784" w:rsidR="003F1A0E" w:rsidRDefault="003F1A0E" w:rsidP="003F1A0E">
            <w:r>
              <w:t>South Korea</w:t>
            </w:r>
          </w:p>
        </w:tc>
        <w:tc>
          <w:tcPr>
            <w:tcW w:w="763" w:type="dxa"/>
          </w:tcPr>
          <w:p w14:paraId="7D92A372" w14:textId="5B7F3615" w:rsidR="003F1A0E" w:rsidRDefault="003F1A0E" w:rsidP="003F1A0E">
            <w:r>
              <w:t>69</w:t>
            </w:r>
          </w:p>
        </w:tc>
        <w:tc>
          <w:tcPr>
            <w:tcW w:w="918" w:type="dxa"/>
          </w:tcPr>
          <w:p w14:paraId="7D95474B" w14:textId="59169790" w:rsidR="003F1A0E" w:rsidRDefault="003F1A0E" w:rsidP="003F1A0E">
            <w:r>
              <w:t>54</w:t>
            </w:r>
          </w:p>
        </w:tc>
        <w:tc>
          <w:tcPr>
            <w:tcW w:w="764" w:type="dxa"/>
          </w:tcPr>
          <w:p w14:paraId="62DD0440" w14:textId="7D60F59E" w:rsidR="003F1A0E" w:rsidRDefault="003F1A0E" w:rsidP="003F1A0E">
            <w:r>
              <w:t>62.7%</w:t>
            </w:r>
          </w:p>
        </w:tc>
        <w:tc>
          <w:tcPr>
            <w:tcW w:w="1864" w:type="dxa"/>
          </w:tcPr>
          <w:p w14:paraId="53F8FCC4" w14:textId="08BC02D3" w:rsidR="003F1A0E" w:rsidRDefault="003F1A0E" w:rsidP="003F1A0E">
            <w:r>
              <w:t>KRAS, BRAF</w:t>
            </w:r>
          </w:p>
        </w:tc>
        <w:tc>
          <w:tcPr>
            <w:tcW w:w="1911" w:type="dxa"/>
          </w:tcPr>
          <w:p w14:paraId="1205CC2A" w14:textId="61C09BDF" w:rsidR="003F1A0E" w:rsidRDefault="003F1A0E" w:rsidP="003F1A0E">
            <w:r>
              <w:t>S/D</w:t>
            </w:r>
          </w:p>
        </w:tc>
        <w:tc>
          <w:tcPr>
            <w:tcW w:w="1138" w:type="dxa"/>
          </w:tcPr>
          <w:p w14:paraId="03761C63" w14:textId="34395009" w:rsidR="003F1A0E" w:rsidRPr="00C75074" w:rsidRDefault="003F1A0E" w:rsidP="003F1A0E">
            <w:pPr>
              <w:jc w:val="center"/>
            </w:pPr>
            <w:r>
              <w:t>Y</w:t>
            </w:r>
          </w:p>
        </w:tc>
      </w:tr>
      <w:tr w:rsidR="003F1A0E" w:rsidRPr="00C75074" w14:paraId="04DB3797" w14:textId="77777777" w:rsidTr="003B68EF">
        <w:trPr>
          <w:trHeight w:val="457"/>
        </w:trPr>
        <w:tc>
          <w:tcPr>
            <w:tcW w:w="1975" w:type="dxa"/>
          </w:tcPr>
          <w:p w14:paraId="168202B2" w14:textId="73199D4F" w:rsidR="003F1A0E" w:rsidRDefault="003F1A0E" w:rsidP="003F1A0E">
            <w:r>
              <w:t>Peeters, 2009</w:t>
            </w:r>
            <w:r w:rsidR="00B75343">
              <w:fldChar w:fldCharType="begin">
                <w:fldData xml:space="preserve">PEVuZE5vdGU+PENpdGU+PEF1dGhvcj5QZWV0ZXJzPC9BdXRob3I+PFllYXI+MjAwOTwvWWVhcj48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</w:fldData>
              </w:fldChar>
            </w:r>
            <w:r w:rsidR="00B5017E">
              <w:instrText xml:space="preserve"> ADDIN EN.CITE </w:instrText>
            </w:r>
            <w:r w:rsidR="00B5017E">
              <w:fldChar w:fldCharType="begin">
                <w:fldData xml:space="preserve">PEVuZE5vdGU+PENpdGU+PEF1dGhvcj5QZWV0ZXJzPC9BdXRob3I+PFllYXI+MjAwOTwvWWVhcj48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</w:fldData>
              </w:fldChar>
            </w:r>
            <w:r w:rsidR="00B5017E">
              <w:instrText xml:space="preserve"> ADDIN EN.CITE.DATA </w:instrText>
            </w:r>
            <w:r w:rsidR="00B5017E">
              <w:fldChar w:fldCharType="end"/>
            </w:r>
            <w:r w:rsidR="00B75343">
              <w:fldChar w:fldCharType="separate"/>
            </w:r>
            <w:r w:rsidR="00B5017E" w:rsidRPr="00B5017E">
              <w:rPr>
                <w:noProof/>
                <w:vertAlign w:val="superscript"/>
              </w:rPr>
              <w:t>165</w:t>
            </w:r>
            <w:r w:rsidR="00B75343">
              <w:fldChar w:fldCharType="end"/>
            </w:r>
          </w:p>
        </w:tc>
        <w:tc>
          <w:tcPr>
            <w:tcW w:w="2250" w:type="dxa"/>
          </w:tcPr>
          <w:p w14:paraId="14AE1D11" w14:textId="0C8305E6" w:rsidR="003F1A0E" w:rsidRDefault="003F1A0E" w:rsidP="003F1A0E">
            <w:r>
              <w:t>RCT</w:t>
            </w:r>
          </w:p>
        </w:tc>
        <w:tc>
          <w:tcPr>
            <w:tcW w:w="1462" w:type="dxa"/>
          </w:tcPr>
          <w:p w14:paraId="769DC3B4" w14:textId="305C8800" w:rsidR="003F1A0E" w:rsidRDefault="003F1A0E" w:rsidP="003F1A0E">
            <w:r>
              <w:t>Multicountry</w:t>
            </w:r>
          </w:p>
        </w:tc>
        <w:tc>
          <w:tcPr>
            <w:tcW w:w="763" w:type="dxa"/>
          </w:tcPr>
          <w:p w14:paraId="1D69C8E1" w14:textId="02FF62A3" w:rsidR="003F1A0E" w:rsidRDefault="003F1A0E" w:rsidP="003F1A0E">
            <w:r>
              <w:t>363</w:t>
            </w:r>
          </w:p>
        </w:tc>
        <w:tc>
          <w:tcPr>
            <w:tcW w:w="918" w:type="dxa"/>
          </w:tcPr>
          <w:p w14:paraId="7E4C1635" w14:textId="4B25335D" w:rsidR="003F1A0E" w:rsidRDefault="003F1A0E" w:rsidP="003F1A0E">
            <w:r>
              <w:t>62</w:t>
            </w:r>
          </w:p>
        </w:tc>
        <w:tc>
          <w:tcPr>
            <w:tcW w:w="764" w:type="dxa"/>
          </w:tcPr>
          <w:p w14:paraId="47FCF17B" w14:textId="6FBC3E38" w:rsidR="003F1A0E" w:rsidRDefault="003F1A0E" w:rsidP="003F1A0E">
            <w:r>
              <w:t>63.0%</w:t>
            </w:r>
          </w:p>
        </w:tc>
        <w:tc>
          <w:tcPr>
            <w:tcW w:w="1864" w:type="dxa"/>
          </w:tcPr>
          <w:p w14:paraId="4DC8C9D5" w14:textId="1C50EC42" w:rsidR="003F1A0E" w:rsidRDefault="003F1A0E" w:rsidP="003F1A0E">
            <w:r>
              <w:t>KRAS</w:t>
            </w:r>
          </w:p>
        </w:tc>
        <w:tc>
          <w:tcPr>
            <w:tcW w:w="1911" w:type="dxa"/>
          </w:tcPr>
          <w:p w14:paraId="2AF3DB87" w14:textId="2D914753" w:rsidR="003F1A0E" w:rsidRDefault="003F1A0E" w:rsidP="003F1A0E">
            <w:r>
              <w:t>MAS-PCR</w:t>
            </w:r>
          </w:p>
        </w:tc>
        <w:tc>
          <w:tcPr>
            <w:tcW w:w="1138" w:type="dxa"/>
          </w:tcPr>
          <w:p w14:paraId="68399A24" w14:textId="77777777" w:rsidR="003F1A0E" w:rsidRPr="00C75074" w:rsidRDefault="003F1A0E" w:rsidP="003F1A0E">
            <w:pPr>
              <w:jc w:val="center"/>
            </w:pPr>
          </w:p>
        </w:tc>
      </w:tr>
      <w:tr w:rsidR="003F1A0E" w:rsidRPr="00C75074" w14:paraId="2EF2F56A" w14:textId="77777777" w:rsidTr="003B68EF">
        <w:trPr>
          <w:trHeight w:val="457"/>
        </w:trPr>
        <w:tc>
          <w:tcPr>
            <w:tcW w:w="1975" w:type="dxa"/>
          </w:tcPr>
          <w:p w14:paraId="47341AC4" w14:textId="27EC3950" w:rsidR="003F1A0E" w:rsidRDefault="003F1A0E" w:rsidP="003F1A0E">
            <w:r>
              <w:t>Peeters, 2010</w:t>
            </w:r>
            <w:r w:rsidR="00B75343">
              <w:fldChar w:fldCharType="begin">
                <w:fldData xml:space="preserve">PEVuZE5vdGU+PENpdGU+PEF1dGhvcj5QZWV0ZXJzPC9BdXRob3I+PFllYXI+MjAxMDwvWWVhcj48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=
</w:fldData>
              </w:fldChar>
            </w:r>
            <w:r w:rsidR="00B5017E">
              <w:instrText xml:space="preserve"> ADDIN EN.CITE </w:instrText>
            </w:r>
            <w:r w:rsidR="00B5017E">
              <w:fldChar w:fldCharType="begin">
                <w:fldData xml:space="preserve">PEVuZE5vdGU+PENpdGU+PEF1dGhvcj5QZWV0ZXJzPC9BdXRob3I+PFllYXI+MjAxMDwvWWVhcj48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=
</w:fldData>
              </w:fldChar>
            </w:r>
            <w:r w:rsidR="00B5017E">
              <w:instrText xml:space="preserve"> ADDIN EN.CITE.DATA </w:instrText>
            </w:r>
            <w:r w:rsidR="00B5017E">
              <w:fldChar w:fldCharType="end"/>
            </w:r>
            <w:r w:rsidR="00B75343">
              <w:fldChar w:fldCharType="separate"/>
            </w:r>
            <w:r w:rsidR="00B5017E" w:rsidRPr="00B5017E">
              <w:rPr>
                <w:noProof/>
                <w:vertAlign w:val="superscript"/>
              </w:rPr>
              <w:t>166</w:t>
            </w:r>
            <w:r w:rsidR="00B75343">
              <w:fldChar w:fldCharType="end"/>
            </w:r>
          </w:p>
        </w:tc>
        <w:tc>
          <w:tcPr>
            <w:tcW w:w="2250" w:type="dxa"/>
          </w:tcPr>
          <w:p w14:paraId="34F3B682" w14:textId="1E943FFE" w:rsidR="003F1A0E" w:rsidRDefault="003F1A0E" w:rsidP="003F1A0E">
            <w:r>
              <w:t>RCT</w:t>
            </w:r>
          </w:p>
        </w:tc>
        <w:tc>
          <w:tcPr>
            <w:tcW w:w="1462" w:type="dxa"/>
          </w:tcPr>
          <w:p w14:paraId="04AD62E3" w14:textId="2E56ADEC" w:rsidR="003F1A0E" w:rsidRDefault="003F1A0E" w:rsidP="003F1A0E">
            <w:r>
              <w:t>Multicountry</w:t>
            </w:r>
          </w:p>
        </w:tc>
        <w:tc>
          <w:tcPr>
            <w:tcW w:w="763" w:type="dxa"/>
          </w:tcPr>
          <w:p w14:paraId="0AB740C9" w14:textId="43C6820B" w:rsidR="003F1A0E" w:rsidRDefault="003F1A0E" w:rsidP="003F1A0E">
            <w:r>
              <w:t>542</w:t>
            </w:r>
          </w:p>
        </w:tc>
        <w:tc>
          <w:tcPr>
            <w:tcW w:w="918" w:type="dxa"/>
          </w:tcPr>
          <w:p w14:paraId="333D19D7" w14:textId="3A47CB86" w:rsidR="003F1A0E" w:rsidRDefault="003F1A0E" w:rsidP="003F1A0E">
            <w:r>
              <w:t>64</w:t>
            </w:r>
          </w:p>
        </w:tc>
        <w:tc>
          <w:tcPr>
            <w:tcW w:w="764" w:type="dxa"/>
          </w:tcPr>
          <w:p w14:paraId="4A151722" w14:textId="141D7207" w:rsidR="003F1A0E" w:rsidRDefault="003F1A0E" w:rsidP="003F1A0E">
            <w:r>
              <w:t>62.6%</w:t>
            </w:r>
          </w:p>
        </w:tc>
        <w:tc>
          <w:tcPr>
            <w:tcW w:w="1864" w:type="dxa"/>
          </w:tcPr>
          <w:p w14:paraId="26255EE0" w14:textId="73C09431" w:rsidR="003F1A0E" w:rsidRDefault="003F1A0E" w:rsidP="003F1A0E">
            <w:r>
              <w:t>KRAS</w:t>
            </w:r>
          </w:p>
        </w:tc>
        <w:tc>
          <w:tcPr>
            <w:tcW w:w="1911" w:type="dxa"/>
          </w:tcPr>
          <w:p w14:paraId="02B583F5" w14:textId="04ADCDE6" w:rsidR="003F1A0E" w:rsidRDefault="003F1A0E" w:rsidP="003F1A0E">
            <w:r>
              <w:t>MAS-PCR</w:t>
            </w:r>
          </w:p>
        </w:tc>
        <w:tc>
          <w:tcPr>
            <w:tcW w:w="1138" w:type="dxa"/>
          </w:tcPr>
          <w:p w14:paraId="0893F38C" w14:textId="15C033AD" w:rsidR="003F1A0E" w:rsidRPr="00C75074" w:rsidRDefault="003F1A0E" w:rsidP="003F1A0E">
            <w:pPr>
              <w:jc w:val="center"/>
            </w:pPr>
            <w:r>
              <w:t>Y</w:t>
            </w:r>
          </w:p>
        </w:tc>
      </w:tr>
      <w:tr w:rsidR="003F1A0E" w:rsidRPr="00C75074" w14:paraId="670B02ED" w14:textId="77777777" w:rsidTr="003B68EF">
        <w:trPr>
          <w:trHeight w:val="457"/>
        </w:trPr>
        <w:tc>
          <w:tcPr>
            <w:tcW w:w="1975" w:type="dxa"/>
          </w:tcPr>
          <w:p w14:paraId="5129501D" w14:textId="490F00F6" w:rsidR="003F1A0E" w:rsidRDefault="003F1A0E" w:rsidP="003F1A0E">
            <w:r>
              <w:t>Peeters, 2013</w:t>
            </w:r>
            <w:r w:rsidR="00B75343">
              <w:fldChar w:fldCharType="begin"/>
            </w:r>
            <w:r w:rsidR="00B5017E">
              <w:instrText xml:space="preserve"> ADDIN EN.CITE &lt;EndNote&gt;&lt;Cite&gt;&lt;Author&gt;Peeters&lt;/Author&gt;&lt;Year&gt;2013&lt;/Year&gt;&lt;RecNum&gt;342&lt;/RecNum&gt;&lt;DisplayText&gt;&lt;style face="superscript"&gt;167&lt;/style&gt;&lt;/DisplayText&gt;&lt;record&gt;&lt;rec-number&gt;342&lt;/rec-number&gt;&lt;foreign-keys&gt;&lt;key app="EN" db-id="r525zwt2l9ewpgew5a2x9rx0redwzaafzrdx" timestamp="1522336158"&gt;342&lt;/key&gt;&lt;key app="ENWeb" db-id=""&gt;0&lt;/key&gt;&lt;/foreign-keys&gt;&lt;ref-type name="Journal Article"&gt;17&lt;/ref-type&gt;&lt;contributors&gt;&lt;authors&gt;&lt;author&gt;Peeters, Marc&lt;/author&gt;&lt;author&gt;Douillard, Jean-Yves&lt;/author&gt;&lt;author&gt;Van Cutsem, Eric&lt;/author&gt;&lt;author&gt;Siena, Salvatore&lt;/author&gt;&lt;author&gt;Zhang, Kathy&lt;/author&gt;&lt;author&gt;Williams, Richard&lt;/author&gt;&lt;author&gt;Wiezorek, Jeffrey&lt;/author&gt;&lt;/authors&gt;&lt;/contributors&gt;&lt;titles&gt;&lt;title&gt;Mutant KRAS Codon 12 and 13 Alleles in Patients With Metastatic Colorectal Cancer: Assessment As Prognostic and Predictive Biomarkers of Response to Panitumumab&lt;/title&gt;&lt;secondary-title&gt;Journal of Clinical Oncology&lt;/secondary-title&gt;&lt;/titles&gt;&lt;periodical&gt;&lt;full-title&gt;Journal of Clinical Oncology&lt;/full-title&gt;&lt;/periodical&gt;&lt;pages&gt;759-765&lt;/pages&gt;&lt;volume&gt;31&lt;/volume&gt;&lt;number&gt;6&lt;/number&gt;&lt;dates&gt;&lt;year&gt;2013&lt;/year&gt;&lt;/dates&gt;&lt;isbn&gt;0732-183X&amp;#xD;1527-7755&lt;/isbn&gt;&lt;urls&gt;&lt;/urls&gt;&lt;electronic-resource-num&gt;10.1200/jco.2012.45.1492&lt;/electronic-resource-num&gt;&lt;/record&gt;&lt;/Cite&gt;&lt;/EndNote&gt;</w:instrText>
            </w:r>
            <w:r w:rsidR="00B75343">
              <w:fldChar w:fldCharType="separate"/>
            </w:r>
            <w:r w:rsidR="00B5017E" w:rsidRPr="00B5017E">
              <w:rPr>
                <w:noProof/>
                <w:vertAlign w:val="superscript"/>
              </w:rPr>
              <w:t>167</w:t>
            </w:r>
            <w:r w:rsidR="00B75343">
              <w:fldChar w:fldCharType="end"/>
            </w:r>
          </w:p>
        </w:tc>
        <w:tc>
          <w:tcPr>
            <w:tcW w:w="2250" w:type="dxa"/>
          </w:tcPr>
          <w:p w14:paraId="38F34B97" w14:textId="3F711753" w:rsidR="003F1A0E" w:rsidRDefault="003F1A0E" w:rsidP="003F1A0E">
            <w:r>
              <w:t>Retrospective analysis of RCT</w:t>
            </w:r>
          </w:p>
        </w:tc>
        <w:tc>
          <w:tcPr>
            <w:tcW w:w="1462" w:type="dxa"/>
          </w:tcPr>
          <w:p w14:paraId="68A7BEA3" w14:textId="262959A6" w:rsidR="003F1A0E" w:rsidRDefault="003F1A0E" w:rsidP="003F1A0E">
            <w:r>
              <w:t>Multicountry</w:t>
            </w:r>
          </w:p>
        </w:tc>
        <w:tc>
          <w:tcPr>
            <w:tcW w:w="763" w:type="dxa"/>
          </w:tcPr>
          <w:p w14:paraId="06496ACE" w14:textId="29A48655" w:rsidR="003F1A0E" w:rsidRDefault="003F1A0E" w:rsidP="003F1A0E">
            <w:r>
              <w:t>1096</w:t>
            </w:r>
          </w:p>
        </w:tc>
        <w:tc>
          <w:tcPr>
            <w:tcW w:w="918" w:type="dxa"/>
          </w:tcPr>
          <w:p w14:paraId="4993106A" w14:textId="11A5B91F" w:rsidR="003F1A0E" w:rsidRDefault="003F1A0E" w:rsidP="003F1A0E">
            <w:r>
              <w:t>NR</w:t>
            </w:r>
          </w:p>
        </w:tc>
        <w:tc>
          <w:tcPr>
            <w:tcW w:w="764" w:type="dxa"/>
          </w:tcPr>
          <w:p w14:paraId="29E99976" w14:textId="1144C2F0" w:rsidR="003F1A0E" w:rsidRDefault="003F1A0E" w:rsidP="003F1A0E">
            <w:r>
              <w:t>NR</w:t>
            </w:r>
          </w:p>
        </w:tc>
        <w:tc>
          <w:tcPr>
            <w:tcW w:w="1864" w:type="dxa"/>
          </w:tcPr>
          <w:p w14:paraId="01B10D60" w14:textId="5AFC151C" w:rsidR="003F1A0E" w:rsidRDefault="003F1A0E" w:rsidP="003F1A0E">
            <w:r>
              <w:t>KRAS</w:t>
            </w:r>
          </w:p>
        </w:tc>
        <w:tc>
          <w:tcPr>
            <w:tcW w:w="1911" w:type="dxa"/>
          </w:tcPr>
          <w:p w14:paraId="005AD69F" w14:textId="3A8ED81C" w:rsidR="003F1A0E" w:rsidRDefault="003F1A0E" w:rsidP="003F1A0E">
            <w:r>
              <w:t>MAS-PCR</w:t>
            </w:r>
          </w:p>
        </w:tc>
        <w:tc>
          <w:tcPr>
            <w:tcW w:w="1138" w:type="dxa"/>
          </w:tcPr>
          <w:p w14:paraId="37E854D3" w14:textId="77777777" w:rsidR="003F1A0E" w:rsidRPr="00C75074" w:rsidRDefault="003F1A0E" w:rsidP="003F1A0E">
            <w:pPr>
              <w:jc w:val="center"/>
            </w:pPr>
          </w:p>
        </w:tc>
      </w:tr>
      <w:tr w:rsidR="003F1A0E" w:rsidRPr="00C75074" w14:paraId="675C067F" w14:textId="77777777" w:rsidTr="003B68EF">
        <w:trPr>
          <w:trHeight w:val="457"/>
        </w:trPr>
        <w:tc>
          <w:tcPr>
            <w:tcW w:w="1975" w:type="dxa"/>
          </w:tcPr>
          <w:p w14:paraId="6B3B4742" w14:textId="0F1B41CF" w:rsidR="003F1A0E" w:rsidRDefault="003F1A0E" w:rsidP="003F1A0E">
            <w:r>
              <w:t>Peeters, 2014</w:t>
            </w:r>
            <w:r w:rsidR="00B75343">
              <w:fldChar w:fldCharType="begin">
                <w:fldData xml:space="preserve">PEVuZE5vdGU+PENpdGU+PEF1dGhvcj5QZWV0ZXJzPC9BdXRob3I+PFllYXI+MjAxNDwvWWVhcj48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==
</w:fldData>
              </w:fldChar>
            </w:r>
            <w:r w:rsidR="00B5017E">
              <w:instrText xml:space="preserve"> ADDIN EN.CITE </w:instrText>
            </w:r>
            <w:r w:rsidR="00B5017E">
              <w:fldChar w:fldCharType="begin">
                <w:fldData xml:space="preserve">PEVuZE5vdGU+PENpdGU+PEF1dGhvcj5QZWV0ZXJzPC9BdXRob3I+PFllYXI+MjAxNDwvWWVhcj48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==
</w:fldData>
              </w:fldChar>
            </w:r>
            <w:r w:rsidR="00B5017E">
              <w:instrText xml:space="preserve"> ADDIN EN.CITE.DATA </w:instrText>
            </w:r>
            <w:r w:rsidR="00B5017E">
              <w:fldChar w:fldCharType="end"/>
            </w:r>
            <w:r w:rsidR="00B75343">
              <w:fldChar w:fldCharType="separate"/>
            </w:r>
            <w:r w:rsidR="00B5017E" w:rsidRPr="00B5017E">
              <w:rPr>
                <w:noProof/>
                <w:vertAlign w:val="superscript"/>
              </w:rPr>
              <w:t>168</w:t>
            </w:r>
            <w:r w:rsidR="00B75343">
              <w:fldChar w:fldCharType="end"/>
            </w:r>
          </w:p>
        </w:tc>
        <w:tc>
          <w:tcPr>
            <w:tcW w:w="2250" w:type="dxa"/>
          </w:tcPr>
          <w:p w14:paraId="5C29A344" w14:textId="25DC9E8D" w:rsidR="003F1A0E" w:rsidRDefault="003F1A0E" w:rsidP="003F1A0E">
            <w:r>
              <w:t>RCT</w:t>
            </w:r>
          </w:p>
        </w:tc>
        <w:tc>
          <w:tcPr>
            <w:tcW w:w="1462" w:type="dxa"/>
          </w:tcPr>
          <w:p w14:paraId="44693DF2" w14:textId="29D488DD" w:rsidR="003F1A0E" w:rsidRDefault="003F1A0E" w:rsidP="003F1A0E">
            <w:r>
              <w:t>Multicountry</w:t>
            </w:r>
          </w:p>
        </w:tc>
        <w:tc>
          <w:tcPr>
            <w:tcW w:w="763" w:type="dxa"/>
          </w:tcPr>
          <w:p w14:paraId="147A4961" w14:textId="7FDAA5F6" w:rsidR="003F1A0E" w:rsidRDefault="003F1A0E" w:rsidP="003F1A0E">
            <w:r>
              <w:t>542</w:t>
            </w:r>
          </w:p>
        </w:tc>
        <w:tc>
          <w:tcPr>
            <w:tcW w:w="918" w:type="dxa"/>
          </w:tcPr>
          <w:p w14:paraId="325DC743" w14:textId="4FC97685" w:rsidR="003F1A0E" w:rsidRDefault="003F1A0E" w:rsidP="003F1A0E">
            <w:r>
              <w:t>64</w:t>
            </w:r>
          </w:p>
        </w:tc>
        <w:tc>
          <w:tcPr>
            <w:tcW w:w="764" w:type="dxa"/>
          </w:tcPr>
          <w:p w14:paraId="52B21195" w14:textId="4ADFD6B8" w:rsidR="003F1A0E" w:rsidRDefault="003F1A0E" w:rsidP="003F1A0E">
            <w:r>
              <w:t>62.5%</w:t>
            </w:r>
          </w:p>
        </w:tc>
        <w:tc>
          <w:tcPr>
            <w:tcW w:w="1864" w:type="dxa"/>
          </w:tcPr>
          <w:p w14:paraId="14595C78" w14:textId="6274BBCB" w:rsidR="003F1A0E" w:rsidRDefault="003F1A0E" w:rsidP="003F1A0E">
            <w:r>
              <w:t>KRAS</w:t>
            </w:r>
          </w:p>
        </w:tc>
        <w:tc>
          <w:tcPr>
            <w:tcW w:w="1911" w:type="dxa"/>
          </w:tcPr>
          <w:p w14:paraId="433D2B2E" w14:textId="79B57B4C" w:rsidR="003F1A0E" w:rsidRDefault="003F1A0E" w:rsidP="003F1A0E">
            <w:r>
              <w:t>MAS-PCR</w:t>
            </w:r>
          </w:p>
        </w:tc>
        <w:tc>
          <w:tcPr>
            <w:tcW w:w="1138" w:type="dxa"/>
          </w:tcPr>
          <w:p w14:paraId="1CAE5769" w14:textId="098B357D" w:rsidR="003F1A0E" w:rsidRPr="00C75074" w:rsidRDefault="003F1A0E" w:rsidP="003F1A0E">
            <w:pPr>
              <w:jc w:val="center"/>
            </w:pPr>
            <w:r>
              <w:t>Y</w:t>
            </w:r>
          </w:p>
        </w:tc>
      </w:tr>
      <w:tr w:rsidR="003F1A0E" w:rsidRPr="00C75074" w14:paraId="081558EA" w14:textId="77777777" w:rsidTr="003B68EF">
        <w:trPr>
          <w:trHeight w:val="457"/>
        </w:trPr>
        <w:tc>
          <w:tcPr>
            <w:tcW w:w="1975" w:type="dxa"/>
          </w:tcPr>
          <w:p w14:paraId="2797F52B" w14:textId="4003493B" w:rsidR="003F1A0E" w:rsidRDefault="003F1A0E" w:rsidP="003F1A0E">
            <w:r>
              <w:t>Pekin, 2013</w:t>
            </w:r>
            <w:r w:rsidR="00B75343">
              <w:fldChar w:fldCharType="begin"/>
            </w:r>
            <w:r w:rsidR="00B5017E">
              <w:instrText xml:space="preserve"> ADDIN EN.CITE &lt;EndNote&gt;&lt;Cite&gt;&lt;Author&gt;Pekin&lt;/Author&gt;&lt;Year&gt;2013&lt;/Year&gt;&lt;RecNum&gt;584&lt;/RecNum&gt;&lt;DisplayText&gt;&lt;style face="superscript"&gt;169&lt;/style&gt;&lt;/DisplayText&gt;&lt;record&gt;&lt;rec-number&gt;584&lt;/rec-number&gt;&lt;foreign-keys&gt;&lt;key app="EN" db-id="r525zwt2l9ewpgew5a2x9rx0redwzaafzrdx" timestamp="1522345464"&gt;584&lt;/key&gt;&lt;/foreign-keys&gt;&lt;ref-type name="Journal Article"&gt;17&lt;/ref-type&gt;&lt;contributors&gt;&lt;authors&gt;&lt;author&gt;Pekin, D.&lt;/author&gt;&lt;author&gt;Normand, C.&lt;/author&gt;&lt;author&gt;Kotsopoulos, S.&lt;/author&gt;&lt;author&gt;Xinyu, L.&lt;/author&gt;&lt;author&gt;Benhaim, L.&lt;/author&gt;&lt;author&gt;Bouche, O.&lt;/author&gt;&lt;author&gt;Lecomte, T.&lt;/author&gt;&lt;author&gt;Le Corre, D.&lt;/author&gt;&lt;author&gt;Hor, T.&lt;/author&gt;&lt;author&gt;El Harrak, Z.&lt;/author&gt;&lt;author&gt;Nizard, P.&lt;/author&gt;&lt;author&gt;LINK, D.&lt;/author&gt;&lt;author&gt;HUTCHISON, B.&lt;/author&gt;&lt;author&gt;LAURENT-PUIG, P.&lt;/author&gt;&lt;author&gt;Taly, V.&lt;/author&gt;&lt;/authors&gt;&lt;/contributors&gt;&lt;titles&gt;&lt;title&gt;Abstract 4211: Detection and quantification of minoritary subclones of KRAS in metastatic colorectal cancers by digital microfluidics: therapeutic implications&lt;/title&gt;&lt;secondary-title&gt;Cancer Research&lt;/secondary-title&gt;&lt;/titles&gt;&lt;periodical&gt;&lt;full-title&gt;Cancer Research&lt;/full-title&gt;&lt;/periodical&gt;&lt;pages&gt;4211-4211&lt;/pages&gt;&lt;volume&gt;73&lt;/volume&gt;&lt;number&gt;8 Supplement&lt;/number&gt;&lt;dates&gt;&lt;year&gt;2013&lt;/year&gt;&lt;/dates&gt;&lt;urls&gt;&lt;/urls&gt;&lt;electronic-resource-num&gt;10.1158/1538-7445.am2013-4211&lt;/electronic-resource-num&gt;&lt;/record&gt;&lt;/Cite&gt;&lt;/EndNote&gt;</w:instrText>
            </w:r>
            <w:r w:rsidR="00B75343">
              <w:fldChar w:fldCharType="separate"/>
            </w:r>
            <w:r w:rsidR="00B5017E" w:rsidRPr="00B5017E">
              <w:rPr>
                <w:noProof/>
                <w:vertAlign w:val="superscript"/>
              </w:rPr>
              <w:t>169</w:t>
            </w:r>
            <w:r w:rsidR="00B75343">
              <w:fldChar w:fldCharType="end"/>
            </w:r>
          </w:p>
        </w:tc>
        <w:tc>
          <w:tcPr>
            <w:tcW w:w="2250" w:type="dxa"/>
          </w:tcPr>
          <w:p w14:paraId="0BA54B0A" w14:textId="49DE55C2" w:rsidR="003F1A0E" w:rsidRPr="00B923DF" w:rsidRDefault="003F1A0E" w:rsidP="003F1A0E">
            <w:r w:rsidRPr="00B923DF">
              <w:t>Retrospective observationa</w:t>
            </w:r>
            <w:r>
              <w:t>l</w:t>
            </w:r>
          </w:p>
        </w:tc>
        <w:tc>
          <w:tcPr>
            <w:tcW w:w="1462" w:type="dxa"/>
          </w:tcPr>
          <w:p w14:paraId="5F3C7EFF" w14:textId="1BEE7A1F" w:rsidR="003F1A0E" w:rsidRDefault="003F1A0E" w:rsidP="003F1A0E">
            <w:r>
              <w:t>France</w:t>
            </w:r>
          </w:p>
        </w:tc>
        <w:tc>
          <w:tcPr>
            <w:tcW w:w="763" w:type="dxa"/>
          </w:tcPr>
          <w:p w14:paraId="2EE0D79A" w14:textId="0FBFCF07" w:rsidR="003F1A0E" w:rsidRDefault="003F1A0E" w:rsidP="003F1A0E">
            <w:r>
              <w:t>95</w:t>
            </w:r>
          </w:p>
        </w:tc>
        <w:tc>
          <w:tcPr>
            <w:tcW w:w="918" w:type="dxa"/>
          </w:tcPr>
          <w:p w14:paraId="02BBF60E" w14:textId="061A0A01" w:rsidR="003F1A0E" w:rsidRDefault="003F1A0E" w:rsidP="003F1A0E">
            <w:r>
              <w:t>62</w:t>
            </w:r>
          </w:p>
        </w:tc>
        <w:tc>
          <w:tcPr>
            <w:tcW w:w="764" w:type="dxa"/>
          </w:tcPr>
          <w:p w14:paraId="7FDB3905" w14:textId="39205A74" w:rsidR="003F1A0E" w:rsidRDefault="003F1A0E" w:rsidP="003F1A0E">
            <w:r>
              <w:t>56.8%</w:t>
            </w:r>
          </w:p>
        </w:tc>
        <w:tc>
          <w:tcPr>
            <w:tcW w:w="1864" w:type="dxa"/>
          </w:tcPr>
          <w:p w14:paraId="18276F08" w14:textId="495A5B72" w:rsidR="003F1A0E" w:rsidRDefault="003F1A0E" w:rsidP="003F1A0E">
            <w:r>
              <w:t>KRAS</w:t>
            </w:r>
          </w:p>
        </w:tc>
        <w:tc>
          <w:tcPr>
            <w:tcW w:w="1911" w:type="dxa"/>
          </w:tcPr>
          <w:p w14:paraId="3BDB33D6" w14:textId="54379D56" w:rsidR="003F1A0E" w:rsidRDefault="003F1A0E" w:rsidP="003F1A0E">
            <w:r>
              <w:t>MMA</w:t>
            </w:r>
          </w:p>
        </w:tc>
        <w:tc>
          <w:tcPr>
            <w:tcW w:w="1138" w:type="dxa"/>
          </w:tcPr>
          <w:p w14:paraId="63607FD7" w14:textId="77777777" w:rsidR="003F1A0E" w:rsidRPr="00C75074" w:rsidRDefault="003F1A0E" w:rsidP="003F1A0E">
            <w:pPr>
              <w:jc w:val="center"/>
            </w:pPr>
          </w:p>
        </w:tc>
      </w:tr>
      <w:tr w:rsidR="003F1A0E" w:rsidRPr="00C75074" w14:paraId="0B65CE41" w14:textId="77777777" w:rsidTr="003B68EF">
        <w:trPr>
          <w:trHeight w:val="457"/>
        </w:trPr>
        <w:tc>
          <w:tcPr>
            <w:tcW w:w="1975" w:type="dxa"/>
          </w:tcPr>
          <w:p w14:paraId="7AAE4E1B" w14:textId="2CEFAC13" w:rsidR="003F1A0E" w:rsidRDefault="003F1A0E" w:rsidP="003F1A0E">
            <w:r>
              <w:t>Pereira, 201</w:t>
            </w:r>
            <w:r w:rsidR="00B75343">
              <w:t>4</w:t>
            </w:r>
            <w:r w:rsidR="00B75343">
              <w:fldChar w:fldCharType="begin"/>
            </w:r>
            <w:r w:rsidR="00B5017E">
              <w:instrText xml:space="preserve"> ADDIN EN.CITE &lt;EndNote&gt;&lt;Cite&gt;&lt;Author&gt;Pereira&lt;/Author&gt;&lt;Year&gt;2014&lt;/Year&gt;&lt;RecNum&gt;349&lt;/RecNum&gt;&lt;DisplayText&gt;&lt;style face="superscript"&gt;170&lt;/style&gt;&lt;/DisplayText&gt;&lt;record&gt;&lt;rec-number&gt;349&lt;/rec-number&gt;&lt;foreign-keys&gt;&lt;key app="EN" db-id="r525zwt2l9ewpgew5a2x9rx0redwzaafzrdx" timestamp="1522336214"&gt;349&lt;/key&gt;&lt;key app="ENWeb" db-id=""&gt;0&lt;/key&gt;&lt;/foreign-keys&gt;&lt;ref-type name="Journal Article"&gt;17&lt;/ref-type&gt;&lt;contributors&gt;&lt;authors&gt;&lt;author&gt;Pereira, A. A. L.&lt;/author&gt;&lt;author&gt;Rego, J. F. M.&lt;/author&gt;&lt;author&gt;Morris, V.&lt;/author&gt;&lt;author&gt;Overman, M. J.&lt;/author&gt;&lt;author&gt;Eng, C.&lt;/author&gt;&lt;author&gt;Garrett, C. R.&lt;/author&gt;&lt;author&gt;Boutin, A. T.&lt;/author&gt;&lt;author&gt;Ferrarotto, R.&lt;/author&gt;&lt;author&gt;Lee, M.&lt;/author&gt;&lt;author&gt;Jiang, Z. Q.&lt;/author&gt;&lt;author&gt;Hoff, P. M.&lt;/author&gt;&lt;author&gt;Vauthey, J. N.&lt;/author&gt;&lt;author&gt;Vilar, E.&lt;/author&gt;&lt;author&gt;Maru, D.&lt;/author&gt;&lt;author&gt;Kopetz, S.&lt;/author&gt;&lt;/authors&gt;&lt;/contributors&gt;&lt;titles&gt;&lt;title&gt;Association between KRAS mutation and lung metastasis in advanced colorectal cancer&lt;/title&gt;&lt;secondary-title&gt;British Journal of Cancer&lt;/secondary-title&gt;&lt;/titles&gt;&lt;periodical&gt;&lt;full-title&gt;Br J Cancer&lt;/full-title&gt;&lt;abbr-1&gt;British journal of cancer&lt;/abbr-1&gt;&lt;/periodical&gt;&lt;pages&gt;424-428&lt;/pages&gt;&lt;volume&gt;112&lt;/volume&gt;&lt;number&gt;3&lt;/number&gt;&lt;dates&gt;&lt;year&gt;2014&lt;/year&gt;&lt;/dates&gt;&lt;isbn&gt;0007-0920&amp;#xD;1532-1827&lt;/isbn&gt;&lt;urls&gt;&lt;/urls&gt;&lt;electronic-resource-num&gt;10.1038/bjc.2014.619&lt;/electronic-resource-num&gt;&lt;/record&gt;&lt;/Cite&gt;&lt;/EndNote&gt;</w:instrText>
            </w:r>
            <w:r w:rsidR="00B75343">
              <w:fldChar w:fldCharType="separate"/>
            </w:r>
            <w:r w:rsidR="00B5017E" w:rsidRPr="00B5017E">
              <w:rPr>
                <w:noProof/>
                <w:vertAlign w:val="superscript"/>
              </w:rPr>
              <w:t>170</w:t>
            </w:r>
            <w:r w:rsidR="00B75343">
              <w:fldChar w:fldCharType="end"/>
            </w:r>
          </w:p>
        </w:tc>
        <w:tc>
          <w:tcPr>
            <w:tcW w:w="2250" w:type="dxa"/>
          </w:tcPr>
          <w:p w14:paraId="0BF761F1" w14:textId="6D704E84" w:rsidR="003F1A0E" w:rsidRPr="00B923DF" w:rsidRDefault="003F1A0E" w:rsidP="003F1A0E">
            <w:r w:rsidRPr="00B923DF">
              <w:t>Retrospective observationa</w:t>
            </w:r>
            <w:r>
              <w:t>l</w:t>
            </w:r>
          </w:p>
        </w:tc>
        <w:tc>
          <w:tcPr>
            <w:tcW w:w="1462" w:type="dxa"/>
          </w:tcPr>
          <w:p w14:paraId="2C74FF0B" w14:textId="466BA699" w:rsidR="003F1A0E" w:rsidRDefault="003F1A0E" w:rsidP="003F1A0E">
            <w:r>
              <w:t>USA</w:t>
            </w:r>
          </w:p>
        </w:tc>
        <w:tc>
          <w:tcPr>
            <w:tcW w:w="763" w:type="dxa"/>
          </w:tcPr>
          <w:p w14:paraId="1F690E15" w14:textId="6E028115" w:rsidR="003F1A0E" w:rsidRDefault="003F1A0E" w:rsidP="003F1A0E">
            <w:r>
              <w:t>494</w:t>
            </w:r>
          </w:p>
        </w:tc>
        <w:tc>
          <w:tcPr>
            <w:tcW w:w="918" w:type="dxa"/>
          </w:tcPr>
          <w:p w14:paraId="1C4E013D" w14:textId="18EE6672" w:rsidR="003F1A0E" w:rsidRDefault="003F1A0E" w:rsidP="003F1A0E">
            <w:r>
              <w:t>56</w:t>
            </w:r>
          </w:p>
        </w:tc>
        <w:tc>
          <w:tcPr>
            <w:tcW w:w="764" w:type="dxa"/>
          </w:tcPr>
          <w:p w14:paraId="7792512E" w14:textId="3779585B" w:rsidR="003F1A0E" w:rsidRDefault="003F1A0E" w:rsidP="003F1A0E">
            <w:r>
              <w:t>59.0%</w:t>
            </w:r>
          </w:p>
        </w:tc>
        <w:tc>
          <w:tcPr>
            <w:tcW w:w="1864" w:type="dxa"/>
          </w:tcPr>
          <w:p w14:paraId="4341519D" w14:textId="01D3163F" w:rsidR="003F1A0E" w:rsidRDefault="003F1A0E" w:rsidP="003F1A0E">
            <w:r>
              <w:t>KRAS</w:t>
            </w:r>
          </w:p>
        </w:tc>
        <w:tc>
          <w:tcPr>
            <w:tcW w:w="1911" w:type="dxa"/>
          </w:tcPr>
          <w:p w14:paraId="3BE4D046" w14:textId="184A4A86" w:rsidR="003F1A0E" w:rsidRDefault="003F1A0E" w:rsidP="003F1A0E">
            <w:r>
              <w:t>S/D, MS</w:t>
            </w:r>
          </w:p>
        </w:tc>
        <w:tc>
          <w:tcPr>
            <w:tcW w:w="1138" w:type="dxa"/>
          </w:tcPr>
          <w:p w14:paraId="5416D7E8" w14:textId="3C8FB462" w:rsidR="003F1A0E" w:rsidRPr="00C75074" w:rsidRDefault="003F1A0E" w:rsidP="003F1A0E">
            <w:pPr>
              <w:jc w:val="center"/>
            </w:pPr>
            <w:r>
              <w:t>Y</w:t>
            </w:r>
          </w:p>
        </w:tc>
      </w:tr>
      <w:tr w:rsidR="003F1A0E" w:rsidRPr="00C75074" w14:paraId="1C764645" w14:textId="77777777" w:rsidTr="003B68EF">
        <w:trPr>
          <w:trHeight w:val="457"/>
        </w:trPr>
        <w:tc>
          <w:tcPr>
            <w:tcW w:w="1975" w:type="dxa"/>
          </w:tcPr>
          <w:p w14:paraId="6B8CF7D0" w14:textId="2F3BBB11" w:rsidR="003F1A0E" w:rsidRDefault="003F1A0E" w:rsidP="003F1A0E">
            <w:r>
              <w:t>Perez-Ruiz, 2012</w:t>
            </w:r>
            <w:r w:rsidR="00E02EE7">
              <w:fldChar w:fldCharType="begin">
                <w:fldData xml:space="preserve">PEVuZE5vdGU+PENpdGU+PEF1dGhvcj5QZXJlei1SdWl6PC9BdXRob3I+PFllYXI+MjAxMjwvWWVh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=
</w:fldData>
              </w:fldChar>
            </w:r>
            <w:r w:rsidR="00B5017E">
              <w:instrText xml:space="preserve"> ADDIN EN.CITE </w:instrText>
            </w:r>
            <w:r w:rsidR="00B5017E">
              <w:fldChar w:fldCharType="begin">
                <w:fldData xml:space="preserve">PEVuZE5vdGU+PENpdGU+PEF1dGhvcj5QZXJlei1SdWl6PC9BdXRob3I+PFllYXI+MjAxMjwvWWVh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=
</w:fldData>
              </w:fldChar>
            </w:r>
            <w:r w:rsidR="00B5017E">
              <w:instrText xml:space="preserve"> ADDIN EN.CITE.DATA </w:instrText>
            </w:r>
            <w:r w:rsidR="00B5017E">
              <w:fldChar w:fldCharType="end"/>
            </w:r>
            <w:r w:rsidR="00E02EE7">
              <w:fldChar w:fldCharType="separate"/>
            </w:r>
            <w:r w:rsidR="00B5017E" w:rsidRPr="00B5017E">
              <w:rPr>
                <w:noProof/>
                <w:vertAlign w:val="superscript"/>
              </w:rPr>
              <w:t>171</w:t>
            </w:r>
            <w:r w:rsidR="00E02EE7">
              <w:fldChar w:fldCharType="end"/>
            </w:r>
          </w:p>
        </w:tc>
        <w:tc>
          <w:tcPr>
            <w:tcW w:w="2250" w:type="dxa"/>
          </w:tcPr>
          <w:p w14:paraId="1A0BC93F" w14:textId="30E3EE8A" w:rsidR="003F1A0E" w:rsidRPr="00B923DF" w:rsidRDefault="003F1A0E" w:rsidP="003F1A0E">
            <w:r w:rsidRPr="00B923DF">
              <w:t>Retrospective observationa</w:t>
            </w:r>
            <w:r>
              <w:t>l</w:t>
            </w:r>
          </w:p>
        </w:tc>
        <w:tc>
          <w:tcPr>
            <w:tcW w:w="1462" w:type="dxa"/>
          </w:tcPr>
          <w:p w14:paraId="513431E7" w14:textId="33721854" w:rsidR="003F1A0E" w:rsidRDefault="003F1A0E" w:rsidP="003F1A0E">
            <w:r>
              <w:t>Spain</w:t>
            </w:r>
          </w:p>
        </w:tc>
        <w:tc>
          <w:tcPr>
            <w:tcW w:w="763" w:type="dxa"/>
          </w:tcPr>
          <w:p w14:paraId="5A6B57B6" w14:textId="6407EC09" w:rsidR="003F1A0E" w:rsidRDefault="003F1A0E" w:rsidP="003F1A0E">
            <w:r>
              <w:t>120</w:t>
            </w:r>
          </w:p>
        </w:tc>
        <w:tc>
          <w:tcPr>
            <w:tcW w:w="918" w:type="dxa"/>
          </w:tcPr>
          <w:p w14:paraId="6310D76D" w14:textId="408C6BF8" w:rsidR="003F1A0E" w:rsidRDefault="003F1A0E" w:rsidP="003F1A0E">
            <w:r>
              <w:t>65</w:t>
            </w:r>
          </w:p>
        </w:tc>
        <w:tc>
          <w:tcPr>
            <w:tcW w:w="764" w:type="dxa"/>
          </w:tcPr>
          <w:p w14:paraId="18256989" w14:textId="477822E4" w:rsidR="003F1A0E" w:rsidRDefault="003F1A0E" w:rsidP="003F1A0E">
            <w:r>
              <w:t>61.7%</w:t>
            </w:r>
          </w:p>
        </w:tc>
        <w:tc>
          <w:tcPr>
            <w:tcW w:w="1864" w:type="dxa"/>
          </w:tcPr>
          <w:p w14:paraId="6E4E66B0" w14:textId="26F765EF" w:rsidR="003F1A0E" w:rsidRDefault="003F1A0E" w:rsidP="003F1A0E">
            <w:r>
              <w:t>KRAS</w:t>
            </w:r>
          </w:p>
        </w:tc>
        <w:tc>
          <w:tcPr>
            <w:tcW w:w="1911" w:type="dxa"/>
          </w:tcPr>
          <w:p w14:paraId="50C65770" w14:textId="76E30F42" w:rsidR="003F1A0E" w:rsidRDefault="003F1A0E" w:rsidP="003F1A0E">
            <w:r>
              <w:t>MAS-PCR, SA</w:t>
            </w:r>
          </w:p>
        </w:tc>
        <w:tc>
          <w:tcPr>
            <w:tcW w:w="1138" w:type="dxa"/>
          </w:tcPr>
          <w:p w14:paraId="641533EF" w14:textId="7007E160" w:rsidR="003F1A0E" w:rsidRPr="00C75074" w:rsidRDefault="003F1A0E" w:rsidP="003F1A0E">
            <w:pPr>
              <w:jc w:val="center"/>
            </w:pPr>
            <w:r>
              <w:t>Y</w:t>
            </w:r>
          </w:p>
        </w:tc>
      </w:tr>
      <w:tr w:rsidR="003F1A0E" w:rsidRPr="00C75074" w14:paraId="36785EBA" w14:textId="77777777" w:rsidTr="003B68EF">
        <w:trPr>
          <w:trHeight w:val="457"/>
        </w:trPr>
        <w:tc>
          <w:tcPr>
            <w:tcW w:w="1975" w:type="dxa"/>
          </w:tcPr>
          <w:p w14:paraId="0AA5013D" w14:textId="54C059FD" w:rsidR="003F1A0E" w:rsidRDefault="003F1A0E" w:rsidP="003F1A0E">
            <w:r>
              <w:t>Perrone, 2009</w:t>
            </w:r>
            <w:r w:rsidR="00E02EE7">
              <w:fldChar w:fldCharType="begin">
                <w:fldData xml:space="preserve">PEVuZE5vdGU+PENpdGU+PEF1dGhvcj5QZXJyb25lPC9BdXRob3I+PFllYXI+MjAwOTwvWWVhcj48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</w:fldData>
              </w:fldChar>
            </w:r>
            <w:r w:rsidR="00B5017E">
              <w:instrText xml:space="preserve"> ADDIN EN.CITE </w:instrText>
            </w:r>
            <w:r w:rsidR="00B5017E">
              <w:fldChar w:fldCharType="begin">
                <w:fldData xml:space="preserve">PEVuZE5vdGU+PENpdGU+PEF1dGhvcj5QZXJyb25lPC9BdXRob3I+PFllYXI+MjAwOTwvWWVhcj48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</w:fldData>
              </w:fldChar>
            </w:r>
            <w:r w:rsidR="00B5017E">
              <w:instrText xml:space="preserve"> ADDIN EN.CITE.DATA </w:instrText>
            </w:r>
            <w:r w:rsidR="00B5017E">
              <w:fldChar w:fldCharType="end"/>
            </w:r>
            <w:r w:rsidR="00E02EE7">
              <w:fldChar w:fldCharType="separate"/>
            </w:r>
            <w:r w:rsidR="00B5017E" w:rsidRPr="00B5017E">
              <w:rPr>
                <w:noProof/>
                <w:vertAlign w:val="superscript"/>
              </w:rPr>
              <w:t>172</w:t>
            </w:r>
            <w:r w:rsidR="00E02EE7">
              <w:fldChar w:fldCharType="end"/>
            </w:r>
          </w:p>
        </w:tc>
        <w:tc>
          <w:tcPr>
            <w:tcW w:w="2250" w:type="dxa"/>
          </w:tcPr>
          <w:p w14:paraId="772D427F" w14:textId="3AE02845" w:rsidR="003F1A0E" w:rsidRPr="00B923DF" w:rsidRDefault="003F1A0E" w:rsidP="003F1A0E">
            <w:r>
              <w:t>Retrospective observational</w:t>
            </w:r>
          </w:p>
        </w:tc>
        <w:tc>
          <w:tcPr>
            <w:tcW w:w="1462" w:type="dxa"/>
          </w:tcPr>
          <w:p w14:paraId="1E5CEAF7" w14:textId="3B9BBCD8" w:rsidR="003F1A0E" w:rsidRDefault="003F1A0E" w:rsidP="003F1A0E">
            <w:r>
              <w:t>Italy</w:t>
            </w:r>
          </w:p>
        </w:tc>
        <w:tc>
          <w:tcPr>
            <w:tcW w:w="763" w:type="dxa"/>
          </w:tcPr>
          <w:p w14:paraId="6DAEBDB3" w14:textId="197F5F74" w:rsidR="003F1A0E" w:rsidRDefault="003F1A0E" w:rsidP="003F1A0E">
            <w:r>
              <w:t>29</w:t>
            </w:r>
          </w:p>
        </w:tc>
        <w:tc>
          <w:tcPr>
            <w:tcW w:w="918" w:type="dxa"/>
          </w:tcPr>
          <w:p w14:paraId="63B0702A" w14:textId="01034C52" w:rsidR="003F1A0E" w:rsidRDefault="003F1A0E" w:rsidP="003F1A0E">
            <w:r>
              <w:t>45</w:t>
            </w:r>
          </w:p>
        </w:tc>
        <w:tc>
          <w:tcPr>
            <w:tcW w:w="764" w:type="dxa"/>
          </w:tcPr>
          <w:p w14:paraId="02CBEA15" w14:textId="0911B6F1" w:rsidR="003F1A0E" w:rsidRDefault="003F1A0E" w:rsidP="003F1A0E">
            <w:r>
              <w:t>62.5%</w:t>
            </w:r>
          </w:p>
        </w:tc>
        <w:tc>
          <w:tcPr>
            <w:tcW w:w="1864" w:type="dxa"/>
          </w:tcPr>
          <w:p w14:paraId="63DFCD8A" w14:textId="4F547B66" w:rsidR="003F1A0E" w:rsidRDefault="003F1A0E" w:rsidP="003F1A0E">
            <w:r>
              <w:t>KRAS, BRAF</w:t>
            </w:r>
          </w:p>
        </w:tc>
        <w:tc>
          <w:tcPr>
            <w:tcW w:w="1911" w:type="dxa"/>
          </w:tcPr>
          <w:p w14:paraId="1BDD23E5" w14:textId="307062EA" w:rsidR="003F1A0E" w:rsidRDefault="003F1A0E" w:rsidP="003F1A0E">
            <w:r>
              <w:t>S/D</w:t>
            </w:r>
          </w:p>
        </w:tc>
        <w:tc>
          <w:tcPr>
            <w:tcW w:w="1138" w:type="dxa"/>
          </w:tcPr>
          <w:p w14:paraId="0DB6BCDF" w14:textId="795E0E8A" w:rsidR="003F1A0E" w:rsidRPr="00C75074" w:rsidRDefault="003F1A0E" w:rsidP="003F1A0E">
            <w:pPr>
              <w:jc w:val="center"/>
            </w:pPr>
            <w:r>
              <w:t>Y</w:t>
            </w:r>
          </w:p>
        </w:tc>
      </w:tr>
      <w:tr w:rsidR="003F1A0E" w:rsidRPr="00C75074" w14:paraId="44706E4D" w14:textId="77777777" w:rsidTr="003B68EF">
        <w:trPr>
          <w:trHeight w:val="457"/>
        </w:trPr>
        <w:tc>
          <w:tcPr>
            <w:tcW w:w="1975" w:type="dxa"/>
          </w:tcPr>
          <w:p w14:paraId="073CA301" w14:textId="1CB4934E" w:rsidR="003F1A0E" w:rsidRDefault="003F1A0E" w:rsidP="003F1A0E">
            <w:r>
              <w:t>Phua, 2015</w:t>
            </w:r>
            <w:r w:rsidR="00E02EE7">
              <w:fldChar w:fldCharType="begin">
                <w:fldData xml:space="preserve">PEVuZE5vdGU+PENpdGU+PEF1dGhvcj5QaHVhPC9BdXRob3I+PFllYXI+MjAxNTwvWWVhcj48UmVj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</w:fldData>
              </w:fldChar>
            </w:r>
            <w:r w:rsidR="00B5017E">
              <w:instrText xml:space="preserve"> ADDIN EN.CITE </w:instrText>
            </w:r>
            <w:r w:rsidR="00B5017E">
              <w:fldChar w:fldCharType="begin">
                <w:fldData xml:space="preserve">PEVuZE5vdGU+PENpdGU+PEF1dGhvcj5QaHVhPC9BdXRob3I+PFllYXI+MjAxNTwvWWVhcj48UmVj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</w:fldData>
              </w:fldChar>
            </w:r>
            <w:r w:rsidR="00B5017E">
              <w:instrText xml:space="preserve"> ADDIN EN.CITE.DATA </w:instrText>
            </w:r>
            <w:r w:rsidR="00B5017E">
              <w:fldChar w:fldCharType="end"/>
            </w:r>
            <w:r w:rsidR="00E02EE7">
              <w:fldChar w:fldCharType="separate"/>
            </w:r>
            <w:r w:rsidR="00B5017E" w:rsidRPr="00B5017E">
              <w:rPr>
                <w:noProof/>
                <w:vertAlign w:val="superscript"/>
              </w:rPr>
              <w:t>173</w:t>
            </w:r>
            <w:r w:rsidR="00E02EE7">
              <w:fldChar w:fldCharType="end"/>
            </w:r>
          </w:p>
        </w:tc>
        <w:tc>
          <w:tcPr>
            <w:tcW w:w="2250" w:type="dxa"/>
          </w:tcPr>
          <w:p w14:paraId="3C4618B5" w14:textId="3342E373" w:rsidR="003F1A0E" w:rsidRPr="00B923DF" w:rsidRDefault="003F1A0E" w:rsidP="003F1A0E">
            <w:r w:rsidRPr="00B923DF">
              <w:t>Retrospective observationa</w:t>
            </w:r>
            <w:r>
              <w:t>l</w:t>
            </w:r>
          </w:p>
        </w:tc>
        <w:tc>
          <w:tcPr>
            <w:tcW w:w="1462" w:type="dxa"/>
          </w:tcPr>
          <w:p w14:paraId="682EAC32" w14:textId="6C1354B8" w:rsidR="003F1A0E" w:rsidRDefault="003F1A0E" w:rsidP="003F1A0E">
            <w:r>
              <w:t>Singapore</w:t>
            </w:r>
          </w:p>
        </w:tc>
        <w:tc>
          <w:tcPr>
            <w:tcW w:w="763" w:type="dxa"/>
          </w:tcPr>
          <w:p w14:paraId="6190EF33" w14:textId="03006E2F" w:rsidR="003F1A0E" w:rsidRDefault="003F1A0E" w:rsidP="003F1A0E">
            <w:r>
              <w:t>45</w:t>
            </w:r>
          </w:p>
        </w:tc>
        <w:tc>
          <w:tcPr>
            <w:tcW w:w="918" w:type="dxa"/>
          </w:tcPr>
          <w:p w14:paraId="10356D18" w14:textId="6D0E520B" w:rsidR="003F1A0E" w:rsidRDefault="003F1A0E" w:rsidP="003F1A0E">
            <w:r>
              <w:t>64.5</w:t>
            </w:r>
          </w:p>
        </w:tc>
        <w:tc>
          <w:tcPr>
            <w:tcW w:w="764" w:type="dxa"/>
          </w:tcPr>
          <w:p w14:paraId="6CA6E4F8" w14:textId="17D34468" w:rsidR="003F1A0E" w:rsidRDefault="003F1A0E" w:rsidP="003F1A0E">
            <w:r>
              <w:t>64.4%</w:t>
            </w:r>
          </w:p>
        </w:tc>
        <w:tc>
          <w:tcPr>
            <w:tcW w:w="1864" w:type="dxa"/>
          </w:tcPr>
          <w:p w14:paraId="59AAE139" w14:textId="7FF77414" w:rsidR="003F1A0E" w:rsidRDefault="003F1A0E" w:rsidP="003F1A0E">
            <w:r>
              <w:t>KRAS, BRAF</w:t>
            </w:r>
          </w:p>
        </w:tc>
        <w:tc>
          <w:tcPr>
            <w:tcW w:w="1911" w:type="dxa"/>
          </w:tcPr>
          <w:p w14:paraId="0B8F2D8A" w14:textId="5E58206E" w:rsidR="003F1A0E" w:rsidRDefault="003F1A0E" w:rsidP="003F1A0E">
            <w:r>
              <w:t>S/D</w:t>
            </w:r>
          </w:p>
        </w:tc>
        <w:tc>
          <w:tcPr>
            <w:tcW w:w="1138" w:type="dxa"/>
          </w:tcPr>
          <w:p w14:paraId="0ED2B4D8" w14:textId="77777777" w:rsidR="003F1A0E" w:rsidRPr="00C75074" w:rsidRDefault="003F1A0E" w:rsidP="003F1A0E">
            <w:pPr>
              <w:jc w:val="center"/>
            </w:pPr>
          </w:p>
        </w:tc>
      </w:tr>
      <w:tr w:rsidR="003F1A0E" w:rsidRPr="00C75074" w14:paraId="30CEDD68" w14:textId="77777777" w:rsidTr="003B68EF">
        <w:trPr>
          <w:trHeight w:val="457"/>
        </w:trPr>
        <w:tc>
          <w:tcPr>
            <w:tcW w:w="1975" w:type="dxa"/>
          </w:tcPr>
          <w:p w14:paraId="3BDAC5E0" w14:textId="5A36C5D2" w:rsidR="003F1A0E" w:rsidRDefault="003F1A0E" w:rsidP="003F1A0E">
            <w:r w:rsidRPr="00E76CAD">
              <w:lastRenderedPageBreak/>
              <w:t>Pichler, 2014</w:t>
            </w:r>
            <w:r w:rsidR="000B1F3C">
              <w:fldChar w:fldCharType="begin">
                <w:fldData xml:space="preserve">PEVuZE5vdGU+PENpdGU+PEF1dGhvcj5QaWNobGVyPC9BdXRob3I+PFllYXI+MjAxNDwvWWVhcj48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</w:fldData>
              </w:fldChar>
            </w:r>
            <w:r w:rsidR="00B5017E">
              <w:instrText xml:space="preserve"> ADDIN EN.CITE </w:instrText>
            </w:r>
            <w:r w:rsidR="00B5017E">
              <w:fldChar w:fldCharType="begin">
                <w:fldData xml:space="preserve">PEVuZE5vdGU+PENpdGU+PEF1dGhvcj5QaWNobGVyPC9BdXRob3I+PFllYXI+MjAxNDwvWWVhcj48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74</w:t>
            </w:r>
            <w:r w:rsidR="000B1F3C">
              <w:fldChar w:fldCharType="end"/>
            </w:r>
          </w:p>
        </w:tc>
        <w:tc>
          <w:tcPr>
            <w:tcW w:w="2250" w:type="dxa"/>
          </w:tcPr>
          <w:p w14:paraId="52E6037B" w14:textId="511FB94D" w:rsidR="003F1A0E" w:rsidRPr="00B923DF" w:rsidRDefault="003F1A0E" w:rsidP="003F1A0E">
            <w:r w:rsidRPr="00B923DF">
              <w:t>Retrospective observationa</w:t>
            </w:r>
            <w:r>
              <w:t>l</w:t>
            </w:r>
          </w:p>
        </w:tc>
        <w:tc>
          <w:tcPr>
            <w:tcW w:w="1462" w:type="dxa"/>
          </w:tcPr>
          <w:p w14:paraId="5D206F1B" w14:textId="5490312B" w:rsidR="003F1A0E" w:rsidRDefault="003F1A0E" w:rsidP="003F1A0E">
            <w:r>
              <w:t>Austria</w:t>
            </w:r>
          </w:p>
        </w:tc>
        <w:tc>
          <w:tcPr>
            <w:tcW w:w="763" w:type="dxa"/>
          </w:tcPr>
          <w:p w14:paraId="40534E74" w14:textId="596AD6C7" w:rsidR="003F1A0E" w:rsidRDefault="003F1A0E" w:rsidP="003F1A0E">
            <w:r>
              <w:t>80</w:t>
            </w:r>
          </w:p>
        </w:tc>
        <w:tc>
          <w:tcPr>
            <w:tcW w:w="918" w:type="dxa"/>
          </w:tcPr>
          <w:p w14:paraId="56F58457" w14:textId="0CA75924" w:rsidR="003F1A0E" w:rsidRDefault="003F1A0E" w:rsidP="003F1A0E">
            <w:r>
              <w:t>60</w:t>
            </w:r>
          </w:p>
        </w:tc>
        <w:tc>
          <w:tcPr>
            <w:tcW w:w="764" w:type="dxa"/>
          </w:tcPr>
          <w:p w14:paraId="23E2F365" w14:textId="05FAF495" w:rsidR="003F1A0E" w:rsidRDefault="003F1A0E" w:rsidP="003F1A0E">
            <w:r>
              <w:t>67.5%</w:t>
            </w:r>
          </w:p>
        </w:tc>
        <w:tc>
          <w:tcPr>
            <w:tcW w:w="1864" w:type="dxa"/>
          </w:tcPr>
          <w:p w14:paraId="54A031D9" w14:textId="76F64CEA" w:rsidR="003F1A0E" w:rsidRDefault="003F1A0E" w:rsidP="003F1A0E">
            <w:r>
              <w:t>KRAS</w:t>
            </w:r>
            <w:r w:rsidRPr="00386B7A">
              <w:rPr>
                <w:vertAlign w:val="superscript"/>
              </w:rPr>
              <w:t>2</w:t>
            </w:r>
          </w:p>
        </w:tc>
        <w:tc>
          <w:tcPr>
            <w:tcW w:w="1911" w:type="dxa"/>
          </w:tcPr>
          <w:p w14:paraId="20A5289A" w14:textId="1DDAC90D" w:rsidR="003F1A0E" w:rsidRDefault="003F1A0E" w:rsidP="003F1A0E">
            <w:r>
              <w:t>Pyro</w:t>
            </w:r>
          </w:p>
        </w:tc>
        <w:tc>
          <w:tcPr>
            <w:tcW w:w="1138" w:type="dxa"/>
          </w:tcPr>
          <w:p w14:paraId="7B135C75" w14:textId="317B5670" w:rsidR="003F1A0E" w:rsidRPr="00C75074" w:rsidRDefault="003F1A0E" w:rsidP="003F1A0E">
            <w:pPr>
              <w:jc w:val="center"/>
            </w:pPr>
            <w:r>
              <w:t>Y</w:t>
            </w:r>
          </w:p>
        </w:tc>
      </w:tr>
      <w:tr w:rsidR="003F1A0E" w:rsidRPr="00C75074" w14:paraId="40D91B69" w14:textId="77777777" w:rsidTr="003B68EF">
        <w:trPr>
          <w:trHeight w:val="457"/>
        </w:trPr>
        <w:tc>
          <w:tcPr>
            <w:tcW w:w="1975" w:type="dxa"/>
          </w:tcPr>
          <w:p w14:paraId="7A20D510" w14:textId="4DC0127C" w:rsidR="003F1A0E" w:rsidRDefault="003F1A0E" w:rsidP="003F1A0E">
            <w:r>
              <w:t>Pietrantonio, 2014</w:t>
            </w:r>
            <w:r w:rsidR="000B1F3C">
              <w:fldChar w:fldCharType="begin">
                <w:fldData xml:space="preserve">PEVuZE5vdGU+PENpdGU+PEF1dGhvcj5QaWV0cmFudG9uaW88L0F1dGhvcj48WWVhcj4yMDE0PC9Z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=
</w:fldData>
              </w:fldChar>
            </w:r>
            <w:r w:rsidR="00B5017E">
              <w:instrText xml:space="preserve"> ADDIN EN.CITE </w:instrText>
            </w:r>
            <w:r w:rsidR="00B5017E">
              <w:fldChar w:fldCharType="begin">
                <w:fldData xml:space="preserve">PEVuZE5vdGU+PENpdGU+PEF1dGhvcj5QaWV0cmFudG9uaW88L0F1dGhvcj48WWVhcj4yMDE0PC9Z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=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75</w:t>
            </w:r>
            <w:r w:rsidR="000B1F3C">
              <w:fldChar w:fldCharType="end"/>
            </w:r>
          </w:p>
        </w:tc>
        <w:tc>
          <w:tcPr>
            <w:tcW w:w="2250" w:type="dxa"/>
          </w:tcPr>
          <w:p w14:paraId="589ACFB5" w14:textId="691806B7" w:rsidR="003F1A0E" w:rsidRPr="00B923DF" w:rsidRDefault="003F1A0E" w:rsidP="003F1A0E">
            <w:r>
              <w:t>Phase II Trial</w:t>
            </w:r>
          </w:p>
        </w:tc>
        <w:tc>
          <w:tcPr>
            <w:tcW w:w="1462" w:type="dxa"/>
          </w:tcPr>
          <w:p w14:paraId="461F2733" w14:textId="7638D886" w:rsidR="003F1A0E" w:rsidRDefault="003F1A0E" w:rsidP="003F1A0E">
            <w:r>
              <w:t>Italy</w:t>
            </w:r>
          </w:p>
        </w:tc>
        <w:tc>
          <w:tcPr>
            <w:tcW w:w="763" w:type="dxa"/>
          </w:tcPr>
          <w:p w14:paraId="342F9E34" w14:textId="1CDAC4BD" w:rsidR="003F1A0E" w:rsidRDefault="003F1A0E" w:rsidP="003F1A0E">
            <w:r>
              <w:t>31</w:t>
            </w:r>
          </w:p>
        </w:tc>
        <w:tc>
          <w:tcPr>
            <w:tcW w:w="918" w:type="dxa"/>
          </w:tcPr>
          <w:p w14:paraId="21D50018" w14:textId="7CB0A7D3" w:rsidR="003F1A0E" w:rsidRDefault="003F1A0E" w:rsidP="003F1A0E">
            <w:r>
              <w:t>60</w:t>
            </w:r>
          </w:p>
        </w:tc>
        <w:tc>
          <w:tcPr>
            <w:tcW w:w="764" w:type="dxa"/>
          </w:tcPr>
          <w:p w14:paraId="03714BF9" w14:textId="2C2236A2" w:rsidR="003F1A0E" w:rsidRDefault="003F1A0E" w:rsidP="003F1A0E">
            <w:r>
              <w:t>36.0%</w:t>
            </w:r>
          </w:p>
        </w:tc>
        <w:tc>
          <w:tcPr>
            <w:tcW w:w="1864" w:type="dxa"/>
          </w:tcPr>
          <w:p w14:paraId="2C7C4C3A" w14:textId="60286078" w:rsidR="003F1A0E" w:rsidRDefault="003F1A0E" w:rsidP="003F1A0E">
            <w:r>
              <w:t>KRAS, BRAF, NRAS</w:t>
            </w:r>
          </w:p>
        </w:tc>
        <w:tc>
          <w:tcPr>
            <w:tcW w:w="1911" w:type="dxa"/>
          </w:tcPr>
          <w:p w14:paraId="37850C76" w14:textId="50C5FB71" w:rsidR="003F1A0E" w:rsidRDefault="003F1A0E" w:rsidP="003F1A0E">
            <w:r>
              <w:t>S/D</w:t>
            </w:r>
          </w:p>
        </w:tc>
        <w:tc>
          <w:tcPr>
            <w:tcW w:w="1138" w:type="dxa"/>
          </w:tcPr>
          <w:p w14:paraId="063BD7F9" w14:textId="77777777" w:rsidR="003F1A0E" w:rsidRPr="00C75074" w:rsidRDefault="003F1A0E" w:rsidP="003F1A0E">
            <w:pPr>
              <w:jc w:val="center"/>
            </w:pPr>
          </w:p>
        </w:tc>
      </w:tr>
      <w:tr w:rsidR="003F1A0E" w:rsidRPr="00C75074" w14:paraId="1E805F2D" w14:textId="77777777" w:rsidTr="003B68EF">
        <w:trPr>
          <w:trHeight w:val="457"/>
        </w:trPr>
        <w:tc>
          <w:tcPr>
            <w:tcW w:w="1975" w:type="dxa"/>
          </w:tcPr>
          <w:p w14:paraId="38A2F147" w14:textId="2689B220" w:rsidR="003F1A0E" w:rsidRDefault="003F1A0E" w:rsidP="003F1A0E">
            <w:r>
              <w:t>Pietrantonio, 2015</w:t>
            </w:r>
            <w:r w:rsidR="000B1F3C">
              <w:fldChar w:fldCharType="begin"/>
            </w:r>
            <w:r w:rsidR="00B5017E">
              <w:instrText xml:space="preserve"> ADDIN EN.CITE &lt;EndNote&gt;&lt;Cite&gt;&lt;Author&gt;Pietrantonio&lt;/Author&gt;&lt;Year&gt;2015&lt;/Year&gt;&lt;RecNum&gt;585&lt;/RecNum&gt;&lt;DisplayText&gt;&lt;style face="superscript"&gt;176&lt;/style&gt;&lt;/DisplayText&gt;&lt;record&gt;&lt;rec-number&gt;585&lt;/rec-number&gt;&lt;foreign-keys&gt;&lt;key app="EN" db-id="r525zwt2l9ewpgew5a2x9rx0redwzaafzrdx" timestamp="1522345539"&gt;585&lt;/key&gt;&lt;/foreign-keys&gt;&lt;ref-type name="Journal Article"&gt;17&lt;/ref-type&gt;&lt;contributors&gt;&lt;authors&gt;&lt;author&gt;Pietrantonio, F.&lt;/author&gt;&lt;author&gt;Perrone, F.&lt;/author&gt;&lt;author&gt;Cremolini, C.&lt;/author&gt;&lt;author&gt;Orlandi, A.&lt;/author&gt;&lt;author&gt;Niger, M.&lt;/author&gt;&lt;author&gt;Caporale, M.&lt;/author&gt;&lt;author&gt;Berenato, R.&lt;/author&gt;&lt;author&gt;Antoniotti, C.&lt;/author&gt;&lt;author&gt;Loupakis, F.&lt;/author&gt;&lt;author&gt;Tamborini, E.&lt;/author&gt;&lt;author&gt;Milione, M.&lt;/author&gt;&lt;author&gt;Settanni, G.&lt;/author&gt;&lt;author&gt;Busico, A.&lt;/author&gt;&lt;author&gt;De Braud, F.&lt;/author&gt;&lt;author&gt;Di Bartolomeo, M.&lt;/author&gt;&lt;/authors&gt;&lt;/contributors&gt;&lt;titles&gt;&lt;title&gt;2190 Discovery of new molecular subtypes of non-hypermutated metastatic colorectal cancer (mCRC) through a next-generation sequencing (NGS) approach&lt;/title&gt;&lt;secondary-title&gt;European Journal of Cancer&lt;/secondary-title&gt;&lt;/titles&gt;&lt;periodical&gt;&lt;full-title&gt;European Journal of Cancer&lt;/full-title&gt;&lt;/periodical&gt;&lt;pages&gt;S396-S397&lt;/pages&gt;&lt;volume&gt;51&lt;/volume&gt;&lt;dates&gt;&lt;year&gt;2015&lt;/year&gt;&lt;/dates&gt;&lt;publisher&gt;Elsevier&lt;/publisher&gt;&lt;isbn&gt;0959-8049&lt;/isbn&gt;&lt;urls&gt;&lt;related-urls&gt;&lt;url&gt;http://dx.doi.org/10.1016/S0959-8049(16)31109-1&lt;/url&gt;&lt;/related-urls&gt;&lt;/urls&gt;&lt;electronic-resource-num&gt;10.1016/S0959-8049(16)31109-1&lt;/electronic-resource-num&gt;&lt;access-date&gt;2018/03/29&lt;/access-date&gt;&lt;/record&gt;&lt;/Cite&gt;&lt;/EndNote&gt;</w:instrText>
            </w:r>
            <w:r w:rsidR="000B1F3C">
              <w:fldChar w:fldCharType="separate"/>
            </w:r>
            <w:r w:rsidR="00B5017E" w:rsidRPr="00B5017E">
              <w:rPr>
                <w:noProof/>
                <w:vertAlign w:val="superscript"/>
              </w:rPr>
              <w:t>176</w:t>
            </w:r>
            <w:r w:rsidR="000B1F3C">
              <w:fldChar w:fldCharType="end"/>
            </w:r>
          </w:p>
        </w:tc>
        <w:tc>
          <w:tcPr>
            <w:tcW w:w="2250" w:type="dxa"/>
          </w:tcPr>
          <w:p w14:paraId="5E0F0DB4" w14:textId="0880FE3D" w:rsidR="003F1A0E" w:rsidRPr="00B923DF" w:rsidRDefault="003F1A0E" w:rsidP="003F1A0E">
            <w:r w:rsidRPr="00B923DF">
              <w:t>Retrospective observationa</w:t>
            </w:r>
            <w:r>
              <w:t>l</w:t>
            </w:r>
          </w:p>
        </w:tc>
        <w:tc>
          <w:tcPr>
            <w:tcW w:w="1462" w:type="dxa"/>
          </w:tcPr>
          <w:p w14:paraId="028D953A" w14:textId="16BDF68F" w:rsidR="003F1A0E" w:rsidRDefault="003F1A0E" w:rsidP="003F1A0E">
            <w:r>
              <w:t>Italy</w:t>
            </w:r>
          </w:p>
        </w:tc>
        <w:tc>
          <w:tcPr>
            <w:tcW w:w="763" w:type="dxa"/>
          </w:tcPr>
          <w:p w14:paraId="0CA27597" w14:textId="49C5C4DA" w:rsidR="003F1A0E" w:rsidRDefault="003F1A0E" w:rsidP="003F1A0E">
            <w:r>
              <w:t>74</w:t>
            </w:r>
          </w:p>
        </w:tc>
        <w:tc>
          <w:tcPr>
            <w:tcW w:w="918" w:type="dxa"/>
          </w:tcPr>
          <w:p w14:paraId="4F85D914" w14:textId="113DA2B5" w:rsidR="003F1A0E" w:rsidRDefault="003F1A0E" w:rsidP="003F1A0E">
            <w:r>
              <w:t>NR</w:t>
            </w:r>
          </w:p>
        </w:tc>
        <w:tc>
          <w:tcPr>
            <w:tcW w:w="764" w:type="dxa"/>
          </w:tcPr>
          <w:p w14:paraId="5CE5C014" w14:textId="2B9D2DF3" w:rsidR="003F1A0E" w:rsidRDefault="003F1A0E" w:rsidP="003F1A0E">
            <w:r>
              <w:t>NR</w:t>
            </w:r>
          </w:p>
        </w:tc>
        <w:tc>
          <w:tcPr>
            <w:tcW w:w="1864" w:type="dxa"/>
          </w:tcPr>
          <w:p w14:paraId="7506986D" w14:textId="7988969B" w:rsidR="003F1A0E" w:rsidRDefault="003F1A0E" w:rsidP="003F1A0E">
            <w:r>
              <w:t>KRAS, NRAS</w:t>
            </w:r>
          </w:p>
        </w:tc>
        <w:tc>
          <w:tcPr>
            <w:tcW w:w="1911" w:type="dxa"/>
          </w:tcPr>
          <w:p w14:paraId="191293A6" w14:textId="7921595F" w:rsidR="003F1A0E" w:rsidRDefault="003F1A0E" w:rsidP="003F1A0E">
            <w:r>
              <w:t>NGS</w:t>
            </w:r>
          </w:p>
        </w:tc>
        <w:tc>
          <w:tcPr>
            <w:tcW w:w="1138" w:type="dxa"/>
          </w:tcPr>
          <w:p w14:paraId="78B6F921" w14:textId="77777777" w:rsidR="003F1A0E" w:rsidRPr="00C75074" w:rsidRDefault="003F1A0E" w:rsidP="003F1A0E">
            <w:pPr>
              <w:jc w:val="center"/>
            </w:pPr>
          </w:p>
        </w:tc>
      </w:tr>
      <w:tr w:rsidR="003F1A0E" w:rsidRPr="00C75074" w14:paraId="414D103C" w14:textId="77777777" w:rsidTr="003B68EF">
        <w:trPr>
          <w:trHeight w:val="457"/>
        </w:trPr>
        <w:tc>
          <w:tcPr>
            <w:tcW w:w="1975" w:type="dxa"/>
          </w:tcPr>
          <w:p w14:paraId="5B369928" w14:textId="2A2ADA5E" w:rsidR="003F1A0E" w:rsidRDefault="003F1A0E" w:rsidP="003F1A0E">
            <w:r>
              <w:t>Pinto, 2011</w:t>
            </w:r>
            <w:r w:rsidR="000B1F3C">
              <w:fldChar w:fldCharType="begin"/>
            </w:r>
            <w:r w:rsidR="00B5017E">
              <w:instrText xml:space="preserve"> ADDIN EN.CITE &lt;EndNote&gt;&lt;Cite&gt;&lt;Author&gt;Pinto&lt;/Author&gt;&lt;Year&gt;2011&lt;/Year&gt;&lt;RecNum&gt;358&lt;/RecNum&gt;&lt;DisplayText&gt;&lt;style face="superscript"&gt;177&lt;/style&gt;&lt;/DisplayText&gt;&lt;record&gt;&lt;rec-number&gt;358&lt;/rec-number&gt;&lt;foreign-keys&gt;&lt;key app="EN" db-id="r525zwt2l9ewpgew5a2x9rx0redwzaafzrdx" timestamp="1522336247"&gt;358&lt;/key&gt;&lt;key app="ENWeb" db-id=""&gt;0&lt;/key&gt;&lt;/foreign-keys&gt;&lt;ref-type name="Journal Article"&gt;17&lt;/ref-type&gt;&lt;contributors&gt;&lt;authors&gt;&lt;author&gt;Pinto, P.&lt;/author&gt;&lt;author&gt;Rocha, P.&lt;/author&gt;&lt;author&gt;Veiga, I.&lt;/author&gt;&lt;author&gt;Guedes, J.&lt;/author&gt;&lt;author&gt;Pinheiro, M.&lt;/author&gt;&lt;author&gt;Peixoto, A.&lt;/author&gt;&lt;author&gt;Pinto, C.&lt;/author&gt;&lt;author&gt;Fragoso, M.&lt;/author&gt;&lt;author&gt;Sanches, E.&lt;/author&gt;&lt;author&gt;Araujo, A.&lt;/author&gt;&lt;author&gt;Alves, F.&lt;/author&gt;&lt;author&gt;Coutinho, C.&lt;/author&gt;&lt;author&gt;Lopes, P.&lt;/author&gt;&lt;author&gt;Henrique, R.&lt;/author&gt;&lt;author&gt;Teixeira, M. R.&lt;/author&gt;&lt;/authors&gt;&lt;/contributors&gt;&lt;auth-address&gt;Department of Genetics, Portuguese Oncology Institute, Porto, Portugal.&lt;/auth-address&gt;&lt;titles&gt;&lt;title&gt;Comparison of methodologies for KRAS mutation detection in metastatic colorectal cancer&lt;/title&gt;&lt;secondary-title&gt;Cancer Genet&lt;/secondary-title&gt;&lt;/titles&gt;&lt;periodical&gt;&lt;full-title&gt;Cancer Genet&lt;/full-title&gt;&lt;/periodical&gt;&lt;pages&gt;439-46&lt;/pages&gt;&lt;volume&gt;204&lt;/volume&gt;&lt;number&gt;8&lt;/number&gt;&lt;keywords&gt;&lt;keyword&gt;Colorectal Neoplasms/*genetics/*secondary&lt;/keyword&gt;&lt;keyword&gt;DNA, Neoplasm/*genetics&lt;/keyword&gt;&lt;keyword&gt;Humans&lt;/keyword&gt;&lt;keyword&gt;Mutation/*genetics&lt;/keyword&gt;&lt;keyword&gt;Prognosis&lt;/keyword&gt;&lt;keyword&gt;Proto-Oncogene Proteins/*genetics&lt;/keyword&gt;&lt;keyword&gt;Proto-Oncogene Proteins p21(ras)&lt;/keyword&gt;&lt;keyword&gt;Sensitivity and Specificity&lt;/keyword&gt;&lt;keyword&gt;Sequence Analysis, DNA/*methods&lt;/keyword&gt;&lt;keyword&gt;ras Proteins/*genetics&lt;/keyword&gt;&lt;/keywords&gt;&lt;dates&gt;&lt;year&gt;2011&lt;/year&gt;&lt;pub-dates&gt;&lt;date&gt;Aug&lt;/date&gt;&lt;/pub-dates&gt;&lt;/dates&gt;&lt;isbn&gt;2210-7762 (Print)&lt;/isbn&gt;&lt;accession-num&gt;21962894&lt;/accession-num&gt;&lt;urls&gt;&lt;related-urls&gt;&lt;url&gt;https://www.ncbi.nlm.nih.gov/pubmed/21962894&lt;/url&gt;&lt;/related-urls&gt;&lt;/urls&gt;&lt;electronic-resource-num&gt;10.1016/j.cancergen.2011.07.003&lt;/electronic-resource-num&gt;&lt;/record&gt;&lt;/Cite&gt;&lt;/EndNote&gt;</w:instrText>
            </w:r>
            <w:r w:rsidR="000B1F3C">
              <w:fldChar w:fldCharType="separate"/>
            </w:r>
            <w:r w:rsidR="00B5017E" w:rsidRPr="00B5017E">
              <w:rPr>
                <w:noProof/>
                <w:vertAlign w:val="superscript"/>
              </w:rPr>
              <w:t>177</w:t>
            </w:r>
            <w:r w:rsidR="000B1F3C">
              <w:fldChar w:fldCharType="end"/>
            </w:r>
          </w:p>
        </w:tc>
        <w:tc>
          <w:tcPr>
            <w:tcW w:w="2250" w:type="dxa"/>
          </w:tcPr>
          <w:p w14:paraId="589E67F9" w14:textId="3B41BBA4" w:rsidR="003F1A0E" w:rsidRPr="00B923DF" w:rsidRDefault="003F1A0E" w:rsidP="003F1A0E">
            <w:r w:rsidRPr="00514D62">
              <w:t>Prospective observational</w:t>
            </w:r>
          </w:p>
        </w:tc>
        <w:tc>
          <w:tcPr>
            <w:tcW w:w="1462" w:type="dxa"/>
          </w:tcPr>
          <w:p w14:paraId="5007B07F" w14:textId="5022FD0D" w:rsidR="003F1A0E" w:rsidRDefault="003F1A0E" w:rsidP="003F1A0E">
            <w:r>
              <w:t>Portugal</w:t>
            </w:r>
          </w:p>
        </w:tc>
        <w:tc>
          <w:tcPr>
            <w:tcW w:w="763" w:type="dxa"/>
          </w:tcPr>
          <w:p w14:paraId="520AC756" w14:textId="19080FA5" w:rsidR="003F1A0E" w:rsidRDefault="003F1A0E" w:rsidP="003F1A0E">
            <w:r>
              <w:t>372</w:t>
            </w:r>
          </w:p>
        </w:tc>
        <w:tc>
          <w:tcPr>
            <w:tcW w:w="918" w:type="dxa"/>
          </w:tcPr>
          <w:p w14:paraId="028E07DC" w14:textId="01B8EC35" w:rsidR="003F1A0E" w:rsidRDefault="003F1A0E" w:rsidP="003F1A0E">
            <w:r>
              <w:t>NR</w:t>
            </w:r>
          </w:p>
        </w:tc>
        <w:tc>
          <w:tcPr>
            <w:tcW w:w="764" w:type="dxa"/>
          </w:tcPr>
          <w:p w14:paraId="1DD03FB1" w14:textId="1E330D02" w:rsidR="003F1A0E" w:rsidRDefault="003F1A0E" w:rsidP="003F1A0E">
            <w:r>
              <w:t>NR</w:t>
            </w:r>
          </w:p>
        </w:tc>
        <w:tc>
          <w:tcPr>
            <w:tcW w:w="1864" w:type="dxa"/>
          </w:tcPr>
          <w:p w14:paraId="592828B1" w14:textId="51A2D5AF" w:rsidR="003F1A0E" w:rsidRDefault="003F1A0E" w:rsidP="003F1A0E">
            <w:r>
              <w:t>KRAS</w:t>
            </w:r>
          </w:p>
        </w:tc>
        <w:tc>
          <w:tcPr>
            <w:tcW w:w="1911" w:type="dxa"/>
          </w:tcPr>
          <w:p w14:paraId="74ADF267" w14:textId="3CCE05BC" w:rsidR="003F1A0E" w:rsidRDefault="003F1A0E" w:rsidP="003F1A0E">
            <w:r>
              <w:t>S/D, MAS-PCR, HRM, MMA</w:t>
            </w:r>
          </w:p>
        </w:tc>
        <w:tc>
          <w:tcPr>
            <w:tcW w:w="1138" w:type="dxa"/>
          </w:tcPr>
          <w:p w14:paraId="50394D08" w14:textId="77777777" w:rsidR="003F1A0E" w:rsidRPr="00C75074" w:rsidRDefault="003F1A0E" w:rsidP="003F1A0E">
            <w:pPr>
              <w:jc w:val="center"/>
            </w:pPr>
          </w:p>
        </w:tc>
      </w:tr>
      <w:tr w:rsidR="003F1A0E" w:rsidRPr="00C75074" w14:paraId="5A57D63B" w14:textId="77777777" w:rsidTr="003B68EF">
        <w:trPr>
          <w:trHeight w:val="457"/>
        </w:trPr>
        <w:tc>
          <w:tcPr>
            <w:tcW w:w="1975" w:type="dxa"/>
          </w:tcPr>
          <w:p w14:paraId="3373074D" w14:textId="5213E80E" w:rsidR="003F1A0E" w:rsidRDefault="003F1A0E" w:rsidP="003F1A0E">
            <w:r>
              <w:t>Piton, 2015</w:t>
            </w:r>
            <w:r w:rsidR="000B1F3C">
              <w:fldChar w:fldCharType="begin">
                <w:fldData xml:space="preserve">PEVuZE5vdGU+PENpdGU+PEF1dGhvcj5QaXRvbjwvQXV0aG9yPjxZZWFyPjIwMTU8L1llYXI+PFJl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cGFnZXM+MTQxNi04PC9wYWdlcz48dm9sdW1lPjI0PC92b2x1bWU+PG51bWJlcj45PC9udW1iZXI+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</w:fldData>
              </w:fldChar>
            </w:r>
            <w:r w:rsidR="00B5017E">
              <w:instrText xml:space="preserve"> ADDIN EN.CITE </w:instrText>
            </w:r>
            <w:r w:rsidR="00B5017E">
              <w:fldChar w:fldCharType="begin">
                <w:fldData xml:space="preserve">PEVuZE5vdGU+PENpdGU+PEF1dGhvcj5QaXRvbjwvQXV0aG9yPjxZZWFyPjIwMTU8L1llYXI+PFJl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cGFnZXM+MTQxNi04PC9wYWdlcz48dm9sdW1lPjI0PC92b2x1bWU+PG51bWJlcj45PC9udW1iZXI+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78</w:t>
            </w:r>
            <w:r w:rsidR="000B1F3C">
              <w:fldChar w:fldCharType="end"/>
            </w:r>
          </w:p>
        </w:tc>
        <w:tc>
          <w:tcPr>
            <w:tcW w:w="2250" w:type="dxa"/>
          </w:tcPr>
          <w:p w14:paraId="5EEBF5DA" w14:textId="63C864F5" w:rsidR="003F1A0E" w:rsidRPr="00B923DF" w:rsidRDefault="003F1A0E" w:rsidP="003F1A0E">
            <w:r w:rsidRPr="00514D62">
              <w:t>Prospective observational</w:t>
            </w:r>
          </w:p>
        </w:tc>
        <w:tc>
          <w:tcPr>
            <w:tcW w:w="1462" w:type="dxa"/>
          </w:tcPr>
          <w:p w14:paraId="1D43A715" w14:textId="0BD3B762" w:rsidR="003F1A0E" w:rsidRDefault="003F1A0E" w:rsidP="003F1A0E">
            <w:r>
              <w:t>France</w:t>
            </w:r>
          </w:p>
        </w:tc>
        <w:tc>
          <w:tcPr>
            <w:tcW w:w="763" w:type="dxa"/>
          </w:tcPr>
          <w:p w14:paraId="476D7FE9" w14:textId="5878A35F" w:rsidR="003F1A0E" w:rsidRDefault="003F1A0E" w:rsidP="003F1A0E">
            <w:r>
              <w:t>6803</w:t>
            </w:r>
          </w:p>
        </w:tc>
        <w:tc>
          <w:tcPr>
            <w:tcW w:w="918" w:type="dxa"/>
          </w:tcPr>
          <w:p w14:paraId="4ED0D8B9" w14:textId="770BD07E" w:rsidR="003F1A0E" w:rsidRDefault="003F1A0E" w:rsidP="003F1A0E">
            <w:r>
              <w:t>NR</w:t>
            </w:r>
          </w:p>
        </w:tc>
        <w:tc>
          <w:tcPr>
            <w:tcW w:w="764" w:type="dxa"/>
          </w:tcPr>
          <w:p w14:paraId="3D170B32" w14:textId="79DA2AC3" w:rsidR="003F1A0E" w:rsidRDefault="003F1A0E" w:rsidP="003F1A0E">
            <w:r>
              <w:t>NR</w:t>
            </w:r>
          </w:p>
        </w:tc>
        <w:tc>
          <w:tcPr>
            <w:tcW w:w="1864" w:type="dxa"/>
          </w:tcPr>
          <w:p w14:paraId="38155CC6" w14:textId="7BDCC386" w:rsidR="003F1A0E" w:rsidRDefault="003F1A0E" w:rsidP="003F1A0E">
            <w:r>
              <w:t>KRAS, NRAS</w:t>
            </w:r>
          </w:p>
        </w:tc>
        <w:tc>
          <w:tcPr>
            <w:tcW w:w="1911" w:type="dxa"/>
          </w:tcPr>
          <w:p w14:paraId="2694E914" w14:textId="36EF4A62" w:rsidR="003F1A0E" w:rsidRDefault="003F1A0E" w:rsidP="003F1A0E">
            <w:r>
              <w:t>S/D, NGS, SA, HRM, MAS-PCR, MMA, Pyro, MS, Other</w:t>
            </w:r>
          </w:p>
        </w:tc>
        <w:tc>
          <w:tcPr>
            <w:tcW w:w="1138" w:type="dxa"/>
          </w:tcPr>
          <w:p w14:paraId="39BE733E" w14:textId="77777777" w:rsidR="003F1A0E" w:rsidRPr="00C75074" w:rsidRDefault="003F1A0E" w:rsidP="003F1A0E">
            <w:pPr>
              <w:jc w:val="center"/>
            </w:pPr>
          </w:p>
        </w:tc>
      </w:tr>
      <w:tr w:rsidR="003F1A0E" w:rsidRPr="00C75074" w14:paraId="7664D5F0" w14:textId="77777777" w:rsidTr="003B68EF">
        <w:trPr>
          <w:trHeight w:val="457"/>
        </w:trPr>
        <w:tc>
          <w:tcPr>
            <w:tcW w:w="1975" w:type="dxa"/>
          </w:tcPr>
          <w:p w14:paraId="39ED6CB1" w14:textId="1C5863BB" w:rsidR="003F1A0E" w:rsidRDefault="003F1A0E" w:rsidP="003F1A0E">
            <w:r>
              <w:t>Price, 2011</w:t>
            </w:r>
            <w:r w:rsidR="000B1F3C">
              <w:fldChar w:fldCharType="begin">
                <w:fldData xml:space="preserve">PEVuZE5vdGU+PENpdGU+PEF1dGhvcj5QcmljZTwvQXV0aG9yPjxZZWFyPjIwMTE8L1llYXI+PFJl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</w:fldData>
              </w:fldChar>
            </w:r>
            <w:r w:rsidR="00B5017E">
              <w:instrText xml:space="preserve"> ADDIN EN.CITE </w:instrText>
            </w:r>
            <w:r w:rsidR="00B5017E">
              <w:fldChar w:fldCharType="begin">
                <w:fldData xml:space="preserve">PEVuZE5vdGU+PENpdGU+PEF1dGhvcj5QcmljZTwvQXV0aG9yPjxZZWFyPjIwMTE8L1llYXI+PFJl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79</w:t>
            </w:r>
            <w:r w:rsidR="000B1F3C">
              <w:fldChar w:fldCharType="end"/>
            </w:r>
          </w:p>
        </w:tc>
        <w:tc>
          <w:tcPr>
            <w:tcW w:w="2250" w:type="dxa"/>
          </w:tcPr>
          <w:p w14:paraId="646F9518" w14:textId="2D0F9B93" w:rsidR="003F1A0E" w:rsidRPr="00514D62" w:rsidRDefault="003F1A0E" w:rsidP="003F1A0E">
            <w:r>
              <w:t>Phase III RCT (MAX)</w:t>
            </w:r>
          </w:p>
        </w:tc>
        <w:tc>
          <w:tcPr>
            <w:tcW w:w="1462" w:type="dxa"/>
          </w:tcPr>
          <w:p w14:paraId="27B7AEE9" w14:textId="407101E9" w:rsidR="003F1A0E" w:rsidRDefault="003F1A0E" w:rsidP="003F1A0E">
            <w:r>
              <w:t>Australia</w:t>
            </w:r>
          </w:p>
        </w:tc>
        <w:tc>
          <w:tcPr>
            <w:tcW w:w="763" w:type="dxa"/>
          </w:tcPr>
          <w:p w14:paraId="4CBDD76B" w14:textId="0ADC8B89" w:rsidR="003F1A0E" w:rsidRDefault="003F1A0E" w:rsidP="003F1A0E">
            <w:r>
              <w:t>314</w:t>
            </w:r>
          </w:p>
        </w:tc>
        <w:tc>
          <w:tcPr>
            <w:tcW w:w="918" w:type="dxa"/>
          </w:tcPr>
          <w:p w14:paraId="29FDF53F" w14:textId="2E468972" w:rsidR="003F1A0E" w:rsidRDefault="003F1A0E" w:rsidP="003F1A0E">
            <w:r>
              <w:t>69</w:t>
            </w:r>
          </w:p>
        </w:tc>
        <w:tc>
          <w:tcPr>
            <w:tcW w:w="764" w:type="dxa"/>
          </w:tcPr>
          <w:p w14:paraId="0EB62F68" w14:textId="4852EEEA" w:rsidR="003F1A0E" w:rsidRDefault="003F1A0E" w:rsidP="003F1A0E">
            <w:r>
              <w:t>63.0%</w:t>
            </w:r>
          </w:p>
        </w:tc>
        <w:tc>
          <w:tcPr>
            <w:tcW w:w="1864" w:type="dxa"/>
          </w:tcPr>
          <w:p w14:paraId="7E456120" w14:textId="64632597" w:rsidR="003F1A0E" w:rsidRDefault="003F1A0E" w:rsidP="003F1A0E">
            <w:r>
              <w:t>KRAS, BRAF</w:t>
            </w:r>
          </w:p>
        </w:tc>
        <w:tc>
          <w:tcPr>
            <w:tcW w:w="1911" w:type="dxa"/>
          </w:tcPr>
          <w:p w14:paraId="46ABF93E" w14:textId="3F1D72F0" w:rsidR="003F1A0E" w:rsidRDefault="003F1A0E" w:rsidP="003F1A0E">
            <w:r>
              <w:t>HRM, S/D</w:t>
            </w:r>
          </w:p>
        </w:tc>
        <w:tc>
          <w:tcPr>
            <w:tcW w:w="1138" w:type="dxa"/>
          </w:tcPr>
          <w:p w14:paraId="4E8599A9" w14:textId="63AFE013" w:rsidR="003F1A0E" w:rsidRPr="00C75074" w:rsidRDefault="003F1A0E" w:rsidP="003F1A0E">
            <w:pPr>
              <w:jc w:val="center"/>
            </w:pPr>
            <w:r>
              <w:t>Y</w:t>
            </w:r>
          </w:p>
        </w:tc>
      </w:tr>
      <w:tr w:rsidR="003F1A0E" w:rsidRPr="00C75074" w14:paraId="0413181A" w14:textId="77777777" w:rsidTr="003B68EF">
        <w:trPr>
          <w:trHeight w:val="457"/>
        </w:trPr>
        <w:tc>
          <w:tcPr>
            <w:tcW w:w="1975" w:type="dxa"/>
          </w:tcPr>
          <w:p w14:paraId="7A4F444F" w14:textId="7A0F652C" w:rsidR="003F1A0E" w:rsidRDefault="003F1A0E" w:rsidP="003F1A0E">
            <w:r w:rsidRPr="00042205">
              <w:t>Price, 2014</w:t>
            </w:r>
            <w:r w:rsidR="000B1F3C">
              <w:fldChar w:fldCharType="begin"/>
            </w:r>
            <w:r w:rsidR="00B5017E">
              <w:instrText xml:space="preserve"> ADDIN EN.CITE &lt;EndNote&gt;&lt;Cite&gt;&lt;Author&gt;Price&lt;/Author&gt;&lt;Year&gt;2014&lt;/Year&gt;&lt;RecNum&gt;362&lt;/RecNum&gt;&lt;DisplayText&gt;&lt;style face="superscript"&gt;180&lt;/style&gt;&lt;/DisplayText&gt;&lt;record&gt;&lt;rec-number&gt;362&lt;/rec-number&gt;&lt;foreign-keys&gt;&lt;key app="EN" db-id="r525zwt2l9ewpgew5a2x9rx0redwzaafzrdx" timestamp="1522336262"&gt;362&lt;/key&gt;&lt;key app="ENWeb" db-id=""&gt;0&lt;/key&gt;&lt;/foreign-keys&gt;&lt;ref-type name="Journal Article"&gt;17&lt;/ref-type&gt;&lt;contributors&gt;&lt;authors&gt;&lt;author&gt;Price, Timothy J.&lt;/author&gt;&lt;author&gt;Peeters, Marc&lt;/author&gt;&lt;author&gt;Kim, Tae Won&lt;/author&gt;&lt;author&gt;Li, Jin&lt;/author&gt;&lt;author&gt;Cascinu, Stefano&lt;/author&gt;&lt;author&gt;Ruff, Paul&lt;/author&gt;&lt;author&gt;Suresh, Atilli Satya&lt;/author&gt;&lt;author&gt;Thomas, Anne&lt;/author&gt;&lt;author&gt;Tjulandin, Sergei&lt;/author&gt;&lt;author&gt;Zhang, Kathy&lt;/author&gt;&lt;author&gt;Murugappan, Swaminathan&lt;/author&gt;&lt;author&gt;Sidhu, Roger&lt;/author&gt;&lt;/authors&gt;&lt;/contributors&gt;&lt;titles&gt;&lt;title&gt;Panitumumab versus cetuximab in patients with chemotherapy-refractory wild-type KRAS exon 2 metastatic colorectal cancer (ASPECCT): a randomised, multicentre, open-label, non-inferiority phase 3 study&lt;/title&gt;&lt;secondary-title&gt;The Lancet Oncology&lt;/secondary-title&gt;&lt;/titles&gt;&lt;periodical&gt;&lt;full-title&gt;The Lancet Oncology&lt;/full-title&gt;&lt;/periodical&gt;&lt;pages&gt;569-579&lt;/pages&gt;&lt;volume&gt;15&lt;/volume&gt;&lt;number&gt;6&lt;/number&gt;&lt;dates&gt;&lt;year&gt;2014&lt;/year&gt;&lt;/dates&gt;&lt;isbn&gt;14702045&lt;/isbn&gt;&lt;urls&gt;&lt;/urls&gt;&lt;electronic-resource-num&gt;10.1016/s1470-2045(14)70118-4&lt;/electronic-resource-num&gt;&lt;/record&gt;&lt;/Cite&gt;&lt;/EndNote&gt;</w:instrText>
            </w:r>
            <w:r w:rsidR="000B1F3C">
              <w:fldChar w:fldCharType="separate"/>
            </w:r>
            <w:r w:rsidR="00B5017E" w:rsidRPr="00B5017E">
              <w:rPr>
                <w:noProof/>
                <w:vertAlign w:val="superscript"/>
              </w:rPr>
              <w:t>180</w:t>
            </w:r>
            <w:r w:rsidR="000B1F3C">
              <w:fldChar w:fldCharType="end"/>
            </w:r>
          </w:p>
        </w:tc>
        <w:tc>
          <w:tcPr>
            <w:tcW w:w="2250" w:type="dxa"/>
          </w:tcPr>
          <w:p w14:paraId="4DFC88CE" w14:textId="5B327C32" w:rsidR="003F1A0E" w:rsidRDefault="003F1A0E" w:rsidP="003F1A0E">
            <w:r>
              <w:t>Phase III RCT (ASPECCT)</w:t>
            </w:r>
          </w:p>
        </w:tc>
        <w:tc>
          <w:tcPr>
            <w:tcW w:w="1462" w:type="dxa"/>
          </w:tcPr>
          <w:p w14:paraId="6C191549" w14:textId="0BBE780D" w:rsidR="003F1A0E" w:rsidRDefault="003F1A0E" w:rsidP="003F1A0E">
            <w:r>
              <w:t>Multicountry</w:t>
            </w:r>
          </w:p>
        </w:tc>
        <w:tc>
          <w:tcPr>
            <w:tcW w:w="763" w:type="dxa"/>
          </w:tcPr>
          <w:p w14:paraId="1952722E" w14:textId="097C9209" w:rsidR="003F1A0E" w:rsidRDefault="003F1A0E" w:rsidP="003F1A0E">
            <w:r>
              <w:t>500</w:t>
            </w:r>
          </w:p>
        </w:tc>
        <w:tc>
          <w:tcPr>
            <w:tcW w:w="918" w:type="dxa"/>
          </w:tcPr>
          <w:p w14:paraId="0AF30E7A" w14:textId="00BCDED9" w:rsidR="003F1A0E" w:rsidRDefault="003F1A0E" w:rsidP="003F1A0E">
            <w:r>
              <w:t>60.5</w:t>
            </w:r>
          </w:p>
        </w:tc>
        <w:tc>
          <w:tcPr>
            <w:tcW w:w="764" w:type="dxa"/>
          </w:tcPr>
          <w:p w14:paraId="297F27E7" w14:textId="1704CA4A" w:rsidR="003F1A0E" w:rsidRDefault="003F1A0E" w:rsidP="003F1A0E">
            <w:r>
              <w:t>64.0%</w:t>
            </w:r>
          </w:p>
        </w:tc>
        <w:tc>
          <w:tcPr>
            <w:tcW w:w="1864" w:type="dxa"/>
          </w:tcPr>
          <w:p w14:paraId="0E2A8AA2" w14:textId="79F269E4" w:rsidR="003F1A0E" w:rsidRDefault="003F1A0E" w:rsidP="003F1A0E">
            <w:r>
              <w:t>KRAS</w:t>
            </w:r>
            <w:r w:rsidRPr="00042205">
              <w:rPr>
                <w:vertAlign w:val="superscript"/>
              </w:rPr>
              <w:t>2</w:t>
            </w:r>
          </w:p>
        </w:tc>
        <w:tc>
          <w:tcPr>
            <w:tcW w:w="1911" w:type="dxa"/>
          </w:tcPr>
          <w:p w14:paraId="111527CB" w14:textId="793C9BEE" w:rsidR="003F1A0E" w:rsidRDefault="003F1A0E" w:rsidP="003F1A0E">
            <w:r>
              <w:t>MAS-PCR</w:t>
            </w:r>
          </w:p>
        </w:tc>
        <w:tc>
          <w:tcPr>
            <w:tcW w:w="1138" w:type="dxa"/>
          </w:tcPr>
          <w:p w14:paraId="73A46066" w14:textId="6BE3704B" w:rsidR="003F1A0E" w:rsidRDefault="003F1A0E" w:rsidP="003F1A0E">
            <w:pPr>
              <w:jc w:val="center"/>
            </w:pPr>
            <w:r>
              <w:t>Y</w:t>
            </w:r>
          </w:p>
        </w:tc>
      </w:tr>
      <w:tr w:rsidR="003F1A0E" w:rsidRPr="00C75074" w14:paraId="301B4EDE" w14:textId="77777777" w:rsidTr="003B68EF">
        <w:trPr>
          <w:trHeight w:val="457"/>
        </w:trPr>
        <w:tc>
          <w:tcPr>
            <w:tcW w:w="1975" w:type="dxa"/>
          </w:tcPr>
          <w:p w14:paraId="396F6152" w14:textId="41D1B770" w:rsidR="003F1A0E" w:rsidRDefault="003F1A0E" w:rsidP="003F1A0E">
            <w:r>
              <w:t>Price, 2014</w:t>
            </w:r>
            <w:r w:rsidR="000B1F3C">
              <w:fldChar w:fldCharType="begin"/>
            </w:r>
            <w:r w:rsidR="00B5017E">
              <w:instrText xml:space="preserve"> ADDIN EN.CITE &lt;EndNote&gt;&lt;Cite&gt;&lt;Author&gt;Price&lt;/Author&gt;&lt;Year&gt;2014&lt;/Year&gt;&lt;RecNum&gt;586&lt;/RecNum&gt;&lt;DisplayText&gt;&lt;style face="superscript"&gt;181&lt;/style&gt;&lt;/DisplayText&gt;&lt;record&gt;&lt;rec-number&gt;586&lt;/rec-number&gt;&lt;foreign-keys&gt;&lt;key app="EN" db-id="r525zwt2l9ewpgew5a2x9rx0redwzaafzrdx" timestamp="1522345587"&gt;586&lt;/key&gt;&lt;/foreign-keys&gt;&lt;ref-type name="Journal Article"&gt;17&lt;/ref-type&gt;&lt;contributors&gt;&lt;authors&gt;&lt;author&gt;Price, T. J.&lt;/author&gt;&lt;author&gt;Beeke, C.&lt;/author&gt;&lt;author&gt;Padbury, R.&lt;/author&gt;&lt;author&gt;MAddern, G.&lt;/author&gt;&lt;author&gt;Roder, D.&lt;/author&gt;&lt;author&gt;Moore, J.&lt;/author&gt;&lt;author&gt;Townsend, A. R.&lt;/author&gt;&lt;author&gt;Roy, A.&lt;/author&gt;&lt;author&gt;Hocking, C.&lt;/author&gt;&lt;author&gt;Karapetis, C. S.&lt;/author&gt;&lt;/authors&gt;&lt;/contributors&gt;&lt;titles&gt;&lt;title&gt;Right (R) or left (L) primary site of colorectal cancer and outcomes for metastatic colorectal cancer (mCRC): Results from the south Australian registry of mCRC&lt;/title&gt;&lt;secondary-title&gt;Journal of Clinical Oncology&lt;/secondary-title&gt;&lt;/titles&gt;&lt;periodical&gt;&lt;full-title&gt;Journal of Clinical Oncology&lt;/full-title&gt;&lt;/periodical&gt;&lt;pages&gt;596-596&lt;/pages&gt;&lt;volume&gt;32&lt;/volume&gt;&lt;number&gt;3_suppl&lt;/number&gt;&lt;dates&gt;&lt;year&gt;2014&lt;/year&gt;&lt;/dates&gt;&lt;urls&gt;&lt;related-urls&gt;&lt;url&gt;http://ascopubs.org/doi/abs/10.1200/jco.2014.32.3_suppl.596&lt;/url&gt;&lt;/related-urls&gt;&lt;/urls&gt;&lt;electronic-resource-num&gt;10.1200/jco.2014.32.3_suppl.596&lt;/electronic-resource-num&gt;&lt;/record&gt;&lt;/Cite&gt;&lt;/EndNote&gt;</w:instrText>
            </w:r>
            <w:r w:rsidR="000B1F3C">
              <w:fldChar w:fldCharType="separate"/>
            </w:r>
            <w:r w:rsidR="00B5017E" w:rsidRPr="00B5017E">
              <w:rPr>
                <w:noProof/>
                <w:vertAlign w:val="superscript"/>
              </w:rPr>
              <w:t>181</w:t>
            </w:r>
            <w:r w:rsidR="000B1F3C">
              <w:fldChar w:fldCharType="end"/>
            </w:r>
          </w:p>
        </w:tc>
        <w:tc>
          <w:tcPr>
            <w:tcW w:w="2250" w:type="dxa"/>
          </w:tcPr>
          <w:p w14:paraId="00F55BCD" w14:textId="099F8349" w:rsidR="003F1A0E" w:rsidRPr="00B923DF" w:rsidRDefault="003F1A0E" w:rsidP="003F1A0E">
            <w:r>
              <w:t>Cross-sectional</w:t>
            </w:r>
          </w:p>
        </w:tc>
        <w:tc>
          <w:tcPr>
            <w:tcW w:w="1462" w:type="dxa"/>
          </w:tcPr>
          <w:p w14:paraId="5FCF6A8A" w14:textId="2F85F0BB" w:rsidR="003F1A0E" w:rsidRDefault="003F1A0E" w:rsidP="003F1A0E">
            <w:r>
              <w:t>Australia</w:t>
            </w:r>
          </w:p>
        </w:tc>
        <w:tc>
          <w:tcPr>
            <w:tcW w:w="763" w:type="dxa"/>
          </w:tcPr>
          <w:p w14:paraId="33370A46" w14:textId="7DD29245" w:rsidR="003F1A0E" w:rsidRDefault="003F1A0E" w:rsidP="003F1A0E">
            <w:r>
              <w:t>2877</w:t>
            </w:r>
          </w:p>
        </w:tc>
        <w:tc>
          <w:tcPr>
            <w:tcW w:w="918" w:type="dxa"/>
          </w:tcPr>
          <w:p w14:paraId="6191F213" w14:textId="17840A4D" w:rsidR="003F1A0E" w:rsidRDefault="003F1A0E" w:rsidP="003F1A0E">
            <w:r>
              <w:t>75.8</w:t>
            </w:r>
          </w:p>
        </w:tc>
        <w:tc>
          <w:tcPr>
            <w:tcW w:w="764" w:type="dxa"/>
          </w:tcPr>
          <w:p w14:paraId="3700AA28" w14:textId="4AF54FB1" w:rsidR="003F1A0E" w:rsidRDefault="003F1A0E" w:rsidP="003F1A0E">
            <w:r>
              <w:t>57.7%</w:t>
            </w:r>
          </w:p>
        </w:tc>
        <w:tc>
          <w:tcPr>
            <w:tcW w:w="1864" w:type="dxa"/>
          </w:tcPr>
          <w:p w14:paraId="2F8C7F8C" w14:textId="19385455" w:rsidR="003F1A0E" w:rsidRDefault="003F1A0E" w:rsidP="003F1A0E">
            <w:r>
              <w:t>KRAS</w:t>
            </w:r>
          </w:p>
        </w:tc>
        <w:tc>
          <w:tcPr>
            <w:tcW w:w="1911" w:type="dxa"/>
          </w:tcPr>
          <w:p w14:paraId="3C05EE7C" w14:textId="1152857F" w:rsidR="003F1A0E" w:rsidRDefault="003F1A0E" w:rsidP="003F1A0E">
            <w:r>
              <w:t>NR</w:t>
            </w:r>
          </w:p>
        </w:tc>
        <w:tc>
          <w:tcPr>
            <w:tcW w:w="1138" w:type="dxa"/>
          </w:tcPr>
          <w:p w14:paraId="4A9ACF9B" w14:textId="77777777" w:rsidR="003F1A0E" w:rsidRPr="00C75074" w:rsidRDefault="003F1A0E" w:rsidP="003F1A0E">
            <w:pPr>
              <w:jc w:val="center"/>
            </w:pPr>
          </w:p>
        </w:tc>
      </w:tr>
      <w:tr w:rsidR="003F1A0E" w:rsidRPr="00C75074" w14:paraId="44E441A8" w14:textId="77777777" w:rsidTr="003B68EF">
        <w:trPr>
          <w:trHeight w:val="457"/>
        </w:trPr>
        <w:tc>
          <w:tcPr>
            <w:tcW w:w="1975" w:type="dxa"/>
          </w:tcPr>
          <w:p w14:paraId="1281459F" w14:textId="3F4719B6" w:rsidR="003F1A0E" w:rsidRDefault="003F1A0E" w:rsidP="003F1A0E">
            <w:r>
              <w:t>Price, 2016</w:t>
            </w:r>
            <w:r w:rsidR="000B1F3C">
              <w:fldChar w:fldCharType="begin">
                <w:fldData xml:space="preserve">PEVuZE5vdGU+PENpdGU+PEF1dGhvcj5QcmljZTwvQXV0aG9yPjxZZWFyPjIwMTY8L1llYXI+PFJl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</w:fldData>
              </w:fldChar>
            </w:r>
            <w:r w:rsidR="00B5017E">
              <w:instrText xml:space="preserve"> ADDIN EN.CITE </w:instrText>
            </w:r>
            <w:r w:rsidR="00B5017E">
              <w:fldChar w:fldCharType="begin">
                <w:fldData xml:space="preserve">PEVuZE5vdGU+PENpdGU+PEF1dGhvcj5QcmljZTwvQXV0aG9yPjxZZWFyPjIwMTY8L1llYXI+PFJl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82</w:t>
            </w:r>
            <w:r w:rsidR="000B1F3C">
              <w:fldChar w:fldCharType="end"/>
            </w:r>
          </w:p>
        </w:tc>
        <w:tc>
          <w:tcPr>
            <w:tcW w:w="2250" w:type="dxa"/>
          </w:tcPr>
          <w:p w14:paraId="04589F5C" w14:textId="05A506A8" w:rsidR="003F1A0E" w:rsidRPr="00B923DF" w:rsidRDefault="003F1A0E" w:rsidP="003F1A0E">
            <w:r>
              <w:t>Cross-sectional</w:t>
            </w:r>
          </w:p>
        </w:tc>
        <w:tc>
          <w:tcPr>
            <w:tcW w:w="1462" w:type="dxa"/>
          </w:tcPr>
          <w:p w14:paraId="56E6418C" w14:textId="63A5844D" w:rsidR="003F1A0E" w:rsidRDefault="003F1A0E" w:rsidP="003F1A0E">
            <w:r>
              <w:t>Australia</w:t>
            </w:r>
          </w:p>
        </w:tc>
        <w:tc>
          <w:tcPr>
            <w:tcW w:w="763" w:type="dxa"/>
          </w:tcPr>
          <w:p w14:paraId="5A6D6961" w14:textId="450A2809" w:rsidR="003F1A0E" w:rsidRDefault="003F1A0E" w:rsidP="003F1A0E">
            <w:r>
              <w:t>227</w:t>
            </w:r>
          </w:p>
        </w:tc>
        <w:tc>
          <w:tcPr>
            <w:tcW w:w="918" w:type="dxa"/>
          </w:tcPr>
          <w:p w14:paraId="3270A00E" w14:textId="6B36526B" w:rsidR="003F1A0E" w:rsidRDefault="003F1A0E" w:rsidP="003F1A0E">
            <w:r>
              <w:t>71.5</w:t>
            </w:r>
          </w:p>
        </w:tc>
        <w:tc>
          <w:tcPr>
            <w:tcW w:w="764" w:type="dxa"/>
          </w:tcPr>
          <w:p w14:paraId="25B90F8E" w14:textId="004EA4EA" w:rsidR="003F1A0E" w:rsidRDefault="003F1A0E" w:rsidP="003F1A0E">
            <w:r>
              <w:t>59.5%</w:t>
            </w:r>
          </w:p>
        </w:tc>
        <w:tc>
          <w:tcPr>
            <w:tcW w:w="1864" w:type="dxa"/>
          </w:tcPr>
          <w:p w14:paraId="47968597" w14:textId="1CD2FF79" w:rsidR="003F1A0E" w:rsidRDefault="003F1A0E" w:rsidP="003F1A0E">
            <w:r>
              <w:t>KRAS, BRAF</w:t>
            </w:r>
          </w:p>
        </w:tc>
        <w:tc>
          <w:tcPr>
            <w:tcW w:w="1911" w:type="dxa"/>
          </w:tcPr>
          <w:p w14:paraId="748FC4E0" w14:textId="6C4ED5DE" w:rsidR="003F1A0E" w:rsidRDefault="003F1A0E" w:rsidP="003F1A0E">
            <w:r>
              <w:t>NR</w:t>
            </w:r>
          </w:p>
        </w:tc>
        <w:tc>
          <w:tcPr>
            <w:tcW w:w="1138" w:type="dxa"/>
          </w:tcPr>
          <w:p w14:paraId="4A80A91B" w14:textId="0F57D673" w:rsidR="003F1A0E" w:rsidRPr="00C75074" w:rsidRDefault="003F1A0E" w:rsidP="003F1A0E">
            <w:pPr>
              <w:jc w:val="center"/>
            </w:pPr>
            <w:r>
              <w:t>Y</w:t>
            </w:r>
          </w:p>
        </w:tc>
      </w:tr>
      <w:tr w:rsidR="003F1A0E" w:rsidRPr="00C75074" w14:paraId="542986B1" w14:textId="77777777" w:rsidTr="003B68EF">
        <w:trPr>
          <w:trHeight w:val="457"/>
        </w:trPr>
        <w:tc>
          <w:tcPr>
            <w:tcW w:w="1975" w:type="dxa"/>
          </w:tcPr>
          <w:p w14:paraId="1ABEF47D" w14:textId="70BB6A50" w:rsidR="003F1A0E" w:rsidRDefault="003F1A0E" w:rsidP="003F1A0E">
            <w:r>
              <w:t>Primrose, 2014</w:t>
            </w:r>
            <w:r w:rsidR="000B1F3C">
              <w:fldChar w:fldCharType="begin"/>
            </w:r>
            <w:r w:rsidR="00B5017E">
              <w:instrText xml:space="preserve"> ADDIN EN.CITE &lt;EndNote&gt;&lt;Cite&gt;&lt;Author&gt;Primrose&lt;/Author&gt;&lt;Year&gt;2014&lt;/Year&gt;&lt;RecNum&gt;366&lt;/RecNum&gt;&lt;DisplayText&gt;&lt;style face="superscript"&gt;183&lt;/style&gt;&lt;/DisplayText&gt;&lt;record&gt;&lt;rec-number&gt;366&lt;/rec-number&gt;&lt;foreign-keys&gt;&lt;key app="EN" db-id="r525zwt2l9ewpgew5a2x9rx0redwzaafzrdx" timestamp="1522336277"&gt;366&lt;/key&gt;&lt;key app="ENWeb" db-id=""&gt;0&lt;/key&gt;&lt;/foreign-keys&gt;&lt;ref-type name="Journal Article"&gt;17&lt;/ref-type&gt;&lt;contributors&gt;&lt;authors&gt;&lt;author&gt;Primrose, John&lt;/author&gt;&lt;author&gt;Falk, Stephen&lt;/author&gt;&lt;author&gt;Finch-Jones, Meg&lt;/author&gt;&lt;author&gt;Valle, Juan&lt;/author&gt;&lt;author&gt;O&amp;apos;Reilly, Derek&lt;/author&gt;&lt;author&gt;Siriwardena, Ajith&lt;/author&gt;&lt;author&gt;Hornbuckle, Joanne&lt;/author&gt;&lt;author&gt;Peterson, Mark&lt;/author&gt;&lt;author&gt;Rees, Myrddin&lt;/author&gt;&lt;author&gt;Iveson, Tim&lt;/author&gt;&lt;author&gt;Hickish, Tamas&lt;/author&gt;&lt;author&gt;Butler, Rachel&lt;/author&gt;&lt;author&gt;Stanton, Louise&lt;/author&gt;&lt;author&gt;Dixon, Elizabeth&lt;/author&gt;&lt;author&gt;Little, Louisa&lt;/author&gt;&lt;author&gt;Bowers, Megan&lt;/author&gt;&lt;author&gt;Pugh, Siân&lt;/author&gt;&lt;author&gt;Garden, O. James&lt;/author&gt;&lt;author&gt;Cunningham, David&lt;/author&gt;&lt;author&gt;Maughan, Tim&lt;/author&gt;&lt;author&gt;Bridgewater, John&lt;/author&gt;&lt;/authors&gt;&lt;/contributors&gt;&lt;titles&gt;&lt;title&gt;Systemic chemotherapy with or without cetuximab in patients with resectable colorectal liver metastasis: the New EPOC randomised controlled trial&lt;/title&gt;&lt;secondary-title&gt;The Lancet Oncology&lt;/secondary-title&gt;&lt;/titles&gt;&lt;periodical&gt;&lt;full-title&gt;The Lancet Oncology&lt;/full-title&gt;&lt;/periodical&gt;&lt;pages&gt;601-611&lt;/pages&gt;&lt;volume&gt;15&lt;/volume&gt;&lt;number&gt;6&lt;/number&gt;&lt;dates&gt;&lt;year&gt;2014&lt;/year&gt;&lt;/dates&gt;&lt;isbn&gt;14702045&lt;/isbn&gt;&lt;urls&gt;&lt;/urls&gt;&lt;electronic-resource-num&gt;10.1016/s1470-2045(14)70105-6&lt;/electronic-resource-num&gt;&lt;/record&gt;&lt;/Cite&gt;&lt;/EndNote&gt;</w:instrText>
            </w:r>
            <w:r w:rsidR="000B1F3C">
              <w:fldChar w:fldCharType="separate"/>
            </w:r>
            <w:r w:rsidR="00B5017E" w:rsidRPr="00B5017E">
              <w:rPr>
                <w:noProof/>
                <w:vertAlign w:val="superscript"/>
              </w:rPr>
              <w:t>183</w:t>
            </w:r>
            <w:r w:rsidR="000B1F3C">
              <w:fldChar w:fldCharType="end"/>
            </w:r>
          </w:p>
        </w:tc>
        <w:tc>
          <w:tcPr>
            <w:tcW w:w="2250" w:type="dxa"/>
          </w:tcPr>
          <w:p w14:paraId="2AB62ACA" w14:textId="5B071DD3" w:rsidR="003F1A0E" w:rsidRDefault="003F1A0E" w:rsidP="003F1A0E">
            <w:r w:rsidRPr="00A573BA">
              <w:t>Phase III RCT</w:t>
            </w:r>
          </w:p>
        </w:tc>
        <w:tc>
          <w:tcPr>
            <w:tcW w:w="1462" w:type="dxa"/>
          </w:tcPr>
          <w:p w14:paraId="299456E2" w14:textId="7149A29B" w:rsidR="003F1A0E" w:rsidRDefault="003F1A0E" w:rsidP="003F1A0E">
            <w:r>
              <w:t>UK</w:t>
            </w:r>
          </w:p>
        </w:tc>
        <w:tc>
          <w:tcPr>
            <w:tcW w:w="763" w:type="dxa"/>
          </w:tcPr>
          <w:p w14:paraId="3AD5EB3A" w14:textId="07EFE7AE" w:rsidR="003F1A0E" w:rsidRDefault="003F1A0E" w:rsidP="003F1A0E">
            <w:r>
              <w:t>128</w:t>
            </w:r>
          </w:p>
        </w:tc>
        <w:tc>
          <w:tcPr>
            <w:tcW w:w="918" w:type="dxa"/>
          </w:tcPr>
          <w:p w14:paraId="3BADE2B8" w14:textId="026738C3" w:rsidR="003F1A0E" w:rsidRDefault="003F1A0E" w:rsidP="003F1A0E">
            <w:r>
              <w:t>64</w:t>
            </w:r>
          </w:p>
        </w:tc>
        <w:tc>
          <w:tcPr>
            <w:tcW w:w="764" w:type="dxa"/>
          </w:tcPr>
          <w:p w14:paraId="18DF6DBC" w14:textId="48710D78" w:rsidR="003F1A0E" w:rsidRDefault="003F1A0E" w:rsidP="003F1A0E">
            <w:r>
              <w:t>63.0%</w:t>
            </w:r>
          </w:p>
        </w:tc>
        <w:tc>
          <w:tcPr>
            <w:tcW w:w="1864" w:type="dxa"/>
          </w:tcPr>
          <w:p w14:paraId="4E818450" w14:textId="1D578C64" w:rsidR="003F1A0E" w:rsidRDefault="003F1A0E" w:rsidP="003F1A0E">
            <w:r>
              <w:t>KRAS</w:t>
            </w:r>
          </w:p>
        </w:tc>
        <w:tc>
          <w:tcPr>
            <w:tcW w:w="1911" w:type="dxa"/>
          </w:tcPr>
          <w:p w14:paraId="59BDC1AF" w14:textId="0AC4A5E2" w:rsidR="003F1A0E" w:rsidRDefault="003F1A0E" w:rsidP="003F1A0E">
            <w:r>
              <w:t>Pyro</w:t>
            </w:r>
          </w:p>
        </w:tc>
        <w:tc>
          <w:tcPr>
            <w:tcW w:w="1138" w:type="dxa"/>
          </w:tcPr>
          <w:p w14:paraId="5FBC417F" w14:textId="42B199D1" w:rsidR="003F1A0E" w:rsidRDefault="003F1A0E" w:rsidP="003F1A0E">
            <w:pPr>
              <w:jc w:val="center"/>
            </w:pPr>
            <w:r>
              <w:t>Y</w:t>
            </w:r>
          </w:p>
        </w:tc>
      </w:tr>
      <w:tr w:rsidR="003F1A0E" w:rsidRPr="00C75074" w14:paraId="3B23F1D8" w14:textId="77777777" w:rsidTr="003B68EF">
        <w:trPr>
          <w:trHeight w:val="457"/>
        </w:trPr>
        <w:tc>
          <w:tcPr>
            <w:tcW w:w="1975" w:type="dxa"/>
          </w:tcPr>
          <w:p w14:paraId="358475A3" w14:textId="12B13A71" w:rsidR="003F1A0E" w:rsidRDefault="003F1A0E" w:rsidP="003F1A0E">
            <w:r>
              <w:t>Ribeiro, 2013</w:t>
            </w:r>
            <w:r w:rsidR="000B1F3C">
              <w:fldChar w:fldCharType="begin">
                <w:fldData xml:space="preserve">PEVuZE5vdGU+PENpdGU+PEF1dGhvcj5SaWJlaXJvPC9BdXRob3I+PFllYXI+MjAxMzwvWWVhcj48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</w:fldData>
              </w:fldChar>
            </w:r>
            <w:r w:rsidR="00B5017E">
              <w:instrText xml:space="preserve"> ADDIN EN.CITE </w:instrText>
            </w:r>
            <w:r w:rsidR="00B5017E">
              <w:fldChar w:fldCharType="begin">
                <w:fldData xml:space="preserve">PEVuZE5vdGU+PENpdGU+PEF1dGhvcj5SaWJlaXJvPC9BdXRob3I+PFllYXI+MjAxMzwvWWVhcj48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84</w:t>
            </w:r>
            <w:r w:rsidR="000B1F3C">
              <w:fldChar w:fldCharType="end"/>
            </w:r>
          </w:p>
        </w:tc>
        <w:tc>
          <w:tcPr>
            <w:tcW w:w="2250" w:type="dxa"/>
          </w:tcPr>
          <w:p w14:paraId="35A1B9BE" w14:textId="6D2C0CE0" w:rsidR="003F1A0E" w:rsidRDefault="003F1A0E" w:rsidP="003F1A0E">
            <w:r w:rsidRPr="00B923DF">
              <w:t>Retrospective observationa</w:t>
            </w:r>
            <w:r>
              <w:t>l</w:t>
            </w:r>
          </w:p>
        </w:tc>
        <w:tc>
          <w:tcPr>
            <w:tcW w:w="1462" w:type="dxa"/>
          </w:tcPr>
          <w:p w14:paraId="185F8B76" w14:textId="06C3EEEE" w:rsidR="003F1A0E" w:rsidRDefault="003F1A0E" w:rsidP="003F1A0E">
            <w:r>
              <w:t>Brazil</w:t>
            </w:r>
          </w:p>
        </w:tc>
        <w:tc>
          <w:tcPr>
            <w:tcW w:w="763" w:type="dxa"/>
          </w:tcPr>
          <w:p w14:paraId="2475F4C0" w14:textId="3C0F8074" w:rsidR="003F1A0E" w:rsidRDefault="003F1A0E" w:rsidP="003F1A0E">
            <w:r>
              <w:t>65</w:t>
            </w:r>
          </w:p>
        </w:tc>
        <w:tc>
          <w:tcPr>
            <w:tcW w:w="918" w:type="dxa"/>
          </w:tcPr>
          <w:p w14:paraId="5C3B3D25" w14:textId="5D237897" w:rsidR="003F1A0E" w:rsidRDefault="003F1A0E" w:rsidP="003F1A0E">
            <w:r>
              <w:t>NR</w:t>
            </w:r>
          </w:p>
        </w:tc>
        <w:tc>
          <w:tcPr>
            <w:tcW w:w="764" w:type="dxa"/>
          </w:tcPr>
          <w:p w14:paraId="67A594A6" w14:textId="6B2C0927" w:rsidR="003F1A0E" w:rsidRDefault="003F1A0E" w:rsidP="003F1A0E">
            <w:r>
              <w:t>43.1%</w:t>
            </w:r>
          </w:p>
        </w:tc>
        <w:tc>
          <w:tcPr>
            <w:tcW w:w="1864" w:type="dxa"/>
          </w:tcPr>
          <w:p w14:paraId="564486D6" w14:textId="1740EF57" w:rsidR="003F1A0E" w:rsidRDefault="003F1A0E" w:rsidP="003F1A0E">
            <w:r>
              <w:t>KRAS</w:t>
            </w:r>
          </w:p>
        </w:tc>
        <w:tc>
          <w:tcPr>
            <w:tcW w:w="1911" w:type="dxa"/>
          </w:tcPr>
          <w:p w14:paraId="1DF5941D" w14:textId="0C4F84D8" w:rsidR="003F1A0E" w:rsidRDefault="003F1A0E" w:rsidP="003F1A0E">
            <w:r>
              <w:t>NR</w:t>
            </w:r>
          </w:p>
        </w:tc>
        <w:tc>
          <w:tcPr>
            <w:tcW w:w="1138" w:type="dxa"/>
          </w:tcPr>
          <w:p w14:paraId="713FE43D" w14:textId="79AB8898" w:rsidR="003F1A0E" w:rsidRPr="00C75074" w:rsidRDefault="003F1A0E" w:rsidP="003F1A0E">
            <w:pPr>
              <w:jc w:val="center"/>
            </w:pPr>
            <w:r>
              <w:t>Y</w:t>
            </w:r>
          </w:p>
        </w:tc>
      </w:tr>
      <w:tr w:rsidR="003F1A0E" w:rsidRPr="00C75074" w14:paraId="68FF2873" w14:textId="77777777" w:rsidTr="003B68EF">
        <w:trPr>
          <w:trHeight w:val="457"/>
        </w:trPr>
        <w:tc>
          <w:tcPr>
            <w:tcW w:w="1975" w:type="dxa"/>
          </w:tcPr>
          <w:p w14:paraId="3F5192DE" w14:textId="73B50754" w:rsidR="003F1A0E" w:rsidRDefault="003F1A0E" w:rsidP="003F1A0E">
            <w:r>
              <w:t>Rojo</w:t>
            </w:r>
            <w:r w:rsidR="000B1F3C">
              <w:t>,</w:t>
            </w:r>
            <w:r>
              <w:t xml:space="preserve"> 2012</w:t>
            </w:r>
            <w:r w:rsidR="000B1F3C">
              <w:fldChar w:fldCharType="begin"/>
            </w:r>
            <w:r w:rsidR="00B5017E">
              <w:instrText xml:space="preserve"> ADDIN EN.CITE &lt;EndNote&gt;&lt;Cite&gt;&lt;Author&gt;Rojo&lt;/Author&gt;&lt;Year&gt;2012&lt;/Year&gt;&lt;RecNum&gt;587&lt;/RecNum&gt;&lt;DisplayText&gt;&lt;style face="superscript"&gt;185&lt;/style&gt;&lt;/DisplayText&gt;&lt;record&gt;&lt;rec-number&gt;587&lt;/rec-number&gt;&lt;foreign-keys&gt;&lt;key app="EN" db-id="r525zwt2l9ewpgew5a2x9rx0redwzaafzrdx" timestamp="1522345674"&gt;587&lt;/key&gt;&lt;/foreign-keys&gt;&lt;ref-type name="Journal Article"&gt;17&lt;/ref-type&gt;&lt;contributors&gt;&lt;authors&gt;&lt;author&gt;Rojo, F.&lt;/author&gt;&lt;author&gt;Caldes, T.&lt;/author&gt;&lt;author&gt;Zazo, S.&lt;/author&gt;&lt;author&gt;de la Hoya, M.&lt;/author&gt;&lt;author&gt;Carames, C.&lt;/author&gt;&lt;author&gt;Romero, A.&lt;/author&gt;&lt;author&gt;et al.&lt;/author&gt;&lt;/authors&gt;&lt;/contributors&gt;&lt;titles&gt;&lt;title&gt;Prevalence of low-penetrance KRAS (codons 12/13 and 61) and BRAF mutations in metastatic colorectal carcinoma&lt;/title&gt;&lt;secondary-title&gt;Journal of Clinical Oncology&lt;/secondary-title&gt;&lt;/titles&gt;&lt;periodical&gt;&lt;full-title&gt;Journal of Clinical Oncology&lt;/full-title&gt;&lt;/periodical&gt;&lt;pages&gt;e14147-e14147&lt;/pages&gt;&lt;volume&gt;30&lt;/volume&gt;&lt;number&gt;15_suppl&lt;/number&gt;&lt;dates&gt;&lt;year&gt;2012&lt;/year&gt;&lt;/dates&gt;&lt;urls&gt;&lt;related-urls&gt;&lt;url&gt;http://ascopubs.org/doi/abs/10.1200/jco.2012.30.15_suppl.e14147&lt;/url&gt;&lt;/related-urls&gt;&lt;/urls&gt;&lt;electronic-resource-num&gt;10.1200/jco.2012.30.15_suppl.e14147&lt;/electronic-resource-num&gt;&lt;/record&gt;&lt;/Cite&gt;&lt;/EndNote&gt;</w:instrText>
            </w:r>
            <w:r w:rsidR="000B1F3C">
              <w:fldChar w:fldCharType="separate"/>
            </w:r>
            <w:r w:rsidR="00B5017E" w:rsidRPr="00B5017E">
              <w:rPr>
                <w:noProof/>
                <w:vertAlign w:val="superscript"/>
              </w:rPr>
              <w:t>185</w:t>
            </w:r>
            <w:r w:rsidR="000B1F3C">
              <w:fldChar w:fldCharType="end"/>
            </w:r>
          </w:p>
        </w:tc>
        <w:tc>
          <w:tcPr>
            <w:tcW w:w="2250" w:type="dxa"/>
          </w:tcPr>
          <w:p w14:paraId="377C244B" w14:textId="4DF6D261" w:rsidR="003F1A0E" w:rsidRPr="00B923DF" w:rsidRDefault="003F1A0E" w:rsidP="003F1A0E">
            <w:r w:rsidRPr="00B923DF">
              <w:t>Retrospective observationa</w:t>
            </w:r>
            <w:r>
              <w:t>l</w:t>
            </w:r>
          </w:p>
        </w:tc>
        <w:tc>
          <w:tcPr>
            <w:tcW w:w="1462" w:type="dxa"/>
          </w:tcPr>
          <w:p w14:paraId="30891C53" w14:textId="6FA7CD93" w:rsidR="003F1A0E" w:rsidRDefault="003F1A0E" w:rsidP="003F1A0E">
            <w:r>
              <w:t>Spain</w:t>
            </w:r>
          </w:p>
        </w:tc>
        <w:tc>
          <w:tcPr>
            <w:tcW w:w="763" w:type="dxa"/>
          </w:tcPr>
          <w:p w14:paraId="17107625" w14:textId="26E088F4" w:rsidR="003F1A0E" w:rsidRDefault="003F1A0E" w:rsidP="003F1A0E">
            <w:r>
              <w:t>1238</w:t>
            </w:r>
          </w:p>
        </w:tc>
        <w:tc>
          <w:tcPr>
            <w:tcW w:w="918" w:type="dxa"/>
          </w:tcPr>
          <w:p w14:paraId="6D9122AF" w14:textId="7BBCBEA7" w:rsidR="003F1A0E" w:rsidRDefault="003F1A0E" w:rsidP="003F1A0E">
            <w:r>
              <w:t>NR</w:t>
            </w:r>
          </w:p>
        </w:tc>
        <w:tc>
          <w:tcPr>
            <w:tcW w:w="764" w:type="dxa"/>
          </w:tcPr>
          <w:p w14:paraId="73EC8B15" w14:textId="0A10C0B9" w:rsidR="003F1A0E" w:rsidRDefault="003F1A0E" w:rsidP="003F1A0E">
            <w:r>
              <w:t>NR</w:t>
            </w:r>
          </w:p>
        </w:tc>
        <w:tc>
          <w:tcPr>
            <w:tcW w:w="1864" w:type="dxa"/>
          </w:tcPr>
          <w:p w14:paraId="54A09A0A" w14:textId="6A7599AA" w:rsidR="003F1A0E" w:rsidRDefault="003F1A0E" w:rsidP="003F1A0E">
            <w:r>
              <w:t>KRAS, BRAF</w:t>
            </w:r>
          </w:p>
        </w:tc>
        <w:tc>
          <w:tcPr>
            <w:tcW w:w="1911" w:type="dxa"/>
          </w:tcPr>
          <w:p w14:paraId="304263C0" w14:textId="62134315" w:rsidR="003F1A0E" w:rsidRDefault="003F1A0E" w:rsidP="003F1A0E">
            <w:r>
              <w:t>MAS-PCR</w:t>
            </w:r>
          </w:p>
        </w:tc>
        <w:tc>
          <w:tcPr>
            <w:tcW w:w="1138" w:type="dxa"/>
          </w:tcPr>
          <w:p w14:paraId="7DF988B9" w14:textId="77777777" w:rsidR="003F1A0E" w:rsidRPr="00C75074" w:rsidRDefault="003F1A0E" w:rsidP="003F1A0E">
            <w:pPr>
              <w:jc w:val="center"/>
            </w:pPr>
          </w:p>
        </w:tc>
      </w:tr>
      <w:tr w:rsidR="003F1A0E" w:rsidRPr="00C75074" w14:paraId="30E06E86" w14:textId="77777777" w:rsidTr="003B68EF">
        <w:trPr>
          <w:trHeight w:val="457"/>
        </w:trPr>
        <w:tc>
          <w:tcPr>
            <w:tcW w:w="1975" w:type="dxa"/>
          </w:tcPr>
          <w:p w14:paraId="5047237C" w14:textId="3DED529E" w:rsidR="003F1A0E" w:rsidRDefault="003F1A0E" w:rsidP="003F1A0E">
            <w:r>
              <w:t>Rose, 2012</w:t>
            </w:r>
            <w:r w:rsidR="000B1F3C">
              <w:fldChar w:fldCharType="begin">
                <w:fldData xml:space="preserve">PEVuZE5vdGU+PENpdGU+PEF1dGhvcj5Sb3NlPC9BdXRob3I+PFllYXI+MjAxMjwvWWVhcj48UmVj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</w:fldData>
              </w:fldChar>
            </w:r>
            <w:r w:rsidR="00B5017E">
              <w:instrText xml:space="preserve"> ADDIN EN.CITE </w:instrText>
            </w:r>
            <w:r w:rsidR="00B5017E">
              <w:fldChar w:fldCharType="begin">
                <w:fldData xml:space="preserve">PEVuZE5vdGU+PENpdGU+PEF1dGhvcj5Sb3NlPC9BdXRob3I+PFllYXI+MjAxMjwvWWVhcj48UmVj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86</w:t>
            </w:r>
            <w:r w:rsidR="000B1F3C">
              <w:fldChar w:fldCharType="end"/>
            </w:r>
          </w:p>
        </w:tc>
        <w:tc>
          <w:tcPr>
            <w:tcW w:w="2250" w:type="dxa"/>
          </w:tcPr>
          <w:p w14:paraId="54292702" w14:textId="52624D4B" w:rsidR="003F1A0E" w:rsidRDefault="003F1A0E" w:rsidP="003F1A0E">
            <w:r w:rsidRPr="00B923DF">
              <w:t>Retrospective observationa</w:t>
            </w:r>
            <w:r>
              <w:t>l</w:t>
            </w:r>
          </w:p>
        </w:tc>
        <w:tc>
          <w:tcPr>
            <w:tcW w:w="1462" w:type="dxa"/>
          </w:tcPr>
          <w:p w14:paraId="49CA6532" w14:textId="0E0E27D4" w:rsidR="003F1A0E" w:rsidRDefault="003F1A0E" w:rsidP="003F1A0E">
            <w:r>
              <w:t>USA</w:t>
            </w:r>
          </w:p>
        </w:tc>
        <w:tc>
          <w:tcPr>
            <w:tcW w:w="763" w:type="dxa"/>
          </w:tcPr>
          <w:p w14:paraId="74991776" w14:textId="2546CA0C" w:rsidR="003F1A0E" w:rsidRDefault="003F1A0E" w:rsidP="003F1A0E">
            <w:r>
              <w:t>110</w:t>
            </w:r>
          </w:p>
        </w:tc>
        <w:tc>
          <w:tcPr>
            <w:tcW w:w="918" w:type="dxa"/>
          </w:tcPr>
          <w:p w14:paraId="30260414" w14:textId="3B45DE92" w:rsidR="003F1A0E" w:rsidRDefault="003F1A0E" w:rsidP="003F1A0E">
            <w:r>
              <w:t>55.4</w:t>
            </w:r>
          </w:p>
        </w:tc>
        <w:tc>
          <w:tcPr>
            <w:tcW w:w="764" w:type="dxa"/>
          </w:tcPr>
          <w:p w14:paraId="3D7730A2" w14:textId="6B1AED99" w:rsidR="003F1A0E" w:rsidRDefault="003F1A0E" w:rsidP="003F1A0E">
            <w:r>
              <w:t>47.3%</w:t>
            </w:r>
          </w:p>
        </w:tc>
        <w:tc>
          <w:tcPr>
            <w:tcW w:w="1864" w:type="dxa"/>
          </w:tcPr>
          <w:p w14:paraId="209187A0" w14:textId="602C34DB" w:rsidR="003F1A0E" w:rsidRDefault="003F1A0E" w:rsidP="003F1A0E">
            <w:r>
              <w:t>KRAS</w:t>
            </w:r>
          </w:p>
        </w:tc>
        <w:tc>
          <w:tcPr>
            <w:tcW w:w="1911" w:type="dxa"/>
          </w:tcPr>
          <w:p w14:paraId="0A0CD7A0" w14:textId="1B137EF7" w:rsidR="003F1A0E" w:rsidRDefault="003F1A0E" w:rsidP="003F1A0E">
            <w:r>
              <w:t>S/D</w:t>
            </w:r>
          </w:p>
        </w:tc>
        <w:tc>
          <w:tcPr>
            <w:tcW w:w="1138" w:type="dxa"/>
          </w:tcPr>
          <w:p w14:paraId="29B8C814" w14:textId="44A42861" w:rsidR="003F1A0E" w:rsidRPr="00C75074" w:rsidRDefault="003F1A0E" w:rsidP="003F1A0E">
            <w:pPr>
              <w:jc w:val="center"/>
            </w:pPr>
            <w:r>
              <w:t>Y</w:t>
            </w:r>
          </w:p>
        </w:tc>
      </w:tr>
      <w:tr w:rsidR="003F1A0E" w:rsidRPr="00C75074" w14:paraId="499C8BAE" w14:textId="77777777" w:rsidTr="003B68EF">
        <w:trPr>
          <w:trHeight w:val="457"/>
        </w:trPr>
        <w:tc>
          <w:tcPr>
            <w:tcW w:w="1975" w:type="dxa"/>
          </w:tcPr>
          <w:p w14:paraId="3E094FDF" w14:textId="1C4A7CA8" w:rsidR="003F1A0E" w:rsidRDefault="003F1A0E" w:rsidP="003F1A0E">
            <w:r>
              <w:t>Rosenthal, 2015</w:t>
            </w:r>
            <w:r w:rsidR="000B1F3C">
              <w:fldChar w:fldCharType="begin"/>
            </w:r>
            <w:r w:rsidR="00B5017E">
              <w:instrText xml:space="preserve"> ADDIN EN.CITE &lt;EndNote&gt;&lt;Cite&gt;&lt;Author&gt;Rosenthal&lt;/Author&gt;&lt;Year&gt;2015&lt;/Year&gt;&lt;RecNum&gt;379&lt;/RecNum&gt;&lt;DisplayText&gt;&lt;style face="superscript"&gt;187&lt;/style&gt;&lt;/DisplayText&gt;&lt;record&gt;&lt;rec-number&gt;379&lt;/rec-number&gt;&lt;foreign-keys&gt;&lt;key app="EN" db-id="r525zwt2l9ewpgew5a2x9rx0redwzaafzrdx" timestamp="1522336323"&gt;379&lt;/key&gt;&lt;key app="ENWeb" db-id=""&gt;0&lt;/key&gt;&lt;/foreign-keys&gt;&lt;ref-type name="Journal Article"&gt;17&lt;/ref-type&gt;&lt;contributors&gt;&lt;authors&gt;&lt;author&gt;Rosenthal, M. H.&lt;/author&gt;&lt;author&gt;Kim, K. W.&lt;/author&gt;&lt;author&gt;Fuchs, C. S.&lt;/author&gt;&lt;author&gt;Meyerhardt, J. A.&lt;/author&gt;&lt;author&gt;Ramaiya, N. H.&lt;/author&gt;&lt;/authors&gt;&lt;/contributors&gt;&lt;auth-address&gt;Department of Imaging, Dana-Farber Cancer Institute, 450 Brookline Avenue, Boston, 02115, MA, USA, michael_rosenthal@dfci.harvard.edu.&lt;/auth-address&gt;&lt;titles&gt;&lt;title&gt;CT predictors of overall survival at initial diagnosis in patients with stage IV colorectal cancer&lt;/title&gt;&lt;secondary-title&gt;Abdom Imaging&lt;/secondary-title&gt;&lt;/titles&gt;&lt;periodical&gt;&lt;full-title&gt;Abdom Imaging&lt;/full-title&gt;&lt;/periodical&gt;&lt;pages&gt;1170-6&lt;/pages&gt;&lt;volume&gt;40&lt;/volume&gt;&lt;number&gt;5&lt;/number&gt;&lt;keywords&gt;&lt;keyword&gt;Adult&lt;/keyword&gt;&lt;keyword&gt;Aged&lt;/keyword&gt;&lt;keyword&gt;Aged, 80 and over&lt;/keyword&gt;&lt;keyword&gt;Colorectal Neoplasms/*diagnostic imaging/*pathology&lt;/keyword&gt;&lt;keyword&gt;Female&lt;/keyword&gt;&lt;keyword&gt;Humans&lt;/keyword&gt;&lt;keyword&gt;Male&lt;/keyword&gt;&lt;keyword&gt;Middle Aged&lt;/keyword&gt;&lt;keyword&gt;Proportional Hazards Models&lt;/keyword&gt;&lt;keyword&gt;Retrospective Studies&lt;/keyword&gt;&lt;keyword&gt;Survival Analysis&lt;/keyword&gt;&lt;keyword&gt;Tomography, X-Ray Computed&lt;/keyword&gt;&lt;/keywords&gt;&lt;dates&gt;&lt;year&gt;2015&lt;/year&gt;&lt;pub-dates&gt;&lt;date&gt;Jun&lt;/date&gt;&lt;/pub-dates&gt;&lt;/dates&gt;&lt;isbn&gt;1432-0509 (Electronic)&amp;#xD;0942-8925 (Linking)&lt;/isbn&gt;&lt;accession-num&gt;25326260&lt;/accession-num&gt;&lt;urls&gt;&lt;related-urls&gt;&lt;url&gt;https://www.ncbi.nlm.nih.gov/pubmed/25326260&lt;/url&gt;&lt;/related-urls&gt;&lt;/urls&gt;&lt;custom2&gt;PMC4402111&lt;/custom2&gt;&lt;electronic-resource-num&gt;10.1007/s00261-014-0272-0&lt;/electronic-resource-num&gt;&lt;/record&gt;&lt;/Cite&gt;&lt;/EndNote&gt;</w:instrText>
            </w:r>
            <w:r w:rsidR="000B1F3C">
              <w:fldChar w:fldCharType="separate"/>
            </w:r>
            <w:r w:rsidR="00B5017E" w:rsidRPr="00B5017E">
              <w:rPr>
                <w:noProof/>
                <w:vertAlign w:val="superscript"/>
              </w:rPr>
              <w:t>187</w:t>
            </w:r>
            <w:r w:rsidR="000B1F3C">
              <w:fldChar w:fldCharType="end"/>
            </w:r>
          </w:p>
        </w:tc>
        <w:tc>
          <w:tcPr>
            <w:tcW w:w="2250" w:type="dxa"/>
          </w:tcPr>
          <w:p w14:paraId="0649FC93" w14:textId="203C06F2" w:rsidR="003F1A0E" w:rsidRDefault="003F1A0E" w:rsidP="003F1A0E">
            <w:r w:rsidRPr="00B923DF">
              <w:t>Retrospective observationa</w:t>
            </w:r>
            <w:r>
              <w:t>l</w:t>
            </w:r>
          </w:p>
        </w:tc>
        <w:tc>
          <w:tcPr>
            <w:tcW w:w="1462" w:type="dxa"/>
          </w:tcPr>
          <w:p w14:paraId="5F6B4FB8" w14:textId="3D00AD55" w:rsidR="003F1A0E" w:rsidRDefault="003F1A0E" w:rsidP="003F1A0E">
            <w:r>
              <w:t>USA</w:t>
            </w:r>
          </w:p>
        </w:tc>
        <w:tc>
          <w:tcPr>
            <w:tcW w:w="763" w:type="dxa"/>
          </w:tcPr>
          <w:p w14:paraId="32DE2827" w14:textId="554C318A" w:rsidR="003F1A0E" w:rsidRDefault="003F1A0E" w:rsidP="003F1A0E">
            <w:r>
              <w:t>65</w:t>
            </w:r>
          </w:p>
        </w:tc>
        <w:tc>
          <w:tcPr>
            <w:tcW w:w="918" w:type="dxa"/>
          </w:tcPr>
          <w:p w14:paraId="0FB71FA3" w14:textId="355AF544" w:rsidR="003F1A0E" w:rsidRDefault="003F1A0E" w:rsidP="003F1A0E">
            <w:r>
              <w:t>55.7</w:t>
            </w:r>
          </w:p>
        </w:tc>
        <w:tc>
          <w:tcPr>
            <w:tcW w:w="764" w:type="dxa"/>
          </w:tcPr>
          <w:p w14:paraId="7F455DEB" w14:textId="4FAD02DD" w:rsidR="003F1A0E" w:rsidRDefault="003F1A0E" w:rsidP="003F1A0E">
            <w:r>
              <w:t>57.0%</w:t>
            </w:r>
          </w:p>
        </w:tc>
        <w:tc>
          <w:tcPr>
            <w:tcW w:w="1864" w:type="dxa"/>
          </w:tcPr>
          <w:p w14:paraId="2330F8EF" w14:textId="6C4FE7AB" w:rsidR="003F1A0E" w:rsidRDefault="003F1A0E" w:rsidP="003F1A0E">
            <w:r>
              <w:t>KRAS</w:t>
            </w:r>
          </w:p>
        </w:tc>
        <w:tc>
          <w:tcPr>
            <w:tcW w:w="1911" w:type="dxa"/>
          </w:tcPr>
          <w:p w14:paraId="28CAA658" w14:textId="0739DD3D" w:rsidR="003F1A0E" w:rsidRDefault="003F1A0E" w:rsidP="003F1A0E">
            <w:r>
              <w:t>MAS-PCR</w:t>
            </w:r>
          </w:p>
        </w:tc>
        <w:tc>
          <w:tcPr>
            <w:tcW w:w="1138" w:type="dxa"/>
          </w:tcPr>
          <w:p w14:paraId="015C3652" w14:textId="68ADE023" w:rsidR="003F1A0E" w:rsidRPr="00C75074" w:rsidRDefault="003F1A0E" w:rsidP="003F1A0E">
            <w:pPr>
              <w:jc w:val="center"/>
            </w:pPr>
            <w:r>
              <w:t>Y</w:t>
            </w:r>
          </w:p>
        </w:tc>
      </w:tr>
      <w:tr w:rsidR="003F1A0E" w:rsidRPr="00C75074" w14:paraId="206B73F9" w14:textId="77777777" w:rsidTr="003B68EF">
        <w:trPr>
          <w:trHeight w:val="457"/>
        </w:trPr>
        <w:tc>
          <w:tcPr>
            <w:tcW w:w="1975" w:type="dxa"/>
          </w:tcPr>
          <w:p w14:paraId="1FA6EF69" w14:textId="1AF6F163" w:rsidR="003F1A0E" w:rsidRDefault="003F1A0E" w:rsidP="003F1A0E">
            <w:r>
              <w:t>Rossi, 2012</w:t>
            </w:r>
            <w:r w:rsidR="000B1F3C">
              <w:fldChar w:fldCharType="begin">
                <w:fldData xml:space="preserve">PEVuZE5vdGU+PENpdGU+PEF1dGhvcj5Sb3NzaTwvQXV0aG9yPjxZZWFyPjIwMTI8L1llYXI+PFJl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</w:fldData>
              </w:fldChar>
            </w:r>
            <w:r w:rsidR="00B5017E">
              <w:instrText xml:space="preserve"> ADDIN EN.CITE </w:instrText>
            </w:r>
            <w:r w:rsidR="00B5017E">
              <w:fldChar w:fldCharType="begin">
                <w:fldData xml:space="preserve">PEVuZE5vdGU+PENpdGU+PEF1dGhvcj5Sb3NzaTwvQXV0aG9yPjxZZWFyPjIwMTI8L1llYXI+PFJl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</w:fldData>
              </w:fldChar>
            </w:r>
            <w:r w:rsidR="00B5017E">
              <w:instrText xml:space="preserve"> ADDIN EN.CITE.DATA </w:instrText>
            </w:r>
            <w:r w:rsidR="00B5017E">
              <w:fldChar w:fldCharType="end"/>
            </w:r>
            <w:r w:rsidR="000B1F3C">
              <w:fldChar w:fldCharType="separate"/>
            </w:r>
            <w:r w:rsidR="00B5017E" w:rsidRPr="00B5017E">
              <w:rPr>
                <w:noProof/>
                <w:vertAlign w:val="superscript"/>
              </w:rPr>
              <w:t>188</w:t>
            </w:r>
            <w:r w:rsidR="000B1F3C">
              <w:fldChar w:fldCharType="end"/>
            </w:r>
          </w:p>
        </w:tc>
        <w:tc>
          <w:tcPr>
            <w:tcW w:w="2250" w:type="dxa"/>
          </w:tcPr>
          <w:p w14:paraId="623B5DBE" w14:textId="39E33D71" w:rsidR="003F1A0E" w:rsidRDefault="003F1A0E" w:rsidP="003F1A0E">
            <w:r w:rsidRPr="00B923DF">
              <w:t>Retrospective observationa</w:t>
            </w:r>
            <w:r>
              <w:t>l</w:t>
            </w:r>
          </w:p>
        </w:tc>
        <w:tc>
          <w:tcPr>
            <w:tcW w:w="1462" w:type="dxa"/>
          </w:tcPr>
          <w:p w14:paraId="1A88309F" w14:textId="32CCC8BE" w:rsidR="003F1A0E" w:rsidRDefault="003F1A0E" w:rsidP="003F1A0E">
            <w:r>
              <w:t>Italy</w:t>
            </w:r>
          </w:p>
        </w:tc>
        <w:tc>
          <w:tcPr>
            <w:tcW w:w="763" w:type="dxa"/>
          </w:tcPr>
          <w:p w14:paraId="75BDFB21" w14:textId="477B87D8" w:rsidR="003F1A0E" w:rsidRDefault="003F1A0E" w:rsidP="003F1A0E">
            <w:r>
              <w:t>108</w:t>
            </w:r>
          </w:p>
        </w:tc>
        <w:tc>
          <w:tcPr>
            <w:tcW w:w="918" w:type="dxa"/>
          </w:tcPr>
          <w:p w14:paraId="14582A1C" w14:textId="2BCEA358" w:rsidR="003F1A0E" w:rsidRDefault="003F1A0E" w:rsidP="003F1A0E">
            <w:r>
              <w:t>55</w:t>
            </w:r>
          </w:p>
        </w:tc>
        <w:tc>
          <w:tcPr>
            <w:tcW w:w="764" w:type="dxa"/>
          </w:tcPr>
          <w:p w14:paraId="1554373C" w14:textId="3B53BFC3" w:rsidR="003F1A0E" w:rsidRDefault="003F1A0E" w:rsidP="003F1A0E">
            <w:r>
              <w:t>63.0%</w:t>
            </w:r>
          </w:p>
        </w:tc>
        <w:tc>
          <w:tcPr>
            <w:tcW w:w="1864" w:type="dxa"/>
          </w:tcPr>
          <w:p w14:paraId="5AD7C213" w14:textId="596844AC" w:rsidR="003F1A0E" w:rsidRDefault="003F1A0E" w:rsidP="003F1A0E">
            <w:r>
              <w:t>KRAS</w:t>
            </w:r>
          </w:p>
        </w:tc>
        <w:tc>
          <w:tcPr>
            <w:tcW w:w="1911" w:type="dxa"/>
          </w:tcPr>
          <w:p w14:paraId="223D4578" w14:textId="47E5D8D5" w:rsidR="003F1A0E" w:rsidRDefault="003F1A0E" w:rsidP="003F1A0E">
            <w:r>
              <w:t>S/D</w:t>
            </w:r>
          </w:p>
        </w:tc>
        <w:tc>
          <w:tcPr>
            <w:tcW w:w="1138" w:type="dxa"/>
          </w:tcPr>
          <w:p w14:paraId="239EDC05" w14:textId="77777777" w:rsidR="003F1A0E" w:rsidRPr="00C75074" w:rsidRDefault="003F1A0E" w:rsidP="003F1A0E">
            <w:pPr>
              <w:jc w:val="center"/>
            </w:pPr>
          </w:p>
        </w:tc>
      </w:tr>
      <w:tr w:rsidR="003F1A0E" w:rsidRPr="00C75074" w14:paraId="407D308B" w14:textId="77777777" w:rsidTr="003B68EF">
        <w:trPr>
          <w:trHeight w:val="457"/>
        </w:trPr>
        <w:tc>
          <w:tcPr>
            <w:tcW w:w="1975" w:type="dxa"/>
          </w:tcPr>
          <w:p w14:paraId="3EFE88C1" w14:textId="700BCE0A" w:rsidR="003F1A0E" w:rsidRDefault="003F1A0E" w:rsidP="003F1A0E">
            <w:r>
              <w:t>Russo, 2014</w:t>
            </w:r>
            <w:r w:rsidR="00B004F4">
              <w:fldChar w:fldCharType="begin">
                <w:fldData xml:space="preserve">PEVuZE5vdGU+PENpdGU+PEF1dGhvcj5SdXNzbzwvQXV0aG9yPjxZZWFyPjIwMTQ8L1llYXI+PFJl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</w:fldData>
              </w:fldChar>
            </w:r>
            <w:r w:rsidR="00B5017E">
              <w:instrText xml:space="preserve"> ADDIN EN.CITE </w:instrText>
            </w:r>
            <w:r w:rsidR="00B5017E">
              <w:fldChar w:fldCharType="begin">
                <w:fldData xml:space="preserve">PEVuZE5vdGU+PENpdGU+PEF1dGhvcj5SdXNzbzwvQXV0aG9yPjxZZWFyPjIwMTQ8L1llYXI+PFJl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</w:fldData>
              </w:fldChar>
            </w:r>
            <w:r w:rsidR="00B5017E">
              <w:instrText xml:space="preserve"> ADDIN EN.CITE.DATA </w:instrText>
            </w:r>
            <w:r w:rsidR="00B5017E">
              <w:fldChar w:fldCharType="end"/>
            </w:r>
            <w:r w:rsidR="00B004F4">
              <w:fldChar w:fldCharType="separate"/>
            </w:r>
            <w:r w:rsidR="00B5017E" w:rsidRPr="00B5017E">
              <w:rPr>
                <w:noProof/>
                <w:vertAlign w:val="superscript"/>
              </w:rPr>
              <w:t>189</w:t>
            </w:r>
            <w:r w:rsidR="00B004F4">
              <w:fldChar w:fldCharType="end"/>
            </w:r>
          </w:p>
        </w:tc>
        <w:tc>
          <w:tcPr>
            <w:tcW w:w="2250" w:type="dxa"/>
          </w:tcPr>
          <w:p w14:paraId="45D11C92" w14:textId="5DB8F57C" w:rsidR="003F1A0E" w:rsidRDefault="003F1A0E" w:rsidP="003F1A0E">
            <w:r w:rsidRPr="00B923DF">
              <w:t>Retrospective observationa</w:t>
            </w:r>
            <w:r>
              <w:t>l</w:t>
            </w:r>
          </w:p>
        </w:tc>
        <w:tc>
          <w:tcPr>
            <w:tcW w:w="1462" w:type="dxa"/>
          </w:tcPr>
          <w:p w14:paraId="0241D952" w14:textId="1078A8F9" w:rsidR="003F1A0E" w:rsidRDefault="003F1A0E" w:rsidP="003F1A0E">
            <w:r>
              <w:t>USA</w:t>
            </w:r>
          </w:p>
        </w:tc>
        <w:tc>
          <w:tcPr>
            <w:tcW w:w="763" w:type="dxa"/>
          </w:tcPr>
          <w:p w14:paraId="333ACED2" w14:textId="5A936C1E" w:rsidR="003F1A0E" w:rsidRDefault="003F1A0E" w:rsidP="003F1A0E">
            <w:r>
              <w:t>222</w:t>
            </w:r>
          </w:p>
        </w:tc>
        <w:tc>
          <w:tcPr>
            <w:tcW w:w="918" w:type="dxa"/>
          </w:tcPr>
          <w:p w14:paraId="721D1253" w14:textId="5CB80E7B" w:rsidR="003F1A0E" w:rsidRDefault="003F1A0E" w:rsidP="003F1A0E">
            <w:r>
              <w:t>56</w:t>
            </w:r>
          </w:p>
        </w:tc>
        <w:tc>
          <w:tcPr>
            <w:tcW w:w="764" w:type="dxa"/>
          </w:tcPr>
          <w:p w14:paraId="6054E84C" w14:textId="2C4BC995" w:rsidR="003F1A0E" w:rsidRDefault="003F1A0E" w:rsidP="003F1A0E">
            <w:r>
              <w:t>58.0%</w:t>
            </w:r>
          </w:p>
        </w:tc>
        <w:tc>
          <w:tcPr>
            <w:tcW w:w="1864" w:type="dxa"/>
          </w:tcPr>
          <w:p w14:paraId="3460860D" w14:textId="613F8FD5" w:rsidR="003F1A0E" w:rsidRDefault="003F1A0E" w:rsidP="003F1A0E">
            <w:r>
              <w:t>KRAS, BRAF, NRAS</w:t>
            </w:r>
          </w:p>
        </w:tc>
        <w:tc>
          <w:tcPr>
            <w:tcW w:w="1911" w:type="dxa"/>
          </w:tcPr>
          <w:p w14:paraId="76035D69" w14:textId="393711BA" w:rsidR="003F1A0E" w:rsidRDefault="003F1A0E" w:rsidP="003F1A0E">
            <w:r>
              <w:t>MMA</w:t>
            </w:r>
          </w:p>
        </w:tc>
        <w:tc>
          <w:tcPr>
            <w:tcW w:w="1138" w:type="dxa"/>
          </w:tcPr>
          <w:p w14:paraId="7A238A4A" w14:textId="717C82D1" w:rsidR="003F1A0E" w:rsidRPr="00C75074" w:rsidRDefault="003F1A0E" w:rsidP="003F1A0E">
            <w:pPr>
              <w:jc w:val="center"/>
            </w:pPr>
            <w:r>
              <w:t>Y</w:t>
            </w:r>
          </w:p>
        </w:tc>
      </w:tr>
      <w:tr w:rsidR="003F1A0E" w:rsidRPr="00C75074" w14:paraId="554ABCEB" w14:textId="77777777" w:rsidTr="003B68EF">
        <w:trPr>
          <w:trHeight w:val="457"/>
        </w:trPr>
        <w:tc>
          <w:tcPr>
            <w:tcW w:w="1975" w:type="dxa"/>
          </w:tcPr>
          <w:p w14:paraId="25534563" w14:textId="2F4DF617" w:rsidR="003F1A0E" w:rsidRDefault="003F1A0E" w:rsidP="003F1A0E">
            <w:r>
              <w:t>Ruzzo, 2012</w:t>
            </w:r>
            <w:r w:rsidR="00B004F4">
              <w:fldChar w:fldCharType="begin">
                <w:fldData xml:space="preserve">PEVuZE5vdGU+PENpdGU+PEF1dGhvcj5SdXp6bzwvQXV0aG9yPjxZZWFyPjIwMTI8L1llYXI+PFJl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</w:fldData>
              </w:fldChar>
            </w:r>
            <w:r w:rsidR="00B5017E">
              <w:instrText xml:space="preserve"> ADDIN EN.CITE </w:instrText>
            </w:r>
            <w:r w:rsidR="00B5017E">
              <w:fldChar w:fldCharType="begin">
                <w:fldData xml:space="preserve">PEVuZE5vdGU+PENpdGU+PEF1dGhvcj5SdXp6bzwvQXV0aG9yPjxZZWFyPjIwMTI8L1llYXI+PFJl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</w:fldData>
              </w:fldChar>
            </w:r>
            <w:r w:rsidR="00B5017E">
              <w:instrText xml:space="preserve"> ADDIN EN.CITE.DATA </w:instrText>
            </w:r>
            <w:r w:rsidR="00B5017E">
              <w:fldChar w:fldCharType="end"/>
            </w:r>
            <w:r w:rsidR="00B004F4">
              <w:fldChar w:fldCharType="separate"/>
            </w:r>
            <w:r w:rsidR="00B5017E" w:rsidRPr="00B5017E">
              <w:rPr>
                <w:noProof/>
                <w:vertAlign w:val="superscript"/>
              </w:rPr>
              <w:t>190</w:t>
            </w:r>
            <w:r w:rsidR="00B004F4">
              <w:fldChar w:fldCharType="end"/>
            </w:r>
          </w:p>
        </w:tc>
        <w:tc>
          <w:tcPr>
            <w:tcW w:w="2250" w:type="dxa"/>
          </w:tcPr>
          <w:p w14:paraId="0699A742" w14:textId="1227E0F1" w:rsidR="003F1A0E" w:rsidRPr="00B923DF" w:rsidRDefault="003F1A0E" w:rsidP="003F1A0E">
            <w:r w:rsidRPr="00B923DF">
              <w:t>Retrospective observationa</w:t>
            </w:r>
            <w:r>
              <w:t>l</w:t>
            </w:r>
          </w:p>
        </w:tc>
        <w:tc>
          <w:tcPr>
            <w:tcW w:w="1462" w:type="dxa"/>
          </w:tcPr>
          <w:p w14:paraId="4FB23C9B" w14:textId="62C6FA66" w:rsidR="003F1A0E" w:rsidRDefault="003F1A0E" w:rsidP="003F1A0E">
            <w:r>
              <w:t>Italy</w:t>
            </w:r>
          </w:p>
        </w:tc>
        <w:tc>
          <w:tcPr>
            <w:tcW w:w="763" w:type="dxa"/>
          </w:tcPr>
          <w:p w14:paraId="03CBF7E7" w14:textId="39E100C5" w:rsidR="003F1A0E" w:rsidRDefault="003F1A0E" w:rsidP="003F1A0E">
            <w:r>
              <w:t>172</w:t>
            </w:r>
          </w:p>
        </w:tc>
        <w:tc>
          <w:tcPr>
            <w:tcW w:w="918" w:type="dxa"/>
          </w:tcPr>
          <w:p w14:paraId="42F21A7B" w14:textId="456913BB" w:rsidR="003F1A0E" w:rsidRDefault="003F1A0E" w:rsidP="003F1A0E">
            <w:r>
              <w:t>NR</w:t>
            </w:r>
          </w:p>
        </w:tc>
        <w:tc>
          <w:tcPr>
            <w:tcW w:w="764" w:type="dxa"/>
          </w:tcPr>
          <w:p w14:paraId="5CEEB80C" w14:textId="0035795B" w:rsidR="003F1A0E" w:rsidRDefault="003F1A0E" w:rsidP="003F1A0E">
            <w:r>
              <w:t>NR</w:t>
            </w:r>
          </w:p>
        </w:tc>
        <w:tc>
          <w:tcPr>
            <w:tcW w:w="1864" w:type="dxa"/>
          </w:tcPr>
          <w:p w14:paraId="4D179C9E" w14:textId="7BE53F5C" w:rsidR="003F1A0E" w:rsidRDefault="003F1A0E" w:rsidP="003F1A0E">
            <w:r>
              <w:t>KRAS</w:t>
            </w:r>
          </w:p>
        </w:tc>
        <w:tc>
          <w:tcPr>
            <w:tcW w:w="1911" w:type="dxa"/>
          </w:tcPr>
          <w:p w14:paraId="1DE047B2" w14:textId="666D4BCC" w:rsidR="003F1A0E" w:rsidRDefault="003F1A0E" w:rsidP="003F1A0E">
            <w:r>
              <w:t>Pyro</w:t>
            </w:r>
          </w:p>
        </w:tc>
        <w:tc>
          <w:tcPr>
            <w:tcW w:w="1138" w:type="dxa"/>
          </w:tcPr>
          <w:p w14:paraId="402B3987" w14:textId="77777777" w:rsidR="003F1A0E" w:rsidRPr="00C75074" w:rsidRDefault="003F1A0E" w:rsidP="003F1A0E">
            <w:pPr>
              <w:jc w:val="center"/>
            </w:pPr>
          </w:p>
        </w:tc>
      </w:tr>
      <w:tr w:rsidR="003F1A0E" w:rsidRPr="00C75074" w14:paraId="595C56C3" w14:textId="77777777" w:rsidTr="003B68EF">
        <w:trPr>
          <w:trHeight w:val="457"/>
        </w:trPr>
        <w:tc>
          <w:tcPr>
            <w:tcW w:w="1975" w:type="dxa"/>
          </w:tcPr>
          <w:p w14:paraId="3351F51D" w14:textId="66520760" w:rsidR="003F1A0E" w:rsidRDefault="003F1A0E" w:rsidP="003F1A0E">
            <w:r>
              <w:lastRenderedPageBreak/>
              <w:t>Saito, 2014</w:t>
            </w:r>
            <w:r w:rsidR="00B21B23">
              <w:fldChar w:fldCharType="begin">
                <w:fldData xml:space="preserve">PEVuZE5vdGU+PENpdGU+PEF1dGhvcj5TYWl0bzwvQXV0aG9yPjxZZWFyPjIwMTQ8L1llYXI+PFJl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</w:fldData>
              </w:fldChar>
            </w:r>
            <w:r w:rsidR="00B5017E">
              <w:instrText xml:space="preserve"> ADDIN EN.CITE </w:instrText>
            </w:r>
            <w:r w:rsidR="00B5017E">
              <w:fldChar w:fldCharType="begin">
                <w:fldData xml:space="preserve">PEVuZE5vdGU+PENpdGU+PEF1dGhvcj5TYWl0bzwvQXV0aG9yPjxZZWFyPjIwMTQ8L1llYXI+PFJl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1</w:t>
            </w:r>
            <w:r w:rsidR="00B21B23">
              <w:fldChar w:fldCharType="end"/>
            </w:r>
          </w:p>
        </w:tc>
        <w:tc>
          <w:tcPr>
            <w:tcW w:w="2250" w:type="dxa"/>
          </w:tcPr>
          <w:p w14:paraId="6A352117" w14:textId="60C5474B" w:rsidR="003F1A0E" w:rsidRPr="00B923DF" w:rsidRDefault="003F1A0E" w:rsidP="003F1A0E">
            <w:r>
              <w:t>Prospective observational</w:t>
            </w:r>
          </w:p>
        </w:tc>
        <w:tc>
          <w:tcPr>
            <w:tcW w:w="1462" w:type="dxa"/>
          </w:tcPr>
          <w:p w14:paraId="1343721C" w14:textId="75D49850" w:rsidR="003F1A0E" w:rsidRDefault="003F1A0E" w:rsidP="003F1A0E">
            <w:r>
              <w:t>Japan</w:t>
            </w:r>
          </w:p>
        </w:tc>
        <w:tc>
          <w:tcPr>
            <w:tcW w:w="763" w:type="dxa"/>
          </w:tcPr>
          <w:p w14:paraId="1D7D4E3A" w14:textId="69A8C329" w:rsidR="003F1A0E" w:rsidRDefault="003F1A0E" w:rsidP="003F1A0E">
            <w:r>
              <w:t>109</w:t>
            </w:r>
          </w:p>
        </w:tc>
        <w:tc>
          <w:tcPr>
            <w:tcW w:w="918" w:type="dxa"/>
          </w:tcPr>
          <w:p w14:paraId="6B2EC76E" w14:textId="103BCDD7" w:rsidR="003F1A0E" w:rsidRDefault="003F1A0E" w:rsidP="003F1A0E">
            <w:r>
              <w:t>63.5</w:t>
            </w:r>
          </w:p>
        </w:tc>
        <w:tc>
          <w:tcPr>
            <w:tcW w:w="764" w:type="dxa"/>
          </w:tcPr>
          <w:p w14:paraId="7CA5C849" w14:textId="5A3EE8E4" w:rsidR="003F1A0E" w:rsidRDefault="003F1A0E" w:rsidP="003F1A0E">
            <w:r>
              <w:t>57.8%</w:t>
            </w:r>
          </w:p>
        </w:tc>
        <w:tc>
          <w:tcPr>
            <w:tcW w:w="1864" w:type="dxa"/>
          </w:tcPr>
          <w:p w14:paraId="7F018623" w14:textId="14B258AD" w:rsidR="003F1A0E" w:rsidRDefault="003F1A0E" w:rsidP="003F1A0E">
            <w:r>
              <w:t>KRAS</w:t>
            </w:r>
          </w:p>
        </w:tc>
        <w:tc>
          <w:tcPr>
            <w:tcW w:w="1911" w:type="dxa"/>
          </w:tcPr>
          <w:p w14:paraId="7883E306" w14:textId="37C595C6" w:rsidR="003F1A0E" w:rsidRDefault="003F1A0E" w:rsidP="003F1A0E">
            <w:r>
              <w:t>MAS-PCR, S/D</w:t>
            </w:r>
          </w:p>
        </w:tc>
        <w:tc>
          <w:tcPr>
            <w:tcW w:w="1138" w:type="dxa"/>
          </w:tcPr>
          <w:p w14:paraId="76A95630" w14:textId="77777777" w:rsidR="003F1A0E" w:rsidRPr="00C75074" w:rsidRDefault="003F1A0E" w:rsidP="003F1A0E">
            <w:pPr>
              <w:jc w:val="center"/>
            </w:pPr>
          </w:p>
        </w:tc>
      </w:tr>
      <w:tr w:rsidR="003F1A0E" w:rsidRPr="00C75074" w14:paraId="39858733" w14:textId="77777777" w:rsidTr="003B68EF">
        <w:trPr>
          <w:trHeight w:val="457"/>
        </w:trPr>
        <w:tc>
          <w:tcPr>
            <w:tcW w:w="1975" w:type="dxa"/>
          </w:tcPr>
          <w:p w14:paraId="13AF5E9F" w14:textId="097A1FEA" w:rsidR="003F1A0E" w:rsidRDefault="003F1A0E" w:rsidP="003F1A0E">
            <w:r>
              <w:t>Saltz, 2012</w:t>
            </w:r>
            <w:r w:rsidR="00B21B23">
              <w:fldChar w:fldCharType="begin">
                <w:fldData xml:space="preserve">PEVuZE5vdGU+PENpdGU+PEF1dGhvcj5TYWx0ejwvQXV0aG9yPjxZZWFyPjIwMTI8L1llYXI+PFJl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</w:fldData>
              </w:fldChar>
            </w:r>
            <w:r w:rsidR="00B5017E">
              <w:instrText xml:space="preserve"> ADDIN EN.CITE </w:instrText>
            </w:r>
            <w:r w:rsidR="00B5017E">
              <w:fldChar w:fldCharType="begin">
                <w:fldData xml:space="preserve">PEVuZE5vdGU+PENpdGU+PEF1dGhvcj5TYWx0ejwvQXV0aG9yPjxZZWFyPjIwMTI8L1llYXI+PFJl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2</w:t>
            </w:r>
            <w:r w:rsidR="00B21B23">
              <w:fldChar w:fldCharType="end"/>
            </w:r>
          </w:p>
        </w:tc>
        <w:tc>
          <w:tcPr>
            <w:tcW w:w="2250" w:type="dxa"/>
          </w:tcPr>
          <w:p w14:paraId="49CDB76D" w14:textId="052C773B" w:rsidR="003F1A0E" w:rsidRPr="00B923DF" w:rsidRDefault="003F1A0E" w:rsidP="003F1A0E">
            <w:r>
              <w:t>RCT</w:t>
            </w:r>
          </w:p>
        </w:tc>
        <w:tc>
          <w:tcPr>
            <w:tcW w:w="1462" w:type="dxa"/>
          </w:tcPr>
          <w:p w14:paraId="7402BD3E" w14:textId="133B9B8A" w:rsidR="003F1A0E" w:rsidRDefault="003F1A0E" w:rsidP="003F1A0E">
            <w:r>
              <w:t>USA</w:t>
            </w:r>
          </w:p>
        </w:tc>
        <w:tc>
          <w:tcPr>
            <w:tcW w:w="763" w:type="dxa"/>
          </w:tcPr>
          <w:p w14:paraId="2822DBE6" w14:textId="78AE45E2" w:rsidR="003F1A0E" w:rsidRDefault="003F1A0E" w:rsidP="003F1A0E">
            <w:r>
              <w:t>117</w:t>
            </w:r>
          </w:p>
        </w:tc>
        <w:tc>
          <w:tcPr>
            <w:tcW w:w="918" w:type="dxa"/>
          </w:tcPr>
          <w:p w14:paraId="5C5AE171" w14:textId="14A40255" w:rsidR="003F1A0E" w:rsidRDefault="003F1A0E" w:rsidP="003F1A0E">
            <w:r>
              <w:t>61.2</w:t>
            </w:r>
          </w:p>
        </w:tc>
        <w:tc>
          <w:tcPr>
            <w:tcW w:w="764" w:type="dxa"/>
          </w:tcPr>
          <w:p w14:paraId="2587928E" w14:textId="3C6B4260" w:rsidR="003F1A0E" w:rsidRDefault="003F1A0E" w:rsidP="003F1A0E">
            <w:r>
              <w:t>56.5%</w:t>
            </w:r>
          </w:p>
        </w:tc>
        <w:tc>
          <w:tcPr>
            <w:tcW w:w="1864" w:type="dxa"/>
          </w:tcPr>
          <w:p w14:paraId="5D0E17A4" w14:textId="7C7B2781" w:rsidR="003F1A0E" w:rsidRDefault="003F1A0E" w:rsidP="003F1A0E">
            <w:r>
              <w:t>KRAS</w:t>
            </w:r>
          </w:p>
        </w:tc>
        <w:tc>
          <w:tcPr>
            <w:tcW w:w="1911" w:type="dxa"/>
          </w:tcPr>
          <w:p w14:paraId="00ADE86A" w14:textId="24B5F8BB" w:rsidR="003F1A0E" w:rsidRDefault="003F1A0E" w:rsidP="003F1A0E">
            <w:r>
              <w:t>S/D</w:t>
            </w:r>
          </w:p>
        </w:tc>
        <w:tc>
          <w:tcPr>
            <w:tcW w:w="1138" w:type="dxa"/>
          </w:tcPr>
          <w:p w14:paraId="2AB9EB53" w14:textId="50B37F8A" w:rsidR="003F1A0E" w:rsidRPr="00C75074" w:rsidRDefault="003F1A0E" w:rsidP="003F1A0E">
            <w:pPr>
              <w:jc w:val="center"/>
            </w:pPr>
            <w:r>
              <w:t>Y</w:t>
            </w:r>
          </w:p>
        </w:tc>
      </w:tr>
      <w:tr w:rsidR="003F1A0E" w:rsidRPr="00C75074" w14:paraId="39E08878" w14:textId="77777777" w:rsidTr="003B68EF">
        <w:trPr>
          <w:trHeight w:val="457"/>
        </w:trPr>
        <w:tc>
          <w:tcPr>
            <w:tcW w:w="1975" w:type="dxa"/>
          </w:tcPr>
          <w:p w14:paraId="6FBA60CE" w14:textId="236A5B06" w:rsidR="003F1A0E" w:rsidRDefault="003F1A0E" w:rsidP="003F1A0E">
            <w:r>
              <w:t>Santini, 2008</w:t>
            </w:r>
            <w:r w:rsidR="00B21B23">
              <w:fldChar w:fldCharType="begin">
                <w:fldData xml:space="preserve">PEVuZE5vdGU+PENpdGU+PEF1dGhvcj5TYW50aW5pPC9BdXRob3I+PFllYXI+MjAwODwvWWVhcj48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</w:fldData>
              </w:fldChar>
            </w:r>
            <w:r w:rsidR="00B5017E">
              <w:instrText xml:space="preserve"> ADDIN EN.CITE </w:instrText>
            </w:r>
            <w:r w:rsidR="00B5017E">
              <w:fldChar w:fldCharType="begin">
                <w:fldData xml:space="preserve">PEVuZE5vdGU+PENpdGU+PEF1dGhvcj5TYW50aW5pPC9BdXRob3I+PFllYXI+MjAwODwvWWVhcj48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3</w:t>
            </w:r>
            <w:r w:rsidR="00B21B23">
              <w:fldChar w:fldCharType="end"/>
            </w:r>
          </w:p>
        </w:tc>
        <w:tc>
          <w:tcPr>
            <w:tcW w:w="2250" w:type="dxa"/>
          </w:tcPr>
          <w:p w14:paraId="5C20A1E4" w14:textId="795F2F5F" w:rsidR="003F1A0E" w:rsidRDefault="003F1A0E" w:rsidP="003F1A0E">
            <w:r>
              <w:t>Retrospective observational</w:t>
            </w:r>
          </w:p>
        </w:tc>
        <w:tc>
          <w:tcPr>
            <w:tcW w:w="1462" w:type="dxa"/>
          </w:tcPr>
          <w:p w14:paraId="6AEF86C3" w14:textId="08D1E5D3" w:rsidR="003F1A0E" w:rsidRDefault="003F1A0E" w:rsidP="003F1A0E">
            <w:r>
              <w:t>Italy</w:t>
            </w:r>
          </w:p>
        </w:tc>
        <w:tc>
          <w:tcPr>
            <w:tcW w:w="763" w:type="dxa"/>
          </w:tcPr>
          <w:p w14:paraId="0211C601" w14:textId="1300EA2B" w:rsidR="003F1A0E" w:rsidRDefault="003F1A0E" w:rsidP="003F1A0E">
            <w:r>
              <w:t>99</w:t>
            </w:r>
          </w:p>
        </w:tc>
        <w:tc>
          <w:tcPr>
            <w:tcW w:w="918" w:type="dxa"/>
          </w:tcPr>
          <w:p w14:paraId="7EE5BBD9" w14:textId="0C0764CA" w:rsidR="003F1A0E" w:rsidRDefault="003F1A0E" w:rsidP="003F1A0E">
            <w:r>
              <w:t>71</w:t>
            </w:r>
          </w:p>
        </w:tc>
        <w:tc>
          <w:tcPr>
            <w:tcW w:w="764" w:type="dxa"/>
          </w:tcPr>
          <w:p w14:paraId="4E646979" w14:textId="3A423DCC" w:rsidR="003F1A0E" w:rsidRDefault="003F1A0E" w:rsidP="003F1A0E">
            <w:r>
              <w:t>50.5%</w:t>
            </w:r>
          </w:p>
        </w:tc>
        <w:tc>
          <w:tcPr>
            <w:tcW w:w="1864" w:type="dxa"/>
          </w:tcPr>
          <w:p w14:paraId="7D2F1840" w14:textId="512DBE8F" w:rsidR="003F1A0E" w:rsidRDefault="003F1A0E" w:rsidP="003F1A0E">
            <w:r>
              <w:t>KRAS</w:t>
            </w:r>
          </w:p>
        </w:tc>
        <w:tc>
          <w:tcPr>
            <w:tcW w:w="1911" w:type="dxa"/>
          </w:tcPr>
          <w:p w14:paraId="12C25287" w14:textId="059237F0" w:rsidR="003F1A0E" w:rsidRDefault="003F1A0E" w:rsidP="003F1A0E">
            <w:r>
              <w:t>S/D</w:t>
            </w:r>
          </w:p>
        </w:tc>
        <w:tc>
          <w:tcPr>
            <w:tcW w:w="1138" w:type="dxa"/>
          </w:tcPr>
          <w:p w14:paraId="43E4C183" w14:textId="77777777" w:rsidR="003F1A0E" w:rsidRPr="00C75074" w:rsidRDefault="003F1A0E" w:rsidP="003F1A0E">
            <w:pPr>
              <w:jc w:val="center"/>
            </w:pPr>
          </w:p>
        </w:tc>
      </w:tr>
      <w:tr w:rsidR="003F1A0E" w:rsidRPr="00C75074" w14:paraId="57DBD181" w14:textId="77777777" w:rsidTr="003B68EF">
        <w:trPr>
          <w:trHeight w:val="457"/>
        </w:trPr>
        <w:tc>
          <w:tcPr>
            <w:tcW w:w="1975" w:type="dxa"/>
          </w:tcPr>
          <w:p w14:paraId="73F8E57C" w14:textId="68AC0E4A" w:rsidR="003F1A0E" w:rsidRDefault="003F1A0E" w:rsidP="003F1A0E">
            <w:r>
              <w:t>Saridaki, 2010</w:t>
            </w:r>
            <w:r w:rsidR="00B21B23">
              <w:fldChar w:fldCharType="begin">
                <w:fldData xml:space="preserve">PEVuZE5vdGU+PENpdGU+PEF1dGhvcj5TYXJpZGFraTwvQXV0aG9yPjxZZWFyPjIwMTA8L1llYXI+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</w:fldData>
              </w:fldChar>
            </w:r>
            <w:r w:rsidR="00B5017E">
              <w:instrText xml:space="preserve"> ADDIN EN.CITE </w:instrText>
            </w:r>
            <w:r w:rsidR="00B5017E">
              <w:fldChar w:fldCharType="begin">
                <w:fldData xml:space="preserve">PEVuZE5vdGU+PENpdGU+PEF1dGhvcj5TYXJpZGFraTwvQXV0aG9yPjxZZWFyPjIwMTA8L1llYXI+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4</w:t>
            </w:r>
            <w:r w:rsidR="00B21B23">
              <w:fldChar w:fldCharType="end"/>
            </w:r>
          </w:p>
        </w:tc>
        <w:tc>
          <w:tcPr>
            <w:tcW w:w="2250" w:type="dxa"/>
          </w:tcPr>
          <w:p w14:paraId="2E88CE58" w14:textId="749D1961" w:rsidR="003F1A0E" w:rsidRDefault="003F1A0E" w:rsidP="003F1A0E">
            <w:r>
              <w:t>Prospective observational</w:t>
            </w:r>
          </w:p>
        </w:tc>
        <w:tc>
          <w:tcPr>
            <w:tcW w:w="1462" w:type="dxa"/>
          </w:tcPr>
          <w:p w14:paraId="5160C907" w14:textId="0A19A4EB" w:rsidR="003F1A0E" w:rsidRDefault="003F1A0E" w:rsidP="003F1A0E">
            <w:r>
              <w:t>Greece</w:t>
            </w:r>
          </w:p>
        </w:tc>
        <w:tc>
          <w:tcPr>
            <w:tcW w:w="763" w:type="dxa"/>
          </w:tcPr>
          <w:p w14:paraId="090D0131" w14:textId="05B530EE" w:rsidR="003F1A0E" w:rsidRDefault="003F1A0E" w:rsidP="003F1A0E">
            <w:r>
              <w:t>144</w:t>
            </w:r>
          </w:p>
        </w:tc>
        <w:tc>
          <w:tcPr>
            <w:tcW w:w="918" w:type="dxa"/>
          </w:tcPr>
          <w:p w14:paraId="52F35AA4" w14:textId="021BC8BE" w:rsidR="003F1A0E" w:rsidRDefault="003F1A0E" w:rsidP="003F1A0E">
            <w:r>
              <w:t>64</w:t>
            </w:r>
          </w:p>
        </w:tc>
        <w:tc>
          <w:tcPr>
            <w:tcW w:w="764" w:type="dxa"/>
          </w:tcPr>
          <w:p w14:paraId="5CE91500" w14:textId="308309AA" w:rsidR="003F1A0E" w:rsidRDefault="003F1A0E" w:rsidP="003F1A0E">
            <w:r>
              <w:t>57.0%</w:t>
            </w:r>
          </w:p>
        </w:tc>
        <w:tc>
          <w:tcPr>
            <w:tcW w:w="1864" w:type="dxa"/>
          </w:tcPr>
          <w:p w14:paraId="74D78F84" w14:textId="7B82F490" w:rsidR="003F1A0E" w:rsidRDefault="003F1A0E" w:rsidP="003F1A0E">
            <w:r>
              <w:t>BRAF</w:t>
            </w:r>
          </w:p>
        </w:tc>
        <w:tc>
          <w:tcPr>
            <w:tcW w:w="1911" w:type="dxa"/>
          </w:tcPr>
          <w:p w14:paraId="0CA9B816" w14:textId="0097A38C" w:rsidR="003F1A0E" w:rsidRDefault="003F1A0E" w:rsidP="003F1A0E">
            <w:r>
              <w:t>MAS-PCR</w:t>
            </w:r>
          </w:p>
        </w:tc>
        <w:tc>
          <w:tcPr>
            <w:tcW w:w="1138" w:type="dxa"/>
          </w:tcPr>
          <w:p w14:paraId="6607E4A7" w14:textId="1130B577" w:rsidR="003F1A0E" w:rsidRPr="00C75074" w:rsidRDefault="003F1A0E" w:rsidP="003F1A0E">
            <w:pPr>
              <w:jc w:val="center"/>
            </w:pPr>
            <w:r>
              <w:t>Y</w:t>
            </w:r>
          </w:p>
        </w:tc>
      </w:tr>
      <w:tr w:rsidR="003F1A0E" w:rsidRPr="00C75074" w14:paraId="04523237" w14:textId="77777777" w:rsidTr="003B68EF">
        <w:trPr>
          <w:trHeight w:val="457"/>
        </w:trPr>
        <w:tc>
          <w:tcPr>
            <w:tcW w:w="1975" w:type="dxa"/>
          </w:tcPr>
          <w:p w14:paraId="17717D50" w14:textId="09C48A79" w:rsidR="003F1A0E" w:rsidRDefault="003F1A0E" w:rsidP="003F1A0E">
            <w:r>
              <w:t>Saridaki, 2013</w:t>
            </w:r>
            <w:r w:rsidR="00B21B23">
              <w:fldChar w:fldCharType="begin">
                <w:fldData xml:space="preserve">PEVuZE5vdGU+PENpdGU+PEF1dGhvcj5TYXJpZGFraTwvQXV0aG9yPjxZZWFyPjIwMTM8L1llYXI+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</w:fldData>
              </w:fldChar>
            </w:r>
            <w:r w:rsidR="00B5017E">
              <w:instrText xml:space="preserve"> ADDIN EN.CITE </w:instrText>
            </w:r>
            <w:r w:rsidR="00B5017E">
              <w:fldChar w:fldCharType="begin">
                <w:fldData xml:space="preserve">PEVuZE5vdGU+PENpdGU+PEF1dGhvcj5TYXJpZGFraTwvQXV0aG9yPjxZZWFyPjIwMTM8L1llYXI+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5</w:t>
            </w:r>
            <w:r w:rsidR="00B21B23">
              <w:fldChar w:fldCharType="end"/>
            </w:r>
          </w:p>
        </w:tc>
        <w:tc>
          <w:tcPr>
            <w:tcW w:w="2250" w:type="dxa"/>
          </w:tcPr>
          <w:p w14:paraId="77E1321D" w14:textId="49E3948D" w:rsidR="003F1A0E" w:rsidRDefault="003F1A0E" w:rsidP="003F1A0E">
            <w:r>
              <w:t>Prospective observational</w:t>
            </w:r>
          </w:p>
        </w:tc>
        <w:tc>
          <w:tcPr>
            <w:tcW w:w="1462" w:type="dxa"/>
          </w:tcPr>
          <w:p w14:paraId="154C6A64" w14:textId="43ACCDAC" w:rsidR="003F1A0E" w:rsidRDefault="003F1A0E" w:rsidP="003F1A0E">
            <w:r>
              <w:t>Greece</w:t>
            </w:r>
          </w:p>
        </w:tc>
        <w:tc>
          <w:tcPr>
            <w:tcW w:w="763" w:type="dxa"/>
          </w:tcPr>
          <w:p w14:paraId="2F9A2884" w14:textId="21A6526E" w:rsidR="003F1A0E" w:rsidRDefault="003F1A0E" w:rsidP="003F1A0E">
            <w:r>
              <w:t>504</w:t>
            </w:r>
          </w:p>
        </w:tc>
        <w:tc>
          <w:tcPr>
            <w:tcW w:w="918" w:type="dxa"/>
          </w:tcPr>
          <w:p w14:paraId="48110D8B" w14:textId="75718290" w:rsidR="003F1A0E" w:rsidRDefault="003F1A0E" w:rsidP="003F1A0E">
            <w:r>
              <w:t>64</w:t>
            </w:r>
          </w:p>
        </w:tc>
        <w:tc>
          <w:tcPr>
            <w:tcW w:w="764" w:type="dxa"/>
          </w:tcPr>
          <w:p w14:paraId="5141732C" w14:textId="7C5AB7E6" w:rsidR="003F1A0E" w:rsidRDefault="003F1A0E" w:rsidP="003F1A0E">
            <w:r>
              <w:t>59.0%</w:t>
            </w:r>
          </w:p>
        </w:tc>
        <w:tc>
          <w:tcPr>
            <w:tcW w:w="1864" w:type="dxa"/>
          </w:tcPr>
          <w:p w14:paraId="56EC4B7B" w14:textId="1AEAA1B1" w:rsidR="003F1A0E" w:rsidRDefault="003F1A0E" w:rsidP="003F1A0E">
            <w:r>
              <w:t>KRAS, BRAF</w:t>
            </w:r>
          </w:p>
        </w:tc>
        <w:tc>
          <w:tcPr>
            <w:tcW w:w="1911" w:type="dxa"/>
          </w:tcPr>
          <w:p w14:paraId="4218881F" w14:textId="49D5D73E" w:rsidR="003F1A0E" w:rsidRDefault="003F1A0E" w:rsidP="003F1A0E">
            <w:r>
              <w:t>S/D, MAS-PCR</w:t>
            </w:r>
          </w:p>
        </w:tc>
        <w:tc>
          <w:tcPr>
            <w:tcW w:w="1138" w:type="dxa"/>
          </w:tcPr>
          <w:p w14:paraId="422AF051" w14:textId="14AE5207" w:rsidR="003F1A0E" w:rsidRPr="00C75074" w:rsidRDefault="003F1A0E" w:rsidP="003F1A0E">
            <w:pPr>
              <w:jc w:val="center"/>
            </w:pPr>
            <w:r>
              <w:t>Y</w:t>
            </w:r>
          </w:p>
        </w:tc>
      </w:tr>
      <w:tr w:rsidR="003F1A0E" w:rsidRPr="00C75074" w14:paraId="4B8CF95D" w14:textId="77777777" w:rsidTr="003B68EF">
        <w:trPr>
          <w:trHeight w:val="457"/>
        </w:trPr>
        <w:tc>
          <w:tcPr>
            <w:tcW w:w="1975" w:type="dxa"/>
          </w:tcPr>
          <w:p w14:paraId="70BD5321" w14:textId="42D9B139" w:rsidR="003F1A0E" w:rsidRDefault="003F1A0E" w:rsidP="003F1A0E">
            <w:r>
              <w:t>Saridaki, 2014</w:t>
            </w:r>
            <w:r w:rsidR="00B21B23">
              <w:fldChar w:fldCharType="begin">
                <w:fldData xml:space="preserve">PEVuZE5vdGU+PENpdGU+PEF1dGhvcj5TYXJpZGFraTwvQXV0aG9yPjxZZWFyPjIwMTQ8L1llYXI+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</w:fldData>
              </w:fldChar>
            </w:r>
            <w:r w:rsidR="00B5017E">
              <w:instrText xml:space="preserve"> ADDIN EN.CITE </w:instrText>
            </w:r>
            <w:r w:rsidR="00B5017E">
              <w:fldChar w:fldCharType="begin">
                <w:fldData xml:space="preserve">PEVuZE5vdGU+PENpdGU+PEF1dGhvcj5TYXJpZGFraTwvQXV0aG9yPjxZZWFyPjIwMTQ8L1llYXI+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6</w:t>
            </w:r>
            <w:r w:rsidR="00B21B23">
              <w:fldChar w:fldCharType="end"/>
            </w:r>
          </w:p>
        </w:tc>
        <w:tc>
          <w:tcPr>
            <w:tcW w:w="2250" w:type="dxa"/>
          </w:tcPr>
          <w:p w14:paraId="2A2AFBE5" w14:textId="3977AAEF" w:rsidR="003F1A0E" w:rsidRDefault="003F1A0E" w:rsidP="003F1A0E">
            <w:r w:rsidRPr="00B923DF">
              <w:t>Retrospective observationa</w:t>
            </w:r>
            <w:r>
              <w:t>l</w:t>
            </w:r>
          </w:p>
        </w:tc>
        <w:tc>
          <w:tcPr>
            <w:tcW w:w="1462" w:type="dxa"/>
          </w:tcPr>
          <w:p w14:paraId="4E0E510A" w14:textId="57FD12B9" w:rsidR="003F1A0E" w:rsidRDefault="003F1A0E" w:rsidP="003F1A0E">
            <w:r>
              <w:t>Belgium, France</w:t>
            </w:r>
          </w:p>
        </w:tc>
        <w:tc>
          <w:tcPr>
            <w:tcW w:w="763" w:type="dxa"/>
          </w:tcPr>
          <w:p w14:paraId="1647C61A" w14:textId="1E13D83F" w:rsidR="003F1A0E" w:rsidRDefault="003F1A0E" w:rsidP="003F1A0E">
            <w:r>
              <w:t>512</w:t>
            </w:r>
          </w:p>
        </w:tc>
        <w:tc>
          <w:tcPr>
            <w:tcW w:w="918" w:type="dxa"/>
          </w:tcPr>
          <w:p w14:paraId="5A878246" w14:textId="18CA3AD3" w:rsidR="003F1A0E" w:rsidRDefault="003F1A0E" w:rsidP="003F1A0E">
            <w:r>
              <w:t>61</w:t>
            </w:r>
          </w:p>
        </w:tc>
        <w:tc>
          <w:tcPr>
            <w:tcW w:w="764" w:type="dxa"/>
          </w:tcPr>
          <w:p w14:paraId="1B9DA56D" w14:textId="6399EDBB" w:rsidR="003F1A0E" w:rsidRDefault="003F1A0E" w:rsidP="003F1A0E">
            <w:r>
              <w:t>56.8%</w:t>
            </w:r>
          </w:p>
        </w:tc>
        <w:tc>
          <w:tcPr>
            <w:tcW w:w="1864" w:type="dxa"/>
          </w:tcPr>
          <w:p w14:paraId="09E012F4" w14:textId="44226BA9" w:rsidR="003F1A0E" w:rsidRDefault="003F1A0E" w:rsidP="003F1A0E">
            <w:r>
              <w:t>KRAS, BRAF</w:t>
            </w:r>
          </w:p>
        </w:tc>
        <w:tc>
          <w:tcPr>
            <w:tcW w:w="1911" w:type="dxa"/>
          </w:tcPr>
          <w:p w14:paraId="7443D1A3" w14:textId="3305B521" w:rsidR="003F1A0E" w:rsidRDefault="003F1A0E" w:rsidP="003F1A0E">
            <w:r>
              <w:t>MS, S/D, MAS-PCR</w:t>
            </w:r>
          </w:p>
        </w:tc>
        <w:tc>
          <w:tcPr>
            <w:tcW w:w="1138" w:type="dxa"/>
          </w:tcPr>
          <w:p w14:paraId="68CE407D" w14:textId="77777777" w:rsidR="003F1A0E" w:rsidRPr="00C75074" w:rsidRDefault="003F1A0E" w:rsidP="003F1A0E">
            <w:pPr>
              <w:jc w:val="center"/>
            </w:pPr>
          </w:p>
        </w:tc>
      </w:tr>
      <w:tr w:rsidR="003F1A0E" w:rsidRPr="00C75074" w14:paraId="2FDC6687" w14:textId="77777777" w:rsidTr="003B68EF">
        <w:trPr>
          <w:trHeight w:val="457"/>
        </w:trPr>
        <w:tc>
          <w:tcPr>
            <w:tcW w:w="1975" w:type="dxa"/>
          </w:tcPr>
          <w:p w14:paraId="2EA941AC" w14:textId="3835AE15" w:rsidR="003F1A0E" w:rsidRDefault="003F1A0E" w:rsidP="003F1A0E">
            <w:r>
              <w:t>Sartore-Bianchi, 2009</w:t>
            </w:r>
            <w:r w:rsidR="00B21B23">
              <w:fldChar w:fldCharType="begin">
                <w:fldData xml:space="preserve">PEVuZE5vdGU+PENpdGU+PEF1dGhvcj5TYXJ0b3JlLUJpYW5jaGk8L0F1dGhvcj48WWVhcj4yMDA5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==
</w:fldData>
              </w:fldChar>
            </w:r>
            <w:r w:rsidR="00B5017E">
              <w:instrText xml:space="preserve"> ADDIN EN.CITE </w:instrText>
            </w:r>
            <w:r w:rsidR="00B5017E">
              <w:fldChar w:fldCharType="begin">
                <w:fldData xml:space="preserve">PEVuZE5vdGU+PENpdGU+PEF1dGhvcj5TYXJ0b3JlLUJpYW5jaGk8L0F1dGhvcj48WWVhcj4yMDA5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==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7</w:t>
            </w:r>
            <w:r w:rsidR="00B21B23">
              <w:fldChar w:fldCharType="end"/>
            </w:r>
          </w:p>
        </w:tc>
        <w:tc>
          <w:tcPr>
            <w:tcW w:w="2250" w:type="dxa"/>
          </w:tcPr>
          <w:p w14:paraId="2E4929EB" w14:textId="3EE56386" w:rsidR="003F1A0E" w:rsidRDefault="003F1A0E" w:rsidP="003F1A0E">
            <w:r w:rsidRPr="00B923DF">
              <w:t>Retrospective observationa</w:t>
            </w:r>
            <w:r>
              <w:t>l</w:t>
            </w:r>
          </w:p>
        </w:tc>
        <w:tc>
          <w:tcPr>
            <w:tcW w:w="1462" w:type="dxa"/>
          </w:tcPr>
          <w:p w14:paraId="47D9F7D2" w14:textId="0EC0BE4A" w:rsidR="003F1A0E" w:rsidRDefault="003F1A0E" w:rsidP="003F1A0E">
            <w:r>
              <w:t>Italy, Switzerland</w:t>
            </w:r>
          </w:p>
        </w:tc>
        <w:tc>
          <w:tcPr>
            <w:tcW w:w="763" w:type="dxa"/>
          </w:tcPr>
          <w:p w14:paraId="10051483" w14:textId="68FC994B" w:rsidR="003F1A0E" w:rsidRDefault="003F1A0E" w:rsidP="003F1A0E">
            <w:r>
              <w:t>110</w:t>
            </w:r>
          </w:p>
        </w:tc>
        <w:tc>
          <w:tcPr>
            <w:tcW w:w="918" w:type="dxa"/>
          </w:tcPr>
          <w:p w14:paraId="2DF09FE3" w14:textId="1A49DCA2" w:rsidR="003F1A0E" w:rsidRDefault="003F1A0E" w:rsidP="003F1A0E">
            <w:r>
              <w:t>64</w:t>
            </w:r>
          </w:p>
        </w:tc>
        <w:tc>
          <w:tcPr>
            <w:tcW w:w="764" w:type="dxa"/>
          </w:tcPr>
          <w:p w14:paraId="03328715" w14:textId="2A71E2F9" w:rsidR="003F1A0E" w:rsidRDefault="003F1A0E" w:rsidP="003F1A0E">
            <w:r>
              <w:t>64.6%</w:t>
            </w:r>
          </w:p>
        </w:tc>
        <w:tc>
          <w:tcPr>
            <w:tcW w:w="1864" w:type="dxa"/>
          </w:tcPr>
          <w:p w14:paraId="4474EC46" w14:textId="318001CE" w:rsidR="003F1A0E" w:rsidRDefault="003F1A0E" w:rsidP="003F1A0E">
            <w:r>
              <w:t>KRAS</w:t>
            </w:r>
          </w:p>
        </w:tc>
        <w:tc>
          <w:tcPr>
            <w:tcW w:w="1911" w:type="dxa"/>
          </w:tcPr>
          <w:p w14:paraId="54990363" w14:textId="2935AF09" w:rsidR="003F1A0E" w:rsidRDefault="003F1A0E" w:rsidP="003F1A0E">
            <w:r>
              <w:t>S/D</w:t>
            </w:r>
          </w:p>
        </w:tc>
        <w:tc>
          <w:tcPr>
            <w:tcW w:w="1138" w:type="dxa"/>
          </w:tcPr>
          <w:p w14:paraId="0D23C229" w14:textId="7E8D8811" w:rsidR="003F1A0E" w:rsidRPr="00C75074" w:rsidRDefault="003F1A0E" w:rsidP="003F1A0E">
            <w:pPr>
              <w:jc w:val="center"/>
            </w:pPr>
            <w:r>
              <w:t>Y</w:t>
            </w:r>
          </w:p>
        </w:tc>
      </w:tr>
      <w:tr w:rsidR="003F1A0E" w:rsidRPr="00C75074" w14:paraId="19A48539" w14:textId="77777777" w:rsidTr="003B68EF">
        <w:trPr>
          <w:trHeight w:val="457"/>
        </w:trPr>
        <w:tc>
          <w:tcPr>
            <w:tcW w:w="1975" w:type="dxa"/>
          </w:tcPr>
          <w:p w14:paraId="017DD804" w14:textId="69900D26" w:rsidR="003F1A0E" w:rsidRDefault="003F1A0E" w:rsidP="003F1A0E">
            <w:r>
              <w:t>Sartore-Bianchi, 2009</w:t>
            </w:r>
            <w:r w:rsidR="00B21B23">
              <w:fldChar w:fldCharType="begin">
                <w:fldData xml:space="preserve">PEVuZE5vdGU+PENpdGU+PEF1dGhvcj5TYXJ0b3JlLUJpYW5jaGk8L0F1dGhvcj48WWVhcj4yMDA5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</w:fldData>
              </w:fldChar>
            </w:r>
            <w:r w:rsidR="00B5017E">
              <w:instrText xml:space="preserve"> ADDIN EN.CITE </w:instrText>
            </w:r>
            <w:r w:rsidR="00B5017E">
              <w:fldChar w:fldCharType="begin">
                <w:fldData xml:space="preserve">PEVuZE5vdGU+PENpdGU+PEF1dGhvcj5TYXJ0b3JlLUJpYW5jaGk8L0F1dGhvcj48WWVhcj4yMDA5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8</w:t>
            </w:r>
            <w:r w:rsidR="00B21B23">
              <w:fldChar w:fldCharType="end"/>
            </w:r>
          </w:p>
        </w:tc>
        <w:tc>
          <w:tcPr>
            <w:tcW w:w="2250" w:type="dxa"/>
          </w:tcPr>
          <w:p w14:paraId="53D4BDE2" w14:textId="66EE0508" w:rsidR="003F1A0E" w:rsidRPr="00B923DF" w:rsidRDefault="003F1A0E" w:rsidP="003F1A0E">
            <w:r w:rsidRPr="00B923DF">
              <w:t>Retrospective observationa</w:t>
            </w:r>
            <w:r>
              <w:t>l</w:t>
            </w:r>
          </w:p>
        </w:tc>
        <w:tc>
          <w:tcPr>
            <w:tcW w:w="1462" w:type="dxa"/>
          </w:tcPr>
          <w:p w14:paraId="23857C4B" w14:textId="08ABA257" w:rsidR="003F1A0E" w:rsidRDefault="003F1A0E" w:rsidP="003F1A0E">
            <w:r>
              <w:t>Italy, Switzerland</w:t>
            </w:r>
          </w:p>
        </w:tc>
        <w:tc>
          <w:tcPr>
            <w:tcW w:w="763" w:type="dxa"/>
          </w:tcPr>
          <w:p w14:paraId="52FE0B7B" w14:textId="1F95EE32" w:rsidR="003F1A0E" w:rsidRDefault="003F1A0E" w:rsidP="003F1A0E">
            <w:r>
              <w:t>132</w:t>
            </w:r>
          </w:p>
        </w:tc>
        <w:tc>
          <w:tcPr>
            <w:tcW w:w="918" w:type="dxa"/>
          </w:tcPr>
          <w:p w14:paraId="770B5D66" w14:textId="628BF997" w:rsidR="003F1A0E" w:rsidRDefault="003F1A0E" w:rsidP="003F1A0E">
            <w:r>
              <w:t>63.5</w:t>
            </w:r>
          </w:p>
        </w:tc>
        <w:tc>
          <w:tcPr>
            <w:tcW w:w="764" w:type="dxa"/>
          </w:tcPr>
          <w:p w14:paraId="0A0B0B98" w14:textId="39838114" w:rsidR="003F1A0E" w:rsidRDefault="003F1A0E" w:rsidP="003F1A0E">
            <w:r>
              <w:t>65.2%</w:t>
            </w:r>
          </w:p>
        </w:tc>
        <w:tc>
          <w:tcPr>
            <w:tcW w:w="1864" w:type="dxa"/>
          </w:tcPr>
          <w:p w14:paraId="64C86B4E" w14:textId="08997970" w:rsidR="003F1A0E" w:rsidRDefault="003F1A0E" w:rsidP="003F1A0E">
            <w:r>
              <w:t>KRAS, BRAF</w:t>
            </w:r>
          </w:p>
        </w:tc>
        <w:tc>
          <w:tcPr>
            <w:tcW w:w="1911" w:type="dxa"/>
          </w:tcPr>
          <w:p w14:paraId="77C98C2A" w14:textId="23F45DB1" w:rsidR="003F1A0E" w:rsidRDefault="003F1A0E" w:rsidP="003F1A0E">
            <w:r>
              <w:t>S/D, MAS-PCR</w:t>
            </w:r>
          </w:p>
        </w:tc>
        <w:tc>
          <w:tcPr>
            <w:tcW w:w="1138" w:type="dxa"/>
          </w:tcPr>
          <w:p w14:paraId="0A1318A1" w14:textId="16A9F6DB" w:rsidR="003F1A0E" w:rsidRPr="00C75074" w:rsidRDefault="003F1A0E" w:rsidP="003F1A0E">
            <w:pPr>
              <w:jc w:val="center"/>
            </w:pPr>
            <w:r>
              <w:t>Y</w:t>
            </w:r>
          </w:p>
        </w:tc>
      </w:tr>
      <w:tr w:rsidR="003F1A0E" w:rsidRPr="00C75074" w14:paraId="0B29303C" w14:textId="77777777" w:rsidTr="003B68EF">
        <w:trPr>
          <w:trHeight w:val="457"/>
        </w:trPr>
        <w:tc>
          <w:tcPr>
            <w:tcW w:w="1975" w:type="dxa"/>
          </w:tcPr>
          <w:p w14:paraId="77C190A2" w14:textId="63AF8AEF" w:rsidR="003F1A0E" w:rsidRDefault="003F1A0E" w:rsidP="003F1A0E">
            <w:r>
              <w:t>Scartozzi, 2012</w:t>
            </w:r>
            <w:r w:rsidR="00B21B23">
              <w:fldChar w:fldCharType="begin">
                <w:fldData xml:space="preserve">PEVuZE5vdGU+PENpdGU+PEF1dGhvcj5TY2FydG96emk8L0F1dGhvcj48WWVhcj4yMDEyPC9ZZWFy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</w:fldData>
              </w:fldChar>
            </w:r>
            <w:r w:rsidR="00B5017E">
              <w:instrText xml:space="preserve"> ADDIN EN.CITE </w:instrText>
            </w:r>
            <w:r w:rsidR="00B5017E">
              <w:fldChar w:fldCharType="begin">
                <w:fldData xml:space="preserve">PEVuZE5vdGU+PENpdGU+PEF1dGhvcj5TY2FydG96emk8L0F1dGhvcj48WWVhcj4yMDEyPC9ZZWFy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</w:fldData>
              </w:fldChar>
            </w:r>
            <w:r w:rsidR="00B5017E">
              <w:instrText xml:space="preserve"> ADDIN EN.CITE.DATA </w:instrText>
            </w:r>
            <w:r w:rsidR="00B5017E">
              <w:fldChar w:fldCharType="end"/>
            </w:r>
            <w:r w:rsidR="00B21B23">
              <w:fldChar w:fldCharType="separate"/>
            </w:r>
            <w:r w:rsidR="00B5017E" w:rsidRPr="00B5017E">
              <w:rPr>
                <w:noProof/>
                <w:vertAlign w:val="superscript"/>
              </w:rPr>
              <w:t>199</w:t>
            </w:r>
            <w:r w:rsidR="00B21B23">
              <w:fldChar w:fldCharType="end"/>
            </w:r>
          </w:p>
        </w:tc>
        <w:tc>
          <w:tcPr>
            <w:tcW w:w="2250" w:type="dxa"/>
          </w:tcPr>
          <w:p w14:paraId="57D67FAD" w14:textId="0127D736" w:rsidR="003F1A0E" w:rsidRDefault="003F1A0E" w:rsidP="003F1A0E">
            <w:r w:rsidRPr="00B923DF">
              <w:t>Retrospective observationa</w:t>
            </w:r>
            <w:r>
              <w:t>l</w:t>
            </w:r>
          </w:p>
        </w:tc>
        <w:tc>
          <w:tcPr>
            <w:tcW w:w="1462" w:type="dxa"/>
          </w:tcPr>
          <w:p w14:paraId="5AECEE2E" w14:textId="24E19F29" w:rsidR="003F1A0E" w:rsidRDefault="003F1A0E" w:rsidP="003F1A0E">
            <w:r>
              <w:t>Italy</w:t>
            </w:r>
          </w:p>
        </w:tc>
        <w:tc>
          <w:tcPr>
            <w:tcW w:w="763" w:type="dxa"/>
          </w:tcPr>
          <w:p w14:paraId="4E7A4ED9" w14:textId="5C32D202" w:rsidR="003F1A0E" w:rsidRDefault="003F1A0E" w:rsidP="003F1A0E">
            <w:r>
              <w:t>168</w:t>
            </w:r>
          </w:p>
        </w:tc>
        <w:tc>
          <w:tcPr>
            <w:tcW w:w="918" w:type="dxa"/>
          </w:tcPr>
          <w:p w14:paraId="452FC980" w14:textId="4724729F" w:rsidR="003F1A0E" w:rsidRDefault="003F1A0E" w:rsidP="003F1A0E">
            <w:r>
              <w:t>NR</w:t>
            </w:r>
          </w:p>
        </w:tc>
        <w:tc>
          <w:tcPr>
            <w:tcW w:w="764" w:type="dxa"/>
          </w:tcPr>
          <w:p w14:paraId="55521834" w14:textId="78A6420C" w:rsidR="003F1A0E" w:rsidRDefault="003F1A0E" w:rsidP="003F1A0E">
            <w:r>
              <w:t>66.0%</w:t>
            </w:r>
          </w:p>
        </w:tc>
        <w:tc>
          <w:tcPr>
            <w:tcW w:w="1864" w:type="dxa"/>
          </w:tcPr>
          <w:p w14:paraId="49776186" w14:textId="6D7E3128" w:rsidR="003F1A0E" w:rsidRDefault="003F1A0E" w:rsidP="003F1A0E">
            <w:r>
              <w:t>KRAS</w:t>
            </w:r>
          </w:p>
        </w:tc>
        <w:tc>
          <w:tcPr>
            <w:tcW w:w="1911" w:type="dxa"/>
          </w:tcPr>
          <w:p w14:paraId="03E53B55" w14:textId="2821FA44" w:rsidR="003F1A0E" w:rsidRDefault="003F1A0E" w:rsidP="003F1A0E">
            <w:r>
              <w:t>S/D</w:t>
            </w:r>
          </w:p>
        </w:tc>
        <w:tc>
          <w:tcPr>
            <w:tcW w:w="1138" w:type="dxa"/>
          </w:tcPr>
          <w:p w14:paraId="0C21E3B4" w14:textId="116FDAA5" w:rsidR="003F1A0E" w:rsidRPr="00C75074" w:rsidRDefault="003F1A0E" w:rsidP="003F1A0E">
            <w:pPr>
              <w:jc w:val="center"/>
            </w:pPr>
            <w:r>
              <w:t>Y</w:t>
            </w:r>
          </w:p>
        </w:tc>
      </w:tr>
      <w:tr w:rsidR="003F1A0E" w:rsidRPr="00C75074" w14:paraId="3957564C" w14:textId="77777777" w:rsidTr="003B68EF">
        <w:trPr>
          <w:trHeight w:val="457"/>
        </w:trPr>
        <w:tc>
          <w:tcPr>
            <w:tcW w:w="1975" w:type="dxa"/>
          </w:tcPr>
          <w:p w14:paraId="4557630C" w14:textId="232DB11B" w:rsidR="003F1A0E" w:rsidRDefault="003F1A0E" w:rsidP="003F1A0E">
            <w:r>
              <w:t>Schimanski, 2011</w:t>
            </w:r>
            <w:r w:rsidR="00B21B23">
              <w:fldChar w:fldCharType="begin">
                <w:fldData xml:space="preserve">PEVuZE5vdGU+PENpdGU+PEF1dGhvcj5TY2hpbWFuc2tpPC9BdXRob3I+PFllYXI+MjAxMTwvWWVh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=
</w:fldData>
              </w:fldChar>
            </w:r>
            <w:r w:rsidR="00B5017E">
              <w:instrText xml:space="preserve"> ADDIN EN.CITE </w:instrText>
            </w:r>
            <w:r w:rsidR="00B5017E">
              <w:fldChar w:fldCharType="begin">
                <w:fldData xml:space="preserve">PEVuZE5vdGU+PENpdGU+PEF1dGhvcj5TY2hpbWFuc2tpPC9BdXRob3I+PFllYXI+MjAxMTwvWWVh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=
</w:fldData>
              </w:fldChar>
            </w:r>
            <w:r w:rsidR="00B5017E">
              <w:instrText xml:space="preserve"> ADDIN EN.CITE.DATA </w:instrText>
            </w:r>
            <w:r w:rsidR="00B5017E">
              <w:fldChar w:fldCharType="end"/>
            </w:r>
            <w:r w:rsidR="00B21B23">
              <w:fldChar w:fldCharType="separate"/>
            </w:r>
            <w:r w:rsidR="00B5017E" w:rsidRPr="00B5017E">
              <w:rPr>
                <w:noProof/>
                <w:vertAlign w:val="superscript"/>
              </w:rPr>
              <w:t>200</w:t>
            </w:r>
            <w:r w:rsidR="00B21B23">
              <w:fldChar w:fldCharType="end"/>
            </w:r>
          </w:p>
        </w:tc>
        <w:tc>
          <w:tcPr>
            <w:tcW w:w="2250" w:type="dxa"/>
          </w:tcPr>
          <w:p w14:paraId="447F9D33" w14:textId="7731B258" w:rsidR="003F1A0E" w:rsidRDefault="003F1A0E" w:rsidP="003F1A0E">
            <w:r>
              <w:t>Prospective observational</w:t>
            </w:r>
          </w:p>
        </w:tc>
        <w:tc>
          <w:tcPr>
            <w:tcW w:w="1462" w:type="dxa"/>
          </w:tcPr>
          <w:p w14:paraId="6EBE7F32" w14:textId="3506019C" w:rsidR="003F1A0E" w:rsidRDefault="003F1A0E" w:rsidP="003F1A0E">
            <w:r>
              <w:t>Germany</w:t>
            </w:r>
          </w:p>
        </w:tc>
        <w:tc>
          <w:tcPr>
            <w:tcW w:w="763" w:type="dxa"/>
          </w:tcPr>
          <w:p w14:paraId="1D22A0EB" w14:textId="7DFC089D" w:rsidR="003F1A0E" w:rsidRDefault="003F1A0E" w:rsidP="003F1A0E">
            <w:r>
              <w:t>22</w:t>
            </w:r>
          </w:p>
        </w:tc>
        <w:tc>
          <w:tcPr>
            <w:tcW w:w="918" w:type="dxa"/>
          </w:tcPr>
          <w:p w14:paraId="548425AC" w14:textId="3D7E8301" w:rsidR="003F1A0E" w:rsidRDefault="003F1A0E" w:rsidP="003F1A0E">
            <w:r>
              <w:t>NR</w:t>
            </w:r>
          </w:p>
        </w:tc>
        <w:tc>
          <w:tcPr>
            <w:tcW w:w="764" w:type="dxa"/>
          </w:tcPr>
          <w:p w14:paraId="6CA60A34" w14:textId="5930D282" w:rsidR="003F1A0E" w:rsidRDefault="003F1A0E" w:rsidP="003F1A0E">
            <w:r>
              <w:t>NR</w:t>
            </w:r>
          </w:p>
        </w:tc>
        <w:tc>
          <w:tcPr>
            <w:tcW w:w="1864" w:type="dxa"/>
          </w:tcPr>
          <w:p w14:paraId="38E25B1C" w14:textId="76541553" w:rsidR="003F1A0E" w:rsidRDefault="003F1A0E" w:rsidP="003F1A0E">
            <w:r>
              <w:t>KRAS</w:t>
            </w:r>
          </w:p>
        </w:tc>
        <w:tc>
          <w:tcPr>
            <w:tcW w:w="1911" w:type="dxa"/>
          </w:tcPr>
          <w:p w14:paraId="5ECE2281" w14:textId="7F413D7D" w:rsidR="003F1A0E" w:rsidRDefault="003F1A0E" w:rsidP="003F1A0E">
            <w:r>
              <w:t>GEM</w:t>
            </w:r>
          </w:p>
        </w:tc>
        <w:tc>
          <w:tcPr>
            <w:tcW w:w="1138" w:type="dxa"/>
          </w:tcPr>
          <w:p w14:paraId="250E86D5" w14:textId="77777777" w:rsidR="003F1A0E" w:rsidRPr="00C75074" w:rsidRDefault="003F1A0E" w:rsidP="003F1A0E">
            <w:pPr>
              <w:jc w:val="center"/>
            </w:pPr>
          </w:p>
        </w:tc>
      </w:tr>
      <w:tr w:rsidR="003F1A0E" w:rsidRPr="00C75074" w14:paraId="4842AD71" w14:textId="77777777" w:rsidTr="003B68EF">
        <w:trPr>
          <w:trHeight w:val="457"/>
        </w:trPr>
        <w:tc>
          <w:tcPr>
            <w:tcW w:w="1975" w:type="dxa"/>
          </w:tcPr>
          <w:p w14:paraId="3B99C4E4" w14:textId="1B70553A" w:rsidR="003F1A0E" w:rsidRDefault="003F1A0E" w:rsidP="003F1A0E">
            <w:r>
              <w:t>Schirripa, 2015</w:t>
            </w:r>
            <w:r w:rsidR="00963F5B">
              <w:fldChar w:fldCharType="begin">
                <w:fldData xml:space="preserve">PEVuZE5vdGU+PENpdGU+PEF1dGhvcj5TY2hpcnJpcGE8L0F1dGhvcj48WWVhcj4yMDE1PC9ZZWFy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==
</w:fldData>
              </w:fldChar>
            </w:r>
            <w:r w:rsidR="00B5017E">
              <w:instrText xml:space="preserve"> ADDIN EN.CITE </w:instrText>
            </w:r>
            <w:r w:rsidR="00B5017E">
              <w:fldChar w:fldCharType="begin">
                <w:fldData xml:space="preserve">PEVuZE5vdGU+PENpdGU+PEF1dGhvcj5TY2hpcnJpcGE8L0F1dGhvcj48WWVhcj4yMDE1PC9ZZWFy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==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1</w:t>
            </w:r>
            <w:r w:rsidR="00963F5B">
              <w:fldChar w:fldCharType="end"/>
            </w:r>
          </w:p>
        </w:tc>
        <w:tc>
          <w:tcPr>
            <w:tcW w:w="2250" w:type="dxa"/>
          </w:tcPr>
          <w:p w14:paraId="1523372C" w14:textId="4B18CC8B" w:rsidR="003F1A0E" w:rsidRDefault="003F1A0E" w:rsidP="003F1A0E">
            <w:r>
              <w:t>Prospective observational</w:t>
            </w:r>
          </w:p>
        </w:tc>
        <w:tc>
          <w:tcPr>
            <w:tcW w:w="1462" w:type="dxa"/>
          </w:tcPr>
          <w:p w14:paraId="03084C62" w14:textId="3D874C03" w:rsidR="003F1A0E" w:rsidRDefault="003F1A0E" w:rsidP="003F1A0E">
            <w:r>
              <w:t>Italy</w:t>
            </w:r>
          </w:p>
        </w:tc>
        <w:tc>
          <w:tcPr>
            <w:tcW w:w="763" w:type="dxa"/>
          </w:tcPr>
          <w:p w14:paraId="70670452" w14:textId="384EF170" w:rsidR="003F1A0E" w:rsidRDefault="003F1A0E" w:rsidP="003F1A0E">
            <w:r>
              <w:t>786</w:t>
            </w:r>
          </w:p>
        </w:tc>
        <w:tc>
          <w:tcPr>
            <w:tcW w:w="918" w:type="dxa"/>
          </w:tcPr>
          <w:p w14:paraId="3B1DAAE3" w14:textId="4167C231" w:rsidR="003F1A0E" w:rsidRDefault="003F1A0E" w:rsidP="003F1A0E">
            <w:r>
              <w:t>64</w:t>
            </w:r>
          </w:p>
        </w:tc>
        <w:tc>
          <w:tcPr>
            <w:tcW w:w="764" w:type="dxa"/>
          </w:tcPr>
          <w:p w14:paraId="7C31A2FF" w14:textId="792EB815" w:rsidR="003F1A0E" w:rsidRDefault="003F1A0E" w:rsidP="003F1A0E">
            <w:r>
              <w:t>59.0%</w:t>
            </w:r>
          </w:p>
        </w:tc>
        <w:tc>
          <w:tcPr>
            <w:tcW w:w="1864" w:type="dxa"/>
          </w:tcPr>
          <w:p w14:paraId="17471D5B" w14:textId="66781964" w:rsidR="003F1A0E" w:rsidRDefault="003F1A0E" w:rsidP="003F1A0E">
            <w:r>
              <w:t>KRAS, BRAF, NRAS</w:t>
            </w:r>
          </w:p>
        </w:tc>
        <w:tc>
          <w:tcPr>
            <w:tcW w:w="1911" w:type="dxa"/>
          </w:tcPr>
          <w:p w14:paraId="1E3DE455" w14:textId="5B35499C" w:rsidR="003F1A0E" w:rsidRDefault="003F1A0E" w:rsidP="003F1A0E">
            <w:r>
              <w:t>Pyro, S/D</w:t>
            </w:r>
          </w:p>
        </w:tc>
        <w:tc>
          <w:tcPr>
            <w:tcW w:w="1138" w:type="dxa"/>
          </w:tcPr>
          <w:p w14:paraId="476D542A" w14:textId="0B23B06E" w:rsidR="003F1A0E" w:rsidRPr="00C75074" w:rsidRDefault="003F1A0E" w:rsidP="003F1A0E">
            <w:pPr>
              <w:jc w:val="center"/>
            </w:pPr>
            <w:r>
              <w:t>Y</w:t>
            </w:r>
          </w:p>
        </w:tc>
      </w:tr>
      <w:tr w:rsidR="003F1A0E" w:rsidRPr="00C75074" w14:paraId="0B58CE90" w14:textId="77777777" w:rsidTr="003B68EF">
        <w:trPr>
          <w:trHeight w:val="457"/>
        </w:trPr>
        <w:tc>
          <w:tcPr>
            <w:tcW w:w="1975" w:type="dxa"/>
          </w:tcPr>
          <w:p w14:paraId="542F3117" w14:textId="2455025C" w:rsidR="003F1A0E" w:rsidRDefault="003F1A0E" w:rsidP="003F1A0E">
            <w:r>
              <w:t>Schwartzberg, 2014</w:t>
            </w:r>
            <w:r w:rsidR="00963F5B">
              <w:fldChar w:fldCharType="begin">
                <w:fldData xml:space="preserve">PEVuZE5vdGU+PENpdGU+PEF1dGhvcj5TY2h3YXJ0emJlcmc8L0F1dGhvcj48WWVhcj4yMDE0PC9Z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</w:fldData>
              </w:fldChar>
            </w:r>
            <w:r w:rsidR="00B5017E">
              <w:instrText xml:space="preserve"> ADDIN EN.CITE </w:instrText>
            </w:r>
            <w:r w:rsidR="00B5017E">
              <w:fldChar w:fldCharType="begin">
                <w:fldData xml:space="preserve">PEVuZE5vdGU+PENpdGU+PEF1dGhvcj5TY2h3YXJ0emJlcmc8L0F1dGhvcj48WWVhcj4yMDE0PC9Z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2</w:t>
            </w:r>
            <w:r w:rsidR="00963F5B">
              <w:fldChar w:fldCharType="end"/>
            </w:r>
          </w:p>
        </w:tc>
        <w:tc>
          <w:tcPr>
            <w:tcW w:w="2250" w:type="dxa"/>
          </w:tcPr>
          <w:p w14:paraId="317B1320" w14:textId="41C987A2" w:rsidR="003F1A0E" w:rsidRDefault="003F1A0E" w:rsidP="003F1A0E">
            <w:r>
              <w:t>Phase II RCT (PEAK)</w:t>
            </w:r>
          </w:p>
        </w:tc>
        <w:tc>
          <w:tcPr>
            <w:tcW w:w="1462" w:type="dxa"/>
          </w:tcPr>
          <w:p w14:paraId="59998F4F" w14:textId="5D7A4BE2" w:rsidR="003F1A0E" w:rsidRDefault="003F1A0E" w:rsidP="003F1A0E">
            <w:r>
              <w:t>Multicountry</w:t>
            </w:r>
          </w:p>
        </w:tc>
        <w:tc>
          <w:tcPr>
            <w:tcW w:w="763" w:type="dxa"/>
          </w:tcPr>
          <w:p w14:paraId="731BBDFC" w14:textId="41D34A1C" w:rsidR="003F1A0E" w:rsidRDefault="003F1A0E" w:rsidP="003F1A0E">
            <w:r>
              <w:t>112</w:t>
            </w:r>
          </w:p>
        </w:tc>
        <w:tc>
          <w:tcPr>
            <w:tcW w:w="918" w:type="dxa"/>
          </w:tcPr>
          <w:p w14:paraId="0A546928" w14:textId="7A234C7C" w:rsidR="003F1A0E" w:rsidRDefault="003F1A0E" w:rsidP="003F1A0E">
            <w:r>
              <w:t>61</w:t>
            </w:r>
          </w:p>
        </w:tc>
        <w:tc>
          <w:tcPr>
            <w:tcW w:w="764" w:type="dxa"/>
          </w:tcPr>
          <w:p w14:paraId="6352D9B4" w14:textId="4DC18BB2" w:rsidR="003F1A0E" w:rsidRDefault="003F1A0E" w:rsidP="003F1A0E">
            <w:r>
              <w:t>67.0%</w:t>
            </w:r>
          </w:p>
        </w:tc>
        <w:tc>
          <w:tcPr>
            <w:tcW w:w="1864" w:type="dxa"/>
          </w:tcPr>
          <w:p w14:paraId="7C76B4BD" w14:textId="2627E59D" w:rsidR="003F1A0E" w:rsidRDefault="003F1A0E" w:rsidP="003F1A0E">
            <w:r>
              <w:t>KRAS, NRAS</w:t>
            </w:r>
          </w:p>
        </w:tc>
        <w:tc>
          <w:tcPr>
            <w:tcW w:w="1911" w:type="dxa"/>
          </w:tcPr>
          <w:p w14:paraId="7100BB81" w14:textId="64566A44" w:rsidR="003F1A0E" w:rsidRDefault="003F1A0E" w:rsidP="003F1A0E">
            <w:r>
              <w:t>MAS-PCR, S/D</w:t>
            </w:r>
          </w:p>
        </w:tc>
        <w:tc>
          <w:tcPr>
            <w:tcW w:w="1138" w:type="dxa"/>
          </w:tcPr>
          <w:p w14:paraId="44264604" w14:textId="7334202F" w:rsidR="003F1A0E" w:rsidRPr="00C75074" w:rsidRDefault="003F1A0E" w:rsidP="003F1A0E">
            <w:pPr>
              <w:jc w:val="center"/>
            </w:pPr>
            <w:r>
              <w:t>Y</w:t>
            </w:r>
          </w:p>
        </w:tc>
      </w:tr>
      <w:tr w:rsidR="003F1A0E" w:rsidRPr="00C75074" w14:paraId="20657133" w14:textId="77777777" w:rsidTr="003B68EF">
        <w:trPr>
          <w:trHeight w:val="457"/>
        </w:trPr>
        <w:tc>
          <w:tcPr>
            <w:tcW w:w="1975" w:type="dxa"/>
          </w:tcPr>
          <w:p w14:paraId="3620712D" w14:textId="27FA31A8" w:rsidR="003F1A0E" w:rsidRDefault="003F1A0E" w:rsidP="003F1A0E">
            <w:r>
              <w:t>Schweiger, 2014</w:t>
            </w:r>
            <w:r w:rsidR="00963F5B">
              <w:fldChar w:fldCharType="begin">
                <w:fldData xml:space="preserve">PEVuZE5vdGU+PENpdGU+PEF1dGhvcj5TY2h3ZWlnZXI8L0F1dGhvcj48WWVhcj4yMDE0PC9ZZWFy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</w:fldData>
              </w:fldChar>
            </w:r>
            <w:r w:rsidR="00B5017E">
              <w:instrText xml:space="preserve"> ADDIN EN.CITE </w:instrText>
            </w:r>
            <w:r w:rsidR="00B5017E">
              <w:fldChar w:fldCharType="begin">
                <w:fldData xml:space="preserve">PEVuZE5vdGU+PENpdGU+PEF1dGhvcj5TY2h3ZWlnZXI8L0F1dGhvcj48WWVhcj4yMDE0PC9ZZWFy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3</w:t>
            </w:r>
            <w:r w:rsidR="00963F5B">
              <w:fldChar w:fldCharType="end"/>
            </w:r>
          </w:p>
        </w:tc>
        <w:tc>
          <w:tcPr>
            <w:tcW w:w="2250" w:type="dxa"/>
          </w:tcPr>
          <w:p w14:paraId="15A29DC6" w14:textId="2F15D80B" w:rsidR="003F1A0E" w:rsidRDefault="003F1A0E" w:rsidP="003F1A0E">
            <w:r>
              <w:t>Prospective observational</w:t>
            </w:r>
          </w:p>
        </w:tc>
        <w:tc>
          <w:tcPr>
            <w:tcW w:w="1462" w:type="dxa"/>
          </w:tcPr>
          <w:p w14:paraId="1A8B60EA" w14:textId="3B8A161D" w:rsidR="003F1A0E" w:rsidRDefault="003F1A0E" w:rsidP="003F1A0E">
            <w:r>
              <w:t>Austria</w:t>
            </w:r>
          </w:p>
        </w:tc>
        <w:tc>
          <w:tcPr>
            <w:tcW w:w="763" w:type="dxa"/>
          </w:tcPr>
          <w:p w14:paraId="7011BC62" w14:textId="6BD65436" w:rsidR="003F1A0E" w:rsidRDefault="003F1A0E" w:rsidP="003F1A0E">
            <w:r>
              <w:t>39</w:t>
            </w:r>
          </w:p>
        </w:tc>
        <w:tc>
          <w:tcPr>
            <w:tcW w:w="918" w:type="dxa"/>
          </w:tcPr>
          <w:p w14:paraId="7374F176" w14:textId="2FCB3FD1" w:rsidR="003F1A0E" w:rsidRDefault="003F1A0E" w:rsidP="003F1A0E">
            <w:r>
              <w:t>64</w:t>
            </w:r>
          </w:p>
        </w:tc>
        <w:tc>
          <w:tcPr>
            <w:tcW w:w="764" w:type="dxa"/>
          </w:tcPr>
          <w:p w14:paraId="6860316D" w14:textId="3717F994" w:rsidR="003F1A0E" w:rsidRDefault="003F1A0E" w:rsidP="003F1A0E">
            <w:r>
              <w:t>51.3%</w:t>
            </w:r>
          </w:p>
        </w:tc>
        <w:tc>
          <w:tcPr>
            <w:tcW w:w="1864" w:type="dxa"/>
          </w:tcPr>
          <w:p w14:paraId="4D5522A6" w14:textId="695F0D3A" w:rsidR="003F1A0E" w:rsidRDefault="003F1A0E" w:rsidP="003F1A0E">
            <w:r>
              <w:t>KRAS, BRAF</w:t>
            </w:r>
          </w:p>
        </w:tc>
        <w:tc>
          <w:tcPr>
            <w:tcW w:w="1911" w:type="dxa"/>
          </w:tcPr>
          <w:p w14:paraId="561F2467" w14:textId="245D2AC1" w:rsidR="003F1A0E" w:rsidRDefault="003F1A0E" w:rsidP="003F1A0E">
            <w:r>
              <w:t>GEM</w:t>
            </w:r>
          </w:p>
        </w:tc>
        <w:tc>
          <w:tcPr>
            <w:tcW w:w="1138" w:type="dxa"/>
          </w:tcPr>
          <w:p w14:paraId="03C4650E" w14:textId="77777777" w:rsidR="003F1A0E" w:rsidRPr="00C75074" w:rsidRDefault="003F1A0E" w:rsidP="003F1A0E">
            <w:pPr>
              <w:jc w:val="center"/>
            </w:pPr>
          </w:p>
        </w:tc>
      </w:tr>
      <w:tr w:rsidR="003F1A0E" w:rsidRPr="00C75074" w14:paraId="20F8B0D9" w14:textId="77777777" w:rsidTr="003B68EF">
        <w:trPr>
          <w:trHeight w:val="457"/>
        </w:trPr>
        <w:tc>
          <w:tcPr>
            <w:tcW w:w="1975" w:type="dxa"/>
          </w:tcPr>
          <w:p w14:paraId="64B2EE44" w14:textId="7E83929A" w:rsidR="003F1A0E" w:rsidRDefault="003F1A0E" w:rsidP="003F1A0E">
            <w:r>
              <w:t>Sebio, 2013</w:t>
            </w:r>
            <w:r w:rsidR="00963F5B">
              <w:fldChar w:fldCharType="begin">
                <w:fldData xml:space="preserve">PEVuZE5vdGU+PENpdGU+PEF1dGhvcj5TZWJpbzwvQXV0aG9yPjxZZWFyPjIwMTM8L1llYXI+PFJl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</w:fldData>
              </w:fldChar>
            </w:r>
            <w:r w:rsidR="00B5017E">
              <w:instrText xml:space="preserve"> ADDIN EN.CITE </w:instrText>
            </w:r>
            <w:r w:rsidR="00B5017E">
              <w:fldChar w:fldCharType="begin">
                <w:fldData xml:space="preserve">PEVuZE5vdGU+PENpdGU+PEF1dGhvcj5TZWJpbzwvQXV0aG9yPjxZZWFyPjIwMTM8L1llYXI+PFJl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4</w:t>
            </w:r>
            <w:r w:rsidR="00963F5B">
              <w:fldChar w:fldCharType="end"/>
            </w:r>
          </w:p>
        </w:tc>
        <w:tc>
          <w:tcPr>
            <w:tcW w:w="2250" w:type="dxa"/>
          </w:tcPr>
          <w:p w14:paraId="3F6B8A82" w14:textId="2FA4255A" w:rsidR="003F1A0E" w:rsidRDefault="003F1A0E" w:rsidP="003F1A0E">
            <w:r>
              <w:t>Prospective observational</w:t>
            </w:r>
          </w:p>
        </w:tc>
        <w:tc>
          <w:tcPr>
            <w:tcW w:w="1462" w:type="dxa"/>
          </w:tcPr>
          <w:p w14:paraId="1BAD74F8" w14:textId="04F896F8" w:rsidR="003F1A0E" w:rsidRDefault="003F1A0E" w:rsidP="003F1A0E">
            <w:r>
              <w:t>Spain</w:t>
            </w:r>
          </w:p>
        </w:tc>
        <w:tc>
          <w:tcPr>
            <w:tcW w:w="763" w:type="dxa"/>
          </w:tcPr>
          <w:p w14:paraId="686D1C77" w14:textId="75EEAB71" w:rsidR="003F1A0E" w:rsidRDefault="003F1A0E" w:rsidP="003F1A0E">
            <w:r>
              <w:t>79</w:t>
            </w:r>
          </w:p>
        </w:tc>
        <w:tc>
          <w:tcPr>
            <w:tcW w:w="918" w:type="dxa"/>
          </w:tcPr>
          <w:p w14:paraId="3CEA0149" w14:textId="023F438E" w:rsidR="003F1A0E" w:rsidRDefault="003F1A0E" w:rsidP="003F1A0E">
            <w:r>
              <w:t>66</w:t>
            </w:r>
          </w:p>
        </w:tc>
        <w:tc>
          <w:tcPr>
            <w:tcW w:w="764" w:type="dxa"/>
          </w:tcPr>
          <w:p w14:paraId="78401140" w14:textId="55BEEDCB" w:rsidR="003F1A0E" w:rsidRDefault="003F1A0E" w:rsidP="003F1A0E">
            <w:r>
              <w:t>64.0%</w:t>
            </w:r>
          </w:p>
        </w:tc>
        <w:tc>
          <w:tcPr>
            <w:tcW w:w="1864" w:type="dxa"/>
          </w:tcPr>
          <w:p w14:paraId="4CE2CC3F" w14:textId="44B01713" w:rsidR="003F1A0E" w:rsidRDefault="003F1A0E" w:rsidP="003F1A0E">
            <w:r>
              <w:t>BRAF</w:t>
            </w:r>
          </w:p>
        </w:tc>
        <w:tc>
          <w:tcPr>
            <w:tcW w:w="1911" w:type="dxa"/>
          </w:tcPr>
          <w:p w14:paraId="33C25A70" w14:textId="2AE662F7" w:rsidR="003F1A0E" w:rsidRDefault="003F1A0E" w:rsidP="003F1A0E">
            <w:r>
              <w:t>MMA, MAS-PCR, NGS</w:t>
            </w:r>
          </w:p>
        </w:tc>
        <w:tc>
          <w:tcPr>
            <w:tcW w:w="1138" w:type="dxa"/>
          </w:tcPr>
          <w:p w14:paraId="42145474" w14:textId="77777777" w:rsidR="003F1A0E" w:rsidRPr="00C75074" w:rsidRDefault="003F1A0E" w:rsidP="003F1A0E">
            <w:pPr>
              <w:jc w:val="center"/>
            </w:pPr>
          </w:p>
        </w:tc>
      </w:tr>
      <w:tr w:rsidR="003F1A0E" w:rsidRPr="00C75074" w14:paraId="4868AEFC" w14:textId="77777777" w:rsidTr="003B68EF">
        <w:trPr>
          <w:trHeight w:val="457"/>
        </w:trPr>
        <w:tc>
          <w:tcPr>
            <w:tcW w:w="1975" w:type="dxa"/>
          </w:tcPr>
          <w:p w14:paraId="56AD813F" w14:textId="671B55CD" w:rsidR="003F1A0E" w:rsidRDefault="003F1A0E" w:rsidP="003F1A0E">
            <w:r>
              <w:t>Selcukbiricik, 2013</w:t>
            </w:r>
            <w:r w:rsidR="00963F5B">
              <w:fldChar w:fldCharType="begin">
                <w:fldData xml:space="preserve">PEVuZE5vdGU+PENpdGU+PEF1dGhvcj5TZWxjdWtiaXJpY2lrPC9BdXRob3I+PFllYXI+MjAxMzwv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YWRtaW5pc3Ry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</w:fldData>
              </w:fldChar>
            </w:r>
            <w:r w:rsidR="00B5017E">
              <w:instrText xml:space="preserve"> ADDIN EN.CITE </w:instrText>
            </w:r>
            <w:r w:rsidR="00B5017E">
              <w:fldChar w:fldCharType="begin">
                <w:fldData xml:space="preserve">PEVuZE5vdGU+PENpdGU+PEF1dGhvcj5TZWxjdWtiaXJpY2lrPC9BdXRob3I+PFllYXI+MjAxMzwv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YWRtaW5pc3Ry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5</w:t>
            </w:r>
            <w:r w:rsidR="00963F5B">
              <w:fldChar w:fldCharType="end"/>
            </w:r>
          </w:p>
        </w:tc>
        <w:tc>
          <w:tcPr>
            <w:tcW w:w="2250" w:type="dxa"/>
          </w:tcPr>
          <w:p w14:paraId="59443583" w14:textId="2623E520" w:rsidR="003F1A0E" w:rsidRDefault="003F1A0E" w:rsidP="003F1A0E">
            <w:r w:rsidRPr="00B923DF">
              <w:t>Retrospective observationa</w:t>
            </w:r>
            <w:r>
              <w:t>l</w:t>
            </w:r>
          </w:p>
        </w:tc>
        <w:tc>
          <w:tcPr>
            <w:tcW w:w="1462" w:type="dxa"/>
          </w:tcPr>
          <w:p w14:paraId="28C5C473" w14:textId="1BA3E036" w:rsidR="003F1A0E" w:rsidRDefault="003F1A0E" w:rsidP="003F1A0E">
            <w:r>
              <w:t>Turkey</w:t>
            </w:r>
          </w:p>
        </w:tc>
        <w:tc>
          <w:tcPr>
            <w:tcW w:w="763" w:type="dxa"/>
          </w:tcPr>
          <w:p w14:paraId="460E2BCB" w14:textId="49D5C6E1" w:rsidR="003F1A0E" w:rsidRDefault="003F1A0E" w:rsidP="003F1A0E">
            <w:r>
              <w:t>172</w:t>
            </w:r>
          </w:p>
        </w:tc>
        <w:tc>
          <w:tcPr>
            <w:tcW w:w="918" w:type="dxa"/>
          </w:tcPr>
          <w:p w14:paraId="28B2F78B" w14:textId="27FC15BA" w:rsidR="003F1A0E" w:rsidRDefault="003F1A0E" w:rsidP="003F1A0E">
            <w:r>
              <w:t>60.5</w:t>
            </w:r>
          </w:p>
        </w:tc>
        <w:tc>
          <w:tcPr>
            <w:tcW w:w="764" w:type="dxa"/>
          </w:tcPr>
          <w:p w14:paraId="74CF5F71" w14:textId="3D5C6F78" w:rsidR="003F1A0E" w:rsidRDefault="003F1A0E" w:rsidP="003F1A0E">
            <w:r>
              <w:t>37.2%</w:t>
            </w:r>
          </w:p>
        </w:tc>
        <w:tc>
          <w:tcPr>
            <w:tcW w:w="1864" w:type="dxa"/>
          </w:tcPr>
          <w:p w14:paraId="528D6AFC" w14:textId="39341A51" w:rsidR="003F1A0E" w:rsidRDefault="003F1A0E" w:rsidP="003F1A0E">
            <w:r>
              <w:t>KRAS, BRAF</w:t>
            </w:r>
          </w:p>
        </w:tc>
        <w:tc>
          <w:tcPr>
            <w:tcW w:w="1911" w:type="dxa"/>
          </w:tcPr>
          <w:p w14:paraId="164E25FC" w14:textId="1C84A5E3" w:rsidR="003F1A0E" w:rsidRDefault="003F1A0E" w:rsidP="003F1A0E">
            <w:r>
              <w:t>MAS-PCR, HRM</w:t>
            </w:r>
          </w:p>
        </w:tc>
        <w:tc>
          <w:tcPr>
            <w:tcW w:w="1138" w:type="dxa"/>
          </w:tcPr>
          <w:p w14:paraId="4F13DF41" w14:textId="31C39C11" w:rsidR="003F1A0E" w:rsidRPr="00C75074" w:rsidRDefault="003F1A0E" w:rsidP="003F1A0E">
            <w:pPr>
              <w:jc w:val="center"/>
            </w:pPr>
            <w:r>
              <w:t>Y</w:t>
            </w:r>
          </w:p>
        </w:tc>
      </w:tr>
      <w:tr w:rsidR="003F1A0E" w:rsidRPr="00C75074" w14:paraId="274D31C2" w14:textId="77777777" w:rsidTr="003B68EF">
        <w:trPr>
          <w:trHeight w:val="457"/>
        </w:trPr>
        <w:tc>
          <w:tcPr>
            <w:tcW w:w="1975" w:type="dxa"/>
          </w:tcPr>
          <w:p w14:paraId="36500CB0" w14:textId="6F56C17A" w:rsidR="003F1A0E" w:rsidRDefault="003F1A0E" w:rsidP="003F1A0E">
            <w:r>
              <w:t>Shen, 2011</w:t>
            </w:r>
            <w:r w:rsidR="00963F5B">
              <w:fldChar w:fldCharType="begin">
                <w:fldData xml:space="preserve">PEVuZE5vdGU+PENpdGU+PEF1dGhvcj5TaGVuPC9BdXRob3I+PFllYXI+MjAxMTwvWWVhcj48UmVj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=
</w:fldData>
              </w:fldChar>
            </w:r>
            <w:r w:rsidR="00B5017E">
              <w:instrText xml:space="preserve"> ADDIN EN.CITE </w:instrText>
            </w:r>
            <w:r w:rsidR="00B5017E">
              <w:fldChar w:fldCharType="begin">
                <w:fldData xml:space="preserve">PEVuZE5vdGU+PENpdGU+PEF1dGhvcj5TaGVuPC9BdXRob3I+PFllYXI+MjAxMTwvWWVhcj48UmVj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=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6</w:t>
            </w:r>
            <w:r w:rsidR="00963F5B">
              <w:fldChar w:fldCharType="end"/>
            </w:r>
          </w:p>
        </w:tc>
        <w:tc>
          <w:tcPr>
            <w:tcW w:w="2250" w:type="dxa"/>
          </w:tcPr>
          <w:p w14:paraId="38039A20" w14:textId="4739B4CD" w:rsidR="003F1A0E" w:rsidRPr="00B923DF" w:rsidRDefault="003F1A0E" w:rsidP="003F1A0E">
            <w:r>
              <w:t>Prospective observational</w:t>
            </w:r>
          </w:p>
        </w:tc>
        <w:tc>
          <w:tcPr>
            <w:tcW w:w="1462" w:type="dxa"/>
          </w:tcPr>
          <w:p w14:paraId="7D3C7D76" w14:textId="094437EC" w:rsidR="003F1A0E" w:rsidRDefault="003F1A0E" w:rsidP="003F1A0E">
            <w:r>
              <w:t>China</w:t>
            </w:r>
          </w:p>
        </w:tc>
        <w:tc>
          <w:tcPr>
            <w:tcW w:w="763" w:type="dxa"/>
          </w:tcPr>
          <w:p w14:paraId="14A60EC8" w14:textId="4744AEAC" w:rsidR="003F1A0E" w:rsidRDefault="003F1A0E" w:rsidP="003F1A0E">
            <w:r>
              <w:t>15</w:t>
            </w:r>
          </w:p>
        </w:tc>
        <w:tc>
          <w:tcPr>
            <w:tcW w:w="918" w:type="dxa"/>
          </w:tcPr>
          <w:p w14:paraId="4191CC53" w14:textId="2EB7262A" w:rsidR="003F1A0E" w:rsidRDefault="003F1A0E" w:rsidP="003F1A0E">
            <w:r>
              <w:t>61</w:t>
            </w:r>
          </w:p>
        </w:tc>
        <w:tc>
          <w:tcPr>
            <w:tcW w:w="764" w:type="dxa"/>
          </w:tcPr>
          <w:p w14:paraId="11585270" w14:textId="0310E94A" w:rsidR="003F1A0E" w:rsidRDefault="003F1A0E" w:rsidP="003F1A0E">
            <w:r>
              <w:t>NR</w:t>
            </w:r>
          </w:p>
        </w:tc>
        <w:tc>
          <w:tcPr>
            <w:tcW w:w="1864" w:type="dxa"/>
          </w:tcPr>
          <w:p w14:paraId="045F54B4" w14:textId="7A918D78" w:rsidR="003F1A0E" w:rsidRDefault="003F1A0E" w:rsidP="003F1A0E">
            <w:r>
              <w:t>KRAS</w:t>
            </w:r>
          </w:p>
        </w:tc>
        <w:tc>
          <w:tcPr>
            <w:tcW w:w="1911" w:type="dxa"/>
          </w:tcPr>
          <w:p w14:paraId="584131D7" w14:textId="3514994E" w:rsidR="003F1A0E" w:rsidRDefault="003F1A0E" w:rsidP="003F1A0E">
            <w:r>
              <w:t>Pyro</w:t>
            </w:r>
          </w:p>
        </w:tc>
        <w:tc>
          <w:tcPr>
            <w:tcW w:w="1138" w:type="dxa"/>
          </w:tcPr>
          <w:p w14:paraId="5821E4A3" w14:textId="38470EB8" w:rsidR="003F1A0E" w:rsidRPr="00C75074" w:rsidRDefault="003F1A0E" w:rsidP="003F1A0E">
            <w:pPr>
              <w:jc w:val="center"/>
            </w:pPr>
            <w:r>
              <w:t>Y</w:t>
            </w:r>
          </w:p>
        </w:tc>
      </w:tr>
      <w:tr w:rsidR="003F1A0E" w:rsidRPr="00C75074" w14:paraId="6648C0C6" w14:textId="77777777" w:rsidTr="003B68EF">
        <w:trPr>
          <w:trHeight w:val="457"/>
        </w:trPr>
        <w:tc>
          <w:tcPr>
            <w:tcW w:w="1975" w:type="dxa"/>
          </w:tcPr>
          <w:p w14:paraId="4773EB0C" w14:textId="1D422597" w:rsidR="003F1A0E" w:rsidRDefault="003F1A0E" w:rsidP="003F1A0E">
            <w:r>
              <w:t>Shen, 2013</w:t>
            </w:r>
            <w:r w:rsidR="00963F5B">
              <w:fldChar w:fldCharType="begin">
                <w:fldData xml:space="preserve">PEVuZE5vdGU+PENpdGU+PEF1dGhvcj5TaGVuPC9BdXRob3I+PFllYXI+MjAxMzwvWWVhcj48UmVj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</w:fldData>
              </w:fldChar>
            </w:r>
            <w:r w:rsidR="00B5017E">
              <w:instrText xml:space="preserve"> ADDIN EN.CITE </w:instrText>
            </w:r>
            <w:r w:rsidR="00B5017E">
              <w:fldChar w:fldCharType="begin">
                <w:fldData xml:space="preserve">PEVuZE5vdGU+PENpdGU+PEF1dGhvcj5TaGVuPC9BdXRob3I+PFllYXI+MjAxMzwvWWVhcj48UmVj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7</w:t>
            </w:r>
            <w:r w:rsidR="00963F5B">
              <w:fldChar w:fldCharType="end"/>
            </w:r>
          </w:p>
        </w:tc>
        <w:tc>
          <w:tcPr>
            <w:tcW w:w="2250" w:type="dxa"/>
          </w:tcPr>
          <w:p w14:paraId="450D0280" w14:textId="5FBB0E63" w:rsidR="003F1A0E" w:rsidRDefault="003F1A0E" w:rsidP="003F1A0E">
            <w:r>
              <w:t>Prospective observational</w:t>
            </w:r>
          </w:p>
        </w:tc>
        <w:tc>
          <w:tcPr>
            <w:tcW w:w="1462" w:type="dxa"/>
          </w:tcPr>
          <w:p w14:paraId="1F25CBDB" w14:textId="7C5B2D44" w:rsidR="003F1A0E" w:rsidRDefault="003F1A0E" w:rsidP="003F1A0E">
            <w:r>
              <w:t>China</w:t>
            </w:r>
          </w:p>
        </w:tc>
        <w:tc>
          <w:tcPr>
            <w:tcW w:w="763" w:type="dxa"/>
          </w:tcPr>
          <w:p w14:paraId="080A64DB" w14:textId="20D32B67" w:rsidR="003F1A0E" w:rsidRDefault="003F1A0E" w:rsidP="003F1A0E">
            <w:r>
              <w:t>55</w:t>
            </w:r>
          </w:p>
        </w:tc>
        <w:tc>
          <w:tcPr>
            <w:tcW w:w="918" w:type="dxa"/>
          </w:tcPr>
          <w:p w14:paraId="11CBE64D" w14:textId="5209022D" w:rsidR="003F1A0E" w:rsidRDefault="003F1A0E" w:rsidP="003F1A0E">
            <w:r>
              <w:t>NR</w:t>
            </w:r>
          </w:p>
        </w:tc>
        <w:tc>
          <w:tcPr>
            <w:tcW w:w="764" w:type="dxa"/>
          </w:tcPr>
          <w:p w14:paraId="564EC90D" w14:textId="48B30ECC" w:rsidR="003F1A0E" w:rsidRDefault="003F1A0E" w:rsidP="003F1A0E">
            <w:r>
              <w:t>NR</w:t>
            </w:r>
          </w:p>
        </w:tc>
        <w:tc>
          <w:tcPr>
            <w:tcW w:w="1864" w:type="dxa"/>
          </w:tcPr>
          <w:p w14:paraId="2783D097" w14:textId="54579CBE" w:rsidR="003F1A0E" w:rsidRDefault="003F1A0E" w:rsidP="003F1A0E">
            <w:r>
              <w:t>KRAS, BRAF, NRAS</w:t>
            </w:r>
          </w:p>
        </w:tc>
        <w:tc>
          <w:tcPr>
            <w:tcW w:w="1911" w:type="dxa"/>
          </w:tcPr>
          <w:p w14:paraId="06E5F4AB" w14:textId="6C4AE7C2" w:rsidR="003F1A0E" w:rsidRDefault="003F1A0E" w:rsidP="003F1A0E">
            <w:r>
              <w:t>S/D</w:t>
            </w:r>
          </w:p>
        </w:tc>
        <w:tc>
          <w:tcPr>
            <w:tcW w:w="1138" w:type="dxa"/>
          </w:tcPr>
          <w:p w14:paraId="3EE8065C" w14:textId="77777777" w:rsidR="003F1A0E" w:rsidRPr="00C75074" w:rsidRDefault="003F1A0E" w:rsidP="003F1A0E">
            <w:pPr>
              <w:jc w:val="center"/>
            </w:pPr>
          </w:p>
        </w:tc>
      </w:tr>
      <w:tr w:rsidR="003F1A0E" w:rsidRPr="00C75074" w14:paraId="1537221A" w14:textId="77777777" w:rsidTr="003B68EF">
        <w:trPr>
          <w:trHeight w:val="457"/>
        </w:trPr>
        <w:tc>
          <w:tcPr>
            <w:tcW w:w="1975" w:type="dxa"/>
          </w:tcPr>
          <w:p w14:paraId="11AA2C8E" w14:textId="73D6B98B" w:rsidR="003F1A0E" w:rsidRDefault="003F1A0E" w:rsidP="003F1A0E">
            <w:r>
              <w:t>Shimomura, 2013</w:t>
            </w:r>
            <w:r w:rsidR="00963F5B">
              <w:fldChar w:fldCharType="begin">
                <w:fldData xml:space="preserve">PEVuZE5vdGU+PENpdGU+PEF1dGhvcj5TaGltb211cmE8L0F1dGhvcj48WWVhcj4yMDEzPC9ZZWFy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==
</w:fldData>
              </w:fldChar>
            </w:r>
            <w:r w:rsidR="00B5017E">
              <w:instrText xml:space="preserve"> ADDIN EN.CITE </w:instrText>
            </w:r>
            <w:r w:rsidR="00B5017E">
              <w:fldChar w:fldCharType="begin">
                <w:fldData xml:space="preserve">PEVuZE5vdGU+PENpdGU+PEF1dGhvcj5TaGltb211cmE8L0F1dGhvcj48WWVhcj4yMDEzPC9ZZWFy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==
</w:fldData>
              </w:fldChar>
            </w:r>
            <w:r w:rsidR="00B5017E">
              <w:instrText xml:space="preserve"> ADDIN EN.CITE.DATA </w:instrText>
            </w:r>
            <w:r w:rsidR="00B5017E">
              <w:fldChar w:fldCharType="end"/>
            </w:r>
            <w:r w:rsidR="00963F5B">
              <w:fldChar w:fldCharType="separate"/>
            </w:r>
            <w:r w:rsidR="00B5017E" w:rsidRPr="00B5017E">
              <w:rPr>
                <w:noProof/>
                <w:vertAlign w:val="superscript"/>
              </w:rPr>
              <w:t>208</w:t>
            </w:r>
            <w:r w:rsidR="00963F5B">
              <w:fldChar w:fldCharType="end"/>
            </w:r>
          </w:p>
        </w:tc>
        <w:tc>
          <w:tcPr>
            <w:tcW w:w="2250" w:type="dxa"/>
          </w:tcPr>
          <w:p w14:paraId="487C0D88" w14:textId="69A89A65" w:rsidR="003F1A0E" w:rsidRDefault="003F1A0E" w:rsidP="003F1A0E">
            <w:r>
              <w:t>Prospective observational</w:t>
            </w:r>
          </w:p>
        </w:tc>
        <w:tc>
          <w:tcPr>
            <w:tcW w:w="1462" w:type="dxa"/>
          </w:tcPr>
          <w:p w14:paraId="5A1FEFB6" w14:textId="35200512" w:rsidR="003F1A0E" w:rsidRDefault="003F1A0E" w:rsidP="003F1A0E">
            <w:r>
              <w:t>Japan</w:t>
            </w:r>
          </w:p>
        </w:tc>
        <w:tc>
          <w:tcPr>
            <w:tcW w:w="763" w:type="dxa"/>
          </w:tcPr>
          <w:p w14:paraId="163BFE6C" w14:textId="40FB6567" w:rsidR="003F1A0E" w:rsidRDefault="003F1A0E" w:rsidP="003F1A0E">
            <w:r>
              <w:t>64</w:t>
            </w:r>
          </w:p>
        </w:tc>
        <w:tc>
          <w:tcPr>
            <w:tcW w:w="918" w:type="dxa"/>
          </w:tcPr>
          <w:p w14:paraId="169C3EE4" w14:textId="201550AD" w:rsidR="003F1A0E" w:rsidRDefault="003F1A0E" w:rsidP="003F1A0E">
            <w:r>
              <w:t>62</w:t>
            </w:r>
          </w:p>
        </w:tc>
        <w:tc>
          <w:tcPr>
            <w:tcW w:w="764" w:type="dxa"/>
          </w:tcPr>
          <w:p w14:paraId="03257983" w14:textId="6D69D236" w:rsidR="003F1A0E" w:rsidRDefault="003F1A0E" w:rsidP="003F1A0E">
            <w:r>
              <w:t>65.6%</w:t>
            </w:r>
          </w:p>
        </w:tc>
        <w:tc>
          <w:tcPr>
            <w:tcW w:w="1864" w:type="dxa"/>
          </w:tcPr>
          <w:p w14:paraId="4FB35168" w14:textId="4035596A" w:rsidR="003F1A0E" w:rsidRDefault="003F1A0E" w:rsidP="003F1A0E">
            <w:r>
              <w:t>KRAS, BRAF</w:t>
            </w:r>
          </w:p>
        </w:tc>
        <w:tc>
          <w:tcPr>
            <w:tcW w:w="1911" w:type="dxa"/>
          </w:tcPr>
          <w:p w14:paraId="2D46F32D" w14:textId="2818B8B6" w:rsidR="003F1A0E" w:rsidRDefault="003F1A0E" w:rsidP="003F1A0E">
            <w:r>
              <w:t>S/D</w:t>
            </w:r>
          </w:p>
        </w:tc>
        <w:tc>
          <w:tcPr>
            <w:tcW w:w="1138" w:type="dxa"/>
          </w:tcPr>
          <w:p w14:paraId="15EBE183" w14:textId="77777777" w:rsidR="003F1A0E" w:rsidRPr="00C75074" w:rsidRDefault="003F1A0E" w:rsidP="003F1A0E">
            <w:pPr>
              <w:jc w:val="center"/>
            </w:pPr>
          </w:p>
        </w:tc>
      </w:tr>
      <w:tr w:rsidR="003F1A0E" w:rsidRPr="00C75074" w14:paraId="3371207F" w14:textId="77777777" w:rsidTr="003B68EF">
        <w:trPr>
          <w:trHeight w:val="457"/>
        </w:trPr>
        <w:tc>
          <w:tcPr>
            <w:tcW w:w="1975" w:type="dxa"/>
          </w:tcPr>
          <w:p w14:paraId="3E610866" w14:textId="317B9E4F" w:rsidR="003F1A0E" w:rsidRDefault="003F1A0E" w:rsidP="003F1A0E">
            <w:r>
              <w:lastRenderedPageBreak/>
              <w:t>Shoji, 2014</w:t>
            </w:r>
            <w:r w:rsidR="0065239F">
              <w:fldChar w:fldCharType="begin">
                <w:fldData xml:space="preserve">PEVuZE5vdGU+PENpdGU+PEF1dGhvcj5TaG9qaTwvQXV0aG9yPjxZZWFyPjIwMTQ8L1llYXI+PFJl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</w:fldData>
              </w:fldChar>
            </w:r>
            <w:r w:rsidR="00B5017E">
              <w:instrText xml:space="preserve"> ADDIN EN.CITE </w:instrText>
            </w:r>
            <w:r w:rsidR="00B5017E">
              <w:fldChar w:fldCharType="begin">
                <w:fldData xml:space="preserve">PEVuZE5vdGU+PENpdGU+PEF1dGhvcj5TaG9qaTwvQXV0aG9yPjxZZWFyPjIwMTQ8L1llYXI+PFJl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09</w:t>
            </w:r>
            <w:r w:rsidR="0065239F">
              <w:fldChar w:fldCharType="end"/>
            </w:r>
          </w:p>
        </w:tc>
        <w:tc>
          <w:tcPr>
            <w:tcW w:w="2250" w:type="dxa"/>
          </w:tcPr>
          <w:p w14:paraId="2B8BFB4F" w14:textId="32FDC1F2" w:rsidR="003F1A0E" w:rsidRDefault="003F1A0E" w:rsidP="003F1A0E">
            <w:r>
              <w:t>Prospective observational</w:t>
            </w:r>
          </w:p>
        </w:tc>
        <w:tc>
          <w:tcPr>
            <w:tcW w:w="1462" w:type="dxa"/>
          </w:tcPr>
          <w:p w14:paraId="3434DFC4" w14:textId="6D976E25" w:rsidR="003F1A0E" w:rsidRDefault="003F1A0E" w:rsidP="003F1A0E">
            <w:r>
              <w:t>Japan</w:t>
            </w:r>
          </w:p>
        </w:tc>
        <w:tc>
          <w:tcPr>
            <w:tcW w:w="763" w:type="dxa"/>
          </w:tcPr>
          <w:p w14:paraId="6B79226A" w14:textId="4FAD8AB5" w:rsidR="003F1A0E" w:rsidRDefault="003F1A0E" w:rsidP="003F1A0E">
            <w:r>
              <w:t>108</w:t>
            </w:r>
          </w:p>
        </w:tc>
        <w:tc>
          <w:tcPr>
            <w:tcW w:w="918" w:type="dxa"/>
          </w:tcPr>
          <w:p w14:paraId="212A2FE6" w14:textId="1B5E401C" w:rsidR="003F1A0E" w:rsidRDefault="003F1A0E" w:rsidP="003F1A0E">
            <w:r>
              <w:t>63</w:t>
            </w:r>
          </w:p>
        </w:tc>
        <w:tc>
          <w:tcPr>
            <w:tcW w:w="764" w:type="dxa"/>
          </w:tcPr>
          <w:p w14:paraId="6A7C59E7" w14:textId="51F74AE4" w:rsidR="003F1A0E" w:rsidRDefault="003F1A0E" w:rsidP="003F1A0E">
            <w:r>
              <w:t>60.2%</w:t>
            </w:r>
          </w:p>
        </w:tc>
        <w:tc>
          <w:tcPr>
            <w:tcW w:w="1864" w:type="dxa"/>
          </w:tcPr>
          <w:p w14:paraId="3F91DA78" w14:textId="69F02904" w:rsidR="003F1A0E" w:rsidRDefault="003F1A0E" w:rsidP="003F1A0E">
            <w:r>
              <w:t>KRAS, BRAF</w:t>
            </w:r>
          </w:p>
        </w:tc>
        <w:tc>
          <w:tcPr>
            <w:tcW w:w="1911" w:type="dxa"/>
          </w:tcPr>
          <w:p w14:paraId="5977087B" w14:textId="719A0569" w:rsidR="003F1A0E" w:rsidRDefault="003F1A0E" w:rsidP="003F1A0E">
            <w:r>
              <w:t>S/D</w:t>
            </w:r>
          </w:p>
        </w:tc>
        <w:tc>
          <w:tcPr>
            <w:tcW w:w="1138" w:type="dxa"/>
          </w:tcPr>
          <w:p w14:paraId="468D3D2F" w14:textId="77777777" w:rsidR="003F1A0E" w:rsidRPr="00C75074" w:rsidRDefault="003F1A0E" w:rsidP="003F1A0E">
            <w:pPr>
              <w:jc w:val="center"/>
            </w:pPr>
          </w:p>
        </w:tc>
      </w:tr>
      <w:tr w:rsidR="003F1A0E" w:rsidRPr="00C75074" w14:paraId="678633BE" w14:textId="77777777" w:rsidTr="003B68EF">
        <w:trPr>
          <w:trHeight w:val="457"/>
        </w:trPr>
        <w:tc>
          <w:tcPr>
            <w:tcW w:w="1975" w:type="dxa"/>
          </w:tcPr>
          <w:p w14:paraId="322D4278" w14:textId="590D1642" w:rsidR="003F1A0E" w:rsidRDefault="003F1A0E" w:rsidP="003F1A0E">
            <w:r>
              <w:t>Shulman, 2012</w:t>
            </w:r>
            <w:r w:rsidR="0065239F">
              <w:fldChar w:fldCharType="begin"/>
            </w:r>
            <w:r w:rsidR="00B5017E">
              <w:instrText xml:space="preserve"> ADDIN EN.CITE &lt;EndNote&gt;&lt;Cite&gt;&lt;Author&gt;Shulman&lt;/Author&gt;&lt;Year&gt;2012&lt;/Year&gt;&lt;RecNum&gt;588&lt;/RecNum&gt;&lt;DisplayText&gt;&lt;style face="superscript"&gt;210&lt;/style&gt;&lt;/DisplayText&gt;&lt;record&gt;&lt;rec-number&gt;588&lt;/rec-number&gt;&lt;foreign-keys&gt;&lt;key app="EN" db-id="r525zwt2l9ewpgew5a2x9rx0redwzaafzrdx" timestamp="1522345837"&gt;588&lt;/key&gt;&lt;/foreign-keys&gt;&lt;ref-type name="Journal Article"&gt;17&lt;/ref-type&gt;&lt;contributors&gt;&lt;authors&gt;&lt;author&gt;Shulman, K.&lt;/author&gt;&lt;author&gt;Barnett-Griness, O.&lt;/author&gt;&lt;author&gt;Frank, M.&lt;/author&gt;&lt;author&gt;Kuten, A.&lt;/author&gt;&lt;author&gt;Gruber, S. B.&lt;/author&gt;&lt;author&gt;Lejbkowicz, F.&lt;/author&gt;&lt;author&gt;Rannert, G.&lt;/author&gt;&lt;/authors&gt;&lt;/contributors&gt;&lt;titles&gt;&lt;title&gt;BRAF mutation, use of bevacizumab and survival of colorectal cancer&lt;/title&gt;&lt;secondary-title&gt;Annals of Oncology&lt;/secondary-title&gt;&lt;/titles&gt;&lt;periodical&gt;&lt;full-title&gt;Annals of Oncology&lt;/full-title&gt;&lt;/periodical&gt;&lt;pages&gt;iv 102&lt;/pages&gt;&lt;volume&gt;23&lt;/volume&gt;&lt;number&gt;Suppl 4&lt;/number&gt;&lt;dates&gt;&lt;year&gt;2012&lt;/year&gt;&lt;/dates&gt;&lt;work-type&gt;Poster Abstract&lt;/work-type&gt;&lt;urls&gt;&lt;/urls&gt;&lt;/record&gt;&lt;/Cite&gt;&lt;/EndNote&gt;</w:instrText>
            </w:r>
            <w:r w:rsidR="0065239F">
              <w:fldChar w:fldCharType="separate"/>
            </w:r>
            <w:r w:rsidR="00B5017E" w:rsidRPr="00B5017E">
              <w:rPr>
                <w:noProof/>
                <w:vertAlign w:val="superscript"/>
              </w:rPr>
              <w:t>210</w:t>
            </w:r>
            <w:r w:rsidR="0065239F">
              <w:fldChar w:fldCharType="end"/>
            </w:r>
          </w:p>
        </w:tc>
        <w:tc>
          <w:tcPr>
            <w:tcW w:w="2250" w:type="dxa"/>
          </w:tcPr>
          <w:p w14:paraId="0D5BCB8A" w14:textId="0976AEE4" w:rsidR="003F1A0E" w:rsidRDefault="003F1A0E" w:rsidP="003F1A0E">
            <w:r>
              <w:t>Prospective observational</w:t>
            </w:r>
          </w:p>
        </w:tc>
        <w:tc>
          <w:tcPr>
            <w:tcW w:w="1462" w:type="dxa"/>
          </w:tcPr>
          <w:p w14:paraId="159C2DB9" w14:textId="29201F8B" w:rsidR="003F1A0E" w:rsidRDefault="003F1A0E" w:rsidP="003F1A0E">
            <w:r>
              <w:t>Israel</w:t>
            </w:r>
          </w:p>
        </w:tc>
        <w:tc>
          <w:tcPr>
            <w:tcW w:w="763" w:type="dxa"/>
          </w:tcPr>
          <w:p w14:paraId="2392DBB7" w14:textId="1D1B1F87" w:rsidR="003F1A0E" w:rsidRDefault="003F1A0E" w:rsidP="003F1A0E">
            <w:r>
              <w:t>333</w:t>
            </w:r>
          </w:p>
        </w:tc>
        <w:tc>
          <w:tcPr>
            <w:tcW w:w="918" w:type="dxa"/>
          </w:tcPr>
          <w:p w14:paraId="5403B639" w14:textId="0F291EE6" w:rsidR="003F1A0E" w:rsidRDefault="003F1A0E" w:rsidP="003F1A0E">
            <w:r>
              <w:t>NR</w:t>
            </w:r>
          </w:p>
        </w:tc>
        <w:tc>
          <w:tcPr>
            <w:tcW w:w="764" w:type="dxa"/>
          </w:tcPr>
          <w:p w14:paraId="2D729222" w14:textId="1322FB09" w:rsidR="003F1A0E" w:rsidRDefault="003F1A0E" w:rsidP="003F1A0E">
            <w:r>
              <w:t>NR</w:t>
            </w:r>
          </w:p>
        </w:tc>
        <w:tc>
          <w:tcPr>
            <w:tcW w:w="1864" w:type="dxa"/>
          </w:tcPr>
          <w:p w14:paraId="1F5CEBA2" w14:textId="371FEBBA" w:rsidR="003F1A0E" w:rsidRDefault="003F1A0E" w:rsidP="003F1A0E">
            <w:r>
              <w:t>BRAF</w:t>
            </w:r>
          </w:p>
        </w:tc>
        <w:tc>
          <w:tcPr>
            <w:tcW w:w="1911" w:type="dxa"/>
          </w:tcPr>
          <w:p w14:paraId="4AC8720E" w14:textId="60CC2E9E" w:rsidR="003F1A0E" w:rsidRDefault="003F1A0E" w:rsidP="003F1A0E">
            <w:r>
              <w:t>S/D, MAS-PCR</w:t>
            </w:r>
          </w:p>
        </w:tc>
        <w:tc>
          <w:tcPr>
            <w:tcW w:w="1138" w:type="dxa"/>
          </w:tcPr>
          <w:p w14:paraId="06CC5284" w14:textId="77777777" w:rsidR="003F1A0E" w:rsidRPr="00C75074" w:rsidRDefault="003F1A0E" w:rsidP="003F1A0E">
            <w:pPr>
              <w:jc w:val="center"/>
            </w:pPr>
          </w:p>
        </w:tc>
      </w:tr>
      <w:tr w:rsidR="003F1A0E" w:rsidRPr="00C75074" w14:paraId="112FA22A" w14:textId="77777777" w:rsidTr="003B68EF">
        <w:trPr>
          <w:trHeight w:val="457"/>
        </w:trPr>
        <w:tc>
          <w:tcPr>
            <w:tcW w:w="1975" w:type="dxa"/>
          </w:tcPr>
          <w:p w14:paraId="2B460424" w14:textId="02A1453E" w:rsidR="003F1A0E" w:rsidRDefault="003F1A0E" w:rsidP="003F1A0E">
            <w:r>
              <w:t>Shulman, 2013</w:t>
            </w:r>
            <w:r w:rsidR="0065239F">
              <w:fldChar w:fldCharType="begin"/>
            </w:r>
            <w:r w:rsidR="00B5017E">
              <w:instrText xml:space="preserve"> ADDIN EN.CITE &lt;EndNote&gt;&lt;Cite&gt;&lt;Author&gt;Shulman&lt;/Author&gt;&lt;Year&gt;2013&lt;/Year&gt;&lt;RecNum&gt;421&lt;/RecNum&gt;&lt;DisplayText&gt;&lt;style face="superscript"&gt;211&lt;/style&gt;&lt;/DisplayText&gt;&lt;record&gt;&lt;rec-number&gt;421&lt;/rec-number&gt;&lt;foreign-keys&gt;&lt;key app="EN" db-id="r525zwt2l9ewpgew5a2x9rx0redwzaafzrdx" timestamp="1522336477"&gt;421&lt;/key&gt;&lt;key app="ENWeb" db-id=""&gt;0&lt;/key&gt;&lt;/foreign-keys&gt;&lt;ref-type name="Journal Article"&gt;17&lt;/ref-type&gt;&lt;contributors&gt;&lt;authors&gt;&lt;author&gt;Shulman, K.&lt;/author&gt;&lt;author&gt;Barnett-Griness, O.&lt;/author&gt;&lt;author&gt;Frank, M.&lt;/author&gt;&lt;author&gt;Raskin, L.&lt;/author&gt;&lt;author&gt;Kuten, A.&lt;/author&gt;&lt;author&gt;Lejbkowicz, F.&lt;/author&gt;&lt;author&gt;Rennert, G.&lt;/author&gt;&lt;/authors&gt;&lt;/contributors&gt;&lt;titles&gt;&lt;title&gt;Kras Mutations in Metastatic Colorectal Cancer and the Effect of Bevacizumab&lt;/title&gt;&lt;secondary-title&gt;Annals of Oncology&lt;/secondary-title&gt;&lt;short-title&gt;P-0206&lt;/short-title&gt;&lt;/titles&gt;&lt;periodical&gt;&lt;full-title&gt;Annals of Oncology&lt;/full-title&gt;&lt;/periodical&gt;&lt;pages&gt;iv94-iv94&lt;/pages&gt;&lt;volume&gt;24&lt;/volume&gt;&lt;number&gt;suppl 4&lt;/number&gt;&lt;dates&gt;&lt;year&gt;2013&lt;/year&gt;&lt;/dates&gt;&lt;isbn&gt;0923-7534&amp;#xD;1569-8041&lt;/isbn&gt;&lt;urls&gt;&lt;/urls&gt;&lt;electronic-resource-num&gt;10.1093/annonc/mdt203.204&lt;/electronic-resource-num&gt;&lt;/record&gt;&lt;/Cite&gt;&lt;/EndNote&gt;</w:instrText>
            </w:r>
            <w:r w:rsidR="0065239F">
              <w:fldChar w:fldCharType="separate"/>
            </w:r>
            <w:r w:rsidR="00B5017E" w:rsidRPr="00B5017E">
              <w:rPr>
                <w:noProof/>
                <w:vertAlign w:val="superscript"/>
              </w:rPr>
              <w:t>211</w:t>
            </w:r>
            <w:r w:rsidR="0065239F">
              <w:fldChar w:fldCharType="end"/>
            </w:r>
          </w:p>
        </w:tc>
        <w:tc>
          <w:tcPr>
            <w:tcW w:w="2250" w:type="dxa"/>
          </w:tcPr>
          <w:p w14:paraId="3819B2EB" w14:textId="4B7DCA25" w:rsidR="003F1A0E" w:rsidRDefault="003F1A0E" w:rsidP="003F1A0E">
            <w:r>
              <w:t>Prospective observational</w:t>
            </w:r>
          </w:p>
        </w:tc>
        <w:tc>
          <w:tcPr>
            <w:tcW w:w="1462" w:type="dxa"/>
          </w:tcPr>
          <w:p w14:paraId="4CF1B30B" w14:textId="05F78357" w:rsidR="003F1A0E" w:rsidRDefault="003F1A0E" w:rsidP="003F1A0E">
            <w:r>
              <w:t>Israel</w:t>
            </w:r>
          </w:p>
        </w:tc>
        <w:tc>
          <w:tcPr>
            <w:tcW w:w="763" w:type="dxa"/>
          </w:tcPr>
          <w:p w14:paraId="6F6E8662" w14:textId="64AE6C00" w:rsidR="003F1A0E" w:rsidRDefault="003F1A0E" w:rsidP="003F1A0E">
            <w:r>
              <w:t>397</w:t>
            </w:r>
          </w:p>
        </w:tc>
        <w:tc>
          <w:tcPr>
            <w:tcW w:w="918" w:type="dxa"/>
          </w:tcPr>
          <w:p w14:paraId="7E265230" w14:textId="3617252F" w:rsidR="003F1A0E" w:rsidRDefault="003F1A0E" w:rsidP="003F1A0E">
            <w:r>
              <w:t>NR</w:t>
            </w:r>
          </w:p>
        </w:tc>
        <w:tc>
          <w:tcPr>
            <w:tcW w:w="764" w:type="dxa"/>
          </w:tcPr>
          <w:p w14:paraId="1F2BED8E" w14:textId="7EAE75B9" w:rsidR="003F1A0E" w:rsidRDefault="003F1A0E" w:rsidP="003F1A0E">
            <w:r>
              <w:t>NR</w:t>
            </w:r>
          </w:p>
        </w:tc>
        <w:tc>
          <w:tcPr>
            <w:tcW w:w="1864" w:type="dxa"/>
          </w:tcPr>
          <w:p w14:paraId="73452CA3" w14:textId="714B2CD7" w:rsidR="003F1A0E" w:rsidRDefault="003F1A0E" w:rsidP="003F1A0E">
            <w:r>
              <w:t>KRAS</w:t>
            </w:r>
          </w:p>
        </w:tc>
        <w:tc>
          <w:tcPr>
            <w:tcW w:w="1911" w:type="dxa"/>
          </w:tcPr>
          <w:p w14:paraId="3FCE5111" w14:textId="2C3A2BBD" w:rsidR="003F1A0E" w:rsidRDefault="003F1A0E" w:rsidP="003F1A0E">
            <w:r>
              <w:t>S/D, MAS-PCR</w:t>
            </w:r>
          </w:p>
        </w:tc>
        <w:tc>
          <w:tcPr>
            <w:tcW w:w="1138" w:type="dxa"/>
          </w:tcPr>
          <w:p w14:paraId="6908C9B9" w14:textId="77777777" w:rsidR="003F1A0E" w:rsidRPr="00C75074" w:rsidRDefault="003F1A0E" w:rsidP="003F1A0E">
            <w:pPr>
              <w:jc w:val="center"/>
            </w:pPr>
          </w:p>
        </w:tc>
      </w:tr>
      <w:tr w:rsidR="003F1A0E" w:rsidRPr="00C75074" w14:paraId="2725EC53" w14:textId="77777777" w:rsidTr="003B68EF">
        <w:trPr>
          <w:trHeight w:val="457"/>
        </w:trPr>
        <w:tc>
          <w:tcPr>
            <w:tcW w:w="1975" w:type="dxa"/>
          </w:tcPr>
          <w:p w14:paraId="7F380A6D" w14:textId="0FAEF5CF" w:rsidR="003F1A0E" w:rsidRDefault="003F1A0E" w:rsidP="003F1A0E">
            <w:r>
              <w:t>Siyar Ekinci, 2015</w:t>
            </w:r>
            <w:r w:rsidR="0065239F">
              <w:fldChar w:fldCharType="begin">
                <w:fldData xml:space="preserve">PEVuZE5vdGU+PENpdGU+PEF1dGhvcj5TaXlhciBFa2luY2k8L0F1dGhvcj48WWVhcj4yMDE1PC9Z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</w:fldData>
              </w:fldChar>
            </w:r>
            <w:r w:rsidR="00B5017E">
              <w:instrText xml:space="preserve"> ADDIN EN.CITE </w:instrText>
            </w:r>
            <w:r w:rsidR="00B5017E">
              <w:fldChar w:fldCharType="begin">
                <w:fldData xml:space="preserve">PEVuZE5vdGU+PENpdGU+PEF1dGhvcj5TaXlhciBFa2luY2k8L0F1dGhvcj48WWVhcj4yMDE1PC9Z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12</w:t>
            </w:r>
            <w:r w:rsidR="0065239F">
              <w:fldChar w:fldCharType="end"/>
            </w:r>
          </w:p>
        </w:tc>
        <w:tc>
          <w:tcPr>
            <w:tcW w:w="2250" w:type="dxa"/>
          </w:tcPr>
          <w:p w14:paraId="23F4EF43" w14:textId="718CD04F" w:rsidR="003F1A0E" w:rsidRDefault="003F1A0E" w:rsidP="003F1A0E">
            <w:r w:rsidRPr="00B923DF">
              <w:t>Retrospective observationa</w:t>
            </w:r>
            <w:r>
              <w:t>l</w:t>
            </w:r>
          </w:p>
        </w:tc>
        <w:tc>
          <w:tcPr>
            <w:tcW w:w="1462" w:type="dxa"/>
          </w:tcPr>
          <w:p w14:paraId="068B93F7" w14:textId="05866DDB" w:rsidR="003F1A0E" w:rsidRDefault="003F1A0E" w:rsidP="003F1A0E">
            <w:r>
              <w:t>Turkey</w:t>
            </w:r>
          </w:p>
        </w:tc>
        <w:tc>
          <w:tcPr>
            <w:tcW w:w="763" w:type="dxa"/>
          </w:tcPr>
          <w:p w14:paraId="33B82E2B" w14:textId="37C6AA50" w:rsidR="003F1A0E" w:rsidRDefault="003F1A0E" w:rsidP="003F1A0E">
            <w:r>
              <w:t>31</w:t>
            </w:r>
          </w:p>
        </w:tc>
        <w:tc>
          <w:tcPr>
            <w:tcW w:w="918" w:type="dxa"/>
          </w:tcPr>
          <w:p w14:paraId="3BCFED61" w14:textId="754A5064" w:rsidR="003F1A0E" w:rsidRDefault="003F1A0E" w:rsidP="003F1A0E">
            <w:r>
              <w:t>63</w:t>
            </w:r>
          </w:p>
        </w:tc>
        <w:tc>
          <w:tcPr>
            <w:tcW w:w="764" w:type="dxa"/>
          </w:tcPr>
          <w:p w14:paraId="32D28033" w14:textId="21ADC3C9" w:rsidR="003F1A0E" w:rsidRDefault="003F1A0E" w:rsidP="003F1A0E">
            <w:r>
              <w:t>48.4%</w:t>
            </w:r>
          </w:p>
        </w:tc>
        <w:tc>
          <w:tcPr>
            <w:tcW w:w="1864" w:type="dxa"/>
          </w:tcPr>
          <w:p w14:paraId="508CF5D3" w14:textId="607678B9" w:rsidR="003F1A0E" w:rsidRDefault="003F1A0E" w:rsidP="003F1A0E">
            <w:r>
              <w:t>KRAS</w:t>
            </w:r>
          </w:p>
        </w:tc>
        <w:tc>
          <w:tcPr>
            <w:tcW w:w="1911" w:type="dxa"/>
          </w:tcPr>
          <w:p w14:paraId="4ABF7C90" w14:textId="73982AEA" w:rsidR="003F1A0E" w:rsidRDefault="003F1A0E" w:rsidP="003F1A0E">
            <w:r>
              <w:t>Pyro</w:t>
            </w:r>
          </w:p>
        </w:tc>
        <w:tc>
          <w:tcPr>
            <w:tcW w:w="1138" w:type="dxa"/>
          </w:tcPr>
          <w:p w14:paraId="2F1A8325" w14:textId="190C7AD1" w:rsidR="003F1A0E" w:rsidRPr="00C75074" w:rsidRDefault="003F1A0E" w:rsidP="003F1A0E">
            <w:pPr>
              <w:jc w:val="center"/>
            </w:pPr>
            <w:r>
              <w:t>Y</w:t>
            </w:r>
          </w:p>
        </w:tc>
      </w:tr>
      <w:tr w:rsidR="003F1A0E" w:rsidRPr="00C75074" w14:paraId="1C237223" w14:textId="77777777" w:rsidTr="003B68EF">
        <w:trPr>
          <w:trHeight w:val="457"/>
        </w:trPr>
        <w:tc>
          <w:tcPr>
            <w:tcW w:w="1975" w:type="dxa"/>
          </w:tcPr>
          <w:p w14:paraId="7F590576" w14:textId="48AA16C8" w:rsidR="003F1A0E" w:rsidRDefault="003F1A0E" w:rsidP="003F1A0E">
            <w:r>
              <w:t>Skougaard, 2014</w:t>
            </w:r>
            <w:r w:rsidR="0065239F">
              <w:fldChar w:fldCharType="begin">
                <w:fldData xml:space="preserve">PEVuZE5vdGU+PENpdGU+PEF1dGhvcj5Ta291Z2FhcmQ8L0F1dGhvcj48WWVhcj4yMDE0PC9ZZWFy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ldHV4aW1hYjwv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</w:fldData>
              </w:fldChar>
            </w:r>
            <w:r w:rsidR="00B5017E">
              <w:instrText xml:space="preserve"> ADDIN EN.CITE </w:instrText>
            </w:r>
            <w:r w:rsidR="00B5017E">
              <w:fldChar w:fldCharType="begin">
                <w:fldData xml:space="preserve">PEVuZE5vdGU+PENpdGU+PEF1dGhvcj5Ta291Z2FhcmQ8L0F1dGhvcj48WWVhcj4yMDE0PC9ZZWFy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ldHV4aW1hYjwv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13</w:t>
            </w:r>
            <w:r w:rsidR="0065239F">
              <w:fldChar w:fldCharType="end"/>
            </w:r>
          </w:p>
        </w:tc>
        <w:tc>
          <w:tcPr>
            <w:tcW w:w="2250" w:type="dxa"/>
          </w:tcPr>
          <w:p w14:paraId="15338A43" w14:textId="11344372" w:rsidR="003F1A0E" w:rsidRPr="00B923DF" w:rsidRDefault="003F1A0E" w:rsidP="003F1A0E">
            <w:r>
              <w:t>Phase II Trial</w:t>
            </w:r>
          </w:p>
        </w:tc>
        <w:tc>
          <w:tcPr>
            <w:tcW w:w="1462" w:type="dxa"/>
          </w:tcPr>
          <w:p w14:paraId="754BF2B2" w14:textId="2B1C1498" w:rsidR="003F1A0E" w:rsidRDefault="003F1A0E" w:rsidP="003F1A0E">
            <w:r>
              <w:t>Denmark</w:t>
            </w:r>
          </w:p>
        </w:tc>
        <w:tc>
          <w:tcPr>
            <w:tcW w:w="763" w:type="dxa"/>
          </w:tcPr>
          <w:p w14:paraId="7DAA8601" w14:textId="542682DE" w:rsidR="003F1A0E" w:rsidRDefault="003F1A0E" w:rsidP="003F1A0E">
            <w:r>
              <w:t>61</w:t>
            </w:r>
          </w:p>
        </w:tc>
        <w:tc>
          <w:tcPr>
            <w:tcW w:w="918" w:type="dxa"/>
          </w:tcPr>
          <w:p w14:paraId="11E3D192" w14:textId="47010911" w:rsidR="003F1A0E" w:rsidRDefault="003F1A0E" w:rsidP="003F1A0E">
            <w:r>
              <w:t>62</w:t>
            </w:r>
          </w:p>
        </w:tc>
        <w:tc>
          <w:tcPr>
            <w:tcW w:w="764" w:type="dxa"/>
          </w:tcPr>
          <w:p w14:paraId="6BEB9598" w14:textId="197B285D" w:rsidR="003F1A0E" w:rsidRDefault="003F1A0E" w:rsidP="003F1A0E">
            <w:r>
              <w:t>60.7%</w:t>
            </w:r>
          </w:p>
        </w:tc>
        <w:tc>
          <w:tcPr>
            <w:tcW w:w="1864" w:type="dxa"/>
          </w:tcPr>
          <w:p w14:paraId="47D6D3F7" w14:textId="7CF980CD" w:rsidR="003F1A0E" w:rsidRDefault="003F1A0E" w:rsidP="003F1A0E">
            <w:r>
              <w:t>KRAS</w:t>
            </w:r>
          </w:p>
        </w:tc>
        <w:tc>
          <w:tcPr>
            <w:tcW w:w="1911" w:type="dxa"/>
          </w:tcPr>
          <w:p w14:paraId="178E8C5D" w14:textId="43D0EF6F" w:rsidR="003F1A0E" w:rsidRDefault="003F1A0E" w:rsidP="003F1A0E">
            <w:r>
              <w:t>MAS-PCR</w:t>
            </w:r>
          </w:p>
        </w:tc>
        <w:tc>
          <w:tcPr>
            <w:tcW w:w="1138" w:type="dxa"/>
          </w:tcPr>
          <w:p w14:paraId="52AB9943" w14:textId="77777777" w:rsidR="003F1A0E" w:rsidRPr="00C75074" w:rsidRDefault="003F1A0E" w:rsidP="003F1A0E">
            <w:pPr>
              <w:jc w:val="center"/>
            </w:pPr>
          </w:p>
        </w:tc>
      </w:tr>
      <w:tr w:rsidR="003F1A0E" w:rsidRPr="00C75074" w14:paraId="387369CB" w14:textId="77777777" w:rsidTr="003B68EF">
        <w:trPr>
          <w:trHeight w:val="457"/>
        </w:trPr>
        <w:tc>
          <w:tcPr>
            <w:tcW w:w="1975" w:type="dxa"/>
          </w:tcPr>
          <w:p w14:paraId="0FD0C274" w14:textId="0E176A0E" w:rsidR="003F1A0E" w:rsidRDefault="003F1A0E" w:rsidP="003F1A0E">
            <w:r>
              <w:t>Smith, 2014</w:t>
            </w:r>
            <w:r w:rsidR="0065239F">
              <w:fldChar w:fldCharType="begin"/>
            </w:r>
            <w:r w:rsidR="00B5017E">
              <w:instrText xml:space="preserve"> ADDIN EN.CITE &lt;EndNote&gt;&lt;Cite&gt;&lt;Author&gt;Smith&lt;/Author&gt;&lt;Year&gt;2014&lt;/Year&gt;&lt;RecNum&gt;589&lt;/RecNum&gt;&lt;DisplayText&gt;&lt;style face="superscript"&gt;214&lt;/style&gt;&lt;/DisplayText&gt;&lt;record&gt;&lt;rec-number&gt;589&lt;/rec-number&gt;&lt;foreign-keys&gt;&lt;key app="EN" db-id="r525zwt2l9ewpgew5a2x9rx0redwzaafzrdx" timestamp="1522345869"&gt;589&lt;/key&gt;&lt;/foreign-keys&gt;&lt;ref-type name="Journal Article"&gt;17&lt;/ref-type&gt;&lt;contributors&gt;&lt;authors&gt;&lt;author&gt;Smith, B. L.&lt;/author&gt;&lt;author&gt;Breitfeld, P.&lt;/author&gt;&lt;author&gt;Cubino, J.&lt;/author&gt;&lt;author&gt;Weigman, V.&lt;/author&gt;&lt;author&gt;Richards, D. P.&lt;/author&gt;&lt;author&gt;Chung, K. Y.&lt;/author&gt;&lt;/authors&gt;&lt;/contributors&gt;&lt;titles&gt;&lt;title&gt;Abstract 5187: Feasibility study of genomic biomarker profiling for patients with metastatic colorectal cancer&lt;/title&gt;&lt;secondary-title&gt;Cancer Research&lt;/secondary-title&gt;&lt;/titles&gt;&lt;periodical&gt;&lt;full-title&gt;Cancer Research&lt;/full-title&gt;&lt;/periodical&gt;&lt;pages&gt;5187-5187&lt;/pages&gt;&lt;volume&gt;74&lt;/volume&gt;&lt;number&gt;19 Supplement&lt;/number&gt;&lt;dates&gt;&lt;year&gt;2014&lt;/year&gt;&lt;/dates&gt;&lt;urls&gt;&lt;/urls&gt;&lt;electronic-resource-num&gt;10.1158/1538-7445.am2014-5187&lt;/electronic-resource-num&gt;&lt;/record&gt;&lt;/Cite&gt;&lt;/EndNote&gt;</w:instrText>
            </w:r>
            <w:r w:rsidR="0065239F">
              <w:fldChar w:fldCharType="separate"/>
            </w:r>
            <w:r w:rsidR="00B5017E" w:rsidRPr="00B5017E">
              <w:rPr>
                <w:noProof/>
                <w:vertAlign w:val="superscript"/>
              </w:rPr>
              <w:t>214</w:t>
            </w:r>
            <w:r w:rsidR="0065239F">
              <w:fldChar w:fldCharType="end"/>
            </w:r>
          </w:p>
        </w:tc>
        <w:tc>
          <w:tcPr>
            <w:tcW w:w="2250" w:type="dxa"/>
          </w:tcPr>
          <w:p w14:paraId="56C099A8" w14:textId="1016D44E" w:rsidR="003F1A0E" w:rsidRDefault="003F1A0E" w:rsidP="003F1A0E">
            <w:r>
              <w:t>Prospective observational</w:t>
            </w:r>
          </w:p>
        </w:tc>
        <w:tc>
          <w:tcPr>
            <w:tcW w:w="1462" w:type="dxa"/>
          </w:tcPr>
          <w:p w14:paraId="35D3A0BE" w14:textId="4CFAEA6C" w:rsidR="003F1A0E" w:rsidRDefault="003F1A0E" w:rsidP="003F1A0E">
            <w:r>
              <w:t>USA</w:t>
            </w:r>
          </w:p>
        </w:tc>
        <w:tc>
          <w:tcPr>
            <w:tcW w:w="763" w:type="dxa"/>
          </w:tcPr>
          <w:p w14:paraId="12CA6348" w14:textId="36B23E57" w:rsidR="003F1A0E" w:rsidRDefault="003F1A0E" w:rsidP="003F1A0E">
            <w:r>
              <w:t>51</w:t>
            </w:r>
          </w:p>
        </w:tc>
        <w:tc>
          <w:tcPr>
            <w:tcW w:w="918" w:type="dxa"/>
          </w:tcPr>
          <w:p w14:paraId="794F74DB" w14:textId="7E6D60AB" w:rsidR="003F1A0E" w:rsidRDefault="003F1A0E" w:rsidP="003F1A0E">
            <w:r>
              <w:t>62</w:t>
            </w:r>
          </w:p>
        </w:tc>
        <w:tc>
          <w:tcPr>
            <w:tcW w:w="764" w:type="dxa"/>
          </w:tcPr>
          <w:p w14:paraId="7842DC22" w14:textId="0156D1CD" w:rsidR="003F1A0E" w:rsidRDefault="003F1A0E" w:rsidP="003F1A0E">
            <w:r>
              <w:t>NR</w:t>
            </w:r>
          </w:p>
        </w:tc>
        <w:tc>
          <w:tcPr>
            <w:tcW w:w="1864" w:type="dxa"/>
          </w:tcPr>
          <w:p w14:paraId="3803F7D1" w14:textId="00D22D8D" w:rsidR="003F1A0E" w:rsidRDefault="003F1A0E" w:rsidP="003F1A0E">
            <w:r>
              <w:t>KRAS, BRAF, NRAS</w:t>
            </w:r>
          </w:p>
        </w:tc>
        <w:tc>
          <w:tcPr>
            <w:tcW w:w="1911" w:type="dxa"/>
          </w:tcPr>
          <w:p w14:paraId="0B46E352" w14:textId="1C5BBE07" w:rsidR="003F1A0E" w:rsidRDefault="003F1A0E" w:rsidP="003F1A0E">
            <w:r>
              <w:t>NGS</w:t>
            </w:r>
          </w:p>
        </w:tc>
        <w:tc>
          <w:tcPr>
            <w:tcW w:w="1138" w:type="dxa"/>
          </w:tcPr>
          <w:p w14:paraId="398B84D3" w14:textId="77777777" w:rsidR="003F1A0E" w:rsidRPr="00C75074" w:rsidRDefault="003F1A0E" w:rsidP="003F1A0E">
            <w:pPr>
              <w:jc w:val="center"/>
            </w:pPr>
          </w:p>
        </w:tc>
      </w:tr>
      <w:tr w:rsidR="003F1A0E" w:rsidRPr="00C75074" w14:paraId="4C4D48D9" w14:textId="77777777" w:rsidTr="003B68EF">
        <w:trPr>
          <w:trHeight w:val="457"/>
        </w:trPr>
        <w:tc>
          <w:tcPr>
            <w:tcW w:w="1975" w:type="dxa"/>
          </w:tcPr>
          <w:p w14:paraId="2A729CAE" w14:textId="5C249662" w:rsidR="003F1A0E" w:rsidRDefault="003F1A0E" w:rsidP="003F1A0E">
            <w:r>
              <w:t>Smits, 2011</w:t>
            </w:r>
            <w:r w:rsidR="0065239F">
              <w:fldChar w:fldCharType="begin">
                <w:fldData xml:space="preserve">PEVuZE5vdGU+PENpdGU+PEF1dGhvcj5TbWl0czwvQXV0aG9yPjxZZWFyPjIwMTE8L1llYXI+PFJl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</w:fldData>
              </w:fldChar>
            </w:r>
            <w:r w:rsidR="00B5017E">
              <w:instrText xml:space="preserve"> ADDIN EN.CITE </w:instrText>
            </w:r>
            <w:r w:rsidR="00B5017E">
              <w:fldChar w:fldCharType="begin">
                <w:fldData xml:space="preserve">PEVuZE5vdGU+PENpdGU+PEF1dGhvcj5TbWl0czwvQXV0aG9yPjxZZWFyPjIwMTE8L1llYXI+PFJl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15</w:t>
            </w:r>
            <w:r w:rsidR="0065239F">
              <w:fldChar w:fldCharType="end"/>
            </w:r>
          </w:p>
        </w:tc>
        <w:tc>
          <w:tcPr>
            <w:tcW w:w="2250" w:type="dxa"/>
          </w:tcPr>
          <w:p w14:paraId="09F17AB5" w14:textId="408F4467" w:rsidR="003F1A0E" w:rsidRPr="00B923DF" w:rsidRDefault="003F1A0E" w:rsidP="003F1A0E">
            <w:r>
              <w:t>Retrospective observational</w:t>
            </w:r>
          </w:p>
        </w:tc>
        <w:tc>
          <w:tcPr>
            <w:tcW w:w="1462" w:type="dxa"/>
          </w:tcPr>
          <w:p w14:paraId="0FFD2DC6" w14:textId="6BCE439F" w:rsidR="003F1A0E" w:rsidRDefault="003F1A0E" w:rsidP="003F1A0E">
            <w:r>
              <w:t>Netherlands</w:t>
            </w:r>
          </w:p>
        </w:tc>
        <w:tc>
          <w:tcPr>
            <w:tcW w:w="763" w:type="dxa"/>
          </w:tcPr>
          <w:p w14:paraId="7ED1CB5C" w14:textId="752F0C7D" w:rsidR="003F1A0E" w:rsidRDefault="003F1A0E" w:rsidP="003F1A0E">
            <w:r>
              <w:t>734</w:t>
            </w:r>
          </w:p>
        </w:tc>
        <w:tc>
          <w:tcPr>
            <w:tcW w:w="918" w:type="dxa"/>
          </w:tcPr>
          <w:p w14:paraId="51737EBC" w14:textId="0DD63861" w:rsidR="003F1A0E" w:rsidRDefault="003F1A0E" w:rsidP="003F1A0E">
            <w:r>
              <w:t>67.9</w:t>
            </w:r>
          </w:p>
        </w:tc>
        <w:tc>
          <w:tcPr>
            <w:tcW w:w="764" w:type="dxa"/>
          </w:tcPr>
          <w:p w14:paraId="56D1C4F1" w14:textId="0CBDFC95" w:rsidR="003F1A0E" w:rsidRDefault="003F1A0E" w:rsidP="003F1A0E">
            <w:r>
              <w:t>55.6%</w:t>
            </w:r>
          </w:p>
        </w:tc>
        <w:tc>
          <w:tcPr>
            <w:tcW w:w="1864" w:type="dxa"/>
          </w:tcPr>
          <w:p w14:paraId="487D38CD" w14:textId="130EDF24" w:rsidR="003F1A0E" w:rsidRDefault="003F1A0E" w:rsidP="003F1A0E">
            <w:r>
              <w:t>KRAS</w:t>
            </w:r>
          </w:p>
        </w:tc>
        <w:tc>
          <w:tcPr>
            <w:tcW w:w="1911" w:type="dxa"/>
          </w:tcPr>
          <w:p w14:paraId="06F8F5DB" w14:textId="3A134BB2" w:rsidR="003F1A0E" w:rsidRDefault="003F1A0E" w:rsidP="003F1A0E">
            <w:r>
              <w:t>S/D, GEM</w:t>
            </w:r>
          </w:p>
        </w:tc>
        <w:tc>
          <w:tcPr>
            <w:tcW w:w="1138" w:type="dxa"/>
          </w:tcPr>
          <w:p w14:paraId="17FC7CD2" w14:textId="77777777" w:rsidR="003F1A0E" w:rsidRPr="00C75074" w:rsidRDefault="003F1A0E" w:rsidP="003F1A0E">
            <w:pPr>
              <w:jc w:val="center"/>
            </w:pPr>
          </w:p>
        </w:tc>
      </w:tr>
      <w:tr w:rsidR="003F1A0E" w:rsidRPr="00C75074" w14:paraId="50639F4A" w14:textId="77777777" w:rsidTr="003B68EF">
        <w:trPr>
          <w:trHeight w:val="457"/>
        </w:trPr>
        <w:tc>
          <w:tcPr>
            <w:tcW w:w="1975" w:type="dxa"/>
          </w:tcPr>
          <w:p w14:paraId="58287182" w14:textId="35FFDB2D" w:rsidR="003F1A0E" w:rsidRDefault="003F1A0E" w:rsidP="003F1A0E">
            <w:r>
              <w:t>Soeda, 2014</w:t>
            </w:r>
            <w:r w:rsidR="0065239F">
              <w:fldChar w:fldCharType="begin">
                <w:fldData xml:space="preserve">PEVuZE5vdGU+PENpdGU+PEF1dGhvcj5Tb2VkYTwvQXV0aG9yPjxZZWFyPjIwMTQ8L1llYXI+PFJl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</w:fldData>
              </w:fldChar>
            </w:r>
            <w:r w:rsidR="00B5017E">
              <w:instrText xml:space="preserve"> ADDIN EN.CITE </w:instrText>
            </w:r>
            <w:r w:rsidR="00B5017E">
              <w:fldChar w:fldCharType="begin">
                <w:fldData xml:space="preserve">PEVuZE5vdGU+PENpdGU+PEF1dGhvcj5Tb2VkYTwvQXV0aG9yPjxZZWFyPjIwMTQ8L1llYXI+PFJl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16</w:t>
            </w:r>
            <w:r w:rsidR="0065239F">
              <w:fldChar w:fldCharType="end"/>
            </w:r>
          </w:p>
        </w:tc>
        <w:tc>
          <w:tcPr>
            <w:tcW w:w="2250" w:type="dxa"/>
          </w:tcPr>
          <w:p w14:paraId="229770D4" w14:textId="507FA454" w:rsidR="003F1A0E" w:rsidRPr="00B923DF" w:rsidRDefault="003F1A0E" w:rsidP="003F1A0E">
            <w:r>
              <w:t>Phase II RCT</w:t>
            </w:r>
          </w:p>
        </w:tc>
        <w:tc>
          <w:tcPr>
            <w:tcW w:w="1462" w:type="dxa"/>
          </w:tcPr>
          <w:p w14:paraId="26D03E5F" w14:textId="07EFA165" w:rsidR="003F1A0E" w:rsidRDefault="003F1A0E" w:rsidP="003F1A0E">
            <w:r>
              <w:t>Japan</w:t>
            </w:r>
          </w:p>
        </w:tc>
        <w:tc>
          <w:tcPr>
            <w:tcW w:w="763" w:type="dxa"/>
          </w:tcPr>
          <w:p w14:paraId="1DF595AF" w14:textId="2A60A62B" w:rsidR="003F1A0E" w:rsidRDefault="003F1A0E" w:rsidP="003F1A0E">
            <w:r>
              <w:t>43</w:t>
            </w:r>
          </w:p>
        </w:tc>
        <w:tc>
          <w:tcPr>
            <w:tcW w:w="918" w:type="dxa"/>
          </w:tcPr>
          <w:p w14:paraId="717C25E0" w14:textId="4A682EB2" w:rsidR="003F1A0E" w:rsidRDefault="003F1A0E" w:rsidP="003F1A0E">
            <w:r>
              <w:t>67</w:t>
            </w:r>
          </w:p>
        </w:tc>
        <w:tc>
          <w:tcPr>
            <w:tcW w:w="764" w:type="dxa"/>
          </w:tcPr>
          <w:p w14:paraId="42C5F145" w14:textId="22EFB446" w:rsidR="003F1A0E" w:rsidRDefault="003F1A0E" w:rsidP="003F1A0E">
            <w:r>
              <w:t>62.8%</w:t>
            </w:r>
          </w:p>
        </w:tc>
        <w:tc>
          <w:tcPr>
            <w:tcW w:w="1864" w:type="dxa"/>
          </w:tcPr>
          <w:p w14:paraId="3EC5B750" w14:textId="58742487" w:rsidR="003F1A0E" w:rsidRDefault="003F1A0E" w:rsidP="003F1A0E">
            <w:r>
              <w:t>KRAS, BRAF, NRAS</w:t>
            </w:r>
          </w:p>
        </w:tc>
        <w:tc>
          <w:tcPr>
            <w:tcW w:w="1911" w:type="dxa"/>
          </w:tcPr>
          <w:p w14:paraId="42164A55" w14:textId="0248349A" w:rsidR="003F1A0E" w:rsidRDefault="003F1A0E" w:rsidP="003F1A0E">
            <w:r>
              <w:t>S/D</w:t>
            </w:r>
          </w:p>
        </w:tc>
        <w:tc>
          <w:tcPr>
            <w:tcW w:w="1138" w:type="dxa"/>
          </w:tcPr>
          <w:p w14:paraId="6C2E89A6" w14:textId="0ED072D4" w:rsidR="003F1A0E" w:rsidRPr="00C75074" w:rsidRDefault="003F1A0E" w:rsidP="003F1A0E">
            <w:pPr>
              <w:jc w:val="center"/>
            </w:pPr>
            <w:r>
              <w:t>Y</w:t>
            </w:r>
          </w:p>
        </w:tc>
      </w:tr>
      <w:tr w:rsidR="003F1A0E" w:rsidRPr="00C75074" w14:paraId="4DE38327" w14:textId="77777777" w:rsidTr="003B68EF">
        <w:trPr>
          <w:trHeight w:val="457"/>
        </w:trPr>
        <w:tc>
          <w:tcPr>
            <w:tcW w:w="1975" w:type="dxa"/>
          </w:tcPr>
          <w:p w14:paraId="48DC20F3" w14:textId="1B5363A0" w:rsidR="003F1A0E" w:rsidRDefault="003F1A0E" w:rsidP="003F1A0E">
            <w:r>
              <w:t>Soeda, 2014</w:t>
            </w:r>
            <w:r w:rsidR="0065239F">
              <w:fldChar w:fldCharType="begin"/>
            </w:r>
            <w:r w:rsidR="00B5017E">
              <w:instrText xml:space="preserve"> ADDIN EN.CITE &lt;EndNote&gt;&lt;Cite&gt;&lt;Author&gt;Soeda&lt;/Author&gt;&lt;Year&gt;2014&lt;/Year&gt;&lt;RecNum&gt;428&lt;/RecNum&gt;&lt;DisplayText&gt;&lt;style face="superscript"&gt;217&lt;/style&gt;&lt;/DisplayText&gt;&lt;record&gt;&lt;rec-number&gt;428&lt;/rec-number&gt;&lt;foreign-keys&gt;&lt;key app="EN" db-id="r525zwt2l9ewpgew5a2x9rx0redwzaafzrdx" timestamp="1522336500"&gt;428&lt;/key&gt;&lt;key app="ENWeb" db-id=""&gt;0&lt;/key&gt;&lt;/foreign-keys&gt;&lt;ref-type name="Journal Article"&gt;17&lt;/ref-type&gt;&lt;contributors&gt;&lt;authors&gt;&lt;author&gt;Soeda, H.&lt;/author&gt;&lt;author&gt;Shimodaira, H.&lt;/author&gt;&lt;author&gt;Watanabe, M.&lt;/author&gt;&lt;author&gt;Suzuki, T.&lt;/author&gt;&lt;author&gt;Gamo, M.&lt;/author&gt;&lt;author&gt;Takahashi, M.&lt;/author&gt;&lt;author&gt;Komine, K.&lt;/author&gt;&lt;author&gt;Kato, S.&lt;/author&gt;&lt;author&gt;Ishioka, C.&lt;/author&gt;&lt;/authors&gt;&lt;/contributors&gt;&lt;auth-address&gt;Department of Clinical Oncology, Institute of Development, Aging and Cancer, Tohoku University, Sendai, Miyagi 980-8575;&amp;#xD;Department of Pathology, Tohoku University Hospital, Sendai, Miyagi 980-8574;&amp;#xD;Department of Medical Oncology, Sendai Medical Center, Sendai, Miyagi 983-8520;&amp;#xD;Department of Clinical Oncology, South Miyagi Medical Center, Ogawara, Miyagi 989-1253, Japan.&lt;/auth-address&gt;&lt;titles&gt;&lt;title&gt;KRAS mutation in patients with metastatic colorectal cancer does not preclude benefit from oxaliplatin-or irinotecan-based treatment&lt;/title&gt;&lt;secondary-title&gt;Mol Clin Oncol&lt;/secondary-title&gt;&lt;/titles&gt;&lt;periodical&gt;&lt;full-title&gt;Mol Clin Oncol&lt;/full-title&gt;&lt;/periodical&gt;&lt;pages&gt;356-362&lt;/pages&gt;&lt;volume&gt;2&lt;/volume&gt;&lt;number&gt;3&lt;/number&gt;&lt;keywords&gt;&lt;keyword&gt;Folfiri&lt;/keyword&gt;&lt;keyword&gt;Folfox&lt;/keyword&gt;&lt;keyword&gt;Kras&lt;/keyword&gt;&lt;keyword&gt;colorectal cancer&lt;/keyword&gt;&lt;/keywords&gt;&lt;dates&gt;&lt;year&gt;2014&lt;/year&gt;&lt;pub-dates&gt;&lt;date&gt;May&lt;/date&gt;&lt;/pub-dates&gt;&lt;/dates&gt;&lt;isbn&gt;2049-9450 (Print)&amp;#xD;2049-9450 (Linking)&lt;/isbn&gt;&lt;accession-num&gt;24772300&lt;/accession-num&gt;&lt;urls&gt;&lt;related-urls&gt;&lt;url&gt;https://www.ncbi.nlm.nih.gov/pubmed/24772300&lt;/url&gt;&lt;/related-urls&gt;&lt;/urls&gt;&lt;custom2&gt;PMC3999142&lt;/custom2&gt;&lt;electronic-resource-num&gt;10.3892/mco.2014.254&lt;/electronic-resource-num&gt;&lt;/record&gt;&lt;/Cite&gt;&lt;/EndNote&gt;</w:instrText>
            </w:r>
            <w:r w:rsidR="0065239F">
              <w:fldChar w:fldCharType="separate"/>
            </w:r>
            <w:r w:rsidR="00B5017E" w:rsidRPr="00B5017E">
              <w:rPr>
                <w:noProof/>
                <w:vertAlign w:val="superscript"/>
              </w:rPr>
              <w:t>217</w:t>
            </w:r>
            <w:r w:rsidR="0065239F">
              <w:fldChar w:fldCharType="end"/>
            </w:r>
          </w:p>
        </w:tc>
        <w:tc>
          <w:tcPr>
            <w:tcW w:w="2250" w:type="dxa"/>
          </w:tcPr>
          <w:p w14:paraId="3FE8E1F2" w14:textId="3560E913" w:rsidR="003F1A0E" w:rsidRPr="00B923DF" w:rsidRDefault="003F1A0E" w:rsidP="003F1A0E">
            <w:r w:rsidRPr="00B923DF">
              <w:t>Retrospective observationa</w:t>
            </w:r>
            <w:r>
              <w:t>l</w:t>
            </w:r>
          </w:p>
        </w:tc>
        <w:tc>
          <w:tcPr>
            <w:tcW w:w="1462" w:type="dxa"/>
          </w:tcPr>
          <w:p w14:paraId="6430C852" w14:textId="0CAE3776" w:rsidR="003F1A0E" w:rsidRDefault="003F1A0E" w:rsidP="003F1A0E">
            <w:r>
              <w:t>Japan</w:t>
            </w:r>
          </w:p>
        </w:tc>
        <w:tc>
          <w:tcPr>
            <w:tcW w:w="763" w:type="dxa"/>
          </w:tcPr>
          <w:p w14:paraId="3E81CF9A" w14:textId="1FC89B39" w:rsidR="003F1A0E" w:rsidRDefault="003F1A0E" w:rsidP="003F1A0E">
            <w:r>
              <w:t>194</w:t>
            </w:r>
          </w:p>
        </w:tc>
        <w:tc>
          <w:tcPr>
            <w:tcW w:w="918" w:type="dxa"/>
          </w:tcPr>
          <w:p w14:paraId="15060A4F" w14:textId="38354773" w:rsidR="003F1A0E" w:rsidRDefault="003F1A0E" w:rsidP="003F1A0E">
            <w:r>
              <w:t>65</w:t>
            </w:r>
          </w:p>
        </w:tc>
        <w:tc>
          <w:tcPr>
            <w:tcW w:w="764" w:type="dxa"/>
          </w:tcPr>
          <w:p w14:paraId="23C6377E" w14:textId="2757D51B" w:rsidR="003F1A0E" w:rsidRDefault="003F1A0E" w:rsidP="003F1A0E">
            <w:r>
              <w:t>57.2%</w:t>
            </w:r>
          </w:p>
        </w:tc>
        <w:tc>
          <w:tcPr>
            <w:tcW w:w="1864" w:type="dxa"/>
          </w:tcPr>
          <w:p w14:paraId="064B987F" w14:textId="652CEC43" w:rsidR="003F1A0E" w:rsidRDefault="003F1A0E" w:rsidP="003F1A0E">
            <w:r>
              <w:t>KRAS, BRAF, NRAS</w:t>
            </w:r>
          </w:p>
        </w:tc>
        <w:tc>
          <w:tcPr>
            <w:tcW w:w="1911" w:type="dxa"/>
          </w:tcPr>
          <w:p w14:paraId="1D25EAB3" w14:textId="526DBFD3" w:rsidR="003F1A0E" w:rsidRDefault="003F1A0E" w:rsidP="003F1A0E">
            <w:r>
              <w:t>Other</w:t>
            </w:r>
          </w:p>
        </w:tc>
        <w:tc>
          <w:tcPr>
            <w:tcW w:w="1138" w:type="dxa"/>
          </w:tcPr>
          <w:p w14:paraId="52A98F19" w14:textId="6DD1ECC1" w:rsidR="003F1A0E" w:rsidRPr="00C75074" w:rsidRDefault="003F1A0E" w:rsidP="003F1A0E">
            <w:pPr>
              <w:jc w:val="center"/>
            </w:pPr>
            <w:r>
              <w:t>Y</w:t>
            </w:r>
          </w:p>
        </w:tc>
      </w:tr>
      <w:tr w:rsidR="003F1A0E" w:rsidRPr="00C75074" w14:paraId="276BBB75" w14:textId="77777777" w:rsidTr="003B68EF">
        <w:trPr>
          <w:trHeight w:val="457"/>
        </w:trPr>
        <w:tc>
          <w:tcPr>
            <w:tcW w:w="1975" w:type="dxa"/>
          </w:tcPr>
          <w:p w14:paraId="50C3EA56" w14:textId="0CF2B2BA" w:rsidR="003F1A0E" w:rsidRDefault="003F1A0E" w:rsidP="003F1A0E">
            <w:r>
              <w:t>Sohal, 2015</w:t>
            </w:r>
            <w:r w:rsidR="0065239F">
              <w:fldChar w:fldCharType="begin"/>
            </w:r>
            <w:r w:rsidR="00B5017E">
              <w:instrText xml:space="preserve"> ADDIN EN.CITE &lt;EndNote&gt;&lt;Cite&gt;&lt;Author&gt;Sohal&lt;/Author&gt;&lt;Year&gt;2015&lt;/Year&gt;&lt;RecNum&gt;590&lt;/RecNum&gt;&lt;DisplayText&gt;&lt;style face="superscript"&gt;218&lt;/style&gt;&lt;/DisplayText&gt;&lt;record&gt;&lt;rec-number&gt;590&lt;/rec-number&gt;&lt;foreign-keys&gt;&lt;key app="EN" db-id="r525zwt2l9ewpgew5a2x9rx0redwzaafzrdx" timestamp="1522345919"&gt;590&lt;/key&gt;&lt;/foreign-keys&gt;&lt;ref-type name="Journal Article"&gt;17&lt;/ref-type&gt;&lt;contributors&gt;&lt;authors&gt;&lt;author&gt;Sohal, D.&lt;/author&gt;&lt;author&gt;Rini, B. I.&lt;/author&gt;&lt;author&gt;Pelley, R. J.&lt;/author&gt;&lt;author&gt;Estfan, B. N.&lt;/author&gt;&lt;author&gt;Shpard, D. R.&lt;/author&gt;&lt;author&gt;Dreicer, R.&lt;/author&gt;&lt;author&gt;Bolwell, B. J.&lt;/author&gt;&lt;author&gt;Khorana, A. A.&lt;/author&gt;&lt;/authors&gt;&lt;/contributors&gt;&lt;titles&gt;&lt;title&gt;Genomic testing to enhance treatment choices and clinical trial accrual in metastatic colorectal cancer: Results of a prospective cohort study&lt;/title&gt;&lt;secondary-title&gt;Journal of Clinical Oncology&lt;/secondary-title&gt;&lt;/titles&gt;&lt;periodical&gt;&lt;full-title&gt;Journal of Clinical Oncology&lt;/full-title&gt;&lt;/periodical&gt;&lt;pages&gt;593-593&lt;/pages&gt;&lt;volume&gt;33&lt;/volume&gt;&lt;number&gt;3_suppl&lt;/number&gt;&lt;dates&gt;&lt;year&gt;2015&lt;/year&gt;&lt;/dates&gt;&lt;urls&gt;&lt;related-urls&gt;&lt;url&gt;http://ascopubs.org/doi/abs/10.1200/jco.2015.33.3_suppl.593&lt;/url&gt;&lt;/related-urls&gt;&lt;/urls&gt;&lt;electronic-resource-num&gt;10.1200/jco.2015.33.3_suppl.593&lt;/electronic-resource-num&gt;&lt;/record&gt;&lt;/Cite&gt;&lt;/EndNote&gt;</w:instrText>
            </w:r>
            <w:r w:rsidR="0065239F">
              <w:fldChar w:fldCharType="separate"/>
            </w:r>
            <w:r w:rsidR="00B5017E" w:rsidRPr="00B5017E">
              <w:rPr>
                <w:noProof/>
                <w:vertAlign w:val="superscript"/>
              </w:rPr>
              <w:t>218</w:t>
            </w:r>
            <w:r w:rsidR="0065239F">
              <w:fldChar w:fldCharType="end"/>
            </w:r>
          </w:p>
        </w:tc>
        <w:tc>
          <w:tcPr>
            <w:tcW w:w="2250" w:type="dxa"/>
          </w:tcPr>
          <w:p w14:paraId="0701B39F" w14:textId="6B95FB42" w:rsidR="003F1A0E" w:rsidRPr="00B923DF" w:rsidRDefault="003F1A0E" w:rsidP="003F1A0E">
            <w:r>
              <w:t>Prospective observational</w:t>
            </w:r>
          </w:p>
        </w:tc>
        <w:tc>
          <w:tcPr>
            <w:tcW w:w="1462" w:type="dxa"/>
          </w:tcPr>
          <w:p w14:paraId="67548E16" w14:textId="30BAED35" w:rsidR="003F1A0E" w:rsidRDefault="003F1A0E" w:rsidP="003F1A0E">
            <w:r>
              <w:t>USA</w:t>
            </w:r>
          </w:p>
        </w:tc>
        <w:tc>
          <w:tcPr>
            <w:tcW w:w="763" w:type="dxa"/>
          </w:tcPr>
          <w:p w14:paraId="31DBCC18" w14:textId="7EA0C5B4" w:rsidR="003F1A0E" w:rsidRDefault="003F1A0E" w:rsidP="003F1A0E">
            <w:r>
              <w:t>44</w:t>
            </w:r>
          </w:p>
        </w:tc>
        <w:tc>
          <w:tcPr>
            <w:tcW w:w="918" w:type="dxa"/>
          </w:tcPr>
          <w:p w14:paraId="58316FFC" w14:textId="70166CDE" w:rsidR="003F1A0E" w:rsidRDefault="003F1A0E" w:rsidP="003F1A0E">
            <w:r>
              <w:t>60</w:t>
            </w:r>
          </w:p>
        </w:tc>
        <w:tc>
          <w:tcPr>
            <w:tcW w:w="764" w:type="dxa"/>
          </w:tcPr>
          <w:p w14:paraId="7BA20A62" w14:textId="20D7D06B" w:rsidR="003F1A0E" w:rsidRDefault="003F1A0E" w:rsidP="003F1A0E">
            <w:r>
              <w:t>49.0%</w:t>
            </w:r>
          </w:p>
        </w:tc>
        <w:tc>
          <w:tcPr>
            <w:tcW w:w="1864" w:type="dxa"/>
          </w:tcPr>
          <w:p w14:paraId="12754AC4" w14:textId="6C4CC42A" w:rsidR="003F1A0E" w:rsidRDefault="003F1A0E" w:rsidP="003F1A0E">
            <w:r>
              <w:t>KRAS</w:t>
            </w:r>
          </w:p>
        </w:tc>
        <w:tc>
          <w:tcPr>
            <w:tcW w:w="1911" w:type="dxa"/>
          </w:tcPr>
          <w:p w14:paraId="38C1E9BD" w14:textId="71437E13" w:rsidR="003F1A0E" w:rsidRDefault="003F1A0E" w:rsidP="003F1A0E">
            <w:r>
              <w:t>NGS</w:t>
            </w:r>
          </w:p>
        </w:tc>
        <w:tc>
          <w:tcPr>
            <w:tcW w:w="1138" w:type="dxa"/>
          </w:tcPr>
          <w:p w14:paraId="0230DBC5" w14:textId="77777777" w:rsidR="003F1A0E" w:rsidRPr="00C75074" w:rsidRDefault="003F1A0E" w:rsidP="003F1A0E">
            <w:pPr>
              <w:jc w:val="center"/>
            </w:pPr>
          </w:p>
        </w:tc>
      </w:tr>
      <w:tr w:rsidR="003F1A0E" w:rsidRPr="00C75074" w14:paraId="2A0EBF16" w14:textId="77777777" w:rsidTr="003B68EF">
        <w:trPr>
          <w:trHeight w:val="457"/>
        </w:trPr>
        <w:tc>
          <w:tcPr>
            <w:tcW w:w="1975" w:type="dxa"/>
          </w:tcPr>
          <w:p w14:paraId="6DC0C61A" w14:textId="5DEBF484" w:rsidR="003F1A0E" w:rsidRDefault="003F1A0E" w:rsidP="003F1A0E">
            <w:r>
              <w:t>Sood, 2012</w:t>
            </w:r>
            <w:r w:rsidR="0065239F">
              <w:fldChar w:fldCharType="begin">
                <w:fldData xml:space="preserve">PEVuZE5vdGU+PENpdGU+PEF1dGhvcj5Tb29kPC9BdXRob3I+PFllYXI+MjAxMjwvWWVhcj48UmVj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</w:fldData>
              </w:fldChar>
            </w:r>
            <w:r w:rsidR="00B5017E">
              <w:instrText xml:space="preserve"> ADDIN EN.CITE </w:instrText>
            </w:r>
            <w:r w:rsidR="00B5017E">
              <w:fldChar w:fldCharType="begin">
                <w:fldData xml:space="preserve">PEVuZE5vdGU+PENpdGU+PEF1dGhvcj5Tb29kPC9BdXRob3I+PFllYXI+MjAxMjwvWWVhcj48UmVj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19</w:t>
            </w:r>
            <w:r w:rsidR="0065239F">
              <w:fldChar w:fldCharType="end"/>
            </w:r>
          </w:p>
        </w:tc>
        <w:tc>
          <w:tcPr>
            <w:tcW w:w="2250" w:type="dxa"/>
          </w:tcPr>
          <w:p w14:paraId="177CD5C0" w14:textId="73D4FD99" w:rsidR="003F1A0E" w:rsidRPr="00B923DF" w:rsidRDefault="003F1A0E" w:rsidP="003F1A0E">
            <w:r>
              <w:t>Prospective observational</w:t>
            </w:r>
          </w:p>
        </w:tc>
        <w:tc>
          <w:tcPr>
            <w:tcW w:w="1462" w:type="dxa"/>
          </w:tcPr>
          <w:p w14:paraId="2B20D56F" w14:textId="6330846C" w:rsidR="003F1A0E" w:rsidRDefault="003F1A0E" w:rsidP="003F1A0E">
            <w:r>
              <w:t>USA</w:t>
            </w:r>
          </w:p>
        </w:tc>
        <w:tc>
          <w:tcPr>
            <w:tcW w:w="763" w:type="dxa"/>
          </w:tcPr>
          <w:p w14:paraId="25A8BD05" w14:textId="0089F820" w:rsidR="003F1A0E" w:rsidRDefault="003F1A0E" w:rsidP="003F1A0E">
            <w:r>
              <w:t>76</w:t>
            </w:r>
          </w:p>
        </w:tc>
        <w:tc>
          <w:tcPr>
            <w:tcW w:w="918" w:type="dxa"/>
          </w:tcPr>
          <w:p w14:paraId="55683D69" w14:textId="67AD31CB" w:rsidR="003F1A0E" w:rsidRDefault="003F1A0E" w:rsidP="003F1A0E">
            <w:r>
              <w:t>59</w:t>
            </w:r>
          </w:p>
        </w:tc>
        <w:tc>
          <w:tcPr>
            <w:tcW w:w="764" w:type="dxa"/>
          </w:tcPr>
          <w:p w14:paraId="1B08C1C2" w14:textId="00BB93C1" w:rsidR="003F1A0E" w:rsidRDefault="003F1A0E" w:rsidP="003F1A0E">
            <w:r>
              <w:t>29.0%</w:t>
            </w:r>
          </w:p>
        </w:tc>
        <w:tc>
          <w:tcPr>
            <w:tcW w:w="1864" w:type="dxa"/>
          </w:tcPr>
          <w:p w14:paraId="39FDF66F" w14:textId="0357E6E5" w:rsidR="003F1A0E" w:rsidRDefault="003F1A0E" w:rsidP="003F1A0E">
            <w:r>
              <w:t>KRAS, BRAF</w:t>
            </w:r>
          </w:p>
        </w:tc>
        <w:tc>
          <w:tcPr>
            <w:tcW w:w="1911" w:type="dxa"/>
          </w:tcPr>
          <w:p w14:paraId="5EE3DAB0" w14:textId="0629A19A" w:rsidR="003F1A0E" w:rsidRDefault="003F1A0E" w:rsidP="003F1A0E">
            <w:r>
              <w:t>Pyro</w:t>
            </w:r>
          </w:p>
        </w:tc>
        <w:tc>
          <w:tcPr>
            <w:tcW w:w="1138" w:type="dxa"/>
          </w:tcPr>
          <w:p w14:paraId="66496E06" w14:textId="29749BBB" w:rsidR="003F1A0E" w:rsidRPr="00C75074" w:rsidRDefault="003F1A0E" w:rsidP="003F1A0E">
            <w:pPr>
              <w:jc w:val="center"/>
            </w:pPr>
            <w:r>
              <w:t>Y</w:t>
            </w:r>
          </w:p>
        </w:tc>
      </w:tr>
      <w:tr w:rsidR="003F1A0E" w:rsidRPr="00C75074" w14:paraId="0ED9F93C" w14:textId="77777777" w:rsidTr="003B68EF">
        <w:trPr>
          <w:trHeight w:val="457"/>
        </w:trPr>
        <w:tc>
          <w:tcPr>
            <w:tcW w:w="1975" w:type="dxa"/>
          </w:tcPr>
          <w:p w14:paraId="670331B9" w14:textId="62232920" w:rsidR="003F1A0E" w:rsidRDefault="003F1A0E" w:rsidP="003F1A0E">
            <w:r>
              <w:t>Sorbye, 2015</w:t>
            </w:r>
            <w:r w:rsidR="0065239F">
              <w:fldChar w:fldCharType="begin">
                <w:fldData xml:space="preserve">PEVuZE5vdGU+PENpdGU+PEF1dGhvcj5Tb3JieWU8L0F1dGhvcj48WWVhcj4yMDE1PC9ZZWFyPjxS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</w:fldData>
              </w:fldChar>
            </w:r>
            <w:r w:rsidR="00B5017E">
              <w:instrText xml:space="preserve"> ADDIN EN.CITE </w:instrText>
            </w:r>
            <w:r w:rsidR="00B5017E">
              <w:fldChar w:fldCharType="begin">
                <w:fldData xml:space="preserve">PEVuZE5vdGU+PENpdGU+PEF1dGhvcj5Tb3JieWU8L0F1dGhvcj48WWVhcj4yMDE1PC9ZZWFyPjxS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</w:fldData>
              </w:fldChar>
            </w:r>
            <w:r w:rsidR="00B5017E">
              <w:instrText xml:space="preserve"> ADDIN EN.CITE.DATA </w:instrText>
            </w:r>
            <w:r w:rsidR="00B5017E">
              <w:fldChar w:fldCharType="end"/>
            </w:r>
            <w:r w:rsidR="0065239F">
              <w:fldChar w:fldCharType="separate"/>
            </w:r>
            <w:r w:rsidR="00B5017E" w:rsidRPr="00B5017E">
              <w:rPr>
                <w:noProof/>
                <w:vertAlign w:val="superscript"/>
              </w:rPr>
              <w:t>220</w:t>
            </w:r>
            <w:r w:rsidR="0065239F">
              <w:fldChar w:fldCharType="end"/>
            </w:r>
          </w:p>
        </w:tc>
        <w:tc>
          <w:tcPr>
            <w:tcW w:w="2250" w:type="dxa"/>
          </w:tcPr>
          <w:p w14:paraId="0097836B" w14:textId="4D11C2B4" w:rsidR="003F1A0E" w:rsidRPr="00B923DF" w:rsidRDefault="003F1A0E" w:rsidP="003F1A0E">
            <w:r>
              <w:t>Prospective observational</w:t>
            </w:r>
          </w:p>
        </w:tc>
        <w:tc>
          <w:tcPr>
            <w:tcW w:w="1462" w:type="dxa"/>
          </w:tcPr>
          <w:p w14:paraId="4F9940FD" w14:textId="3787D277" w:rsidR="003F1A0E" w:rsidRDefault="003F1A0E" w:rsidP="003F1A0E">
            <w:r>
              <w:t>Multicountry (Scandinavia)</w:t>
            </w:r>
          </w:p>
        </w:tc>
        <w:tc>
          <w:tcPr>
            <w:tcW w:w="763" w:type="dxa"/>
          </w:tcPr>
          <w:p w14:paraId="455F0EB1" w14:textId="554AE477" w:rsidR="003F1A0E" w:rsidRDefault="003F1A0E" w:rsidP="003F1A0E">
            <w:r>
              <w:t>446</w:t>
            </w:r>
          </w:p>
        </w:tc>
        <w:tc>
          <w:tcPr>
            <w:tcW w:w="918" w:type="dxa"/>
          </w:tcPr>
          <w:p w14:paraId="6AC36701" w14:textId="3B21E091" w:rsidR="003F1A0E" w:rsidRDefault="003F1A0E" w:rsidP="003F1A0E">
            <w:r>
              <w:t>63</w:t>
            </w:r>
          </w:p>
        </w:tc>
        <w:tc>
          <w:tcPr>
            <w:tcW w:w="764" w:type="dxa"/>
          </w:tcPr>
          <w:p w14:paraId="65536EDF" w14:textId="09A240DA" w:rsidR="003F1A0E" w:rsidRDefault="003F1A0E" w:rsidP="003F1A0E">
            <w:r>
              <w:t>50.0%</w:t>
            </w:r>
          </w:p>
        </w:tc>
        <w:tc>
          <w:tcPr>
            <w:tcW w:w="1864" w:type="dxa"/>
          </w:tcPr>
          <w:p w14:paraId="4CD1553A" w14:textId="5E41864D" w:rsidR="003F1A0E" w:rsidRDefault="003F1A0E" w:rsidP="003F1A0E">
            <w:r>
              <w:t>KRAS, BRAF</w:t>
            </w:r>
          </w:p>
        </w:tc>
        <w:tc>
          <w:tcPr>
            <w:tcW w:w="1911" w:type="dxa"/>
          </w:tcPr>
          <w:p w14:paraId="15BF6159" w14:textId="5AA81729" w:rsidR="003F1A0E" w:rsidRDefault="003F1A0E" w:rsidP="003F1A0E">
            <w:r>
              <w:t>Pyro</w:t>
            </w:r>
          </w:p>
        </w:tc>
        <w:tc>
          <w:tcPr>
            <w:tcW w:w="1138" w:type="dxa"/>
          </w:tcPr>
          <w:p w14:paraId="6A064D8D" w14:textId="798712E5" w:rsidR="003F1A0E" w:rsidRPr="00C75074" w:rsidRDefault="003F1A0E" w:rsidP="003F1A0E">
            <w:pPr>
              <w:jc w:val="center"/>
            </w:pPr>
            <w:r>
              <w:t>Y</w:t>
            </w:r>
          </w:p>
        </w:tc>
      </w:tr>
      <w:tr w:rsidR="003F1A0E" w:rsidRPr="00C75074" w14:paraId="07C0A93B" w14:textId="77777777" w:rsidTr="003B68EF">
        <w:trPr>
          <w:trHeight w:val="457"/>
        </w:trPr>
        <w:tc>
          <w:tcPr>
            <w:tcW w:w="1975" w:type="dxa"/>
          </w:tcPr>
          <w:p w14:paraId="272EAA65" w14:textId="1B13D6AE" w:rsidR="003F1A0E" w:rsidRDefault="003F1A0E" w:rsidP="003F1A0E">
            <w:r>
              <w:t>Souglakos, 2009</w:t>
            </w:r>
            <w:r w:rsidR="005C56AD">
              <w:fldChar w:fldCharType="begin">
                <w:fldData xml:space="preserve">PEVuZE5vdGU+PENpdGU+PEF1dGhvcj5Tb3VnbGFrb3M8L0F1dGhvcj48WWVhcj4yMDA5PC9ZZWFy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</w:fldData>
              </w:fldChar>
            </w:r>
            <w:r w:rsidR="00B5017E">
              <w:instrText xml:space="preserve"> ADDIN EN.CITE </w:instrText>
            </w:r>
            <w:r w:rsidR="00B5017E">
              <w:fldChar w:fldCharType="begin">
                <w:fldData xml:space="preserve">PEVuZE5vdGU+PENpdGU+PEF1dGhvcj5Tb3VnbGFrb3M8L0F1dGhvcj48WWVhcj4yMDA5PC9ZZWFy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</w:fldData>
              </w:fldChar>
            </w:r>
            <w:r w:rsidR="00B5017E">
              <w:instrText xml:space="preserve"> ADDIN EN.CITE.DATA </w:instrText>
            </w:r>
            <w:r w:rsidR="00B5017E">
              <w:fldChar w:fldCharType="end"/>
            </w:r>
            <w:r w:rsidR="005C56AD">
              <w:fldChar w:fldCharType="separate"/>
            </w:r>
            <w:r w:rsidR="00B5017E" w:rsidRPr="00B5017E">
              <w:rPr>
                <w:noProof/>
                <w:vertAlign w:val="superscript"/>
              </w:rPr>
              <w:t>221</w:t>
            </w:r>
            <w:r w:rsidR="005C56AD">
              <w:fldChar w:fldCharType="end"/>
            </w:r>
          </w:p>
        </w:tc>
        <w:tc>
          <w:tcPr>
            <w:tcW w:w="2250" w:type="dxa"/>
          </w:tcPr>
          <w:p w14:paraId="444B9F6F" w14:textId="622E6B62" w:rsidR="003F1A0E" w:rsidRPr="00B923DF" w:rsidRDefault="003F1A0E" w:rsidP="003F1A0E">
            <w:r>
              <w:t>Prospective observational</w:t>
            </w:r>
          </w:p>
        </w:tc>
        <w:tc>
          <w:tcPr>
            <w:tcW w:w="1462" w:type="dxa"/>
          </w:tcPr>
          <w:p w14:paraId="24304EC0" w14:textId="0C5E432F" w:rsidR="003F1A0E" w:rsidRDefault="003F1A0E" w:rsidP="003F1A0E">
            <w:r>
              <w:t>Multicountry</w:t>
            </w:r>
          </w:p>
        </w:tc>
        <w:tc>
          <w:tcPr>
            <w:tcW w:w="763" w:type="dxa"/>
          </w:tcPr>
          <w:p w14:paraId="6C49E507" w14:textId="04014245" w:rsidR="003F1A0E" w:rsidRDefault="003F1A0E" w:rsidP="003F1A0E">
            <w:r>
              <w:t>168</w:t>
            </w:r>
          </w:p>
        </w:tc>
        <w:tc>
          <w:tcPr>
            <w:tcW w:w="918" w:type="dxa"/>
          </w:tcPr>
          <w:p w14:paraId="69E4301B" w14:textId="28EBFA44" w:rsidR="003F1A0E" w:rsidRDefault="003F1A0E" w:rsidP="003F1A0E">
            <w:r>
              <w:t>59</w:t>
            </w:r>
          </w:p>
        </w:tc>
        <w:tc>
          <w:tcPr>
            <w:tcW w:w="764" w:type="dxa"/>
          </w:tcPr>
          <w:p w14:paraId="721671AB" w14:textId="638896F8" w:rsidR="003F1A0E" w:rsidRDefault="003F1A0E" w:rsidP="003F1A0E">
            <w:r>
              <w:t>52.0%</w:t>
            </w:r>
          </w:p>
        </w:tc>
        <w:tc>
          <w:tcPr>
            <w:tcW w:w="1864" w:type="dxa"/>
          </w:tcPr>
          <w:p w14:paraId="6213A29B" w14:textId="4580B5F0" w:rsidR="003F1A0E" w:rsidRDefault="003F1A0E" w:rsidP="003F1A0E">
            <w:r>
              <w:t>KRAS, BRAF</w:t>
            </w:r>
          </w:p>
        </w:tc>
        <w:tc>
          <w:tcPr>
            <w:tcW w:w="1911" w:type="dxa"/>
          </w:tcPr>
          <w:p w14:paraId="26520D52" w14:textId="0C1C4465" w:rsidR="003F1A0E" w:rsidRDefault="003F1A0E" w:rsidP="003F1A0E">
            <w:r>
              <w:t>MS, S/D</w:t>
            </w:r>
          </w:p>
        </w:tc>
        <w:tc>
          <w:tcPr>
            <w:tcW w:w="1138" w:type="dxa"/>
          </w:tcPr>
          <w:p w14:paraId="34D5C3AE" w14:textId="4DECE3B6" w:rsidR="003F1A0E" w:rsidRPr="00C75074" w:rsidRDefault="003F1A0E" w:rsidP="003F1A0E">
            <w:pPr>
              <w:jc w:val="center"/>
            </w:pPr>
            <w:r>
              <w:t>Y</w:t>
            </w:r>
          </w:p>
        </w:tc>
      </w:tr>
      <w:tr w:rsidR="003F1A0E" w:rsidRPr="00C75074" w14:paraId="55352D4A" w14:textId="77777777" w:rsidTr="003B68EF">
        <w:trPr>
          <w:trHeight w:val="457"/>
        </w:trPr>
        <w:tc>
          <w:tcPr>
            <w:tcW w:w="1975" w:type="dxa"/>
          </w:tcPr>
          <w:p w14:paraId="53076BBB" w14:textId="50D14801" w:rsidR="003F1A0E" w:rsidRDefault="003F1A0E" w:rsidP="003F1A0E">
            <w:r>
              <w:t>Spindler, 2011</w:t>
            </w:r>
            <w:r w:rsidR="005C56AD">
              <w:fldChar w:fldCharType="begin">
                <w:fldData xml:space="preserve">PEVuZE5vdGU+PENpdGU+PEF1dGhvcj5TcGluZGxlcjwvQXV0aG9yPjxZZWFyPjIwMTE8L1llYXI+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</w:fldData>
              </w:fldChar>
            </w:r>
            <w:r w:rsidR="00B5017E">
              <w:instrText xml:space="preserve"> ADDIN EN.CITE </w:instrText>
            </w:r>
            <w:r w:rsidR="00B5017E">
              <w:fldChar w:fldCharType="begin">
                <w:fldData xml:space="preserve">PEVuZE5vdGU+PENpdGU+PEF1dGhvcj5TcGluZGxlcjwvQXV0aG9yPjxZZWFyPjIwMTE8L1llYXI+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</w:fldData>
              </w:fldChar>
            </w:r>
            <w:r w:rsidR="00B5017E">
              <w:instrText xml:space="preserve"> ADDIN EN.CITE.DATA </w:instrText>
            </w:r>
            <w:r w:rsidR="00B5017E">
              <w:fldChar w:fldCharType="end"/>
            </w:r>
            <w:r w:rsidR="005C56AD">
              <w:fldChar w:fldCharType="separate"/>
            </w:r>
            <w:r w:rsidR="00B5017E" w:rsidRPr="00B5017E">
              <w:rPr>
                <w:noProof/>
                <w:vertAlign w:val="superscript"/>
              </w:rPr>
              <w:t>222</w:t>
            </w:r>
            <w:r w:rsidR="005C56AD">
              <w:fldChar w:fldCharType="end"/>
            </w:r>
          </w:p>
        </w:tc>
        <w:tc>
          <w:tcPr>
            <w:tcW w:w="2250" w:type="dxa"/>
          </w:tcPr>
          <w:p w14:paraId="5EBCB777" w14:textId="516598BC" w:rsidR="003F1A0E" w:rsidRDefault="003F1A0E" w:rsidP="003F1A0E">
            <w:r w:rsidRPr="00F31220">
              <w:t>Retrospective observational</w:t>
            </w:r>
          </w:p>
        </w:tc>
        <w:tc>
          <w:tcPr>
            <w:tcW w:w="1462" w:type="dxa"/>
          </w:tcPr>
          <w:p w14:paraId="08D7402D" w14:textId="40FE573D" w:rsidR="003F1A0E" w:rsidRDefault="003F1A0E" w:rsidP="003F1A0E">
            <w:r>
              <w:t>Denmark</w:t>
            </w:r>
          </w:p>
        </w:tc>
        <w:tc>
          <w:tcPr>
            <w:tcW w:w="763" w:type="dxa"/>
          </w:tcPr>
          <w:p w14:paraId="44C5C00F" w14:textId="07104EEA" w:rsidR="003F1A0E" w:rsidRDefault="003F1A0E" w:rsidP="003F1A0E">
            <w:r>
              <w:t>94</w:t>
            </w:r>
          </w:p>
        </w:tc>
        <w:tc>
          <w:tcPr>
            <w:tcW w:w="918" w:type="dxa"/>
          </w:tcPr>
          <w:p w14:paraId="7165E4C0" w14:textId="2164E7A3" w:rsidR="003F1A0E" w:rsidRDefault="003F1A0E" w:rsidP="003F1A0E">
            <w:r>
              <w:t>62</w:t>
            </w:r>
          </w:p>
        </w:tc>
        <w:tc>
          <w:tcPr>
            <w:tcW w:w="764" w:type="dxa"/>
          </w:tcPr>
          <w:p w14:paraId="6D0589C4" w14:textId="482572F4" w:rsidR="003F1A0E" w:rsidRDefault="003F1A0E" w:rsidP="003F1A0E">
            <w:r>
              <w:t>54.0%</w:t>
            </w:r>
          </w:p>
        </w:tc>
        <w:tc>
          <w:tcPr>
            <w:tcW w:w="1864" w:type="dxa"/>
          </w:tcPr>
          <w:p w14:paraId="08831353" w14:textId="4B0F09B8" w:rsidR="003F1A0E" w:rsidRDefault="003F1A0E" w:rsidP="003F1A0E">
            <w:r>
              <w:t>BRAF</w:t>
            </w:r>
          </w:p>
        </w:tc>
        <w:tc>
          <w:tcPr>
            <w:tcW w:w="1911" w:type="dxa"/>
          </w:tcPr>
          <w:p w14:paraId="27891904" w14:textId="558EF966" w:rsidR="003F1A0E" w:rsidRDefault="003F1A0E" w:rsidP="003F1A0E">
            <w:r>
              <w:t>MAS-PCR</w:t>
            </w:r>
          </w:p>
        </w:tc>
        <w:tc>
          <w:tcPr>
            <w:tcW w:w="1138" w:type="dxa"/>
          </w:tcPr>
          <w:p w14:paraId="51917B54" w14:textId="13E89529" w:rsidR="003F1A0E" w:rsidRPr="00C75074" w:rsidRDefault="003F1A0E" w:rsidP="003F1A0E">
            <w:pPr>
              <w:jc w:val="center"/>
            </w:pPr>
            <w:r>
              <w:t>Y</w:t>
            </w:r>
          </w:p>
        </w:tc>
      </w:tr>
      <w:tr w:rsidR="003F1A0E" w:rsidRPr="00C75074" w14:paraId="06EFC03E" w14:textId="77777777" w:rsidTr="003B68EF">
        <w:trPr>
          <w:trHeight w:val="457"/>
        </w:trPr>
        <w:tc>
          <w:tcPr>
            <w:tcW w:w="1975" w:type="dxa"/>
          </w:tcPr>
          <w:p w14:paraId="262EA3DF" w14:textId="2D361D05" w:rsidR="003F1A0E" w:rsidRDefault="003F1A0E" w:rsidP="003F1A0E">
            <w:r>
              <w:t>Spindler, 2012</w:t>
            </w:r>
            <w:r w:rsidR="005C56AD">
              <w:fldChar w:fldCharType="begin">
                <w:fldData xml:space="preserve">PEVuZE5vdGU+PENpdGU+PEF1dGhvcj5TcGluZGxlcjwvQXV0aG9yPjxZZWFyPjIwMTI8L1llYXI+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</w:fldData>
              </w:fldChar>
            </w:r>
            <w:r w:rsidR="00B5017E">
              <w:instrText xml:space="preserve"> ADDIN EN.CITE </w:instrText>
            </w:r>
            <w:r w:rsidR="00B5017E">
              <w:fldChar w:fldCharType="begin">
                <w:fldData xml:space="preserve">PEVuZE5vdGU+PENpdGU+PEF1dGhvcj5TcGluZGxlcjwvQXV0aG9yPjxZZWFyPjIwMTI8L1llYXI+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</w:fldData>
              </w:fldChar>
            </w:r>
            <w:r w:rsidR="00B5017E">
              <w:instrText xml:space="preserve"> ADDIN EN.CITE.DATA </w:instrText>
            </w:r>
            <w:r w:rsidR="00B5017E">
              <w:fldChar w:fldCharType="end"/>
            </w:r>
            <w:r w:rsidR="005C56AD">
              <w:fldChar w:fldCharType="separate"/>
            </w:r>
            <w:r w:rsidR="00B5017E" w:rsidRPr="00B5017E">
              <w:rPr>
                <w:noProof/>
                <w:vertAlign w:val="superscript"/>
              </w:rPr>
              <w:t>223</w:t>
            </w:r>
            <w:r w:rsidR="005C56AD">
              <w:fldChar w:fldCharType="end"/>
            </w:r>
          </w:p>
        </w:tc>
        <w:tc>
          <w:tcPr>
            <w:tcW w:w="2250" w:type="dxa"/>
          </w:tcPr>
          <w:p w14:paraId="66516A2A" w14:textId="41A135BF" w:rsidR="003F1A0E" w:rsidRDefault="003F1A0E" w:rsidP="003F1A0E">
            <w:r w:rsidRPr="00F31220">
              <w:t>Retrospective observational</w:t>
            </w:r>
          </w:p>
        </w:tc>
        <w:tc>
          <w:tcPr>
            <w:tcW w:w="1462" w:type="dxa"/>
          </w:tcPr>
          <w:p w14:paraId="5C62CA63" w14:textId="7D0EC0BC" w:rsidR="003F1A0E" w:rsidRDefault="003F1A0E" w:rsidP="003F1A0E">
            <w:r w:rsidRPr="0092265E">
              <w:t>Denmark</w:t>
            </w:r>
          </w:p>
        </w:tc>
        <w:tc>
          <w:tcPr>
            <w:tcW w:w="763" w:type="dxa"/>
          </w:tcPr>
          <w:p w14:paraId="54FB1ED7" w14:textId="5AA710B3" w:rsidR="003F1A0E" w:rsidRDefault="003F1A0E" w:rsidP="003F1A0E">
            <w:r>
              <w:t>98</w:t>
            </w:r>
          </w:p>
        </w:tc>
        <w:tc>
          <w:tcPr>
            <w:tcW w:w="918" w:type="dxa"/>
          </w:tcPr>
          <w:p w14:paraId="40DB0701" w14:textId="0CAC3A02" w:rsidR="003F1A0E" w:rsidRDefault="003F1A0E" w:rsidP="003F1A0E">
            <w:r>
              <w:t>62</w:t>
            </w:r>
          </w:p>
        </w:tc>
        <w:tc>
          <w:tcPr>
            <w:tcW w:w="764" w:type="dxa"/>
          </w:tcPr>
          <w:p w14:paraId="2DA89698" w14:textId="2EAC07CA" w:rsidR="003F1A0E" w:rsidRDefault="003F1A0E" w:rsidP="003F1A0E">
            <w:r>
              <w:t>56.0%</w:t>
            </w:r>
          </w:p>
        </w:tc>
        <w:tc>
          <w:tcPr>
            <w:tcW w:w="1864" w:type="dxa"/>
          </w:tcPr>
          <w:p w14:paraId="37A607E8" w14:textId="3279F4E3" w:rsidR="003F1A0E" w:rsidRDefault="003F1A0E" w:rsidP="003F1A0E">
            <w:r>
              <w:t>KRAS</w:t>
            </w:r>
          </w:p>
        </w:tc>
        <w:tc>
          <w:tcPr>
            <w:tcW w:w="1911" w:type="dxa"/>
          </w:tcPr>
          <w:p w14:paraId="778A1C14" w14:textId="5A92E632" w:rsidR="003F1A0E" w:rsidRDefault="003F1A0E" w:rsidP="003F1A0E">
            <w:r>
              <w:t>MAS-PCR</w:t>
            </w:r>
          </w:p>
        </w:tc>
        <w:tc>
          <w:tcPr>
            <w:tcW w:w="1138" w:type="dxa"/>
          </w:tcPr>
          <w:p w14:paraId="08643271" w14:textId="04EF38C8" w:rsidR="003F1A0E" w:rsidRPr="00C75074" w:rsidRDefault="003F1A0E" w:rsidP="003F1A0E">
            <w:pPr>
              <w:jc w:val="center"/>
            </w:pPr>
            <w:r>
              <w:t>Y</w:t>
            </w:r>
          </w:p>
        </w:tc>
      </w:tr>
      <w:tr w:rsidR="003F1A0E" w:rsidRPr="00C75074" w14:paraId="0003CFEB" w14:textId="77777777" w:rsidTr="003B68EF">
        <w:trPr>
          <w:trHeight w:val="457"/>
        </w:trPr>
        <w:tc>
          <w:tcPr>
            <w:tcW w:w="1975" w:type="dxa"/>
          </w:tcPr>
          <w:p w14:paraId="3C6AE39C" w14:textId="6491358D" w:rsidR="003F1A0E" w:rsidRDefault="003F1A0E" w:rsidP="003F1A0E">
            <w:r>
              <w:t>Spindler, 2012</w:t>
            </w:r>
            <w:r w:rsidR="005C56AD">
              <w:fldChar w:fldCharType="begin"/>
            </w:r>
            <w:r w:rsidR="00B5017E">
              <w:instrText xml:space="preserve"> ADDIN EN.CITE &lt;EndNote&gt;&lt;Cite&gt;&lt;Author&gt;Spindler&lt;/Author&gt;&lt;Year&gt;2012&lt;/Year&gt;&lt;RecNum&gt;438&lt;/RecNum&gt;&lt;DisplayText&gt;&lt;style face="superscript"&gt;224&lt;/style&gt;&lt;/DisplayText&gt;&lt;record&gt;&lt;rec-number&gt;438&lt;/rec-number&gt;&lt;foreign-keys&gt;&lt;key app="EN" db-id="r525zwt2l9ewpgew5a2x9rx0redwzaafzrdx" timestamp="1522336536"&gt;438&lt;/key&gt;&lt;key app="ENWeb" db-id=""&gt;0&lt;/key&gt;&lt;/foreign-keys&gt;&lt;ref-type name="Journal Article"&gt;17&lt;/ref-type&gt;&lt;contributors&gt;&lt;authors&gt;&lt;author&gt;Spindler, K. G.&lt;/author&gt;&lt;author&gt;dePont Christensen, R.&lt;/author&gt;&lt;author&gt;Andersen, R. F.&lt;/author&gt;&lt;author&gt;Pallisgaard, N.&lt;/author&gt;&lt;author&gt;Johnson, A.&lt;/author&gt;&lt;author&gt;Jakobsen, A.&lt;/author&gt;&lt;/authors&gt;&lt;/contributors&gt;&lt;titles&gt;&lt;title&gt;KRAS, BRAF and PIK3Ca Mutations as Predictors of Outcome From Maintenance Therapy with Bevacizumab with or Without Erlotinib After First Line Combination Therapy for Metastatic Colorectal Cancer: Results of the Phase III ACT Trial NCT00598156 Translational Study&lt;/title&gt;&lt;secondary-title&gt;European Journal of Cancer&lt;/secondary-title&gt;&lt;short-title&gt;471&lt;/short-title&gt;&lt;/titles&gt;&lt;periodical&gt;&lt;full-title&gt;European Journal of Cancer&lt;/full-title&gt;&lt;/periodical&gt;&lt;pages&gt;146&lt;/pages&gt;&lt;volume&gt;48&lt;/volume&gt;&lt;dates&gt;&lt;year&gt;2012&lt;/year&gt;&lt;/dates&gt;&lt;isbn&gt;09598049&lt;/isbn&gt;&lt;urls&gt;&lt;/urls&gt;&lt;electronic-resource-num&gt;10.1016/s0959-8049(12)72269-4&lt;/electronic-resource-num&gt;&lt;/record&gt;&lt;/Cite&gt;&lt;/EndNote&gt;</w:instrText>
            </w:r>
            <w:r w:rsidR="005C56AD">
              <w:fldChar w:fldCharType="separate"/>
            </w:r>
            <w:r w:rsidR="00B5017E" w:rsidRPr="00B5017E">
              <w:rPr>
                <w:noProof/>
                <w:vertAlign w:val="superscript"/>
              </w:rPr>
              <w:t>224</w:t>
            </w:r>
            <w:r w:rsidR="005C56AD">
              <w:fldChar w:fldCharType="end"/>
            </w:r>
          </w:p>
        </w:tc>
        <w:tc>
          <w:tcPr>
            <w:tcW w:w="2250" w:type="dxa"/>
          </w:tcPr>
          <w:p w14:paraId="6BAAA4D8" w14:textId="637C338E" w:rsidR="003F1A0E" w:rsidRDefault="003F1A0E" w:rsidP="003F1A0E">
            <w:r>
              <w:t>RCT (Nordic ACT)</w:t>
            </w:r>
          </w:p>
        </w:tc>
        <w:tc>
          <w:tcPr>
            <w:tcW w:w="1462" w:type="dxa"/>
          </w:tcPr>
          <w:p w14:paraId="0C82F61F" w14:textId="3A04DC51" w:rsidR="003F1A0E" w:rsidRDefault="003F1A0E" w:rsidP="003F1A0E">
            <w:r w:rsidRPr="0092265E">
              <w:t>Denmark</w:t>
            </w:r>
          </w:p>
        </w:tc>
        <w:tc>
          <w:tcPr>
            <w:tcW w:w="763" w:type="dxa"/>
          </w:tcPr>
          <w:p w14:paraId="1728BC49" w14:textId="1A35FAD0" w:rsidR="003F1A0E" w:rsidRDefault="003F1A0E" w:rsidP="003F1A0E">
            <w:r>
              <w:t>110</w:t>
            </w:r>
          </w:p>
        </w:tc>
        <w:tc>
          <w:tcPr>
            <w:tcW w:w="918" w:type="dxa"/>
          </w:tcPr>
          <w:p w14:paraId="10CBF8C4" w14:textId="3C6BEB7A" w:rsidR="003F1A0E" w:rsidRDefault="003F1A0E" w:rsidP="003F1A0E">
            <w:r>
              <w:t>NR</w:t>
            </w:r>
          </w:p>
        </w:tc>
        <w:tc>
          <w:tcPr>
            <w:tcW w:w="764" w:type="dxa"/>
          </w:tcPr>
          <w:p w14:paraId="7C132C2D" w14:textId="3B3510D1" w:rsidR="003F1A0E" w:rsidRDefault="003F1A0E" w:rsidP="003F1A0E">
            <w:r>
              <w:t>NR</w:t>
            </w:r>
          </w:p>
        </w:tc>
        <w:tc>
          <w:tcPr>
            <w:tcW w:w="1864" w:type="dxa"/>
          </w:tcPr>
          <w:p w14:paraId="0692A44D" w14:textId="1B2253E3" w:rsidR="003F1A0E" w:rsidRDefault="003F1A0E" w:rsidP="003F1A0E">
            <w:r>
              <w:t>KRAS, BRAF</w:t>
            </w:r>
          </w:p>
        </w:tc>
        <w:tc>
          <w:tcPr>
            <w:tcW w:w="1911" w:type="dxa"/>
          </w:tcPr>
          <w:p w14:paraId="42B5CB74" w14:textId="2E6705D9" w:rsidR="003F1A0E" w:rsidRDefault="003F1A0E" w:rsidP="003F1A0E">
            <w:r>
              <w:t>MAS-PCR</w:t>
            </w:r>
          </w:p>
        </w:tc>
        <w:tc>
          <w:tcPr>
            <w:tcW w:w="1138" w:type="dxa"/>
          </w:tcPr>
          <w:p w14:paraId="534B04CB" w14:textId="77777777" w:rsidR="003F1A0E" w:rsidRPr="00C75074" w:rsidRDefault="003F1A0E" w:rsidP="003F1A0E">
            <w:pPr>
              <w:jc w:val="center"/>
            </w:pPr>
          </w:p>
        </w:tc>
      </w:tr>
      <w:tr w:rsidR="003F1A0E" w:rsidRPr="00C75074" w14:paraId="67E9CCFF" w14:textId="77777777" w:rsidTr="003B68EF">
        <w:trPr>
          <w:trHeight w:val="457"/>
        </w:trPr>
        <w:tc>
          <w:tcPr>
            <w:tcW w:w="1975" w:type="dxa"/>
          </w:tcPr>
          <w:p w14:paraId="3CDDF055" w14:textId="50FD6E1B" w:rsidR="003F1A0E" w:rsidRDefault="003F1A0E" w:rsidP="003F1A0E">
            <w:r>
              <w:t>Stahler, 2016</w:t>
            </w:r>
            <w:r w:rsidR="005C56AD">
              <w:fldChar w:fldCharType="begin">
                <w:fldData xml:space="preserve">PEVuZE5vdGU+PENpdGU+PEF1dGhvcj5TdGFobGVyPC9BdXRob3I+PFllYXI+MjAxNjwvWWVhcj48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</w:fldData>
              </w:fldChar>
            </w:r>
            <w:r w:rsidR="00B5017E">
              <w:instrText xml:space="preserve"> ADDIN EN.CITE </w:instrText>
            </w:r>
            <w:r w:rsidR="00B5017E">
              <w:fldChar w:fldCharType="begin">
                <w:fldData xml:space="preserve">PEVuZE5vdGU+PENpdGU+PEF1dGhvcj5TdGFobGVyPC9BdXRob3I+PFllYXI+MjAxNjwvWWVhcj48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</w:fldData>
              </w:fldChar>
            </w:r>
            <w:r w:rsidR="00B5017E">
              <w:instrText xml:space="preserve"> ADDIN EN.CITE.DATA </w:instrText>
            </w:r>
            <w:r w:rsidR="00B5017E">
              <w:fldChar w:fldCharType="end"/>
            </w:r>
            <w:r w:rsidR="005C56AD">
              <w:fldChar w:fldCharType="separate"/>
            </w:r>
            <w:r w:rsidR="00B5017E" w:rsidRPr="00B5017E">
              <w:rPr>
                <w:noProof/>
                <w:vertAlign w:val="superscript"/>
              </w:rPr>
              <w:t>225</w:t>
            </w:r>
            <w:r w:rsidR="005C56AD">
              <w:fldChar w:fldCharType="end"/>
            </w:r>
          </w:p>
        </w:tc>
        <w:tc>
          <w:tcPr>
            <w:tcW w:w="2250" w:type="dxa"/>
          </w:tcPr>
          <w:p w14:paraId="2959B02B" w14:textId="3C77844C" w:rsidR="003F1A0E" w:rsidRDefault="003F1A0E" w:rsidP="003F1A0E">
            <w:r>
              <w:t>RCT (FIRE-1)</w:t>
            </w:r>
          </w:p>
        </w:tc>
        <w:tc>
          <w:tcPr>
            <w:tcW w:w="1462" w:type="dxa"/>
          </w:tcPr>
          <w:p w14:paraId="70C81971" w14:textId="01DC52F8" w:rsidR="003F1A0E" w:rsidRPr="0092265E" w:rsidRDefault="003F1A0E" w:rsidP="003F1A0E">
            <w:r>
              <w:t>Germany</w:t>
            </w:r>
          </w:p>
        </w:tc>
        <w:tc>
          <w:tcPr>
            <w:tcW w:w="763" w:type="dxa"/>
          </w:tcPr>
          <w:p w14:paraId="4784EA41" w14:textId="49D868AE" w:rsidR="003F1A0E" w:rsidRDefault="003F1A0E" w:rsidP="003F1A0E">
            <w:r>
              <w:t>108</w:t>
            </w:r>
          </w:p>
        </w:tc>
        <w:tc>
          <w:tcPr>
            <w:tcW w:w="918" w:type="dxa"/>
          </w:tcPr>
          <w:p w14:paraId="511B9029" w14:textId="2ADC2171" w:rsidR="003F1A0E" w:rsidRDefault="003F1A0E" w:rsidP="003F1A0E">
            <w:r>
              <w:t>63</w:t>
            </w:r>
          </w:p>
        </w:tc>
        <w:tc>
          <w:tcPr>
            <w:tcW w:w="764" w:type="dxa"/>
          </w:tcPr>
          <w:p w14:paraId="297658DA" w14:textId="25BCE137" w:rsidR="003F1A0E" w:rsidRDefault="003F1A0E" w:rsidP="003F1A0E">
            <w:r>
              <w:t>66.4%</w:t>
            </w:r>
          </w:p>
        </w:tc>
        <w:tc>
          <w:tcPr>
            <w:tcW w:w="1864" w:type="dxa"/>
          </w:tcPr>
          <w:p w14:paraId="3C3B6283" w14:textId="05C83BCC" w:rsidR="003F1A0E" w:rsidRDefault="003F1A0E" w:rsidP="003F1A0E">
            <w:r>
              <w:t>KRAS, NRAS</w:t>
            </w:r>
          </w:p>
        </w:tc>
        <w:tc>
          <w:tcPr>
            <w:tcW w:w="1911" w:type="dxa"/>
          </w:tcPr>
          <w:p w14:paraId="4D3F01B9" w14:textId="330D93D5" w:rsidR="003F1A0E" w:rsidRDefault="003F1A0E" w:rsidP="003F1A0E">
            <w:r>
              <w:t>Pyro</w:t>
            </w:r>
          </w:p>
        </w:tc>
        <w:tc>
          <w:tcPr>
            <w:tcW w:w="1138" w:type="dxa"/>
          </w:tcPr>
          <w:p w14:paraId="0531F0A6" w14:textId="77777777" w:rsidR="003F1A0E" w:rsidRPr="00C75074" w:rsidRDefault="003F1A0E" w:rsidP="003F1A0E">
            <w:pPr>
              <w:jc w:val="center"/>
            </w:pPr>
          </w:p>
        </w:tc>
      </w:tr>
      <w:tr w:rsidR="003F1A0E" w:rsidRPr="00C75074" w14:paraId="17775CF8" w14:textId="77777777" w:rsidTr="003B68EF">
        <w:trPr>
          <w:trHeight w:val="457"/>
        </w:trPr>
        <w:tc>
          <w:tcPr>
            <w:tcW w:w="1975" w:type="dxa"/>
          </w:tcPr>
          <w:p w14:paraId="57E7CBC3" w14:textId="59F73501" w:rsidR="003F1A0E" w:rsidRDefault="003F1A0E" w:rsidP="003F1A0E">
            <w:r w:rsidRPr="001926AC">
              <w:t>Stintzing, 2012</w:t>
            </w:r>
            <w:r w:rsidR="005C56AD">
              <w:fldChar w:fldCharType="begin">
                <w:fldData xml:space="preserve">PEVuZE5vdGU+PENpdGU+PEF1dGhvcj5TdGludHppbmc8L0F1dGhvcj48WWVhcj4yMDEyPC9ZZWFy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</w:fldData>
              </w:fldChar>
            </w:r>
            <w:r w:rsidR="00B5017E">
              <w:instrText xml:space="preserve"> ADDIN EN.CITE </w:instrText>
            </w:r>
            <w:r w:rsidR="00B5017E">
              <w:fldChar w:fldCharType="begin">
                <w:fldData xml:space="preserve">PEVuZE5vdGU+PENpdGU+PEF1dGhvcj5TdGludHppbmc8L0F1dGhvcj48WWVhcj4yMDEyPC9ZZWFy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</w:fldData>
              </w:fldChar>
            </w:r>
            <w:r w:rsidR="00B5017E">
              <w:instrText xml:space="preserve"> ADDIN EN.CITE.DATA </w:instrText>
            </w:r>
            <w:r w:rsidR="00B5017E">
              <w:fldChar w:fldCharType="end"/>
            </w:r>
            <w:r w:rsidR="005C56AD">
              <w:fldChar w:fldCharType="separate"/>
            </w:r>
            <w:r w:rsidR="00B5017E" w:rsidRPr="00B5017E">
              <w:rPr>
                <w:noProof/>
                <w:vertAlign w:val="superscript"/>
              </w:rPr>
              <w:t>226</w:t>
            </w:r>
            <w:r w:rsidR="005C56AD">
              <w:fldChar w:fldCharType="end"/>
            </w:r>
          </w:p>
        </w:tc>
        <w:tc>
          <w:tcPr>
            <w:tcW w:w="2250" w:type="dxa"/>
          </w:tcPr>
          <w:p w14:paraId="7280D340" w14:textId="4FAD160E" w:rsidR="003F1A0E" w:rsidRDefault="003F1A0E" w:rsidP="003F1A0E">
            <w:r>
              <w:t>RCT</w:t>
            </w:r>
          </w:p>
        </w:tc>
        <w:tc>
          <w:tcPr>
            <w:tcW w:w="1462" w:type="dxa"/>
          </w:tcPr>
          <w:p w14:paraId="53352F2B" w14:textId="2CB15094" w:rsidR="003F1A0E" w:rsidRDefault="003F1A0E" w:rsidP="003F1A0E">
            <w:r>
              <w:t>Germany, Austria</w:t>
            </w:r>
          </w:p>
        </w:tc>
        <w:tc>
          <w:tcPr>
            <w:tcW w:w="763" w:type="dxa"/>
          </w:tcPr>
          <w:p w14:paraId="3A5F5445" w14:textId="67EB45B6" w:rsidR="003F1A0E" w:rsidRDefault="003F1A0E" w:rsidP="003F1A0E">
            <w:r>
              <w:t>50</w:t>
            </w:r>
          </w:p>
        </w:tc>
        <w:tc>
          <w:tcPr>
            <w:tcW w:w="918" w:type="dxa"/>
          </w:tcPr>
          <w:p w14:paraId="7630B820" w14:textId="33172C85" w:rsidR="003F1A0E" w:rsidRDefault="003F1A0E" w:rsidP="003F1A0E">
            <w:r>
              <w:t>65</w:t>
            </w:r>
          </w:p>
        </w:tc>
        <w:tc>
          <w:tcPr>
            <w:tcW w:w="764" w:type="dxa"/>
          </w:tcPr>
          <w:p w14:paraId="46149464" w14:textId="15346EB1" w:rsidR="003F1A0E" w:rsidRDefault="003F1A0E" w:rsidP="003F1A0E">
            <w:r>
              <w:t>64.0%</w:t>
            </w:r>
          </w:p>
        </w:tc>
        <w:tc>
          <w:tcPr>
            <w:tcW w:w="1864" w:type="dxa"/>
          </w:tcPr>
          <w:p w14:paraId="1E8DA868" w14:textId="6D4F25CA" w:rsidR="003F1A0E" w:rsidRDefault="003F1A0E" w:rsidP="003F1A0E">
            <w:r>
              <w:t>KRAS</w:t>
            </w:r>
            <w:r w:rsidRPr="00042205">
              <w:rPr>
                <w:vertAlign w:val="superscript"/>
              </w:rPr>
              <w:t>2</w:t>
            </w:r>
          </w:p>
        </w:tc>
        <w:tc>
          <w:tcPr>
            <w:tcW w:w="1911" w:type="dxa"/>
          </w:tcPr>
          <w:p w14:paraId="3B825CB9" w14:textId="3F4FAFB0" w:rsidR="003F1A0E" w:rsidRDefault="003F1A0E" w:rsidP="003F1A0E">
            <w:r>
              <w:t>NR</w:t>
            </w:r>
          </w:p>
        </w:tc>
        <w:tc>
          <w:tcPr>
            <w:tcW w:w="1138" w:type="dxa"/>
          </w:tcPr>
          <w:p w14:paraId="132BEEDD" w14:textId="094FD4EB" w:rsidR="003F1A0E" w:rsidRPr="00C75074" w:rsidRDefault="003F1A0E" w:rsidP="003F1A0E">
            <w:pPr>
              <w:jc w:val="center"/>
            </w:pPr>
            <w:r>
              <w:t>Y</w:t>
            </w:r>
          </w:p>
        </w:tc>
      </w:tr>
      <w:tr w:rsidR="003F1A0E" w:rsidRPr="00C75074" w14:paraId="562D6B83" w14:textId="77777777" w:rsidTr="003B68EF">
        <w:trPr>
          <w:trHeight w:val="457"/>
        </w:trPr>
        <w:tc>
          <w:tcPr>
            <w:tcW w:w="1975" w:type="dxa"/>
          </w:tcPr>
          <w:p w14:paraId="441A20A9" w14:textId="02831D05" w:rsidR="003F1A0E" w:rsidRDefault="003F1A0E" w:rsidP="003F1A0E">
            <w:r>
              <w:lastRenderedPageBreak/>
              <w:t>Stremitzer, 2012</w:t>
            </w:r>
            <w:r w:rsidR="00537EE3">
              <w:fldChar w:fldCharType="begin">
                <w:fldData xml:space="preserve">PEVuZE5vdGU+PENpdGU+PEF1dGhvcj5TdHJlbWl0emVyPC9BdXRob3I+PFllYXI+MjAxMjwvWWVh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</w:fldData>
              </w:fldChar>
            </w:r>
            <w:r w:rsidR="00B5017E">
              <w:instrText xml:space="preserve"> ADDIN EN.CITE </w:instrText>
            </w:r>
            <w:r w:rsidR="00B5017E">
              <w:fldChar w:fldCharType="begin">
                <w:fldData xml:space="preserve">PEVuZE5vdGU+PENpdGU+PEF1dGhvcj5TdHJlbWl0emVyPC9BdXRob3I+PFllYXI+MjAxMjwvWWVh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27</w:t>
            </w:r>
            <w:r w:rsidR="00537EE3">
              <w:fldChar w:fldCharType="end"/>
            </w:r>
          </w:p>
        </w:tc>
        <w:tc>
          <w:tcPr>
            <w:tcW w:w="2250" w:type="dxa"/>
          </w:tcPr>
          <w:p w14:paraId="3963D840" w14:textId="2F1C2064" w:rsidR="003F1A0E" w:rsidRDefault="003F1A0E" w:rsidP="003F1A0E">
            <w:r>
              <w:t>Prospective observational</w:t>
            </w:r>
          </w:p>
        </w:tc>
        <w:tc>
          <w:tcPr>
            <w:tcW w:w="1462" w:type="dxa"/>
          </w:tcPr>
          <w:p w14:paraId="466BD575" w14:textId="152ED7BF" w:rsidR="003F1A0E" w:rsidRDefault="003F1A0E" w:rsidP="003F1A0E">
            <w:r>
              <w:t>Austria</w:t>
            </w:r>
          </w:p>
        </w:tc>
        <w:tc>
          <w:tcPr>
            <w:tcW w:w="763" w:type="dxa"/>
          </w:tcPr>
          <w:p w14:paraId="31E8CAE9" w14:textId="6955AC29" w:rsidR="003F1A0E" w:rsidRDefault="003F1A0E" w:rsidP="003F1A0E">
            <w:r>
              <w:t>60</w:t>
            </w:r>
          </w:p>
        </w:tc>
        <w:tc>
          <w:tcPr>
            <w:tcW w:w="918" w:type="dxa"/>
          </w:tcPr>
          <w:p w14:paraId="4ABD2B94" w14:textId="54482CD5" w:rsidR="003F1A0E" w:rsidRDefault="003F1A0E" w:rsidP="003F1A0E">
            <w:r>
              <w:t>60.3</w:t>
            </w:r>
          </w:p>
        </w:tc>
        <w:tc>
          <w:tcPr>
            <w:tcW w:w="764" w:type="dxa"/>
          </w:tcPr>
          <w:p w14:paraId="563DABEC" w14:textId="7080EF61" w:rsidR="003F1A0E" w:rsidRDefault="003F1A0E" w:rsidP="003F1A0E">
            <w:r>
              <w:t>60.0%</w:t>
            </w:r>
          </w:p>
        </w:tc>
        <w:tc>
          <w:tcPr>
            <w:tcW w:w="1864" w:type="dxa"/>
          </w:tcPr>
          <w:p w14:paraId="16F970CD" w14:textId="77681FED" w:rsidR="003F1A0E" w:rsidRDefault="003F1A0E" w:rsidP="003F1A0E">
            <w:r>
              <w:t>KRAS</w:t>
            </w:r>
          </w:p>
        </w:tc>
        <w:tc>
          <w:tcPr>
            <w:tcW w:w="1911" w:type="dxa"/>
          </w:tcPr>
          <w:p w14:paraId="7A6929CF" w14:textId="3610FB70" w:rsidR="003F1A0E" w:rsidRDefault="003F1A0E" w:rsidP="003F1A0E">
            <w:r>
              <w:t>S/D</w:t>
            </w:r>
          </w:p>
        </w:tc>
        <w:tc>
          <w:tcPr>
            <w:tcW w:w="1138" w:type="dxa"/>
          </w:tcPr>
          <w:p w14:paraId="2F75D306" w14:textId="35F6167D" w:rsidR="003F1A0E" w:rsidRPr="00C75074" w:rsidRDefault="003F1A0E" w:rsidP="003F1A0E">
            <w:pPr>
              <w:jc w:val="center"/>
            </w:pPr>
            <w:r>
              <w:t>Y</w:t>
            </w:r>
          </w:p>
        </w:tc>
      </w:tr>
      <w:tr w:rsidR="003F1A0E" w:rsidRPr="00C75074" w14:paraId="2F622799" w14:textId="77777777" w:rsidTr="003B68EF">
        <w:trPr>
          <w:trHeight w:val="457"/>
        </w:trPr>
        <w:tc>
          <w:tcPr>
            <w:tcW w:w="1975" w:type="dxa"/>
          </w:tcPr>
          <w:p w14:paraId="0ACBD45E" w14:textId="1B8C2282" w:rsidR="003F1A0E" w:rsidRDefault="003F1A0E" w:rsidP="003F1A0E">
            <w:r>
              <w:t>Suenaga, 2010</w:t>
            </w:r>
            <w:r w:rsidR="00537EE3">
              <w:fldChar w:fldCharType="begin"/>
            </w:r>
            <w:r w:rsidR="00B5017E">
              <w:instrText xml:space="preserve"> ADDIN EN.CITE &lt;EndNote&gt;&lt;Cite&gt;&lt;Author&gt;Suenaga&lt;/Author&gt;&lt;Year&gt;2010&lt;/Year&gt;&lt;RecNum&gt;591&lt;/RecNum&gt;&lt;DisplayText&gt;&lt;style face="superscript"&gt;228&lt;/style&gt;&lt;/DisplayText&gt;&lt;record&gt;&lt;rec-number&gt;591&lt;/rec-number&gt;&lt;foreign-keys&gt;&lt;key app="EN" db-id="r525zwt2l9ewpgew5a2x9rx0redwzaafzrdx" timestamp="1522345980"&gt;591&lt;/key&gt;&lt;/foreign-keys&gt;&lt;ref-type name="Journal Article"&gt;17&lt;/ref-type&gt;&lt;contributors&gt;&lt;authors&gt;&lt;author&gt;Suenaga, M.&lt;/author&gt;&lt;author&gt;Matsusaka, S.&lt;/author&gt;&lt;author&gt;Takagi, K.&lt;/author&gt;&lt;author&gt;Kuboki, Y.&lt;/author&gt;&lt;author&gt;Watanabe, T.&lt;/author&gt;&lt;author&gt;Shinozaki, E.&lt;/author&gt;&lt;author&gt;Chin, K.&lt;/author&gt;&lt;author&gt;Mizunuma, N.&lt;/author&gt;&lt;author&gt;Hatake, K.&lt;/author&gt;&lt;/authors&gt;&lt;/contributors&gt;&lt;titles&gt;&lt;title&gt;Potential markers predicting bevacizumab efficacy for metastatic colorectal cancer patients&lt;/title&gt;&lt;secondary-title&gt;Journal of Clinical Oncology&lt;/secondary-title&gt;&lt;/titles&gt;&lt;periodical&gt;&lt;full-title&gt;Journal of Clinical Oncology&lt;/full-title&gt;&lt;/periodical&gt;&lt;pages&gt;e14107-e14107&lt;/pages&gt;&lt;volume&gt;28&lt;/volume&gt;&lt;number&gt;15_suppl&lt;/number&gt;&lt;dates&gt;&lt;year&gt;2010&lt;/year&gt;&lt;/dates&gt;&lt;urls&gt;&lt;related-urls&gt;&lt;url&gt;http://ascopubs.org/doi/abs/10.1200/jco.2010.28.15_suppl.e14107&lt;/url&gt;&lt;/related-urls&gt;&lt;/urls&gt;&lt;electronic-resource-num&gt;10.1200/jco.2010.28.15_suppl.e14107&lt;/electronic-resource-num&gt;&lt;/record&gt;&lt;/Cite&gt;&lt;/EndNote&gt;</w:instrText>
            </w:r>
            <w:r w:rsidR="00537EE3">
              <w:fldChar w:fldCharType="separate"/>
            </w:r>
            <w:r w:rsidR="00B5017E" w:rsidRPr="00B5017E">
              <w:rPr>
                <w:noProof/>
                <w:vertAlign w:val="superscript"/>
              </w:rPr>
              <w:t>228</w:t>
            </w:r>
            <w:r w:rsidR="00537EE3">
              <w:fldChar w:fldCharType="end"/>
            </w:r>
          </w:p>
        </w:tc>
        <w:tc>
          <w:tcPr>
            <w:tcW w:w="2250" w:type="dxa"/>
          </w:tcPr>
          <w:p w14:paraId="489EC8AE" w14:textId="56DB7C6A" w:rsidR="003F1A0E" w:rsidRDefault="003F1A0E" w:rsidP="003F1A0E">
            <w:r>
              <w:t>Prospective observational</w:t>
            </w:r>
          </w:p>
        </w:tc>
        <w:tc>
          <w:tcPr>
            <w:tcW w:w="1462" w:type="dxa"/>
          </w:tcPr>
          <w:p w14:paraId="0E858D56" w14:textId="275A4003" w:rsidR="003F1A0E" w:rsidRDefault="003F1A0E" w:rsidP="003F1A0E">
            <w:r>
              <w:t>Japan</w:t>
            </w:r>
          </w:p>
        </w:tc>
        <w:tc>
          <w:tcPr>
            <w:tcW w:w="763" w:type="dxa"/>
          </w:tcPr>
          <w:p w14:paraId="348BD2B7" w14:textId="1418CCCF" w:rsidR="003F1A0E" w:rsidRDefault="003F1A0E" w:rsidP="003F1A0E">
            <w:r>
              <w:t>85</w:t>
            </w:r>
          </w:p>
        </w:tc>
        <w:tc>
          <w:tcPr>
            <w:tcW w:w="918" w:type="dxa"/>
          </w:tcPr>
          <w:p w14:paraId="731F9257" w14:textId="595C6DFB" w:rsidR="003F1A0E" w:rsidRDefault="003F1A0E" w:rsidP="003F1A0E">
            <w:r>
              <w:t>NR</w:t>
            </w:r>
          </w:p>
        </w:tc>
        <w:tc>
          <w:tcPr>
            <w:tcW w:w="764" w:type="dxa"/>
          </w:tcPr>
          <w:p w14:paraId="1D3E07F9" w14:textId="5F05F48A" w:rsidR="003F1A0E" w:rsidRDefault="003F1A0E" w:rsidP="003F1A0E">
            <w:r>
              <w:t>NR</w:t>
            </w:r>
          </w:p>
        </w:tc>
        <w:tc>
          <w:tcPr>
            <w:tcW w:w="1864" w:type="dxa"/>
          </w:tcPr>
          <w:p w14:paraId="6FC49260" w14:textId="7B477A33" w:rsidR="003F1A0E" w:rsidRDefault="003F1A0E" w:rsidP="003F1A0E">
            <w:r>
              <w:t>KRAS</w:t>
            </w:r>
          </w:p>
        </w:tc>
        <w:tc>
          <w:tcPr>
            <w:tcW w:w="1911" w:type="dxa"/>
          </w:tcPr>
          <w:p w14:paraId="6330728C" w14:textId="33C99CFB" w:rsidR="003F1A0E" w:rsidRDefault="003F1A0E" w:rsidP="003F1A0E">
            <w:r>
              <w:t>S/D</w:t>
            </w:r>
          </w:p>
        </w:tc>
        <w:tc>
          <w:tcPr>
            <w:tcW w:w="1138" w:type="dxa"/>
          </w:tcPr>
          <w:p w14:paraId="54A7407F" w14:textId="77777777" w:rsidR="003F1A0E" w:rsidRPr="00C75074" w:rsidRDefault="003F1A0E" w:rsidP="003F1A0E">
            <w:pPr>
              <w:jc w:val="center"/>
            </w:pPr>
          </w:p>
        </w:tc>
      </w:tr>
      <w:tr w:rsidR="003F1A0E" w:rsidRPr="00C75074" w14:paraId="7BFE9D8B" w14:textId="77777777" w:rsidTr="003B68EF">
        <w:trPr>
          <w:trHeight w:val="457"/>
        </w:trPr>
        <w:tc>
          <w:tcPr>
            <w:tcW w:w="1975" w:type="dxa"/>
          </w:tcPr>
          <w:p w14:paraId="2E302C9A" w14:textId="6B52A3CE" w:rsidR="003F1A0E" w:rsidRDefault="003F1A0E" w:rsidP="003F1A0E">
            <w:r>
              <w:t>Tabernero, 2013</w:t>
            </w:r>
            <w:r w:rsidR="00537EE3">
              <w:fldChar w:fldCharType="begin">
                <w:fldData xml:space="preserve">PEVuZE5vdGU+PENpdGU+PEF1dGhvcj5UYWJlcm5lcm88L0F1dGhvcj48WWVhcj4yMDEzPC9ZZWFy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</w:fldData>
              </w:fldChar>
            </w:r>
            <w:r w:rsidR="00B5017E">
              <w:instrText xml:space="preserve"> ADDIN EN.CITE </w:instrText>
            </w:r>
            <w:r w:rsidR="00B5017E">
              <w:fldChar w:fldCharType="begin">
                <w:fldData xml:space="preserve">PEVuZE5vdGU+PENpdGU+PEF1dGhvcj5UYWJlcm5lcm88L0F1dGhvcj48WWVhcj4yMDEzPC9ZZWFy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29</w:t>
            </w:r>
            <w:r w:rsidR="00537EE3">
              <w:fldChar w:fldCharType="end"/>
            </w:r>
          </w:p>
        </w:tc>
        <w:tc>
          <w:tcPr>
            <w:tcW w:w="2250" w:type="dxa"/>
          </w:tcPr>
          <w:p w14:paraId="092BED03" w14:textId="1AC40DB3" w:rsidR="003F1A0E" w:rsidRDefault="003F1A0E" w:rsidP="003F1A0E">
            <w:r>
              <w:t>RCT (RESPECT)</w:t>
            </w:r>
          </w:p>
        </w:tc>
        <w:tc>
          <w:tcPr>
            <w:tcW w:w="1462" w:type="dxa"/>
          </w:tcPr>
          <w:p w14:paraId="75303021" w14:textId="399896D9" w:rsidR="003F1A0E" w:rsidRPr="0092265E" w:rsidRDefault="003F1A0E" w:rsidP="003F1A0E">
            <w:r>
              <w:t>Multicountry</w:t>
            </w:r>
          </w:p>
        </w:tc>
        <w:tc>
          <w:tcPr>
            <w:tcW w:w="763" w:type="dxa"/>
          </w:tcPr>
          <w:p w14:paraId="54B349FD" w14:textId="199C282B" w:rsidR="003F1A0E" w:rsidRDefault="003F1A0E" w:rsidP="003F1A0E">
            <w:r>
              <w:t>94</w:t>
            </w:r>
          </w:p>
        </w:tc>
        <w:tc>
          <w:tcPr>
            <w:tcW w:w="918" w:type="dxa"/>
          </w:tcPr>
          <w:p w14:paraId="7D2A4D3E" w14:textId="243B2258" w:rsidR="003F1A0E" w:rsidRDefault="003F1A0E" w:rsidP="003F1A0E">
            <w:r>
              <w:t>60.3</w:t>
            </w:r>
          </w:p>
        </w:tc>
        <w:tc>
          <w:tcPr>
            <w:tcW w:w="764" w:type="dxa"/>
          </w:tcPr>
          <w:p w14:paraId="5AE237A9" w14:textId="5B36A626" w:rsidR="003F1A0E" w:rsidRDefault="003F1A0E" w:rsidP="003F1A0E">
            <w:r>
              <w:t>62.4%</w:t>
            </w:r>
          </w:p>
        </w:tc>
        <w:tc>
          <w:tcPr>
            <w:tcW w:w="1864" w:type="dxa"/>
          </w:tcPr>
          <w:p w14:paraId="337E3D37" w14:textId="7FC31ABE" w:rsidR="003F1A0E" w:rsidRDefault="003F1A0E" w:rsidP="003F1A0E">
            <w:r>
              <w:t>KRAS, BRAF</w:t>
            </w:r>
          </w:p>
        </w:tc>
        <w:tc>
          <w:tcPr>
            <w:tcW w:w="1911" w:type="dxa"/>
          </w:tcPr>
          <w:p w14:paraId="0CFF3343" w14:textId="3685EBEF" w:rsidR="003F1A0E" w:rsidRDefault="003F1A0E" w:rsidP="003F1A0E">
            <w:r>
              <w:t>MMA</w:t>
            </w:r>
          </w:p>
        </w:tc>
        <w:tc>
          <w:tcPr>
            <w:tcW w:w="1138" w:type="dxa"/>
          </w:tcPr>
          <w:p w14:paraId="355E415F" w14:textId="56A800D4" w:rsidR="003F1A0E" w:rsidRPr="00C75074" w:rsidRDefault="003F1A0E" w:rsidP="003F1A0E">
            <w:pPr>
              <w:jc w:val="center"/>
            </w:pPr>
            <w:r>
              <w:t>Y</w:t>
            </w:r>
          </w:p>
        </w:tc>
      </w:tr>
      <w:tr w:rsidR="003F1A0E" w:rsidRPr="00C75074" w14:paraId="635CBAEC" w14:textId="77777777" w:rsidTr="003B68EF">
        <w:trPr>
          <w:trHeight w:val="457"/>
        </w:trPr>
        <w:tc>
          <w:tcPr>
            <w:tcW w:w="1975" w:type="dxa"/>
          </w:tcPr>
          <w:p w14:paraId="3BD271E9" w14:textId="10A94A5D" w:rsidR="003F1A0E" w:rsidRDefault="003F1A0E" w:rsidP="003F1A0E">
            <w:r>
              <w:t>Tabernero, 2015</w:t>
            </w:r>
            <w:r w:rsidR="00537EE3">
              <w:fldChar w:fldCharType="begin"/>
            </w:r>
            <w:r w:rsidR="00B5017E">
              <w:instrText xml:space="preserve"> ADDIN EN.CITE &lt;EndNote&gt;&lt;Cite&gt;&lt;Author&gt;Tabernero&lt;/Author&gt;&lt;Year&gt;2015&lt;/Year&gt;&lt;RecNum&gt;447&lt;/RecNum&gt;&lt;DisplayText&gt;&lt;style face="superscript"&gt;230&lt;/style&gt;&lt;/DisplayText&gt;&lt;record&gt;&lt;rec-number&gt;447&lt;/rec-number&gt;&lt;foreign-keys&gt;&lt;key app="EN" db-id="r525zwt2l9ewpgew5a2x9rx0redwzaafzrdx" timestamp="1522336567"&gt;447&lt;/key&gt;&lt;key app="ENWeb" db-id=""&gt;0&lt;/key&gt;&lt;/foreign-keys&gt;&lt;ref-type name="Journal Article"&gt;17&lt;/ref-type&gt;&lt;contributors&gt;&lt;authors&gt;&lt;author&gt;Tabernero, Josep&lt;/author&gt;&lt;author&gt;Lenz, Heinz-Josef&lt;/author&gt;&lt;author&gt;Siena, Salvatore&lt;/author&gt;&lt;author&gt;Sobrero, Alberto&lt;/author&gt;&lt;author&gt;Falcone, Alfredo&lt;/author&gt;&lt;author&gt;Ychou, Marc&lt;/author&gt;&lt;author&gt;Humblet, Yves&lt;/author&gt;&lt;author&gt;Bouché, Olivier&lt;/author&gt;&lt;author&gt;Mineur, Laurent&lt;/author&gt;&lt;author&gt;Barone, Carlo&lt;/author&gt;&lt;author&gt;Adenis, Antoine&lt;/author&gt;&lt;author&gt;Yoshino, Takayuki&lt;/author&gt;&lt;author&gt;Goldberg, Richard M.&lt;/author&gt;&lt;author&gt;Sargent, Daniel J.&lt;/author&gt;&lt;author&gt;Wagner, Andrea&lt;/author&gt;&lt;author&gt;Laurent, Dirk&lt;/author&gt;&lt;author&gt;Teufel, Michael&lt;/author&gt;&lt;author&gt;Jeffers, Michael&lt;/author&gt;&lt;author&gt;Grothey, Axel&lt;/author&gt;&lt;author&gt;Van Cutsem, Eric&lt;/author&gt;&lt;/authors&gt;&lt;/contributors&gt;&lt;titles&gt;&lt;title&gt;Analysis of circulating DNA and protein biomarkers to predict the clinical activity of regorafenib and assess prognosis in patients with metastatic colorectal cancer: a retrospective, exploratory analysis of the CORRECT trial&lt;/title&gt;&lt;secondary-title&gt;The Lancet Oncology&lt;/secondary-title&gt;&lt;/titles&gt;&lt;periodical&gt;&lt;full-title&gt;The Lancet Oncology&lt;/full-title&gt;&lt;/periodical&gt;&lt;pages&gt;937-948&lt;/pages&gt;&lt;volume&gt;16&lt;/volume&gt;&lt;number&gt;8&lt;/number&gt;&lt;dates&gt;&lt;year&gt;2015&lt;/year&gt;&lt;/dates&gt;&lt;isbn&gt;14702045&lt;/isbn&gt;&lt;urls&gt;&lt;/urls&gt;&lt;electronic-resource-num&gt;10.1016/s1470-2045(15)00138-2&lt;/electronic-resource-num&gt;&lt;/record&gt;&lt;/Cite&gt;&lt;/EndNote&gt;</w:instrText>
            </w:r>
            <w:r w:rsidR="00537EE3">
              <w:fldChar w:fldCharType="separate"/>
            </w:r>
            <w:r w:rsidR="00B5017E" w:rsidRPr="00B5017E">
              <w:rPr>
                <w:noProof/>
                <w:vertAlign w:val="superscript"/>
              </w:rPr>
              <w:t>230</w:t>
            </w:r>
            <w:r w:rsidR="00537EE3">
              <w:fldChar w:fldCharType="end"/>
            </w:r>
          </w:p>
        </w:tc>
        <w:tc>
          <w:tcPr>
            <w:tcW w:w="2250" w:type="dxa"/>
          </w:tcPr>
          <w:p w14:paraId="1368DB4D" w14:textId="1F8CCE82" w:rsidR="003F1A0E" w:rsidRDefault="003F1A0E" w:rsidP="003F1A0E">
            <w:r>
              <w:t>Retrospective observational (CORRECT)</w:t>
            </w:r>
          </w:p>
        </w:tc>
        <w:tc>
          <w:tcPr>
            <w:tcW w:w="1462" w:type="dxa"/>
          </w:tcPr>
          <w:p w14:paraId="38B1E2C7" w14:textId="18BE35D4" w:rsidR="003F1A0E" w:rsidRPr="0092265E" w:rsidRDefault="003F1A0E" w:rsidP="003F1A0E">
            <w:r>
              <w:t>Multicountry</w:t>
            </w:r>
          </w:p>
        </w:tc>
        <w:tc>
          <w:tcPr>
            <w:tcW w:w="763" w:type="dxa"/>
          </w:tcPr>
          <w:p w14:paraId="1B55C2EA" w14:textId="28527AB5" w:rsidR="003F1A0E" w:rsidRDefault="003F1A0E" w:rsidP="003F1A0E">
            <w:r>
              <w:t>166</w:t>
            </w:r>
          </w:p>
        </w:tc>
        <w:tc>
          <w:tcPr>
            <w:tcW w:w="918" w:type="dxa"/>
          </w:tcPr>
          <w:p w14:paraId="44233D96" w14:textId="49005390" w:rsidR="003F1A0E" w:rsidRDefault="003F1A0E" w:rsidP="003F1A0E">
            <w:r>
              <w:t>61</w:t>
            </w:r>
          </w:p>
        </w:tc>
        <w:tc>
          <w:tcPr>
            <w:tcW w:w="764" w:type="dxa"/>
          </w:tcPr>
          <w:p w14:paraId="16FE6E46" w14:textId="4C15CDA9" w:rsidR="003F1A0E" w:rsidRDefault="003F1A0E" w:rsidP="003F1A0E">
            <w:r>
              <w:t>61.0%</w:t>
            </w:r>
          </w:p>
        </w:tc>
        <w:tc>
          <w:tcPr>
            <w:tcW w:w="1864" w:type="dxa"/>
          </w:tcPr>
          <w:p w14:paraId="39D9318C" w14:textId="109E992F" w:rsidR="003F1A0E" w:rsidRDefault="003F1A0E" w:rsidP="003F1A0E">
            <w:r>
              <w:t>KRAS</w:t>
            </w:r>
          </w:p>
        </w:tc>
        <w:tc>
          <w:tcPr>
            <w:tcW w:w="1911" w:type="dxa"/>
          </w:tcPr>
          <w:p w14:paraId="5C4E9196" w14:textId="01B7B528" w:rsidR="003F1A0E" w:rsidRDefault="003F1A0E" w:rsidP="003F1A0E">
            <w:r>
              <w:t>Other</w:t>
            </w:r>
          </w:p>
        </w:tc>
        <w:tc>
          <w:tcPr>
            <w:tcW w:w="1138" w:type="dxa"/>
          </w:tcPr>
          <w:p w14:paraId="4D341D81" w14:textId="77777777" w:rsidR="003F1A0E" w:rsidRPr="00C75074" w:rsidRDefault="003F1A0E" w:rsidP="003F1A0E">
            <w:pPr>
              <w:jc w:val="center"/>
            </w:pPr>
          </w:p>
        </w:tc>
      </w:tr>
      <w:tr w:rsidR="003F1A0E" w:rsidRPr="00C75074" w14:paraId="70000AC5" w14:textId="77777777" w:rsidTr="003B68EF">
        <w:trPr>
          <w:trHeight w:val="457"/>
        </w:trPr>
        <w:tc>
          <w:tcPr>
            <w:tcW w:w="1975" w:type="dxa"/>
          </w:tcPr>
          <w:p w14:paraId="7F37AE50" w14:textId="27701B90" w:rsidR="003F1A0E" w:rsidRDefault="003F1A0E" w:rsidP="003F1A0E">
            <w:r w:rsidRPr="001926AC">
              <w:t>Takahashi, 2014</w:t>
            </w:r>
            <w:r w:rsidR="00537EE3">
              <w:fldChar w:fldCharType="begin"/>
            </w:r>
            <w:r w:rsidR="00B5017E">
              <w:instrText xml:space="preserve"> ADDIN EN.CITE &lt;EndNote&gt;&lt;Cite&gt;&lt;Author&gt;Takahashi&lt;/Author&gt;&lt;Year&gt;2014&lt;/Year&gt;&lt;RecNum&gt;448&lt;/RecNum&gt;&lt;DisplayText&gt;&lt;style face="superscript"&gt;231&lt;/style&gt;&lt;/DisplayText&gt;&lt;record&gt;&lt;rec-number&gt;448&lt;/rec-number&gt;&lt;foreign-keys&gt;&lt;key app="EN" db-id="r525zwt2l9ewpgew5a2x9rx0redwzaafzrdx" timestamp="1522336602"&gt;448&lt;/key&gt;&lt;key app="ENWeb" db-id=""&gt;0&lt;/key&gt;&lt;/foreign-keys&gt;&lt;ref-type name="Journal Article"&gt;17&lt;/ref-type&gt;&lt;contributors&gt;&lt;authors&gt;&lt;author&gt;Takahashi, N.&lt;/author&gt;&lt;author&gt;Yamada, Y.&lt;/author&gt;&lt;author&gt;Furuta, K.&lt;/author&gt;&lt;author&gt;Honma, Y.&lt;/author&gt;&lt;author&gt;Iwasa, S.&lt;/author&gt;&lt;author&gt;Takashima, A.&lt;/author&gt;&lt;author&gt;Kato, K.&lt;/author&gt;&lt;author&gt;Hamaguchi, T.&lt;/author&gt;&lt;author&gt;Shimada, Y.&lt;/author&gt;&lt;/authors&gt;&lt;/contributors&gt;&lt;titles&gt;&lt;title&gt;Serum levels of hepatocyte growth factor and epiregulin are associated with the prognosis on anti-EGFR antibody treatment in KRAS wild-type metastatic colorectal cancer&lt;/title&gt;&lt;secondary-title&gt;British Journal of Cancer&lt;/secondary-title&gt;&lt;/titles&gt;&lt;periodical&gt;&lt;full-title&gt;Br J Cancer&lt;/full-title&gt;&lt;abbr-1&gt;British journal of cancer&lt;/abbr-1&gt;&lt;/periodical&gt;&lt;pages&gt;2716-2727&lt;/pages&gt;&lt;volume&gt;110&lt;/volume&gt;&lt;number&gt;11&lt;/number&gt;&lt;dates&gt;&lt;year&gt;2014&lt;/year&gt;&lt;/dates&gt;&lt;isbn&gt;0007-0920&amp;#xD;1532-1827&lt;/isbn&gt;&lt;urls&gt;&lt;/urls&gt;&lt;electronic-resource-num&gt;10.1038/bjc.2014.230&lt;/electronic-resource-num&gt;&lt;/record&gt;&lt;/Cite&gt;&lt;/EndNote&gt;</w:instrText>
            </w:r>
            <w:r w:rsidR="00537EE3">
              <w:fldChar w:fldCharType="separate"/>
            </w:r>
            <w:r w:rsidR="00B5017E" w:rsidRPr="00B5017E">
              <w:rPr>
                <w:noProof/>
                <w:vertAlign w:val="superscript"/>
              </w:rPr>
              <w:t>231</w:t>
            </w:r>
            <w:r w:rsidR="00537EE3">
              <w:fldChar w:fldCharType="end"/>
            </w:r>
          </w:p>
        </w:tc>
        <w:tc>
          <w:tcPr>
            <w:tcW w:w="2250" w:type="dxa"/>
          </w:tcPr>
          <w:p w14:paraId="16271FDC" w14:textId="28ABA975" w:rsidR="003F1A0E" w:rsidRDefault="003F1A0E" w:rsidP="003F1A0E">
            <w:r>
              <w:t>Prospective observational</w:t>
            </w:r>
          </w:p>
        </w:tc>
        <w:tc>
          <w:tcPr>
            <w:tcW w:w="1462" w:type="dxa"/>
          </w:tcPr>
          <w:p w14:paraId="75FE0ADE" w14:textId="1E2337BC" w:rsidR="003F1A0E" w:rsidRDefault="003F1A0E" w:rsidP="003F1A0E">
            <w:r>
              <w:t>Japan</w:t>
            </w:r>
          </w:p>
        </w:tc>
        <w:tc>
          <w:tcPr>
            <w:tcW w:w="763" w:type="dxa"/>
          </w:tcPr>
          <w:p w14:paraId="2DF3DF96" w14:textId="6B5CBDE5" w:rsidR="003F1A0E" w:rsidRDefault="003F1A0E" w:rsidP="003F1A0E">
            <w:r>
              <w:t>103</w:t>
            </w:r>
          </w:p>
        </w:tc>
        <w:tc>
          <w:tcPr>
            <w:tcW w:w="918" w:type="dxa"/>
          </w:tcPr>
          <w:p w14:paraId="7FD5378F" w14:textId="548B33E5" w:rsidR="003F1A0E" w:rsidRDefault="003F1A0E" w:rsidP="003F1A0E">
            <w:r>
              <w:t>62</w:t>
            </w:r>
          </w:p>
        </w:tc>
        <w:tc>
          <w:tcPr>
            <w:tcW w:w="764" w:type="dxa"/>
          </w:tcPr>
          <w:p w14:paraId="31C16063" w14:textId="33C85255" w:rsidR="003F1A0E" w:rsidRDefault="003F1A0E" w:rsidP="003F1A0E">
            <w:r>
              <w:t>68.0%</w:t>
            </w:r>
          </w:p>
        </w:tc>
        <w:tc>
          <w:tcPr>
            <w:tcW w:w="1864" w:type="dxa"/>
          </w:tcPr>
          <w:p w14:paraId="629B7E1E" w14:textId="0B75AEF0" w:rsidR="003F1A0E" w:rsidRDefault="003F1A0E" w:rsidP="003F1A0E">
            <w:r>
              <w:t>KRAS</w:t>
            </w:r>
            <w:r w:rsidRPr="001926AC">
              <w:rPr>
                <w:vertAlign w:val="superscript"/>
              </w:rPr>
              <w:t>2</w:t>
            </w:r>
          </w:p>
        </w:tc>
        <w:tc>
          <w:tcPr>
            <w:tcW w:w="1911" w:type="dxa"/>
          </w:tcPr>
          <w:p w14:paraId="02424208" w14:textId="6A4D1003" w:rsidR="003F1A0E" w:rsidRDefault="003F1A0E" w:rsidP="003F1A0E">
            <w:r>
              <w:t>NR</w:t>
            </w:r>
          </w:p>
        </w:tc>
        <w:tc>
          <w:tcPr>
            <w:tcW w:w="1138" w:type="dxa"/>
          </w:tcPr>
          <w:p w14:paraId="42EBED6B" w14:textId="25379ACE" w:rsidR="003F1A0E" w:rsidRPr="00C75074" w:rsidRDefault="003F1A0E" w:rsidP="003F1A0E">
            <w:pPr>
              <w:jc w:val="center"/>
            </w:pPr>
            <w:r>
              <w:t>Y</w:t>
            </w:r>
          </w:p>
        </w:tc>
      </w:tr>
      <w:tr w:rsidR="003F1A0E" w:rsidRPr="00C75074" w14:paraId="7CA46D3B" w14:textId="77777777" w:rsidTr="003B68EF">
        <w:trPr>
          <w:trHeight w:val="457"/>
        </w:trPr>
        <w:tc>
          <w:tcPr>
            <w:tcW w:w="1975" w:type="dxa"/>
          </w:tcPr>
          <w:p w14:paraId="764826B5" w14:textId="6CEE4B7C" w:rsidR="003F1A0E" w:rsidRDefault="003F1A0E" w:rsidP="003F1A0E">
            <w:r>
              <w:t>Takahashi, 2014</w:t>
            </w:r>
            <w:r w:rsidR="00537EE3">
              <w:fldChar w:fldCharType="begin">
                <w:fldData xml:space="preserve">PEVuZE5vdGU+PENpdGU+PEF1dGhvcj5UYWthaGFzaGk8L0F1dGhvcj48WWVhcj4yMDE0PC9ZZWFy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</w:fldData>
              </w:fldChar>
            </w:r>
            <w:r w:rsidR="00B5017E">
              <w:instrText xml:space="preserve"> ADDIN EN.CITE </w:instrText>
            </w:r>
            <w:r w:rsidR="00B5017E">
              <w:fldChar w:fldCharType="begin">
                <w:fldData xml:space="preserve">PEVuZE5vdGU+PENpdGU+PEF1dGhvcj5UYWthaGFzaGk8L0F1dGhvcj48WWVhcj4yMDE0PC9ZZWFy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32</w:t>
            </w:r>
            <w:r w:rsidR="00537EE3">
              <w:fldChar w:fldCharType="end"/>
            </w:r>
          </w:p>
        </w:tc>
        <w:tc>
          <w:tcPr>
            <w:tcW w:w="2250" w:type="dxa"/>
          </w:tcPr>
          <w:p w14:paraId="4901D4DB" w14:textId="4FDDB7D3" w:rsidR="003F1A0E" w:rsidRDefault="003F1A0E" w:rsidP="003F1A0E">
            <w:r>
              <w:t>Retrospective observational</w:t>
            </w:r>
          </w:p>
        </w:tc>
        <w:tc>
          <w:tcPr>
            <w:tcW w:w="1462" w:type="dxa"/>
          </w:tcPr>
          <w:p w14:paraId="664FACFF" w14:textId="63F403E7" w:rsidR="003F1A0E" w:rsidRPr="0092265E" w:rsidRDefault="003F1A0E" w:rsidP="003F1A0E">
            <w:r>
              <w:t>Japan</w:t>
            </w:r>
          </w:p>
        </w:tc>
        <w:tc>
          <w:tcPr>
            <w:tcW w:w="763" w:type="dxa"/>
          </w:tcPr>
          <w:p w14:paraId="19ACB1DE" w14:textId="2778B32C" w:rsidR="003F1A0E" w:rsidRDefault="003F1A0E" w:rsidP="003F1A0E">
            <w:r>
              <w:t>337</w:t>
            </w:r>
          </w:p>
        </w:tc>
        <w:tc>
          <w:tcPr>
            <w:tcW w:w="918" w:type="dxa"/>
          </w:tcPr>
          <w:p w14:paraId="11305576" w14:textId="418CD3D5" w:rsidR="003F1A0E" w:rsidRDefault="003F1A0E" w:rsidP="003F1A0E">
            <w:r>
              <w:t>NR</w:t>
            </w:r>
          </w:p>
        </w:tc>
        <w:tc>
          <w:tcPr>
            <w:tcW w:w="764" w:type="dxa"/>
          </w:tcPr>
          <w:p w14:paraId="064B521C" w14:textId="6944928C" w:rsidR="003F1A0E" w:rsidRDefault="003F1A0E" w:rsidP="003F1A0E">
            <w:r>
              <w:t>NR</w:t>
            </w:r>
          </w:p>
        </w:tc>
        <w:tc>
          <w:tcPr>
            <w:tcW w:w="1864" w:type="dxa"/>
          </w:tcPr>
          <w:p w14:paraId="12999F2B" w14:textId="2C32DC4A" w:rsidR="003F1A0E" w:rsidRDefault="003F1A0E" w:rsidP="003F1A0E">
            <w:r>
              <w:t>KRAS, BRAF, NRAS</w:t>
            </w:r>
          </w:p>
        </w:tc>
        <w:tc>
          <w:tcPr>
            <w:tcW w:w="1911" w:type="dxa"/>
          </w:tcPr>
          <w:p w14:paraId="2A7BE16E" w14:textId="12F98C7D" w:rsidR="003F1A0E" w:rsidRDefault="003F1A0E" w:rsidP="003F1A0E">
            <w:r>
              <w:t>S/D</w:t>
            </w:r>
          </w:p>
        </w:tc>
        <w:tc>
          <w:tcPr>
            <w:tcW w:w="1138" w:type="dxa"/>
          </w:tcPr>
          <w:p w14:paraId="6D840443" w14:textId="613A8DFA" w:rsidR="003F1A0E" w:rsidRPr="00C75074" w:rsidRDefault="003F1A0E" w:rsidP="003F1A0E">
            <w:pPr>
              <w:jc w:val="center"/>
            </w:pPr>
            <w:r>
              <w:t>Y</w:t>
            </w:r>
          </w:p>
        </w:tc>
      </w:tr>
      <w:tr w:rsidR="003F1A0E" w:rsidRPr="00C75074" w14:paraId="0FEFB9A6" w14:textId="77777777" w:rsidTr="003B68EF">
        <w:trPr>
          <w:trHeight w:val="457"/>
        </w:trPr>
        <w:tc>
          <w:tcPr>
            <w:tcW w:w="1975" w:type="dxa"/>
          </w:tcPr>
          <w:p w14:paraId="157D5CBD" w14:textId="73C9FDB9" w:rsidR="003F1A0E" w:rsidRDefault="003F1A0E" w:rsidP="003F1A0E">
            <w:r>
              <w:t>Tejpar, 2010</w:t>
            </w:r>
            <w:r w:rsidR="00537EE3">
              <w:fldChar w:fldCharType="begin"/>
            </w:r>
            <w:r w:rsidR="00B5017E">
              <w:instrText xml:space="preserve"> ADDIN EN.CITE &lt;EndNote&gt;&lt;Cite&gt;&lt;Author&gt;Tejpar&lt;/Author&gt;&lt;Year&gt;2010&lt;/Year&gt;&lt;RecNum&gt;592&lt;/RecNum&gt;&lt;DisplayText&gt;&lt;style face="superscript"&gt;233&lt;/style&gt;&lt;/DisplayText&gt;&lt;record&gt;&lt;rec-number&gt;592&lt;/rec-number&gt;&lt;foreign-keys&gt;&lt;key app="EN" db-id="r525zwt2l9ewpgew5a2x9rx0redwzaafzrdx" timestamp="1522346136"&gt;592&lt;/key&gt;&lt;/foreign-keys&gt;&lt;ref-type name="Journal Article"&gt;17&lt;/ref-type&gt;&lt;contributors&gt;&lt;authors&gt;&lt;author&gt;Tejpar, S.&lt;/author&gt;&lt;author&gt;De Roock, W.&lt;/author&gt;&lt;author&gt;Claes, B.&lt;/author&gt;&lt;author&gt;Fountzilas, G.&lt;/author&gt;&lt;author&gt;Kalogeras, K. T.&lt;/author&gt;&lt;author&gt;et al.&lt;/author&gt;&lt;/authors&gt;&lt;/contributors&gt;&lt;titles&gt;&lt;title&gt;PIK3CA, BRAF, NRAS and KRAS mutations and outcome prediction in chemorefractory metastatic colorectal cancer (mCRC) patients treated with egfrtargeting monoclonal antibodies (MoAbs): Results of a European consortium&lt;/title&gt;&lt;secondary-title&gt;Annals of Oncology&lt;/secondary-title&gt;&lt;/titles&gt;&lt;periodical&gt;&lt;full-title&gt;Annals of Oncology&lt;/full-title&gt;&lt;/periodical&gt;&lt;pages&gt;ix 6&lt;/pages&gt;&lt;volume&gt;21&lt;/volume&gt;&lt;number&gt;Suppl 9&lt;/number&gt;&lt;dates&gt;&lt;year&gt;2010&lt;/year&gt;&lt;/dates&gt;&lt;work-type&gt;Abstract&lt;/work-type&gt;&lt;urls&gt;&lt;/urls&gt;&lt;/record&gt;&lt;/Cite&gt;&lt;/EndNote&gt;</w:instrText>
            </w:r>
            <w:r w:rsidR="00537EE3">
              <w:fldChar w:fldCharType="separate"/>
            </w:r>
            <w:r w:rsidR="00B5017E" w:rsidRPr="00B5017E">
              <w:rPr>
                <w:noProof/>
                <w:vertAlign w:val="superscript"/>
              </w:rPr>
              <w:t>233</w:t>
            </w:r>
            <w:r w:rsidR="00537EE3">
              <w:fldChar w:fldCharType="end"/>
            </w:r>
          </w:p>
        </w:tc>
        <w:tc>
          <w:tcPr>
            <w:tcW w:w="2250" w:type="dxa"/>
          </w:tcPr>
          <w:p w14:paraId="055B858C" w14:textId="07E1F1B2" w:rsidR="003F1A0E" w:rsidRDefault="003F1A0E" w:rsidP="003F1A0E">
            <w:r>
              <w:t>Retrospective observational</w:t>
            </w:r>
          </w:p>
        </w:tc>
        <w:tc>
          <w:tcPr>
            <w:tcW w:w="1462" w:type="dxa"/>
          </w:tcPr>
          <w:p w14:paraId="231EF8E5" w14:textId="425D5A76" w:rsidR="003F1A0E" w:rsidRPr="0092265E" w:rsidRDefault="003F1A0E" w:rsidP="003F1A0E">
            <w:r>
              <w:t>Multicountry (Europe)</w:t>
            </w:r>
          </w:p>
        </w:tc>
        <w:tc>
          <w:tcPr>
            <w:tcW w:w="763" w:type="dxa"/>
          </w:tcPr>
          <w:p w14:paraId="763F2308" w14:textId="0FBC31A7" w:rsidR="003F1A0E" w:rsidRDefault="003F1A0E" w:rsidP="003F1A0E">
            <w:r>
              <w:t>790</w:t>
            </w:r>
          </w:p>
        </w:tc>
        <w:tc>
          <w:tcPr>
            <w:tcW w:w="918" w:type="dxa"/>
          </w:tcPr>
          <w:p w14:paraId="6F2FF2CC" w14:textId="43C885C5" w:rsidR="003F1A0E" w:rsidRDefault="003F1A0E" w:rsidP="003F1A0E">
            <w:r>
              <w:t>NR</w:t>
            </w:r>
          </w:p>
        </w:tc>
        <w:tc>
          <w:tcPr>
            <w:tcW w:w="764" w:type="dxa"/>
          </w:tcPr>
          <w:p w14:paraId="1D8276EB" w14:textId="336A2998" w:rsidR="003F1A0E" w:rsidRDefault="003F1A0E" w:rsidP="003F1A0E">
            <w:r>
              <w:t>NR</w:t>
            </w:r>
          </w:p>
        </w:tc>
        <w:tc>
          <w:tcPr>
            <w:tcW w:w="1864" w:type="dxa"/>
          </w:tcPr>
          <w:p w14:paraId="3118E41F" w14:textId="0022914E" w:rsidR="003F1A0E" w:rsidRDefault="003F1A0E" w:rsidP="003F1A0E">
            <w:r>
              <w:t>KRAS, BRAF, NRAS</w:t>
            </w:r>
          </w:p>
        </w:tc>
        <w:tc>
          <w:tcPr>
            <w:tcW w:w="1911" w:type="dxa"/>
          </w:tcPr>
          <w:p w14:paraId="22F44F6E" w14:textId="3846C079" w:rsidR="003F1A0E" w:rsidRDefault="003F1A0E" w:rsidP="003F1A0E">
            <w:r>
              <w:t>MS</w:t>
            </w:r>
          </w:p>
        </w:tc>
        <w:tc>
          <w:tcPr>
            <w:tcW w:w="1138" w:type="dxa"/>
          </w:tcPr>
          <w:p w14:paraId="11980475" w14:textId="1E65920E" w:rsidR="003F1A0E" w:rsidRPr="00C75074" w:rsidRDefault="003F1A0E" w:rsidP="003F1A0E">
            <w:pPr>
              <w:jc w:val="center"/>
            </w:pPr>
            <w:r>
              <w:t>Y</w:t>
            </w:r>
          </w:p>
        </w:tc>
      </w:tr>
      <w:tr w:rsidR="003F1A0E" w:rsidRPr="00C75074" w14:paraId="0DD41D1C" w14:textId="77777777" w:rsidTr="003B68EF">
        <w:trPr>
          <w:trHeight w:val="457"/>
        </w:trPr>
        <w:tc>
          <w:tcPr>
            <w:tcW w:w="1975" w:type="dxa"/>
          </w:tcPr>
          <w:p w14:paraId="1655AF19" w14:textId="497B7EFF" w:rsidR="003F1A0E" w:rsidRDefault="003F1A0E" w:rsidP="003F1A0E">
            <w:r>
              <w:t>Teng, 2012</w:t>
            </w:r>
            <w:r w:rsidR="00537EE3">
              <w:fldChar w:fldCharType="begin">
                <w:fldData xml:space="preserve">PEVuZE5vdGU+PENpdGU+PEF1dGhvcj5UZW5nPC9BdXRob3I+PFllYXI+MjAxMjwvWWVhcj48UmVj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</w:fldData>
              </w:fldChar>
            </w:r>
            <w:r w:rsidR="00B5017E">
              <w:instrText xml:space="preserve"> ADDIN EN.CITE </w:instrText>
            </w:r>
            <w:r w:rsidR="00B5017E">
              <w:fldChar w:fldCharType="begin">
                <w:fldData xml:space="preserve">PEVuZE5vdGU+PENpdGU+PEF1dGhvcj5UZW5nPC9BdXRob3I+PFllYXI+MjAxMjwvWWVhcj48UmVj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34</w:t>
            </w:r>
            <w:r w:rsidR="00537EE3">
              <w:fldChar w:fldCharType="end"/>
            </w:r>
          </w:p>
        </w:tc>
        <w:tc>
          <w:tcPr>
            <w:tcW w:w="2250" w:type="dxa"/>
          </w:tcPr>
          <w:p w14:paraId="702B1A76" w14:textId="4FDB1B32" w:rsidR="003F1A0E" w:rsidRDefault="003F1A0E" w:rsidP="003F1A0E">
            <w:r>
              <w:t>Retrospective observational</w:t>
            </w:r>
          </w:p>
        </w:tc>
        <w:tc>
          <w:tcPr>
            <w:tcW w:w="1462" w:type="dxa"/>
          </w:tcPr>
          <w:p w14:paraId="40A30C8A" w14:textId="67A2B32A" w:rsidR="003F1A0E" w:rsidRPr="0092265E" w:rsidRDefault="003F1A0E" w:rsidP="003F1A0E">
            <w:r>
              <w:t>Taiwan</w:t>
            </w:r>
          </w:p>
        </w:tc>
        <w:tc>
          <w:tcPr>
            <w:tcW w:w="763" w:type="dxa"/>
          </w:tcPr>
          <w:p w14:paraId="4A24E4B9" w14:textId="101A2F68" w:rsidR="003F1A0E" w:rsidRDefault="003F1A0E" w:rsidP="003F1A0E">
            <w:r>
              <w:t>292</w:t>
            </w:r>
          </w:p>
        </w:tc>
        <w:tc>
          <w:tcPr>
            <w:tcW w:w="918" w:type="dxa"/>
          </w:tcPr>
          <w:p w14:paraId="046757D7" w14:textId="7BD8730C" w:rsidR="003F1A0E" w:rsidRDefault="003F1A0E" w:rsidP="003F1A0E">
            <w:r>
              <w:t>61</w:t>
            </w:r>
          </w:p>
        </w:tc>
        <w:tc>
          <w:tcPr>
            <w:tcW w:w="764" w:type="dxa"/>
          </w:tcPr>
          <w:p w14:paraId="0BA1834A" w14:textId="13FDA766" w:rsidR="003F1A0E" w:rsidRDefault="003F1A0E" w:rsidP="003F1A0E">
            <w:r>
              <w:t>60.6%</w:t>
            </w:r>
          </w:p>
        </w:tc>
        <w:tc>
          <w:tcPr>
            <w:tcW w:w="1864" w:type="dxa"/>
          </w:tcPr>
          <w:p w14:paraId="4E36597E" w14:textId="2809E1CF" w:rsidR="003F1A0E" w:rsidRDefault="003F1A0E" w:rsidP="003F1A0E">
            <w:r>
              <w:t>KRAS, BRAF</w:t>
            </w:r>
          </w:p>
        </w:tc>
        <w:tc>
          <w:tcPr>
            <w:tcW w:w="1911" w:type="dxa"/>
          </w:tcPr>
          <w:p w14:paraId="161405AD" w14:textId="394BBB8D" w:rsidR="003F1A0E" w:rsidRDefault="003F1A0E" w:rsidP="003F1A0E">
            <w:r>
              <w:t>S/D</w:t>
            </w:r>
          </w:p>
        </w:tc>
        <w:tc>
          <w:tcPr>
            <w:tcW w:w="1138" w:type="dxa"/>
          </w:tcPr>
          <w:p w14:paraId="192A7B97" w14:textId="39A0DB95" w:rsidR="003F1A0E" w:rsidRPr="00C75074" w:rsidRDefault="003F1A0E" w:rsidP="003F1A0E">
            <w:pPr>
              <w:jc w:val="center"/>
            </w:pPr>
            <w:r>
              <w:t>Y</w:t>
            </w:r>
          </w:p>
        </w:tc>
      </w:tr>
      <w:tr w:rsidR="003F1A0E" w:rsidRPr="00C75074" w14:paraId="371EE4B2" w14:textId="77777777" w:rsidTr="003B68EF">
        <w:trPr>
          <w:trHeight w:val="457"/>
        </w:trPr>
        <w:tc>
          <w:tcPr>
            <w:tcW w:w="1975" w:type="dxa"/>
          </w:tcPr>
          <w:p w14:paraId="26C63A33" w14:textId="1B67FC46" w:rsidR="003F1A0E" w:rsidRDefault="003F1A0E" w:rsidP="003F1A0E">
            <w:r>
              <w:t>Teufel, 2015</w:t>
            </w:r>
            <w:r w:rsidR="00537EE3">
              <w:fldChar w:fldCharType="begin"/>
            </w:r>
            <w:r w:rsidR="00B5017E">
              <w:instrText xml:space="preserve"> ADDIN EN.CITE &lt;EndNote&gt;&lt;Cite&gt;&lt;Author&gt;Teufel&lt;/Author&gt;&lt;Year&gt;2015&lt;/Year&gt;&lt;RecNum&gt;593&lt;/RecNum&gt;&lt;DisplayText&gt;&lt;style face="superscript"&gt;235&lt;/style&gt;&lt;/DisplayText&gt;&lt;record&gt;&lt;rec-number&gt;593&lt;/rec-number&gt;&lt;foreign-keys&gt;&lt;key app="EN" db-id="r525zwt2l9ewpgew5a2x9rx0redwzaafzrdx" timestamp="1522346182"&gt;593&lt;/key&gt;&lt;/foreign-keys&gt;&lt;ref-type name="Journal Article"&gt;17&lt;/ref-type&gt;&lt;contributors&gt;&lt;authors&gt;&lt;author&gt;Teufel, M.&lt;/author&gt;&lt;author&gt;Kalmus, J.&lt;/author&gt;&lt;author&gt;Rutstein, M.&lt;/author&gt;&lt;author&gt;Köchert, K.&lt;/author&gt;&lt;author&gt;Seidel, H.&lt;/author&gt;&lt;author&gt;Reischl, J.&lt;/author&gt;&lt;author&gt;Skubula, A.&lt;/author&gt;&lt;author&gt;Vonk, R.&lt;/author&gt;&lt;author&gt;Wilhelm, S.&lt;/author&gt;&lt;author&gt;Kobina, S.&lt;/author&gt;&lt;author&gt;Qin, S.&lt;/author&gt;&lt;author&gt;Xu, R.&lt;/author&gt;&lt;author&gt;Kim, T. W.&lt;/author&gt;&lt;author&gt;Li, J.&lt;/author&gt;&lt;/authors&gt;&lt;/contributors&gt;&lt;titles&gt;&lt;title&gt;Poster 2013: Analysis of biomarkers in circulating tumor DNA from the phase 3 CONCUR study of regorafenib in Asian patients with metastatic colorectal cancer (mCRC): Correlation with clinical outcome&lt;/title&gt;&lt;secondary-title&gt;European Journal of Cancer&lt;/secondary-title&gt;&lt;/titles&gt;&lt;periodical&gt;&lt;full-title&gt;European Journal of Cancer&lt;/full-title&gt;&lt;/periodical&gt;&lt;pages&gt;S332&lt;/pages&gt;&lt;volume&gt;51&lt;/volume&gt;&lt;dates&gt;&lt;year&gt;2015&lt;/year&gt;&lt;/dates&gt;&lt;publisher&gt;Elsevier&lt;/publisher&gt;&lt;isbn&gt;0959-8049&lt;/isbn&gt;&lt;work-type&gt;Abstract&lt;/work-type&gt;&lt;urls&gt;&lt;related-urls&gt;&lt;url&gt;http://dx.doi.org/10.1016/S0959-8049(16)30937-6&lt;/url&gt;&lt;/related-urls&gt;&lt;/urls&gt;&lt;electronic-resource-num&gt;10.1016/S0959-8049(16)30937-6&lt;/electronic-resource-num&gt;&lt;access-date&gt;2018/03/29&lt;/access-date&gt;&lt;/record&gt;&lt;/Cite&gt;&lt;/EndNote&gt;</w:instrText>
            </w:r>
            <w:r w:rsidR="00537EE3">
              <w:fldChar w:fldCharType="separate"/>
            </w:r>
            <w:r w:rsidR="00B5017E" w:rsidRPr="00B5017E">
              <w:rPr>
                <w:noProof/>
                <w:vertAlign w:val="superscript"/>
              </w:rPr>
              <w:t>235</w:t>
            </w:r>
            <w:r w:rsidR="00537EE3">
              <w:fldChar w:fldCharType="end"/>
            </w:r>
          </w:p>
        </w:tc>
        <w:tc>
          <w:tcPr>
            <w:tcW w:w="2250" w:type="dxa"/>
          </w:tcPr>
          <w:p w14:paraId="1DB37B9D" w14:textId="6B7FE8D2" w:rsidR="003F1A0E" w:rsidRDefault="003F1A0E" w:rsidP="003F1A0E">
            <w:r>
              <w:t>Phase III RCT (CORRECT)</w:t>
            </w:r>
          </w:p>
        </w:tc>
        <w:tc>
          <w:tcPr>
            <w:tcW w:w="1462" w:type="dxa"/>
          </w:tcPr>
          <w:p w14:paraId="0999FBA6" w14:textId="442A38BA" w:rsidR="003F1A0E" w:rsidRDefault="003F1A0E" w:rsidP="003F1A0E">
            <w:r>
              <w:t>China</w:t>
            </w:r>
          </w:p>
        </w:tc>
        <w:tc>
          <w:tcPr>
            <w:tcW w:w="763" w:type="dxa"/>
          </w:tcPr>
          <w:p w14:paraId="7357B8F6" w14:textId="4C3FECF7" w:rsidR="003F1A0E" w:rsidRDefault="003F1A0E" w:rsidP="003F1A0E">
            <w:r>
              <w:t>143</w:t>
            </w:r>
          </w:p>
        </w:tc>
        <w:tc>
          <w:tcPr>
            <w:tcW w:w="918" w:type="dxa"/>
          </w:tcPr>
          <w:p w14:paraId="075FB546" w14:textId="754570A9" w:rsidR="003F1A0E" w:rsidRDefault="003F1A0E" w:rsidP="003F1A0E">
            <w:r>
              <w:t>NR</w:t>
            </w:r>
          </w:p>
        </w:tc>
        <w:tc>
          <w:tcPr>
            <w:tcW w:w="764" w:type="dxa"/>
          </w:tcPr>
          <w:p w14:paraId="7DB9F44D" w14:textId="285D7095" w:rsidR="003F1A0E" w:rsidRDefault="003F1A0E" w:rsidP="003F1A0E">
            <w:r>
              <w:t>NR</w:t>
            </w:r>
          </w:p>
        </w:tc>
        <w:tc>
          <w:tcPr>
            <w:tcW w:w="1864" w:type="dxa"/>
          </w:tcPr>
          <w:p w14:paraId="61DE1ED0" w14:textId="3C677A9B" w:rsidR="003F1A0E" w:rsidRDefault="003F1A0E" w:rsidP="003F1A0E">
            <w:r>
              <w:t>KRAS, BRAF, NRAS</w:t>
            </w:r>
          </w:p>
        </w:tc>
        <w:tc>
          <w:tcPr>
            <w:tcW w:w="1911" w:type="dxa"/>
          </w:tcPr>
          <w:p w14:paraId="215100AF" w14:textId="37EF1CA5" w:rsidR="003F1A0E" w:rsidRDefault="003F1A0E" w:rsidP="003F1A0E">
            <w:r>
              <w:t>Other</w:t>
            </w:r>
          </w:p>
        </w:tc>
        <w:tc>
          <w:tcPr>
            <w:tcW w:w="1138" w:type="dxa"/>
          </w:tcPr>
          <w:p w14:paraId="3B93FB5D" w14:textId="77777777" w:rsidR="003F1A0E" w:rsidRPr="00C75074" w:rsidRDefault="003F1A0E" w:rsidP="003F1A0E">
            <w:pPr>
              <w:jc w:val="center"/>
            </w:pPr>
          </w:p>
        </w:tc>
      </w:tr>
      <w:tr w:rsidR="003F1A0E" w:rsidRPr="00C75074" w14:paraId="12A1E5A7" w14:textId="77777777" w:rsidTr="003B68EF">
        <w:trPr>
          <w:trHeight w:val="457"/>
        </w:trPr>
        <w:tc>
          <w:tcPr>
            <w:tcW w:w="1975" w:type="dxa"/>
          </w:tcPr>
          <w:p w14:paraId="589F2726" w14:textId="114AE173" w:rsidR="003F1A0E" w:rsidRDefault="003F1A0E" w:rsidP="003F1A0E">
            <w:r>
              <w:t>Tie, 2009</w:t>
            </w:r>
            <w:r w:rsidR="00537EE3">
              <w:fldChar w:fldCharType="begin"/>
            </w:r>
            <w:r w:rsidR="00B5017E">
              <w:instrText xml:space="preserve"> ADDIN EN.CITE &lt;EndNote&gt;&lt;Cite&gt;&lt;Author&gt;Tie&lt;/Author&gt;&lt;Year&gt;2009&lt;/Year&gt;&lt;RecNum&gt;594&lt;/RecNum&gt;&lt;DisplayText&gt;&lt;style face="superscript"&gt;236&lt;/style&gt;&lt;/DisplayText&gt;&lt;record&gt;&lt;rec-number&gt;594&lt;/rec-number&gt;&lt;foreign-keys&gt;&lt;key app="EN" db-id="r525zwt2l9ewpgew5a2x9rx0redwzaafzrdx" timestamp="1522346262"&gt;594&lt;/key&gt;&lt;/foreign-keys&gt;&lt;ref-type name="Journal Article"&gt;17&lt;/ref-type&gt;&lt;contributors&gt;&lt;authors&gt;&lt;author&gt;Tie, J.&lt;/author&gt;&lt;author&gt;Sieber, O. M.&lt;/author&gt;&lt;author&gt;Gibbs, P.&lt;/author&gt;&lt;author&gt;Lipton, L.&lt;/author&gt;&lt;author&gt;Jorissen, R. N.&lt;/author&gt;&lt;author&gt;Langland, R.&lt;/author&gt;&lt;author&gt;et al.&lt;/author&gt;&lt;/authors&gt;&lt;/contributors&gt;&lt;titles&gt;&lt;title&gt;Selecting subjects for a therapeutic target in colorectal cancer (CRC): Using a clinical database to enrich for patients harboring the BRAFV600E mutation&lt;/title&gt;&lt;secondary-title&gt;Journal of Clinical Oncology&lt;/secondary-title&gt;&lt;/titles&gt;&lt;periodical&gt;&lt;full-title&gt;Journal of Clinical Oncology&lt;/full-title&gt;&lt;/periodical&gt;&lt;pages&gt;11003-11003&lt;/pages&gt;&lt;volume&gt;27&lt;/volume&gt;&lt;number&gt;15_suppl&lt;/number&gt;&lt;dates&gt;&lt;year&gt;2009&lt;/year&gt;&lt;/dates&gt;&lt;accession-num&gt;27964052&lt;/accession-num&gt;&lt;urls&gt;&lt;related-urls&gt;&lt;url&gt;http://ascopubs.org/doi/abs/10.1200/jco.2009.27.15_suppl.11003&lt;/url&gt;&lt;/related-urls&gt;&lt;/urls&gt;&lt;electronic-resource-num&gt;10.1200/jco.2009.27.15_suppl.11003&lt;/electronic-resource-num&gt;&lt;/record&gt;&lt;/Cite&gt;&lt;/EndNote&gt;</w:instrText>
            </w:r>
            <w:r w:rsidR="00537EE3">
              <w:fldChar w:fldCharType="separate"/>
            </w:r>
            <w:r w:rsidR="00B5017E" w:rsidRPr="00B5017E">
              <w:rPr>
                <w:noProof/>
                <w:vertAlign w:val="superscript"/>
              </w:rPr>
              <w:t>236</w:t>
            </w:r>
            <w:r w:rsidR="00537EE3">
              <w:fldChar w:fldCharType="end"/>
            </w:r>
          </w:p>
        </w:tc>
        <w:tc>
          <w:tcPr>
            <w:tcW w:w="2250" w:type="dxa"/>
          </w:tcPr>
          <w:p w14:paraId="6CADB871" w14:textId="2976FA53" w:rsidR="003F1A0E" w:rsidRDefault="003F1A0E" w:rsidP="003F1A0E">
            <w:r>
              <w:t>Cross-sectional</w:t>
            </w:r>
          </w:p>
        </w:tc>
        <w:tc>
          <w:tcPr>
            <w:tcW w:w="1462" w:type="dxa"/>
          </w:tcPr>
          <w:p w14:paraId="5F89A682" w14:textId="5F2B5CC7" w:rsidR="003F1A0E" w:rsidRDefault="003F1A0E" w:rsidP="003F1A0E">
            <w:r>
              <w:t>Australia</w:t>
            </w:r>
          </w:p>
        </w:tc>
        <w:tc>
          <w:tcPr>
            <w:tcW w:w="763" w:type="dxa"/>
          </w:tcPr>
          <w:p w14:paraId="3EC5B2F3" w14:textId="65273875" w:rsidR="003F1A0E" w:rsidRDefault="003F1A0E" w:rsidP="003F1A0E">
            <w:r>
              <w:t>129</w:t>
            </w:r>
          </w:p>
        </w:tc>
        <w:tc>
          <w:tcPr>
            <w:tcW w:w="918" w:type="dxa"/>
          </w:tcPr>
          <w:p w14:paraId="416EF96E" w14:textId="6C68F915" w:rsidR="003F1A0E" w:rsidRDefault="003F1A0E" w:rsidP="003F1A0E">
            <w:r>
              <w:t>69.5</w:t>
            </w:r>
          </w:p>
        </w:tc>
        <w:tc>
          <w:tcPr>
            <w:tcW w:w="764" w:type="dxa"/>
          </w:tcPr>
          <w:p w14:paraId="5963D30A" w14:textId="3F59196C" w:rsidR="003F1A0E" w:rsidRDefault="003F1A0E" w:rsidP="003F1A0E">
            <w:r>
              <w:t>49.0%</w:t>
            </w:r>
          </w:p>
        </w:tc>
        <w:tc>
          <w:tcPr>
            <w:tcW w:w="1864" w:type="dxa"/>
          </w:tcPr>
          <w:p w14:paraId="65A41DEB" w14:textId="465D827B" w:rsidR="003F1A0E" w:rsidRDefault="003F1A0E" w:rsidP="003F1A0E">
            <w:r>
              <w:t>KRAS, BRAF</w:t>
            </w:r>
          </w:p>
        </w:tc>
        <w:tc>
          <w:tcPr>
            <w:tcW w:w="1911" w:type="dxa"/>
          </w:tcPr>
          <w:p w14:paraId="641CA0CD" w14:textId="6F240623" w:rsidR="003F1A0E" w:rsidRDefault="003F1A0E" w:rsidP="003F1A0E">
            <w:r>
              <w:t>MAS-PCR</w:t>
            </w:r>
          </w:p>
        </w:tc>
        <w:tc>
          <w:tcPr>
            <w:tcW w:w="1138" w:type="dxa"/>
          </w:tcPr>
          <w:p w14:paraId="3951CFE9" w14:textId="6B14BB51" w:rsidR="003F1A0E" w:rsidRPr="00C75074" w:rsidRDefault="003F1A0E" w:rsidP="003F1A0E">
            <w:pPr>
              <w:jc w:val="center"/>
            </w:pPr>
            <w:r>
              <w:t>Y</w:t>
            </w:r>
          </w:p>
        </w:tc>
      </w:tr>
      <w:tr w:rsidR="003F1A0E" w:rsidRPr="00C75074" w14:paraId="314F0484" w14:textId="77777777" w:rsidTr="003B68EF">
        <w:trPr>
          <w:trHeight w:val="457"/>
        </w:trPr>
        <w:tc>
          <w:tcPr>
            <w:tcW w:w="1975" w:type="dxa"/>
          </w:tcPr>
          <w:p w14:paraId="72B23820" w14:textId="5FE1AF32" w:rsidR="003F1A0E" w:rsidRDefault="003F1A0E" w:rsidP="003F1A0E">
            <w:r>
              <w:t>Tie, 2011</w:t>
            </w:r>
            <w:r w:rsidR="00537EE3">
              <w:fldChar w:fldCharType="begin">
                <w:fldData xml:space="preserve">PEVuZE5vdGU+PENpdGU+PEF1dGhvcj5UaWU8L0F1dGhvcj48WWVhcj4yMDExPC9ZZWFyPjxSZWNO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==
</w:fldData>
              </w:fldChar>
            </w:r>
            <w:r w:rsidR="00B5017E">
              <w:instrText xml:space="preserve"> ADDIN EN.CITE </w:instrText>
            </w:r>
            <w:r w:rsidR="00B5017E">
              <w:fldChar w:fldCharType="begin">
                <w:fldData xml:space="preserve">PEVuZE5vdGU+PENpdGU+PEF1dGhvcj5UaWU8L0F1dGhvcj48WWVhcj4yMDExPC9ZZWFyPjxSZWNO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==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37</w:t>
            </w:r>
            <w:r w:rsidR="00537EE3">
              <w:fldChar w:fldCharType="end"/>
            </w:r>
          </w:p>
        </w:tc>
        <w:tc>
          <w:tcPr>
            <w:tcW w:w="2250" w:type="dxa"/>
          </w:tcPr>
          <w:p w14:paraId="3A201C09" w14:textId="5F043E09" w:rsidR="003F1A0E" w:rsidRDefault="003F1A0E" w:rsidP="003F1A0E">
            <w:r>
              <w:t>Retrospective observational</w:t>
            </w:r>
          </w:p>
        </w:tc>
        <w:tc>
          <w:tcPr>
            <w:tcW w:w="1462" w:type="dxa"/>
          </w:tcPr>
          <w:p w14:paraId="7CE05B35" w14:textId="19B136C4" w:rsidR="003F1A0E" w:rsidRDefault="003F1A0E" w:rsidP="003F1A0E">
            <w:r>
              <w:t>Australia</w:t>
            </w:r>
          </w:p>
        </w:tc>
        <w:tc>
          <w:tcPr>
            <w:tcW w:w="763" w:type="dxa"/>
          </w:tcPr>
          <w:p w14:paraId="46180D92" w14:textId="09F0AA76" w:rsidR="003F1A0E" w:rsidRDefault="003F1A0E" w:rsidP="003F1A0E">
            <w:r>
              <w:t>144</w:t>
            </w:r>
          </w:p>
        </w:tc>
        <w:tc>
          <w:tcPr>
            <w:tcW w:w="918" w:type="dxa"/>
          </w:tcPr>
          <w:p w14:paraId="23CD63B2" w14:textId="4A078400" w:rsidR="003F1A0E" w:rsidRDefault="003F1A0E" w:rsidP="003F1A0E">
            <w:r>
              <w:t>77.6</w:t>
            </w:r>
          </w:p>
        </w:tc>
        <w:tc>
          <w:tcPr>
            <w:tcW w:w="764" w:type="dxa"/>
          </w:tcPr>
          <w:p w14:paraId="19766C59" w14:textId="0C53B278" w:rsidR="003F1A0E" w:rsidRDefault="003F1A0E" w:rsidP="003F1A0E">
            <w:r>
              <w:t>49.7%</w:t>
            </w:r>
          </w:p>
        </w:tc>
        <w:tc>
          <w:tcPr>
            <w:tcW w:w="1864" w:type="dxa"/>
          </w:tcPr>
          <w:p w14:paraId="6F274D26" w14:textId="4B6ECEE8" w:rsidR="003F1A0E" w:rsidRDefault="003F1A0E" w:rsidP="003F1A0E">
            <w:r>
              <w:t>KRAS, BRAF</w:t>
            </w:r>
          </w:p>
        </w:tc>
        <w:tc>
          <w:tcPr>
            <w:tcW w:w="1911" w:type="dxa"/>
          </w:tcPr>
          <w:p w14:paraId="51C79B32" w14:textId="04F678AD" w:rsidR="003F1A0E" w:rsidRDefault="003F1A0E" w:rsidP="003F1A0E">
            <w:r>
              <w:t>S/D, MAS-PCR</w:t>
            </w:r>
          </w:p>
        </w:tc>
        <w:tc>
          <w:tcPr>
            <w:tcW w:w="1138" w:type="dxa"/>
          </w:tcPr>
          <w:p w14:paraId="7199B8AF" w14:textId="15630A9D" w:rsidR="003F1A0E" w:rsidRPr="00C75074" w:rsidRDefault="003F1A0E" w:rsidP="003F1A0E">
            <w:pPr>
              <w:jc w:val="center"/>
            </w:pPr>
            <w:r>
              <w:t>Y</w:t>
            </w:r>
          </w:p>
        </w:tc>
      </w:tr>
      <w:tr w:rsidR="003F1A0E" w:rsidRPr="00C75074" w14:paraId="10B86CB8" w14:textId="77777777" w:rsidTr="003B68EF">
        <w:trPr>
          <w:trHeight w:val="457"/>
        </w:trPr>
        <w:tc>
          <w:tcPr>
            <w:tcW w:w="1975" w:type="dxa"/>
          </w:tcPr>
          <w:p w14:paraId="73DC8B83" w14:textId="77A45ED3" w:rsidR="003F1A0E" w:rsidRDefault="003F1A0E" w:rsidP="003F1A0E">
            <w:r>
              <w:t>Tie, 2011</w:t>
            </w:r>
            <w:r w:rsidR="00537EE3">
              <w:fldChar w:fldCharType="begin">
                <w:fldData xml:space="preserve">PEVuZE5vdGU+PENpdGU+PEF1dGhvcj5UaWU8L0F1dGhvcj48WWVhcj4yMDExPC9ZZWFyPjxSZWNO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</w:fldData>
              </w:fldChar>
            </w:r>
            <w:r w:rsidR="00B5017E">
              <w:instrText xml:space="preserve"> ADDIN EN.CITE </w:instrText>
            </w:r>
            <w:r w:rsidR="00B5017E">
              <w:fldChar w:fldCharType="begin">
                <w:fldData xml:space="preserve">PEVuZE5vdGU+PENpdGU+PEF1dGhvcj5UaWU8L0F1dGhvcj48WWVhcj4yMDExPC9ZZWFyPjxSZWNO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38</w:t>
            </w:r>
            <w:r w:rsidR="00537EE3">
              <w:fldChar w:fldCharType="end"/>
            </w:r>
          </w:p>
        </w:tc>
        <w:tc>
          <w:tcPr>
            <w:tcW w:w="2250" w:type="dxa"/>
          </w:tcPr>
          <w:p w14:paraId="6EE11939" w14:textId="0BB47C81" w:rsidR="003F1A0E" w:rsidRDefault="003F1A0E" w:rsidP="003F1A0E">
            <w:r>
              <w:t>Retrospective observational</w:t>
            </w:r>
          </w:p>
        </w:tc>
        <w:tc>
          <w:tcPr>
            <w:tcW w:w="1462" w:type="dxa"/>
          </w:tcPr>
          <w:p w14:paraId="4C918AA1" w14:textId="30194673" w:rsidR="003F1A0E" w:rsidRDefault="003F1A0E" w:rsidP="003F1A0E">
            <w:r>
              <w:t>Australia</w:t>
            </w:r>
          </w:p>
        </w:tc>
        <w:tc>
          <w:tcPr>
            <w:tcW w:w="763" w:type="dxa"/>
          </w:tcPr>
          <w:p w14:paraId="06802420" w14:textId="09B06AF5" w:rsidR="003F1A0E" w:rsidRDefault="003F1A0E" w:rsidP="003F1A0E">
            <w:r>
              <w:t>161</w:t>
            </w:r>
          </w:p>
        </w:tc>
        <w:tc>
          <w:tcPr>
            <w:tcW w:w="918" w:type="dxa"/>
          </w:tcPr>
          <w:p w14:paraId="7CF686BC" w14:textId="6A1C1EEB" w:rsidR="003F1A0E" w:rsidRDefault="003F1A0E" w:rsidP="003F1A0E">
            <w:r>
              <w:t>NR</w:t>
            </w:r>
          </w:p>
        </w:tc>
        <w:tc>
          <w:tcPr>
            <w:tcW w:w="764" w:type="dxa"/>
          </w:tcPr>
          <w:p w14:paraId="189BD375" w14:textId="2CC7F31A" w:rsidR="003F1A0E" w:rsidRDefault="003F1A0E" w:rsidP="003F1A0E">
            <w:r>
              <w:t>62.8%</w:t>
            </w:r>
          </w:p>
        </w:tc>
        <w:tc>
          <w:tcPr>
            <w:tcW w:w="1864" w:type="dxa"/>
          </w:tcPr>
          <w:p w14:paraId="2D0BFE68" w14:textId="55462F90" w:rsidR="003F1A0E" w:rsidRDefault="003F1A0E" w:rsidP="003F1A0E">
            <w:r>
              <w:t>KRAS, BRAF, NRAS</w:t>
            </w:r>
          </w:p>
        </w:tc>
        <w:tc>
          <w:tcPr>
            <w:tcW w:w="1911" w:type="dxa"/>
          </w:tcPr>
          <w:p w14:paraId="402B9986" w14:textId="7AB7055A" w:rsidR="003F1A0E" w:rsidRDefault="003F1A0E" w:rsidP="003F1A0E">
            <w:r>
              <w:t>S/D, HRM</w:t>
            </w:r>
          </w:p>
        </w:tc>
        <w:tc>
          <w:tcPr>
            <w:tcW w:w="1138" w:type="dxa"/>
          </w:tcPr>
          <w:p w14:paraId="63AD76EE" w14:textId="77777777" w:rsidR="003F1A0E" w:rsidRPr="00C75074" w:rsidRDefault="003F1A0E" w:rsidP="003F1A0E">
            <w:pPr>
              <w:jc w:val="center"/>
            </w:pPr>
          </w:p>
        </w:tc>
      </w:tr>
      <w:tr w:rsidR="003F1A0E" w:rsidRPr="00C75074" w14:paraId="6E6109FA" w14:textId="77777777" w:rsidTr="003B68EF">
        <w:trPr>
          <w:trHeight w:val="457"/>
        </w:trPr>
        <w:tc>
          <w:tcPr>
            <w:tcW w:w="1975" w:type="dxa"/>
          </w:tcPr>
          <w:p w14:paraId="3098EE7A" w14:textId="36F16C4A" w:rsidR="003F1A0E" w:rsidRDefault="003F1A0E" w:rsidP="003F1A0E">
            <w:r>
              <w:t>Tol, 2010</w:t>
            </w:r>
            <w:r w:rsidR="00537EE3">
              <w:fldChar w:fldCharType="begin">
                <w:fldData xml:space="preserve">PEVuZE5vdGU+PENpdGU+PEF1dGhvcj5Ub2w8L0F1dGhvcj48WWVhcj4yMDEwPC9ZZWFyPjxSZWNO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=
</w:fldData>
              </w:fldChar>
            </w:r>
            <w:r w:rsidR="00B5017E">
              <w:instrText xml:space="preserve"> ADDIN EN.CITE </w:instrText>
            </w:r>
            <w:r w:rsidR="00B5017E">
              <w:fldChar w:fldCharType="begin">
                <w:fldData xml:space="preserve">PEVuZE5vdGU+PENpdGU+PEF1dGhvcj5Ub2w8L0F1dGhvcj48WWVhcj4yMDEwPC9ZZWFyPjxSZWNO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=
</w:fldData>
              </w:fldChar>
            </w:r>
            <w:r w:rsidR="00B5017E">
              <w:instrText xml:space="preserve"> ADDIN EN.CITE.DATA </w:instrText>
            </w:r>
            <w:r w:rsidR="00B5017E">
              <w:fldChar w:fldCharType="end"/>
            </w:r>
            <w:r w:rsidR="00537EE3">
              <w:fldChar w:fldCharType="separate"/>
            </w:r>
            <w:r w:rsidR="00B5017E" w:rsidRPr="00B5017E">
              <w:rPr>
                <w:noProof/>
                <w:vertAlign w:val="superscript"/>
              </w:rPr>
              <w:t>239</w:t>
            </w:r>
            <w:r w:rsidR="00537EE3">
              <w:fldChar w:fldCharType="end"/>
            </w:r>
          </w:p>
        </w:tc>
        <w:tc>
          <w:tcPr>
            <w:tcW w:w="2250" w:type="dxa"/>
          </w:tcPr>
          <w:p w14:paraId="76019250" w14:textId="1EB397EB" w:rsidR="003F1A0E" w:rsidRDefault="003F1A0E" w:rsidP="003F1A0E">
            <w:r>
              <w:t>Phase III RCT (CAIRO2)</w:t>
            </w:r>
          </w:p>
        </w:tc>
        <w:tc>
          <w:tcPr>
            <w:tcW w:w="1462" w:type="dxa"/>
          </w:tcPr>
          <w:p w14:paraId="3556F8A8" w14:textId="36441375" w:rsidR="003F1A0E" w:rsidRDefault="003F1A0E" w:rsidP="003F1A0E">
            <w:r>
              <w:t>Netherlands</w:t>
            </w:r>
          </w:p>
        </w:tc>
        <w:tc>
          <w:tcPr>
            <w:tcW w:w="763" w:type="dxa"/>
          </w:tcPr>
          <w:p w14:paraId="648E0697" w14:textId="2BCB1E2A" w:rsidR="003F1A0E" w:rsidRDefault="003F1A0E" w:rsidP="003F1A0E">
            <w:r>
              <w:t>518</w:t>
            </w:r>
          </w:p>
        </w:tc>
        <w:tc>
          <w:tcPr>
            <w:tcW w:w="918" w:type="dxa"/>
          </w:tcPr>
          <w:p w14:paraId="379FCC96" w14:textId="45F0559C" w:rsidR="003F1A0E" w:rsidRDefault="003F1A0E" w:rsidP="003F1A0E">
            <w:r>
              <w:t>NR</w:t>
            </w:r>
          </w:p>
        </w:tc>
        <w:tc>
          <w:tcPr>
            <w:tcW w:w="764" w:type="dxa"/>
          </w:tcPr>
          <w:p w14:paraId="08786864" w14:textId="5E3E340F" w:rsidR="003F1A0E" w:rsidRDefault="003F1A0E" w:rsidP="003F1A0E">
            <w:r>
              <w:t>58.0%</w:t>
            </w:r>
          </w:p>
        </w:tc>
        <w:tc>
          <w:tcPr>
            <w:tcW w:w="1864" w:type="dxa"/>
          </w:tcPr>
          <w:p w14:paraId="0E498C43" w14:textId="6A31AB56" w:rsidR="003F1A0E" w:rsidRDefault="003F1A0E" w:rsidP="003F1A0E">
            <w:r>
              <w:t>KRAS, BRAF</w:t>
            </w:r>
          </w:p>
        </w:tc>
        <w:tc>
          <w:tcPr>
            <w:tcW w:w="1911" w:type="dxa"/>
          </w:tcPr>
          <w:p w14:paraId="3696A834" w14:textId="2A79D90B" w:rsidR="003F1A0E" w:rsidRDefault="003F1A0E" w:rsidP="003F1A0E">
            <w:r>
              <w:t>S/D, MAS-PCR</w:t>
            </w:r>
          </w:p>
        </w:tc>
        <w:tc>
          <w:tcPr>
            <w:tcW w:w="1138" w:type="dxa"/>
          </w:tcPr>
          <w:p w14:paraId="4CBF9FC4" w14:textId="139AEA00" w:rsidR="003F1A0E" w:rsidRPr="00C75074" w:rsidRDefault="003F1A0E" w:rsidP="003F1A0E">
            <w:pPr>
              <w:jc w:val="center"/>
            </w:pPr>
            <w:r>
              <w:t>Y</w:t>
            </w:r>
          </w:p>
        </w:tc>
      </w:tr>
      <w:tr w:rsidR="003F1A0E" w:rsidRPr="00C75074" w14:paraId="76814348" w14:textId="77777777" w:rsidTr="003B68EF">
        <w:trPr>
          <w:trHeight w:val="457"/>
        </w:trPr>
        <w:tc>
          <w:tcPr>
            <w:tcW w:w="1975" w:type="dxa"/>
          </w:tcPr>
          <w:p w14:paraId="4C02411B" w14:textId="51CDA040" w:rsidR="003F1A0E" w:rsidRDefault="003F1A0E" w:rsidP="003F1A0E">
            <w:r>
              <w:t>Tommasi, 2011</w:t>
            </w:r>
            <w:r w:rsidR="004C7036">
              <w:fldChar w:fldCharType="begin">
                <w:fldData xml:space="preserve">PEVuZE5vdGU+PENpdGU+PEF1dGhvcj5Ub21tYXNpPC9BdXRob3I+PFllYXI+MjAxMTwvWWVhcj48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</w:fldData>
              </w:fldChar>
            </w:r>
            <w:r w:rsidR="00B5017E">
              <w:instrText xml:space="preserve"> ADDIN EN.CITE </w:instrText>
            </w:r>
            <w:r w:rsidR="00B5017E">
              <w:fldChar w:fldCharType="begin">
                <w:fldData xml:space="preserve">PEVuZE5vdGU+PENpdGU+PEF1dGhvcj5Ub21tYXNpPC9BdXRob3I+PFllYXI+MjAxMTwvWWVhcj48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0</w:t>
            </w:r>
            <w:r w:rsidR="004C7036">
              <w:fldChar w:fldCharType="end"/>
            </w:r>
          </w:p>
        </w:tc>
        <w:tc>
          <w:tcPr>
            <w:tcW w:w="2250" w:type="dxa"/>
          </w:tcPr>
          <w:p w14:paraId="0D8891DD" w14:textId="26191757" w:rsidR="003F1A0E" w:rsidRDefault="003F1A0E" w:rsidP="003F1A0E">
            <w:r>
              <w:t>Retrospective observational</w:t>
            </w:r>
          </w:p>
        </w:tc>
        <w:tc>
          <w:tcPr>
            <w:tcW w:w="1462" w:type="dxa"/>
          </w:tcPr>
          <w:p w14:paraId="4B5071B9" w14:textId="0FD8AD97" w:rsidR="003F1A0E" w:rsidRDefault="003F1A0E" w:rsidP="003F1A0E">
            <w:r>
              <w:t>Italy</w:t>
            </w:r>
          </w:p>
        </w:tc>
        <w:tc>
          <w:tcPr>
            <w:tcW w:w="763" w:type="dxa"/>
          </w:tcPr>
          <w:p w14:paraId="6827A703" w14:textId="4487FA58" w:rsidR="003F1A0E" w:rsidRDefault="003F1A0E" w:rsidP="003F1A0E">
            <w:r>
              <w:t>75</w:t>
            </w:r>
          </w:p>
        </w:tc>
        <w:tc>
          <w:tcPr>
            <w:tcW w:w="918" w:type="dxa"/>
          </w:tcPr>
          <w:p w14:paraId="543F1201" w14:textId="162A57AD" w:rsidR="003F1A0E" w:rsidRDefault="003F1A0E" w:rsidP="003F1A0E">
            <w:r>
              <w:t>64</w:t>
            </w:r>
          </w:p>
        </w:tc>
        <w:tc>
          <w:tcPr>
            <w:tcW w:w="764" w:type="dxa"/>
          </w:tcPr>
          <w:p w14:paraId="12A28A21" w14:textId="5C58858B" w:rsidR="003F1A0E" w:rsidRDefault="003F1A0E" w:rsidP="003F1A0E">
            <w:r>
              <w:t>58.7%</w:t>
            </w:r>
          </w:p>
        </w:tc>
        <w:tc>
          <w:tcPr>
            <w:tcW w:w="1864" w:type="dxa"/>
          </w:tcPr>
          <w:p w14:paraId="0099DEB2" w14:textId="1D731465" w:rsidR="003F1A0E" w:rsidRDefault="003F1A0E" w:rsidP="003F1A0E">
            <w:r>
              <w:t>KRAS, BRAF</w:t>
            </w:r>
          </w:p>
        </w:tc>
        <w:tc>
          <w:tcPr>
            <w:tcW w:w="1911" w:type="dxa"/>
          </w:tcPr>
          <w:p w14:paraId="2A0109D0" w14:textId="5C13829B" w:rsidR="003F1A0E" w:rsidRDefault="003F1A0E" w:rsidP="003F1A0E">
            <w:r>
              <w:t>S/D</w:t>
            </w:r>
          </w:p>
        </w:tc>
        <w:tc>
          <w:tcPr>
            <w:tcW w:w="1138" w:type="dxa"/>
          </w:tcPr>
          <w:p w14:paraId="04E23E6B" w14:textId="77777777" w:rsidR="003F1A0E" w:rsidRPr="00C75074" w:rsidRDefault="003F1A0E" w:rsidP="003F1A0E">
            <w:pPr>
              <w:jc w:val="center"/>
            </w:pPr>
          </w:p>
        </w:tc>
      </w:tr>
      <w:tr w:rsidR="003F1A0E" w:rsidRPr="00C75074" w14:paraId="67B99C1C" w14:textId="77777777" w:rsidTr="003B68EF">
        <w:trPr>
          <w:trHeight w:val="457"/>
        </w:trPr>
        <w:tc>
          <w:tcPr>
            <w:tcW w:w="1975" w:type="dxa"/>
          </w:tcPr>
          <w:p w14:paraId="095AAAAD" w14:textId="4BD22BCA" w:rsidR="003F1A0E" w:rsidRPr="00A33825" w:rsidRDefault="003F1A0E" w:rsidP="003F1A0E">
            <w:r w:rsidRPr="00A33825">
              <w:t>Tougeron, 2013</w:t>
            </w:r>
            <w:r w:rsidR="004C7036">
              <w:fldChar w:fldCharType="begin">
                <w:fldData xml:space="preserve">PEVuZE5vdGU+PENpdGU+PEF1dGhvcj5Ub3VnZXJvbjwvQXV0aG9yPjxZZWFyPjIwMTM8L1llYXI+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</w:fldData>
              </w:fldChar>
            </w:r>
            <w:r w:rsidR="00B5017E">
              <w:instrText xml:space="preserve"> ADDIN EN.CITE </w:instrText>
            </w:r>
            <w:r w:rsidR="00B5017E">
              <w:fldChar w:fldCharType="begin">
                <w:fldData xml:space="preserve">PEVuZE5vdGU+PENpdGU+PEF1dGhvcj5Ub3VnZXJvbjwvQXV0aG9yPjxZZWFyPjIwMTM8L1llYXI+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1</w:t>
            </w:r>
            <w:r w:rsidR="004C7036">
              <w:fldChar w:fldCharType="end"/>
            </w:r>
          </w:p>
        </w:tc>
        <w:tc>
          <w:tcPr>
            <w:tcW w:w="2250" w:type="dxa"/>
          </w:tcPr>
          <w:p w14:paraId="76526877" w14:textId="6FF9C5CF" w:rsidR="003F1A0E" w:rsidRDefault="003F1A0E" w:rsidP="003F1A0E">
            <w:r>
              <w:t>Prospective observational</w:t>
            </w:r>
          </w:p>
        </w:tc>
        <w:tc>
          <w:tcPr>
            <w:tcW w:w="1462" w:type="dxa"/>
          </w:tcPr>
          <w:p w14:paraId="527E9138" w14:textId="4700BB09" w:rsidR="003F1A0E" w:rsidRDefault="003F1A0E" w:rsidP="003F1A0E">
            <w:r>
              <w:t>France</w:t>
            </w:r>
          </w:p>
        </w:tc>
        <w:tc>
          <w:tcPr>
            <w:tcW w:w="763" w:type="dxa"/>
          </w:tcPr>
          <w:p w14:paraId="5C95F213" w14:textId="57FD2519" w:rsidR="003F1A0E" w:rsidRDefault="003F1A0E" w:rsidP="003F1A0E">
            <w:r>
              <w:t>168</w:t>
            </w:r>
          </w:p>
        </w:tc>
        <w:tc>
          <w:tcPr>
            <w:tcW w:w="918" w:type="dxa"/>
          </w:tcPr>
          <w:p w14:paraId="7F74AFD8" w14:textId="36EF6E00" w:rsidR="003F1A0E" w:rsidRDefault="003F1A0E" w:rsidP="003F1A0E">
            <w:r>
              <w:t>64.3</w:t>
            </w:r>
          </w:p>
        </w:tc>
        <w:tc>
          <w:tcPr>
            <w:tcW w:w="764" w:type="dxa"/>
          </w:tcPr>
          <w:p w14:paraId="3A8AF5B8" w14:textId="6F4D426B" w:rsidR="003F1A0E" w:rsidRDefault="003F1A0E" w:rsidP="003F1A0E">
            <w:r>
              <w:t>62.5%</w:t>
            </w:r>
          </w:p>
        </w:tc>
        <w:tc>
          <w:tcPr>
            <w:tcW w:w="1864" w:type="dxa"/>
          </w:tcPr>
          <w:p w14:paraId="00015E40" w14:textId="2F183998" w:rsidR="003F1A0E" w:rsidRDefault="003F1A0E" w:rsidP="003F1A0E">
            <w:r>
              <w:t>KRAS</w:t>
            </w:r>
            <w:r w:rsidRPr="001926AC">
              <w:rPr>
                <w:vertAlign w:val="superscript"/>
              </w:rPr>
              <w:t>2</w:t>
            </w:r>
          </w:p>
        </w:tc>
        <w:tc>
          <w:tcPr>
            <w:tcW w:w="1911" w:type="dxa"/>
          </w:tcPr>
          <w:p w14:paraId="4F897EE3" w14:textId="72784C78" w:rsidR="003F1A0E" w:rsidRDefault="003F1A0E" w:rsidP="003F1A0E">
            <w:r>
              <w:t>S/D</w:t>
            </w:r>
          </w:p>
        </w:tc>
        <w:tc>
          <w:tcPr>
            <w:tcW w:w="1138" w:type="dxa"/>
          </w:tcPr>
          <w:p w14:paraId="68D5A8CC" w14:textId="15DB6270" w:rsidR="003F1A0E" w:rsidRPr="00C75074" w:rsidRDefault="003F1A0E" w:rsidP="003F1A0E">
            <w:pPr>
              <w:jc w:val="center"/>
            </w:pPr>
            <w:r>
              <w:t>Y</w:t>
            </w:r>
          </w:p>
        </w:tc>
      </w:tr>
      <w:tr w:rsidR="003F1A0E" w:rsidRPr="00C75074" w14:paraId="2D1740D5" w14:textId="77777777" w:rsidTr="003B68EF">
        <w:trPr>
          <w:trHeight w:val="457"/>
        </w:trPr>
        <w:tc>
          <w:tcPr>
            <w:tcW w:w="1975" w:type="dxa"/>
          </w:tcPr>
          <w:p w14:paraId="64E3953B" w14:textId="4DD34CC8" w:rsidR="003F1A0E" w:rsidRPr="00A33825" w:rsidRDefault="003F1A0E" w:rsidP="003F1A0E">
            <w:r w:rsidRPr="00A33825">
              <w:t>Tran, 2011</w:t>
            </w:r>
            <w:r w:rsidR="004C7036">
              <w:fldChar w:fldCharType="begin">
                <w:fldData xml:space="preserve">PEVuZE5vdGU+PENpdGU+PEF1dGhvcj5UcmFuPC9BdXRob3I+PFllYXI+MjAxMTwvWWVhcj48UmVj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</w:fldData>
              </w:fldChar>
            </w:r>
            <w:r w:rsidR="00B5017E">
              <w:instrText xml:space="preserve"> ADDIN EN.CITE </w:instrText>
            </w:r>
            <w:r w:rsidR="00B5017E">
              <w:fldChar w:fldCharType="begin">
                <w:fldData xml:space="preserve">PEVuZE5vdGU+PENpdGU+PEF1dGhvcj5UcmFuPC9BdXRob3I+PFllYXI+MjAxMTwvWWVhcj48UmVj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2</w:t>
            </w:r>
            <w:r w:rsidR="004C7036">
              <w:fldChar w:fldCharType="end"/>
            </w:r>
          </w:p>
        </w:tc>
        <w:tc>
          <w:tcPr>
            <w:tcW w:w="2250" w:type="dxa"/>
          </w:tcPr>
          <w:p w14:paraId="09E0D2E0" w14:textId="40CCCBD5" w:rsidR="003F1A0E" w:rsidRDefault="003F1A0E" w:rsidP="003F1A0E">
            <w:r>
              <w:t>Retrospective observational</w:t>
            </w:r>
          </w:p>
        </w:tc>
        <w:tc>
          <w:tcPr>
            <w:tcW w:w="1462" w:type="dxa"/>
          </w:tcPr>
          <w:p w14:paraId="11069812" w14:textId="10A77495" w:rsidR="003F1A0E" w:rsidRDefault="003F1A0E" w:rsidP="003F1A0E">
            <w:r>
              <w:t>Multicountry</w:t>
            </w:r>
          </w:p>
        </w:tc>
        <w:tc>
          <w:tcPr>
            <w:tcW w:w="763" w:type="dxa"/>
          </w:tcPr>
          <w:p w14:paraId="4504A2F6" w14:textId="50483476" w:rsidR="003F1A0E" w:rsidRDefault="003F1A0E" w:rsidP="003F1A0E">
            <w:r>
              <w:t>524</w:t>
            </w:r>
          </w:p>
        </w:tc>
        <w:tc>
          <w:tcPr>
            <w:tcW w:w="918" w:type="dxa"/>
          </w:tcPr>
          <w:p w14:paraId="5DEC8897" w14:textId="0184EA78" w:rsidR="003F1A0E" w:rsidRDefault="003F1A0E" w:rsidP="003F1A0E">
            <w:r>
              <w:t>66</w:t>
            </w:r>
          </w:p>
        </w:tc>
        <w:tc>
          <w:tcPr>
            <w:tcW w:w="764" w:type="dxa"/>
          </w:tcPr>
          <w:p w14:paraId="5640DECC" w14:textId="461DA046" w:rsidR="003F1A0E" w:rsidRDefault="003F1A0E" w:rsidP="003F1A0E">
            <w:r>
              <w:t>55.2%</w:t>
            </w:r>
          </w:p>
        </w:tc>
        <w:tc>
          <w:tcPr>
            <w:tcW w:w="1864" w:type="dxa"/>
          </w:tcPr>
          <w:p w14:paraId="11B01F10" w14:textId="0FCB1FDD" w:rsidR="003F1A0E" w:rsidRDefault="003F1A0E" w:rsidP="003F1A0E">
            <w:r>
              <w:t>BRAF</w:t>
            </w:r>
          </w:p>
        </w:tc>
        <w:tc>
          <w:tcPr>
            <w:tcW w:w="1911" w:type="dxa"/>
          </w:tcPr>
          <w:p w14:paraId="2CA47252" w14:textId="317C8F41" w:rsidR="003F1A0E" w:rsidRDefault="003F1A0E" w:rsidP="003F1A0E">
            <w:r>
              <w:t>MAS-PCR</w:t>
            </w:r>
          </w:p>
        </w:tc>
        <w:tc>
          <w:tcPr>
            <w:tcW w:w="1138" w:type="dxa"/>
          </w:tcPr>
          <w:p w14:paraId="3BC26E89" w14:textId="24A62B64" w:rsidR="003F1A0E" w:rsidRPr="00C75074" w:rsidRDefault="003F1A0E" w:rsidP="003F1A0E">
            <w:pPr>
              <w:jc w:val="center"/>
            </w:pPr>
            <w:r>
              <w:t>Y</w:t>
            </w:r>
          </w:p>
        </w:tc>
      </w:tr>
      <w:tr w:rsidR="003F1A0E" w:rsidRPr="00C75074" w14:paraId="5CD10135" w14:textId="77777777" w:rsidTr="003B68EF">
        <w:trPr>
          <w:trHeight w:val="457"/>
        </w:trPr>
        <w:tc>
          <w:tcPr>
            <w:tcW w:w="1975" w:type="dxa"/>
          </w:tcPr>
          <w:p w14:paraId="2A413EF1" w14:textId="79BE3E3B" w:rsidR="003F1A0E" w:rsidRPr="00A33825" w:rsidRDefault="003F1A0E" w:rsidP="003F1A0E">
            <w:r w:rsidRPr="00A33825">
              <w:t>Tsimberdou, 2012</w:t>
            </w:r>
            <w:r w:rsidR="004C7036">
              <w:fldChar w:fldCharType="begin">
                <w:fldData xml:space="preserve">PEVuZE5vdGU+PENpdGU+PEF1dGhvcj5Uc2ltYmVyaWRvdTwvQXV0aG9yPjxZZWFyPjIwMTM8L1ll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</w:fldData>
              </w:fldChar>
            </w:r>
            <w:r w:rsidR="00B5017E">
              <w:instrText xml:space="preserve"> ADDIN EN.CITE </w:instrText>
            </w:r>
            <w:r w:rsidR="00B5017E">
              <w:fldChar w:fldCharType="begin">
                <w:fldData xml:space="preserve">PEVuZE5vdGU+PENpdGU+PEF1dGhvcj5Uc2ltYmVyaWRvdTwvQXV0aG9yPjxZZWFyPjIwMTM8L1ll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3</w:t>
            </w:r>
            <w:r w:rsidR="004C7036">
              <w:fldChar w:fldCharType="end"/>
            </w:r>
          </w:p>
        </w:tc>
        <w:tc>
          <w:tcPr>
            <w:tcW w:w="2250" w:type="dxa"/>
          </w:tcPr>
          <w:p w14:paraId="24185A40" w14:textId="07936724" w:rsidR="003F1A0E" w:rsidRDefault="003F1A0E" w:rsidP="003F1A0E">
            <w:r>
              <w:t>Phase I Trial</w:t>
            </w:r>
          </w:p>
        </w:tc>
        <w:tc>
          <w:tcPr>
            <w:tcW w:w="1462" w:type="dxa"/>
          </w:tcPr>
          <w:p w14:paraId="554B13A7" w14:textId="7AF4E456" w:rsidR="003F1A0E" w:rsidRDefault="003F1A0E" w:rsidP="003F1A0E">
            <w:r>
              <w:t>USA</w:t>
            </w:r>
          </w:p>
        </w:tc>
        <w:tc>
          <w:tcPr>
            <w:tcW w:w="763" w:type="dxa"/>
          </w:tcPr>
          <w:p w14:paraId="3C3DD5AB" w14:textId="624832FD" w:rsidR="003F1A0E" w:rsidRDefault="003F1A0E" w:rsidP="003F1A0E">
            <w:r>
              <w:t>76</w:t>
            </w:r>
          </w:p>
        </w:tc>
        <w:tc>
          <w:tcPr>
            <w:tcW w:w="918" w:type="dxa"/>
          </w:tcPr>
          <w:p w14:paraId="2B3ADF75" w14:textId="7059D76F" w:rsidR="003F1A0E" w:rsidRDefault="003F1A0E" w:rsidP="003F1A0E">
            <w:r>
              <w:t>62</w:t>
            </w:r>
          </w:p>
        </w:tc>
        <w:tc>
          <w:tcPr>
            <w:tcW w:w="764" w:type="dxa"/>
          </w:tcPr>
          <w:p w14:paraId="0C9B5948" w14:textId="685965A7" w:rsidR="003F1A0E" w:rsidRDefault="003F1A0E" w:rsidP="003F1A0E">
            <w:r>
              <w:t>55.3%</w:t>
            </w:r>
          </w:p>
        </w:tc>
        <w:tc>
          <w:tcPr>
            <w:tcW w:w="1864" w:type="dxa"/>
          </w:tcPr>
          <w:p w14:paraId="3EBCE776" w14:textId="606DC811" w:rsidR="003F1A0E" w:rsidRDefault="003F1A0E" w:rsidP="003F1A0E">
            <w:r w:rsidRPr="00C0129B">
              <w:t>KRAS</w:t>
            </w:r>
            <w:r w:rsidRPr="00C0129B">
              <w:rPr>
                <w:vertAlign w:val="superscript"/>
              </w:rPr>
              <w:t>2</w:t>
            </w:r>
          </w:p>
        </w:tc>
        <w:tc>
          <w:tcPr>
            <w:tcW w:w="1911" w:type="dxa"/>
          </w:tcPr>
          <w:p w14:paraId="70087E91" w14:textId="3C01C057" w:rsidR="003F1A0E" w:rsidRDefault="003F1A0E" w:rsidP="003F1A0E">
            <w:r>
              <w:t>NR</w:t>
            </w:r>
          </w:p>
        </w:tc>
        <w:tc>
          <w:tcPr>
            <w:tcW w:w="1138" w:type="dxa"/>
          </w:tcPr>
          <w:p w14:paraId="10EC85AD" w14:textId="69422D3D" w:rsidR="003F1A0E" w:rsidRDefault="003F1A0E" w:rsidP="003F1A0E">
            <w:pPr>
              <w:jc w:val="center"/>
            </w:pPr>
            <w:r>
              <w:t>Y</w:t>
            </w:r>
          </w:p>
        </w:tc>
      </w:tr>
      <w:tr w:rsidR="003F1A0E" w:rsidRPr="00C75074" w14:paraId="3E76D05C" w14:textId="77777777" w:rsidTr="003B68EF">
        <w:trPr>
          <w:trHeight w:val="457"/>
        </w:trPr>
        <w:tc>
          <w:tcPr>
            <w:tcW w:w="1975" w:type="dxa"/>
          </w:tcPr>
          <w:p w14:paraId="31495FEC" w14:textId="087234FF" w:rsidR="003F1A0E" w:rsidRPr="00A33825" w:rsidRDefault="003F1A0E" w:rsidP="003F1A0E">
            <w:r w:rsidRPr="00A33825">
              <w:t>Tural 2013</w:t>
            </w:r>
            <w:r w:rsidR="004C7036">
              <w:fldChar w:fldCharType="begin"/>
            </w:r>
            <w:r w:rsidR="00B5017E">
              <w:instrText xml:space="preserve"> ADDIN EN.CITE &lt;EndNote&gt;&lt;Cite&gt;&lt;Author&gt;Tural&lt;/Author&gt;&lt;Year&gt;2013&lt;/Year&gt;&lt;RecNum&gt;472&lt;/RecNum&gt;&lt;DisplayText&gt;&lt;style face="superscript"&gt;244&lt;/style&gt;&lt;/DisplayText&gt;&lt;record&gt;&lt;rec-number&gt;472&lt;/rec-number&gt;&lt;foreign-keys&gt;&lt;key app="EN" db-id="r525zwt2l9ewpgew5a2x9rx0redwzaafzrdx" timestamp="1522336690"&gt;472&lt;/key&gt;&lt;key app="ENWeb" db-id=""&gt;0&lt;/key&gt;&lt;/foreign-keys&gt;&lt;ref-type name="Journal Article"&gt;17&lt;/ref-type&gt;&lt;contributors&gt;&lt;authors&gt;&lt;author&gt;Tural, D.&lt;/author&gt;&lt;author&gt;Selcukbiricik, F.&lt;/author&gt;&lt;author&gt;Erdamar, S.&lt;/author&gt;&lt;author&gt;Ozkurt, C. U.&lt;/author&gt;&lt;author&gt;Yanmaz, T.&lt;/author&gt;&lt;author&gt;Mandel, N. M.&lt;/author&gt;&lt;author&gt;Serdengecti, S.&lt;/author&gt;&lt;/authors&gt;&lt;/contributors&gt;&lt;titles&gt;&lt;title&gt;Association KRAS G13D tumor mutated outcome in patients with chemotherapy refractory metastatic colorectal cancer treated with cetuximab&lt;/title&gt;&lt;secondary-title&gt;Hepatogastroenterology&lt;/secondary-title&gt;&lt;/titles&gt;&lt;periodical&gt;&lt;full-title&gt;Hepatogastroenterology&lt;/full-title&gt;&lt;/periodical&gt;&lt;pages&gt;1035-40&lt;/pages&gt;&lt;volume&gt;60&lt;/volume&gt;&lt;number&gt;125&lt;/number&gt;&lt;keywords&gt;&lt;keyword&gt;Adult&lt;/keyword&gt;&lt;keyword&gt;Aged&lt;/keyword&gt;&lt;keyword&gt;Antibodies, Monoclonal, Humanized/*therapeutic use&lt;/keyword&gt;&lt;keyword&gt;Antineoplastic Agents/*therapeutic use&lt;/keyword&gt;&lt;keyword&gt;Cetuximab&lt;/keyword&gt;&lt;keyword&gt;Colorectal Neoplasms/*drug therapy/genetics/mortality/pathology&lt;/keyword&gt;&lt;keyword&gt;Disease-Free Survival&lt;/keyword&gt;&lt;keyword&gt;Female&lt;/keyword&gt;&lt;keyword&gt;Humans&lt;/keyword&gt;&lt;keyword&gt;Male&lt;/keyword&gt;&lt;keyword&gt;Middle Aged&lt;/keyword&gt;&lt;keyword&gt;*Mutation&lt;/keyword&gt;&lt;keyword&gt;Neoplasm Metastasis&lt;/keyword&gt;&lt;keyword&gt;Proto-Oncogene Proteins/*genetics&lt;/keyword&gt;&lt;keyword&gt;Proto-Oncogene Proteins p21(ras)&lt;/keyword&gt;&lt;keyword&gt;Retrospective Studies&lt;/keyword&gt;&lt;keyword&gt;ras Proteins/*genetics&lt;/keyword&gt;&lt;/keywords&gt;&lt;dates&gt;&lt;year&gt;2013&lt;/year&gt;&lt;pub-dates&gt;&lt;date&gt;Jul-Aug&lt;/date&gt;&lt;/pub-dates&gt;&lt;/dates&gt;&lt;isbn&gt;0172-6390 (Print)&amp;#xD;0172-6390 (Linking)&lt;/isbn&gt;&lt;accession-num&gt;23537520&lt;/accession-num&gt;&lt;urls&gt;&lt;related-urls&gt;&lt;url&gt;https://www.ncbi.nlm.nih.gov/pubmed/23537520&lt;/url&gt;&lt;/related-urls&gt;&lt;/urls&gt;&lt;electronic-resource-num&gt;10.5754/hge12983&lt;/electronic-resource-num&gt;&lt;/record&gt;&lt;/Cite&gt;&lt;/EndNote&gt;</w:instrText>
            </w:r>
            <w:r w:rsidR="004C7036">
              <w:fldChar w:fldCharType="separate"/>
            </w:r>
            <w:r w:rsidR="00B5017E" w:rsidRPr="00B5017E">
              <w:rPr>
                <w:noProof/>
                <w:vertAlign w:val="superscript"/>
              </w:rPr>
              <w:t>244</w:t>
            </w:r>
            <w:r w:rsidR="004C7036">
              <w:fldChar w:fldCharType="end"/>
            </w:r>
          </w:p>
        </w:tc>
        <w:tc>
          <w:tcPr>
            <w:tcW w:w="2250" w:type="dxa"/>
          </w:tcPr>
          <w:p w14:paraId="66F1BE78" w14:textId="4105EC5E" w:rsidR="003F1A0E" w:rsidRDefault="003F1A0E" w:rsidP="003F1A0E">
            <w:r>
              <w:t>Retrospective observational</w:t>
            </w:r>
          </w:p>
        </w:tc>
        <w:tc>
          <w:tcPr>
            <w:tcW w:w="1462" w:type="dxa"/>
          </w:tcPr>
          <w:p w14:paraId="6324E459" w14:textId="2F845696" w:rsidR="003F1A0E" w:rsidRDefault="003F1A0E" w:rsidP="003F1A0E">
            <w:r>
              <w:t>Turkey</w:t>
            </w:r>
          </w:p>
        </w:tc>
        <w:tc>
          <w:tcPr>
            <w:tcW w:w="763" w:type="dxa"/>
          </w:tcPr>
          <w:p w14:paraId="1959139C" w14:textId="6D5C9E41" w:rsidR="003F1A0E" w:rsidRDefault="003F1A0E" w:rsidP="003F1A0E">
            <w:r>
              <w:t>105</w:t>
            </w:r>
          </w:p>
        </w:tc>
        <w:tc>
          <w:tcPr>
            <w:tcW w:w="918" w:type="dxa"/>
          </w:tcPr>
          <w:p w14:paraId="09520305" w14:textId="4DE2599D" w:rsidR="003F1A0E" w:rsidRDefault="003F1A0E" w:rsidP="003F1A0E">
            <w:r>
              <w:t>NR</w:t>
            </w:r>
          </w:p>
        </w:tc>
        <w:tc>
          <w:tcPr>
            <w:tcW w:w="764" w:type="dxa"/>
          </w:tcPr>
          <w:p w14:paraId="2A4A84E6" w14:textId="6181E746" w:rsidR="003F1A0E" w:rsidRDefault="003F1A0E" w:rsidP="003F1A0E">
            <w:r>
              <w:t>NR</w:t>
            </w:r>
          </w:p>
        </w:tc>
        <w:tc>
          <w:tcPr>
            <w:tcW w:w="1864" w:type="dxa"/>
          </w:tcPr>
          <w:p w14:paraId="07D93A3C" w14:textId="6EA1265D" w:rsidR="003F1A0E" w:rsidRDefault="003F1A0E" w:rsidP="003F1A0E">
            <w:r w:rsidRPr="00C0129B">
              <w:t>KRAS</w:t>
            </w:r>
            <w:r w:rsidRPr="00C0129B">
              <w:rPr>
                <w:vertAlign w:val="superscript"/>
              </w:rPr>
              <w:t>2</w:t>
            </w:r>
          </w:p>
        </w:tc>
        <w:tc>
          <w:tcPr>
            <w:tcW w:w="1911" w:type="dxa"/>
          </w:tcPr>
          <w:p w14:paraId="339BB8A2" w14:textId="6FF8C4E2" w:rsidR="003F1A0E" w:rsidRDefault="003F1A0E" w:rsidP="003F1A0E">
            <w:r>
              <w:t>NR</w:t>
            </w:r>
          </w:p>
        </w:tc>
        <w:tc>
          <w:tcPr>
            <w:tcW w:w="1138" w:type="dxa"/>
          </w:tcPr>
          <w:p w14:paraId="7806F876" w14:textId="7AD2A87C" w:rsidR="003F1A0E" w:rsidRDefault="003F1A0E" w:rsidP="003F1A0E">
            <w:pPr>
              <w:jc w:val="center"/>
            </w:pPr>
            <w:r>
              <w:t>Y</w:t>
            </w:r>
          </w:p>
        </w:tc>
      </w:tr>
      <w:tr w:rsidR="003F1A0E" w:rsidRPr="00C75074" w14:paraId="11A3339A" w14:textId="77777777" w:rsidTr="003B68EF">
        <w:trPr>
          <w:trHeight w:val="457"/>
        </w:trPr>
        <w:tc>
          <w:tcPr>
            <w:tcW w:w="1975" w:type="dxa"/>
          </w:tcPr>
          <w:p w14:paraId="3F91EEF2" w14:textId="1278E4BB" w:rsidR="003F1A0E" w:rsidRDefault="003F1A0E" w:rsidP="003F1A0E">
            <w:r>
              <w:lastRenderedPageBreak/>
              <w:t>Tural, 2014</w:t>
            </w:r>
            <w:r w:rsidR="004C7036">
              <w:fldChar w:fldCharType="begin">
                <w:fldData xml:space="preserve">PEVuZE5vdGU+PENpdGU+PEF1dGhvcj5UdXJhbDwvQXV0aG9yPjxZZWFyPjIwMTQ8L1llYXI+PFJl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</w:fldData>
              </w:fldChar>
            </w:r>
            <w:r w:rsidR="00B5017E">
              <w:instrText xml:space="preserve"> ADDIN EN.CITE </w:instrText>
            </w:r>
            <w:r w:rsidR="00B5017E">
              <w:fldChar w:fldCharType="begin">
                <w:fldData xml:space="preserve">PEVuZE5vdGU+PENpdGU+PEF1dGhvcj5UdXJhbDwvQXV0aG9yPjxZZWFyPjIwMTQ8L1llYXI+PFJl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5</w:t>
            </w:r>
            <w:r w:rsidR="004C7036">
              <w:fldChar w:fldCharType="end"/>
            </w:r>
          </w:p>
        </w:tc>
        <w:tc>
          <w:tcPr>
            <w:tcW w:w="2250" w:type="dxa"/>
          </w:tcPr>
          <w:p w14:paraId="5C8881C5" w14:textId="39F81C04" w:rsidR="003F1A0E" w:rsidRDefault="003F1A0E" w:rsidP="003F1A0E">
            <w:r w:rsidRPr="00B923DF">
              <w:t>Retrospective observationa</w:t>
            </w:r>
            <w:r>
              <w:t>l</w:t>
            </w:r>
          </w:p>
        </w:tc>
        <w:tc>
          <w:tcPr>
            <w:tcW w:w="1462" w:type="dxa"/>
          </w:tcPr>
          <w:p w14:paraId="7BE743D2" w14:textId="10A6639E" w:rsidR="003F1A0E" w:rsidRDefault="003F1A0E" w:rsidP="003F1A0E">
            <w:r>
              <w:t>Turkey</w:t>
            </w:r>
          </w:p>
        </w:tc>
        <w:tc>
          <w:tcPr>
            <w:tcW w:w="763" w:type="dxa"/>
          </w:tcPr>
          <w:p w14:paraId="7221C6A6" w14:textId="517ACB41" w:rsidR="003F1A0E" w:rsidRDefault="003F1A0E" w:rsidP="003F1A0E">
            <w:r>
              <w:t>41</w:t>
            </w:r>
          </w:p>
        </w:tc>
        <w:tc>
          <w:tcPr>
            <w:tcW w:w="918" w:type="dxa"/>
          </w:tcPr>
          <w:p w14:paraId="14CEB5C9" w14:textId="53A6F8C8" w:rsidR="003F1A0E" w:rsidRDefault="003F1A0E" w:rsidP="003F1A0E">
            <w:r>
              <w:t>58</w:t>
            </w:r>
          </w:p>
        </w:tc>
        <w:tc>
          <w:tcPr>
            <w:tcW w:w="764" w:type="dxa"/>
          </w:tcPr>
          <w:p w14:paraId="59208DA6" w14:textId="378C425D" w:rsidR="003F1A0E" w:rsidRDefault="003F1A0E" w:rsidP="003F1A0E">
            <w:r>
              <w:t>56.0%</w:t>
            </w:r>
          </w:p>
        </w:tc>
        <w:tc>
          <w:tcPr>
            <w:tcW w:w="1864" w:type="dxa"/>
          </w:tcPr>
          <w:p w14:paraId="50E70AE5" w14:textId="61CA5F52" w:rsidR="003F1A0E" w:rsidRDefault="003F1A0E" w:rsidP="003F1A0E">
            <w:r>
              <w:t>BRAF</w:t>
            </w:r>
          </w:p>
        </w:tc>
        <w:tc>
          <w:tcPr>
            <w:tcW w:w="1911" w:type="dxa"/>
          </w:tcPr>
          <w:p w14:paraId="4A99DB1E" w14:textId="4F5D482C" w:rsidR="003F1A0E" w:rsidRDefault="003F1A0E" w:rsidP="003F1A0E">
            <w:r>
              <w:t>MAS-PCR</w:t>
            </w:r>
          </w:p>
        </w:tc>
        <w:tc>
          <w:tcPr>
            <w:tcW w:w="1138" w:type="dxa"/>
          </w:tcPr>
          <w:p w14:paraId="0B77E545" w14:textId="2ACE6071" w:rsidR="003F1A0E" w:rsidRPr="00C75074" w:rsidRDefault="003F1A0E" w:rsidP="003F1A0E">
            <w:pPr>
              <w:jc w:val="center"/>
            </w:pPr>
            <w:r>
              <w:t>Y</w:t>
            </w:r>
          </w:p>
        </w:tc>
      </w:tr>
      <w:tr w:rsidR="003F1A0E" w:rsidRPr="00C75074" w14:paraId="04720A64" w14:textId="77777777" w:rsidTr="003B68EF">
        <w:trPr>
          <w:trHeight w:val="457"/>
        </w:trPr>
        <w:tc>
          <w:tcPr>
            <w:tcW w:w="1975" w:type="dxa"/>
          </w:tcPr>
          <w:p w14:paraId="138DBD74" w14:textId="77DF159A" w:rsidR="003F1A0E" w:rsidRDefault="003F1A0E" w:rsidP="003F1A0E">
            <w:r>
              <w:t>Tviet, 2012</w:t>
            </w:r>
            <w:r w:rsidR="004C7036">
              <w:fldChar w:fldCharType="begin">
                <w:fldData xml:space="preserve">PEVuZE5vdGU+PENpdGU+PEF1dGhvcj5UdmVpdDwvQXV0aG9yPjxZZWFyPjIwMTI8L1llYXI+PFJl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</w:fldData>
              </w:fldChar>
            </w:r>
            <w:r w:rsidR="00B5017E">
              <w:instrText xml:space="preserve"> ADDIN EN.CITE </w:instrText>
            </w:r>
            <w:r w:rsidR="00B5017E">
              <w:fldChar w:fldCharType="begin">
                <w:fldData xml:space="preserve">PEVuZE5vdGU+PENpdGU+PEF1dGhvcj5UdmVpdDwvQXV0aG9yPjxZZWFyPjIwMTI8L1llYXI+PFJl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6</w:t>
            </w:r>
            <w:r w:rsidR="004C7036">
              <w:fldChar w:fldCharType="end"/>
            </w:r>
          </w:p>
        </w:tc>
        <w:tc>
          <w:tcPr>
            <w:tcW w:w="2250" w:type="dxa"/>
          </w:tcPr>
          <w:p w14:paraId="3FA9BE18" w14:textId="2D0097B4" w:rsidR="003F1A0E" w:rsidRDefault="003F1A0E" w:rsidP="003F1A0E">
            <w:r>
              <w:t>Phase III RCT (NORDIC-VII)</w:t>
            </w:r>
          </w:p>
        </w:tc>
        <w:tc>
          <w:tcPr>
            <w:tcW w:w="1462" w:type="dxa"/>
          </w:tcPr>
          <w:p w14:paraId="6DEE65F9" w14:textId="69D7DF37" w:rsidR="003F1A0E" w:rsidRDefault="003F1A0E" w:rsidP="003F1A0E">
            <w:r>
              <w:t>Multicountry (Scandinavia)</w:t>
            </w:r>
          </w:p>
        </w:tc>
        <w:tc>
          <w:tcPr>
            <w:tcW w:w="763" w:type="dxa"/>
          </w:tcPr>
          <w:p w14:paraId="6DCAF7B1" w14:textId="34E37EE1" w:rsidR="003F1A0E" w:rsidRDefault="003F1A0E" w:rsidP="003F1A0E">
            <w:r>
              <w:t>155</w:t>
            </w:r>
          </w:p>
        </w:tc>
        <w:tc>
          <w:tcPr>
            <w:tcW w:w="918" w:type="dxa"/>
          </w:tcPr>
          <w:p w14:paraId="1E8D336B" w14:textId="77C39725" w:rsidR="003F1A0E" w:rsidRDefault="003F1A0E" w:rsidP="003F1A0E">
            <w:r>
              <w:t>61</w:t>
            </w:r>
          </w:p>
        </w:tc>
        <w:tc>
          <w:tcPr>
            <w:tcW w:w="764" w:type="dxa"/>
          </w:tcPr>
          <w:p w14:paraId="29FA5BED" w14:textId="545F5F44" w:rsidR="003F1A0E" w:rsidRDefault="003F1A0E" w:rsidP="003F1A0E">
            <w:r>
              <w:t>55.0%</w:t>
            </w:r>
          </w:p>
        </w:tc>
        <w:tc>
          <w:tcPr>
            <w:tcW w:w="1864" w:type="dxa"/>
          </w:tcPr>
          <w:p w14:paraId="04A55497" w14:textId="09633387" w:rsidR="003F1A0E" w:rsidRDefault="003F1A0E" w:rsidP="003F1A0E">
            <w:r>
              <w:t>KRAS, BRAF</w:t>
            </w:r>
          </w:p>
        </w:tc>
        <w:tc>
          <w:tcPr>
            <w:tcW w:w="1911" w:type="dxa"/>
          </w:tcPr>
          <w:p w14:paraId="55AACEE4" w14:textId="53A087E2" w:rsidR="003F1A0E" w:rsidRDefault="003F1A0E" w:rsidP="003F1A0E">
            <w:r>
              <w:t>MAS-PCR</w:t>
            </w:r>
          </w:p>
        </w:tc>
        <w:tc>
          <w:tcPr>
            <w:tcW w:w="1138" w:type="dxa"/>
          </w:tcPr>
          <w:p w14:paraId="14CFD6D9" w14:textId="7E968977" w:rsidR="003F1A0E" w:rsidRPr="00C75074" w:rsidRDefault="003F1A0E" w:rsidP="003F1A0E">
            <w:pPr>
              <w:jc w:val="center"/>
            </w:pPr>
            <w:r>
              <w:t>Y</w:t>
            </w:r>
          </w:p>
        </w:tc>
      </w:tr>
      <w:tr w:rsidR="003F1A0E" w:rsidRPr="00C75074" w14:paraId="546576DF" w14:textId="77777777" w:rsidTr="003B68EF">
        <w:trPr>
          <w:trHeight w:val="457"/>
        </w:trPr>
        <w:tc>
          <w:tcPr>
            <w:tcW w:w="1975" w:type="dxa"/>
          </w:tcPr>
          <w:p w14:paraId="10D11CD4" w14:textId="7DB2B958" w:rsidR="003F1A0E" w:rsidRDefault="003F1A0E" w:rsidP="003F1A0E">
            <w:r>
              <w:t>Ulivi, 2012</w:t>
            </w:r>
            <w:r w:rsidR="004C7036">
              <w:fldChar w:fldCharType="begin">
                <w:fldData xml:space="preserve">PEVuZE5vdGU+PENpdGU+PEF1dGhvcj5VbGl2aTwvQXV0aG9yPjxZZWFyPjIwMTI8L1llYXI+PFJl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</w:fldData>
              </w:fldChar>
            </w:r>
            <w:r w:rsidR="00B5017E">
              <w:instrText xml:space="preserve"> ADDIN EN.CITE </w:instrText>
            </w:r>
            <w:r w:rsidR="00B5017E">
              <w:fldChar w:fldCharType="begin">
                <w:fldData xml:space="preserve">PEVuZE5vdGU+PENpdGU+PEF1dGhvcj5VbGl2aTwvQXV0aG9yPjxZZWFyPjIwMTI8L1llYXI+PFJl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7</w:t>
            </w:r>
            <w:r w:rsidR="004C7036">
              <w:fldChar w:fldCharType="end"/>
            </w:r>
          </w:p>
        </w:tc>
        <w:tc>
          <w:tcPr>
            <w:tcW w:w="2250" w:type="dxa"/>
          </w:tcPr>
          <w:p w14:paraId="414B9D73" w14:textId="7E5787FC" w:rsidR="003F1A0E" w:rsidRDefault="003F1A0E" w:rsidP="003F1A0E">
            <w:r w:rsidRPr="00B923DF">
              <w:t>Retrospective observationa</w:t>
            </w:r>
            <w:r>
              <w:t>l</w:t>
            </w:r>
          </w:p>
        </w:tc>
        <w:tc>
          <w:tcPr>
            <w:tcW w:w="1462" w:type="dxa"/>
          </w:tcPr>
          <w:p w14:paraId="0CE4139B" w14:textId="76F5B3AA" w:rsidR="003F1A0E" w:rsidRDefault="003F1A0E" w:rsidP="003F1A0E">
            <w:r>
              <w:t>Italy</w:t>
            </w:r>
          </w:p>
        </w:tc>
        <w:tc>
          <w:tcPr>
            <w:tcW w:w="763" w:type="dxa"/>
          </w:tcPr>
          <w:p w14:paraId="24D0D815" w14:textId="0E623574" w:rsidR="003F1A0E" w:rsidRDefault="003F1A0E" w:rsidP="003F1A0E">
            <w:r>
              <w:t>39</w:t>
            </w:r>
          </w:p>
        </w:tc>
        <w:tc>
          <w:tcPr>
            <w:tcW w:w="918" w:type="dxa"/>
          </w:tcPr>
          <w:p w14:paraId="7AFE6EFF" w14:textId="63822032" w:rsidR="003F1A0E" w:rsidRDefault="003F1A0E" w:rsidP="003F1A0E">
            <w:r>
              <w:t>61</w:t>
            </w:r>
          </w:p>
        </w:tc>
        <w:tc>
          <w:tcPr>
            <w:tcW w:w="764" w:type="dxa"/>
          </w:tcPr>
          <w:p w14:paraId="0DF536E2" w14:textId="1B9E3292" w:rsidR="003F1A0E" w:rsidRDefault="003F1A0E" w:rsidP="003F1A0E">
            <w:r>
              <w:t>58.2%</w:t>
            </w:r>
          </w:p>
        </w:tc>
        <w:tc>
          <w:tcPr>
            <w:tcW w:w="1864" w:type="dxa"/>
          </w:tcPr>
          <w:p w14:paraId="13473487" w14:textId="38084DD3" w:rsidR="003F1A0E" w:rsidRDefault="003F1A0E" w:rsidP="003F1A0E">
            <w:r>
              <w:t>KRAS, BRAF</w:t>
            </w:r>
          </w:p>
        </w:tc>
        <w:tc>
          <w:tcPr>
            <w:tcW w:w="1911" w:type="dxa"/>
          </w:tcPr>
          <w:p w14:paraId="2DB6C9E7" w14:textId="13EACA32" w:rsidR="003F1A0E" w:rsidRDefault="003F1A0E" w:rsidP="003F1A0E">
            <w:r>
              <w:t>S/D</w:t>
            </w:r>
          </w:p>
        </w:tc>
        <w:tc>
          <w:tcPr>
            <w:tcW w:w="1138" w:type="dxa"/>
          </w:tcPr>
          <w:p w14:paraId="586C78DC" w14:textId="70249423" w:rsidR="003F1A0E" w:rsidRPr="00C75074" w:rsidRDefault="003F1A0E" w:rsidP="003F1A0E">
            <w:pPr>
              <w:jc w:val="center"/>
            </w:pPr>
            <w:r>
              <w:t>Y</w:t>
            </w:r>
          </w:p>
        </w:tc>
      </w:tr>
      <w:tr w:rsidR="003F1A0E" w:rsidRPr="00C75074" w14:paraId="038F4E68" w14:textId="77777777" w:rsidTr="003B68EF">
        <w:trPr>
          <w:trHeight w:val="457"/>
        </w:trPr>
        <w:tc>
          <w:tcPr>
            <w:tcW w:w="1975" w:type="dxa"/>
          </w:tcPr>
          <w:p w14:paraId="1ECA25C2" w14:textId="1D4B7127" w:rsidR="003F1A0E" w:rsidRDefault="003F1A0E" w:rsidP="003F1A0E">
            <w:r>
              <w:t>Umeda, 2013</w:t>
            </w:r>
            <w:r w:rsidR="004C7036">
              <w:fldChar w:fldCharType="begin">
                <w:fldData xml:space="preserve">PEVuZE5vdGU+PENpdGU+PEF1dGhvcj5VbWVkYTwvQXV0aG9yPjxZZWFyPjIwMTM8L1llYXI+PFJl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</w:fldData>
              </w:fldChar>
            </w:r>
            <w:r w:rsidR="00B5017E">
              <w:instrText xml:space="preserve"> ADDIN EN.CITE </w:instrText>
            </w:r>
            <w:r w:rsidR="00B5017E">
              <w:fldChar w:fldCharType="begin">
                <w:fldData xml:space="preserve">PEVuZE5vdGU+PENpdGU+PEF1dGhvcj5VbWVkYTwvQXV0aG9yPjxZZWFyPjIwMTM8L1llYXI+PFJl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</w:fldData>
              </w:fldChar>
            </w:r>
            <w:r w:rsidR="00B5017E">
              <w:instrText xml:space="preserve"> ADDIN EN.CITE.DATA </w:instrText>
            </w:r>
            <w:r w:rsidR="00B5017E">
              <w:fldChar w:fldCharType="end"/>
            </w:r>
            <w:r w:rsidR="004C7036">
              <w:fldChar w:fldCharType="separate"/>
            </w:r>
            <w:r w:rsidR="00B5017E" w:rsidRPr="00B5017E">
              <w:rPr>
                <w:noProof/>
                <w:vertAlign w:val="superscript"/>
              </w:rPr>
              <w:t>248</w:t>
            </w:r>
            <w:r w:rsidR="004C7036">
              <w:fldChar w:fldCharType="end"/>
            </w:r>
          </w:p>
        </w:tc>
        <w:tc>
          <w:tcPr>
            <w:tcW w:w="2250" w:type="dxa"/>
          </w:tcPr>
          <w:p w14:paraId="4C174065" w14:textId="661B5976" w:rsidR="003F1A0E" w:rsidRDefault="003F1A0E" w:rsidP="003F1A0E">
            <w:r>
              <w:t>Prospective observational</w:t>
            </w:r>
          </w:p>
        </w:tc>
        <w:tc>
          <w:tcPr>
            <w:tcW w:w="1462" w:type="dxa"/>
          </w:tcPr>
          <w:p w14:paraId="330E3005" w14:textId="53CCC5A3" w:rsidR="003F1A0E" w:rsidRDefault="003F1A0E" w:rsidP="003F1A0E">
            <w:r>
              <w:t>Japan</w:t>
            </w:r>
          </w:p>
        </w:tc>
        <w:tc>
          <w:tcPr>
            <w:tcW w:w="763" w:type="dxa"/>
          </w:tcPr>
          <w:p w14:paraId="4254F4AD" w14:textId="095C6BB3" w:rsidR="003F1A0E" w:rsidRDefault="003F1A0E" w:rsidP="003F1A0E">
            <w:r>
              <w:t>100</w:t>
            </w:r>
          </w:p>
        </w:tc>
        <w:tc>
          <w:tcPr>
            <w:tcW w:w="918" w:type="dxa"/>
          </w:tcPr>
          <w:p w14:paraId="503B67EA" w14:textId="65EC2CDA" w:rsidR="003F1A0E" w:rsidRDefault="003F1A0E" w:rsidP="003F1A0E">
            <w:r>
              <w:t>60</w:t>
            </w:r>
          </w:p>
        </w:tc>
        <w:tc>
          <w:tcPr>
            <w:tcW w:w="764" w:type="dxa"/>
          </w:tcPr>
          <w:p w14:paraId="120E5866" w14:textId="7BE4032A" w:rsidR="003F1A0E" w:rsidRDefault="003F1A0E" w:rsidP="003F1A0E">
            <w:r>
              <w:t>55.0%</w:t>
            </w:r>
          </w:p>
        </w:tc>
        <w:tc>
          <w:tcPr>
            <w:tcW w:w="1864" w:type="dxa"/>
          </w:tcPr>
          <w:p w14:paraId="4B61F31B" w14:textId="3F2FB19C" w:rsidR="003F1A0E" w:rsidRDefault="003F1A0E" w:rsidP="003F1A0E">
            <w:r>
              <w:t>KRAS, BRAF</w:t>
            </w:r>
          </w:p>
        </w:tc>
        <w:tc>
          <w:tcPr>
            <w:tcW w:w="1911" w:type="dxa"/>
          </w:tcPr>
          <w:p w14:paraId="07B8398A" w14:textId="50F06084" w:rsidR="003F1A0E" w:rsidRDefault="003F1A0E" w:rsidP="003F1A0E">
            <w:r>
              <w:t>S/D, GEM</w:t>
            </w:r>
          </w:p>
        </w:tc>
        <w:tc>
          <w:tcPr>
            <w:tcW w:w="1138" w:type="dxa"/>
          </w:tcPr>
          <w:p w14:paraId="418417BC" w14:textId="77777777" w:rsidR="003F1A0E" w:rsidRPr="00C75074" w:rsidRDefault="003F1A0E" w:rsidP="003F1A0E">
            <w:pPr>
              <w:jc w:val="center"/>
            </w:pPr>
          </w:p>
        </w:tc>
      </w:tr>
      <w:tr w:rsidR="003F1A0E" w:rsidRPr="00C75074" w14:paraId="4C17F82C" w14:textId="77777777" w:rsidTr="003B68EF">
        <w:trPr>
          <w:trHeight w:val="457"/>
        </w:trPr>
        <w:tc>
          <w:tcPr>
            <w:tcW w:w="1975" w:type="dxa"/>
          </w:tcPr>
          <w:p w14:paraId="52459EBE" w14:textId="625A86D3" w:rsidR="003F1A0E" w:rsidRDefault="003F1A0E" w:rsidP="003F1A0E">
            <w:r>
              <w:t>Unger, 2013</w:t>
            </w:r>
            <w:r w:rsidR="00EE0A08">
              <w:fldChar w:fldCharType="begin">
                <w:fldData xml:space="preserve">PEVuZE5vdGU+PENpdGU+PEF1dGhvcj5VbmdlcjwvQXV0aG9yPjxZZWFyPjIwMTM8L1llYXI+PFJl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</w:fldData>
              </w:fldChar>
            </w:r>
            <w:r w:rsidR="00B5017E">
              <w:instrText xml:space="preserve"> ADDIN EN.CITE </w:instrText>
            </w:r>
            <w:r w:rsidR="00B5017E">
              <w:fldChar w:fldCharType="begin">
                <w:fldData xml:space="preserve">PEVuZE5vdGU+PENpdGU+PEF1dGhvcj5VbmdlcjwvQXV0aG9yPjxZZWFyPjIwMTM8L1llYXI+PFJl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</w:fldData>
              </w:fldChar>
            </w:r>
            <w:r w:rsidR="00B5017E">
              <w:instrText xml:space="preserve"> ADDIN EN.CITE.DATA </w:instrText>
            </w:r>
            <w:r w:rsidR="00B5017E">
              <w:fldChar w:fldCharType="end"/>
            </w:r>
            <w:r w:rsidR="00EE0A08">
              <w:fldChar w:fldCharType="separate"/>
            </w:r>
            <w:r w:rsidR="00B5017E" w:rsidRPr="00B5017E">
              <w:rPr>
                <w:noProof/>
                <w:vertAlign w:val="superscript"/>
              </w:rPr>
              <w:t>249</w:t>
            </w:r>
            <w:r w:rsidR="00EE0A08">
              <w:fldChar w:fldCharType="end"/>
            </w:r>
          </w:p>
        </w:tc>
        <w:tc>
          <w:tcPr>
            <w:tcW w:w="2250" w:type="dxa"/>
          </w:tcPr>
          <w:p w14:paraId="53E7B364" w14:textId="2513C2BE" w:rsidR="003F1A0E" w:rsidRDefault="003F1A0E" w:rsidP="003F1A0E">
            <w:r>
              <w:t>Prospective observational</w:t>
            </w:r>
          </w:p>
        </w:tc>
        <w:tc>
          <w:tcPr>
            <w:tcW w:w="1462" w:type="dxa"/>
          </w:tcPr>
          <w:p w14:paraId="7AD9F165" w14:textId="5A47ED4F" w:rsidR="003F1A0E" w:rsidRDefault="003F1A0E" w:rsidP="003F1A0E">
            <w:r>
              <w:t>Germany</w:t>
            </w:r>
          </w:p>
        </w:tc>
        <w:tc>
          <w:tcPr>
            <w:tcW w:w="763" w:type="dxa"/>
          </w:tcPr>
          <w:p w14:paraId="160EA961" w14:textId="083AB38A" w:rsidR="003F1A0E" w:rsidRDefault="003F1A0E" w:rsidP="003F1A0E">
            <w:r>
              <w:t>40</w:t>
            </w:r>
          </w:p>
        </w:tc>
        <w:tc>
          <w:tcPr>
            <w:tcW w:w="918" w:type="dxa"/>
          </w:tcPr>
          <w:p w14:paraId="4B84A11D" w14:textId="334E7B63" w:rsidR="003F1A0E" w:rsidRDefault="003F1A0E" w:rsidP="003F1A0E">
            <w:r>
              <w:t>65.5</w:t>
            </w:r>
          </w:p>
        </w:tc>
        <w:tc>
          <w:tcPr>
            <w:tcW w:w="764" w:type="dxa"/>
          </w:tcPr>
          <w:p w14:paraId="3A25BC30" w14:textId="4CD608E7" w:rsidR="003F1A0E" w:rsidRDefault="003F1A0E" w:rsidP="003F1A0E">
            <w:r>
              <w:t>65.0%</w:t>
            </w:r>
          </w:p>
        </w:tc>
        <w:tc>
          <w:tcPr>
            <w:tcW w:w="1864" w:type="dxa"/>
          </w:tcPr>
          <w:p w14:paraId="54B1516E" w14:textId="713DC6BA" w:rsidR="003F1A0E" w:rsidRDefault="003F1A0E" w:rsidP="003F1A0E">
            <w:r>
              <w:t>KRAS</w:t>
            </w:r>
          </w:p>
        </w:tc>
        <w:tc>
          <w:tcPr>
            <w:tcW w:w="1911" w:type="dxa"/>
          </w:tcPr>
          <w:p w14:paraId="318DDA8E" w14:textId="62318BA5" w:rsidR="003F1A0E" w:rsidRDefault="003F1A0E" w:rsidP="003F1A0E">
            <w:r>
              <w:t>NR</w:t>
            </w:r>
          </w:p>
        </w:tc>
        <w:tc>
          <w:tcPr>
            <w:tcW w:w="1138" w:type="dxa"/>
          </w:tcPr>
          <w:p w14:paraId="2A063B26" w14:textId="77777777" w:rsidR="003F1A0E" w:rsidRPr="00C75074" w:rsidRDefault="003F1A0E" w:rsidP="003F1A0E">
            <w:pPr>
              <w:jc w:val="center"/>
            </w:pPr>
          </w:p>
        </w:tc>
      </w:tr>
      <w:tr w:rsidR="003F1A0E" w:rsidRPr="00C75074" w14:paraId="7BC56FFB" w14:textId="77777777" w:rsidTr="003B68EF">
        <w:trPr>
          <w:trHeight w:val="457"/>
        </w:trPr>
        <w:tc>
          <w:tcPr>
            <w:tcW w:w="1975" w:type="dxa"/>
          </w:tcPr>
          <w:p w14:paraId="2E1E6D4F" w14:textId="4E02B106" w:rsidR="003F1A0E" w:rsidRDefault="003F1A0E" w:rsidP="003F1A0E">
            <w:r>
              <w:t>Usakova, 2013</w:t>
            </w:r>
            <w:r w:rsidR="00EE0A08">
              <w:fldChar w:fldCharType="begin">
                <w:fldData xml:space="preserve">PEVuZE5vdGU+PENpdGU+PEF1dGhvcj5Vc2Frb3ZhPC9BdXRob3I+PFllYXI+MjAxMzwvWWVhcj48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</w:fldData>
              </w:fldChar>
            </w:r>
            <w:r w:rsidR="00B5017E">
              <w:instrText xml:space="preserve"> ADDIN EN.CITE </w:instrText>
            </w:r>
            <w:r w:rsidR="00B5017E">
              <w:fldChar w:fldCharType="begin">
                <w:fldData xml:space="preserve">PEVuZE5vdGU+PENpdGU+PEF1dGhvcj5Vc2Frb3ZhPC9BdXRob3I+PFllYXI+MjAxMzwvWWVhcj48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</w:fldData>
              </w:fldChar>
            </w:r>
            <w:r w:rsidR="00B5017E">
              <w:instrText xml:space="preserve"> ADDIN EN.CITE.DATA </w:instrText>
            </w:r>
            <w:r w:rsidR="00B5017E">
              <w:fldChar w:fldCharType="end"/>
            </w:r>
            <w:r w:rsidR="00EE0A08">
              <w:fldChar w:fldCharType="separate"/>
            </w:r>
            <w:r w:rsidR="00B5017E" w:rsidRPr="00B5017E">
              <w:rPr>
                <w:noProof/>
                <w:vertAlign w:val="superscript"/>
              </w:rPr>
              <w:t>250</w:t>
            </w:r>
            <w:r w:rsidR="00EE0A08">
              <w:fldChar w:fldCharType="end"/>
            </w:r>
          </w:p>
        </w:tc>
        <w:tc>
          <w:tcPr>
            <w:tcW w:w="2250" w:type="dxa"/>
          </w:tcPr>
          <w:p w14:paraId="605443B1" w14:textId="329829CB" w:rsidR="003F1A0E" w:rsidRDefault="003F1A0E" w:rsidP="003F1A0E">
            <w:r>
              <w:t>Retrospective observational</w:t>
            </w:r>
          </w:p>
        </w:tc>
        <w:tc>
          <w:tcPr>
            <w:tcW w:w="1462" w:type="dxa"/>
          </w:tcPr>
          <w:p w14:paraId="1BB5CEE5" w14:textId="605DA3FE" w:rsidR="003F1A0E" w:rsidRDefault="003F1A0E" w:rsidP="003F1A0E">
            <w:r>
              <w:t>Slovak Republic</w:t>
            </w:r>
          </w:p>
        </w:tc>
        <w:tc>
          <w:tcPr>
            <w:tcW w:w="763" w:type="dxa"/>
          </w:tcPr>
          <w:p w14:paraId="28CEE8C1" w14:textId="0108FD71" w:rsidR="003F1A0E" w:rsidRDefault="003F1A0E" w:rsidP="003F1A0E">
            <w:r>
              <w:t>56</w:t>
            </w:r>
          </w:p>
        </w:tc>
        <w:tc>
          <w:tcPr>
            <w:tcW w:w="918" w:type="dxa"/>
          </w:tcPr>
          <w:p w14:paraId="24C40B7B" w14:textId="3E1B5ABF" w:rsidR="003F1A0E" w:rsidRDefault="003F1A0E" w:rsidP="003F1A0E">
            <w:r>
              <w:t>55.7</w:t>
            </w:r>
          </w:p>
        </w:tc>
        <w:tc>
          <w:tcPr>
            <w:tcW w:w="764" w:type="dxa"/>
          </w:tcPr>
          <w:p w14:paraId="0FF93F95" w14:textId="38D16B77" w:rsidR="003F1A0E" w:rsidRDefault="003F1A0E" w:rsidP="003F1A0E">
            <w:r>
              <w:t>58.6%</w:t>
            </w:r>
          </w:p>
        </w:tc>
        <w:tc>
          <w:tcPr>
            <w:tcW w:w="1864" w:type="dxa"/>
          </w:tcPr>
          <w:p w14:paraId="6808FF0F" w14:textId="5277633C" w:rsidR="003F1A0E" w:rsidRDefault="003F1A0E" w:rsidP="003F1A0E">
            <w:r>
              <w:t>KRAS, BRAF</w:t>
            </w:r>
          </w:p>
        </w:tc>
        <w:tc>
          <w:tcPr>
            <w:tcW w:w="1911" w:type="dxa"/>
          </w:tcPr>
          <w:p w14:paraId="3C2DCAAD" w14:textId="58DB3E40" w:rsidR="003F1A0E" w:rsidRDefault="003F1A0E" w:rsidP="003F1A0E">
            <w:r>
              <w:t>MMA</w:t>
            </w:r>
          </w:p>
        </w:tc>
        <w:tc>
          <w:tcPr>
            <w:tcW w:w="1138" w:type="dxa"/>
          </w:tcPr>
          <w:p w14:paraId="43C51BB9" w14:textId="77777777" w:rsidR="003F1A0E" w:rsidRPr="00C75074" w:rsidRDefault="003F1A0E" w:rsidP="003F1A0E">
            <w:pPr>
              <w:jc w:val="center"/>
            </w:pPr>
          </w:p>
        </w:tc>
      </w:tr>
      <w:tr w:rsidR="003F1A0E" w:rsidRPr="00C75074" w14:paraId="60409EFC" w14:textId="77777777" w:rsidTr="003B68EF">
        <w:trPr>
          <w:trHeight w:val="457"/>
        </w:trPr>
        <w:tc>
          <w:tcPr>
            <w:tcW w:w="1975" w:type="dxa"/>
          </w:tcPr>
          <w:p w14:paraId="3CAC1875" w14:textId="1CC43561" w:rsidR="003F1A0E" w:rsidRDefault="003F1A0E" w:rsidP="003F1A0E">
            <w:r>
              <w:t>Usakova, 2013</w:t>
            </w:r>
            <w:r w:rsidR="00EE0A08">
              <w:fldChar w:fldCharType="begin"/>
            </w:r>
            <w:r w:rsidR="00B5017E">
              <w:instrText xml:space="preserve"> ADDIN EN.CITE &lt;EndNote&gt;&lt;Cite&gt;&lt;Author&gt;Usakova&lt;/Author&gt;&lt;Year&gt;2013&lt;/Year&gt;&lt;RecNum&gt;478&lt;/RecNum&gt;&lt;DisplayText&gt;&lt;style face="superscript"&gt;251&lt;/style&gt;&lt;/DisplayText&gt;&lt;record&gt;&lt;rec-number&gt;478&lt;/rec-number&gt;&lt;foreign-keys&gt;&lt;key app="EN" db-id="r525zwt2l9ewpgew5a2x9rx0redwzaafzrdx" timestamp="1522336713"&gt;478&lt;/key&gt;&lt;key app="ENWeb" db-id=""&gt;0&lt;/key&gt;&lt;/foreign-keys&gt;&lt;ref-type name="Journal Article"&gt;17&lt;/ref-type&gt;&lt;contributors&gt;&lt;authors&gt;&lt;author&gt;Usakova, V.&lt;/author&gt;&lt;author&gt;Sevcikova, K.&lt;/author&gt;&lt;author&gt;Spanik, S.&lt;/author&gt;&lt;/authors&gt;&lt;/contributors&gt;&lt;titles&gt;&lt;title&gt;Surgical Treatment of Metastases and Its Impact on Prognosis in Patients with Metastatic Colorectal Carcinoma: P-0244&lt;/title&gt;&lt;secondary-title&gt;Annals of Oncology&lt;/secondary-title&gt;&lt;/titles&gt;&lt;periodical&gt;&lt;full-title&gt;Annals of Oncology&lt;/full-title&gt;&lt;/periodical&gt;&lt;pages&gt;iv105-iv105&lt;/pages&gt;&lt;volume&gt;24&lt;/volume&gt;&lt;number&gt;suppl 4&lt;/number&gt;&lt;dates&gt;&lt;year&gt;2013&lt;/year&gt;&lt;/dates&gt;&lt;isbn&gt;0923-7534&amp;#xD;1569-8041&lt;/isbn&gt;&lt;urls&gt;&lt;/urls&gt;&lt;electronic-resource-num&gt;10.1093/annonc/mdt203.242&lt;/electronic-resource-num&gt;&lt;/record&gt;&lt;/Cite&gt;&lt;/EndNote&gt;</w:instrText>
            </w:r>
            <w:r w:rsidR="00EE0A08">
              <w:fldChar w:fldCharType="separate"/>
            </w:r>
            <w:r w:rsidR="00B5017E" w:rsidRPr="00B5017E">
              <w:rPr>
                <w:noProof/>
                <w:vertAlign w:val="superscript"/>
              </w:rPr>
              <w:t>251</w:t>
            </w:r>
            <w:r w:rsidR="00EE0A08">
              <w:fldChar w:fldCharType="end"/>
            </w:r>
          </w:p>
        </w:tc>
        <w:tc>
          <w:tcPr>
            <w:tcW w:w="2250" w:type="dxa"/>
          </w:tcPr>
          <w:p w14:paraId="31331CD1" w14:textId="2A8D9BB2" w:rsidR="003F1A0E" w:rsidRDefault="003F1A0E" w:rsidP="003F1A0E">
            <w:r>
              <w:t>Prospective observational</w:t>
            </w:r>
          </w:p>
        </w:tc>
        <w:tc>
          <w:tcPr>
            <w:tcW w:w="1462" w:type="dxa"/>
          </w:tcPr>
          <w:p w14:paraId="10E54F60" w14:textId="7C407E26" w:rsidR="003F1A0E" w:rsidRDefault="003F1A0E" w:rsidP="003F1A0E">
            <w:r>
              <w:t>Slovak Republic</w:t>
            </w:r>
          </w:p>
        </w:tc>
        <w:tc>
          <w:tcPr>
            <w:tcW w:w="763" w:type="dxa"/>
          </w:tcPr>
          <w:p w14:paraId="4822DA5C" w14:textId="510C331C" w:rsidR="003F1A0E" w:rsidRDefault="003F1A0E" w:rsidP="003F1A0E">
            <w:r>
              <w:t>21</w:t>
            </w:r>
          </w:p>
        </w:tc>
        <w:tc>
          <w:tcPr>
            <w:tcW w:w="918" w:type="dxa"/>
          </w:tcPr>
          <w:p w14:paraId="7C1FD602" w14:textId="30864E66" w:rsidR="003F1A0E" w:rsidRDefault="003F1A0E" w:rsidP="003F1A0E">
            <w:r>
              <w:t>59</w:t>
            </w:r>
          </w:p>
        </w:tc>
        <w:tc>
          <w:tcPr>
            <w:tcW w:w="764" w:type="dxa"/>
          </w:tcPr>
          <w:p w14:paraId="6C61FBB7" w14:textId="24C79A51" w:rsidR="003F1A0E" w:rsidRDefault="003F1A0E" w:rsidP="003F1A0E">
            <w:r>
              <w:t>47.6%</w:t>
            </w:r>
          </w:p>
        </w:tc>
        <w:tc>
          <w:tcPr>
            <w:tcW w:w="1864" w:type="dxa"/>
          </w:tcPr>
          <w:p w14:paraId="06029864" w14:textId="329ED698" w:rsidR="003F1A0E" w:rsidRDefault="003F1A0E" w:rsidP="003F1A0E">
            <w:r>
              <w:t>KRAS, BRAF</w:t>
            </w:r>
          </w:p>
        </w:tc>
        <w:tc>
          <w:tcPr>
            <w:tcW w:w="1911" w:type="dxa"/>
          </w:tcPr>
          <w:p w14:paraId="2C9CE003" w14:textId="22BACED0" w:rsidR="003F1A0E" w:rsidRDefault="003F1A0E" w:rsidP="003F1A0E">
            <w:r>
              <w:t>NR</w:t>
            </w:r>
          </w:p>
        </w:tc>
        <w:tc>
          <w:tcPr>
            <w:tcW w:w="1138" w:type="dxa"/>
          </w:tcPr>
          <w:p w14:paraId="194AA8F6" w14:textId="4653F0EF" w:rsidR="003F1A0E" w:rsidRPr="00C75074" w:rsidRDefault="003F1A0E" w:rsidP="003F1A0E">
            <w:pPr>
              <w:jc w:val="center"/>
            </w:pPr>
            <w:r>
              <w:t>Y</w:t>
            </w:r>
          </w:p>
        </w:tc>
      </w:tr>
      <w:tr w:rsidR="003F1A0E" w:rsidRPr="00C75074" w14:paraId="728792C2" w14:textId="77777777" w:rsidTr="003B68EF">
        <w:trPr>
          <w:trHeight w:val="457"/>
        </w:trPr>
        <w:tc>
          <w:tcPr>
            <w:tcW w:w="1975" w:type="dxa"/>
          </w:tcPr>
          <w:p w14:paraId="2A99B95B" w14:textId="56B5287F" w:rsidR="003F1A0E" w:rsidRDefault="003F1A0E" w:rsidP="003F1A0E">
            <w:r>
              <w:t>Vakiani, 2012</w:t>
            </w:r>
            <w:r w:rsidR="00EE0A08">
              <w:fldChar w:fldCharType="begin"/>
            </w:r>
            <w:r w:rsidR="00B5017E">
              <w:instrText xml:space="preserve"> ADDIN EN.CITE &lt;EndNote&gt;&lt;Cite&gt;&lt;Author&gt;Vakiani&lt;/Author&gt;&lt;Year&gt;2012&lt;/Year&gt;&lt;RecNum&gt;479&lt;/RecNum&gt;&lt;DisplayText&gt;&lt;style face="superscript"&gt;252&lt;/style&gt;&lt;/DisplayText&gt;&lt;record&gt;&lt;rec-number&gt;479&lt;/rec-number&gt;&lt;foreign-keys&gt;&lt;key app="EN" db-id="r525zwt2l9ewpgew5a2x9rx0redwzaafzrdx" timestamp="1522336717"&gt;479&lt;/key&gt;&lt;key app="ENWeb" db-id=""&gt;0&lt;/key&gt;&lt;/foreign-keys&gt;&lt;ref-type name="Journal Article"&gt;17&lt;/ref-type&gt;&lt;contributors&gt;&lt;authors&gt;&lt;author&gt;Vakiani, E.&lt;/author&gt;&lt;author&gt;Janakiraman, M.&lt;/author&gt;&lt;author&gt;Shen, R.&lt;/author&gt;&lt;author&gt;Sinha, R.&lt;/author&gt;&lt;author&gt;Zeng, Z.&lt;/author&gt;&lt;author&gt;Shia, J.&lt;/author&gt;&lt;author&gt;Cercek, A.&lt;/author&gt;&lt;author&gt;Kemeny, N.&lt;/author&gt;&lt;author&gt;D&amp;apos;Angelica, M.&lt;/author&gt;&lt;author&gt;Viale, A.&lt;/author&gt;&lt;author&gt;Heguy, A.&lt;/author&gt;&lt;author&gt;Paty, P.&lt;/author&gt;&lt;author&gt;Chan, T. A.&lt;/author&gt;&lt;author&gt;Saltz, L. B.&lt;/author&gt;&lt;author&gt;Weiser, M.&lt;/author&gt;&lt;author&gt;Solit, D. B.&lt;/author&gt;&lt;/authors&gt;&lt;/contributors&gt;&lt;auth-address&gt;Memorial Sloan-Kettering Cancer Center, New York, NY, USA.&lt;/auth-address&gt;&lt;titles&gt;&lt;title&gt;Comparative genomic analysis of primary versus metastatic colorectal carcinomas&lt;/title&gt;&lt;secondary-title&gt;J Clin Oncol&lt;/secondary-title&gt;&lt;/titles&gt;&lt;periodical&gt;&lt;full-title&gt;J Clin Oncol&lt;/full-title&gt;&lt;/periodical&gt;&lt;pages&gt;2956-62&lt;/pages&gt;&lt;volume&gt;30&lt;/volume&gt;&lt;number&gt;24&lt;/number&gt;&lt;keywords&gt;&lt;keyword&gt;Colorectal Neoplasms/*genetics/*secondary&lt;/keyword&gt;&lt;keyword&gt;*DNA Copy Number Variations&lt;/keyword&gt;&lt;keyword&gt;Female&lt;/keyword&gt;&lt;keyword&gt;Gene Expression Profiling&lt;/keyword&gt;&lt;keyword&gt;Genes, p53&lt;/keyword&gt;&lt;keyword&gt;Humans&lt;/keyword&gt;&lt;keyword&gt;Male&lt;/keyword&gt;&lt;keyword&gt;*Mutation&lt;/keyword&gt;&lt;keyword&gt;Proto-Oncogene Proteins B-raf/genetics&lt;/keyword&gt;&lt;/keywords&gt;&lt;dates&gt;&lt;year&gt;2012&lt;/year&gt;&lt;pub-dates&gt;&lt;date&gt;Aug 20&lt;/date&gt;&lt;/pub-dates&gt;&lt;/dates&gt;&lt;isbn&gt;1527-7755 (Electronic)&amp;#xD;0732-183X (Linking)&lt;/isbn&gt;&lt;accession-num&gt;22665543&lt;/accession-num&gt;&lt;urls&gt;&lt;related-urls&gt;&lt;url&gt;https://www.ncbi.nlm.nih.gov/pubmed/22665543&lt;/url&gt;&lt;/related-urls&gt;&lt;/urls&gt;&lt;custom2&gt;PMC3417049&lt;/custom2&gt;&lt;electronic-resource-num&gt;10.1200/JCO.2011.38.2994&lt;/electronic-resource-num&gt;&lt;/record&gt;&lt;/Cite&gt;&lt;/EndNote&gt;</w:instrText>
            </w:r>
            <w:r w:rsidR="00EE0A08">
              <w:fldChar w:fldCharType="separate"/>
            </w:r>
            <w:r w:rsidR="00B5017E" w:rsidRPr="00B5017E">
              <w:rPr>
                <w:noProof/>
                <w:vertAlign w:val="superscript"/>
              </w:rPr>
              <w:t>252</w:t>
            </w:r>
            <w:r w:rsidR="00EE0A08">
              <w:fldChar w:fldCharType="end"/>
            </w:r>
          </w:p>
        </w:tc>
        <w:tc>
          <w:tcPr>
            <w:tcW w:w="2250" w:type="dxa"/>
          </w:tcPr>
          <w:p w14:paraId="66689340" w14:textId="30BC1180" w:rsidR="003F1A0E" w:rsidRDefault="003F1A0E" w:rsidP="003F1A0E">
            <w:r w:rsidRPr="00B923DF">
              <w:t>Retrospective observationa</w:t>
            </w:r>
            <w:r>
              <w:t>l</w:t>
            </w:r>
          </w:p>
        </w:tc>
        <w:tc>
          <w:tcPr>
            <w:tcW w:w="1462" w:type="dxa"/>
          </w:tcPr>
          <w:p w14:paraId="54E5EB1F" w14:textId="0F7460F4" w:rsidR="003F1A0E" w:rsidRDefault="003F1A0E" w:rsidP="003F1A0E">
            <w:r>
              <w:t>USA</w:t>
            </w:r>
          </w:p>
        </w:tc>
        <w:tc>
          <w:tcPr>
            <w:tcW w:w="763" w:type="dxa"/>
          </w:tcPr>
          <w:p w14:paraId="1379DB2E" w14:textId="3E455ED6" w:rsidR="003F1A0E" w:rsidRDefault="003F1A0E" w:rsidP="003F1A0E">
            <w:r>
              <w:t>613</w:t>
            </w:r>
          </w:p>
        </w:tc>
        <w:tc>
          <w:tcPr>
            <w:tcW w:w="918" w:type="dxa"/>
          </w:tcPr>
          <w:p w14:paraId="44DA4229" w14:textId="07D1298A" w:rsidR="003F1A0E" w:rsidRDefault="003F1A0E" w:rsidP="003F1A0E">
            <w:r>
              <w:t>62</w:t>
            </w:r>
          </w:p>
        </w:tc>
        <w:tc>
          <w:tcPr>
            <w:tcW w:w="764" w:type="dxa"/>
          </w:tcPr>
          <w:p w14:paraId="0428FF8E" w14:textId="017B3A7D" w:rsidR="003F1A0E" w:rsidRDefault="003F1A0E" w:rsidP="003F1A0E">
            <w:r>
              <w:t>54.7%</w:t>
            </w:r>
          </w:p>
        </w:tc>
        <w:tc>
          <w:tcPr>
            <w:tcW w:w="1864" w:type="dxa"/>
          </w:tcPr>
          <w:p w14:paraId="33E0AA33" w14:textId="4BDE1BC9" w:rsidR="003F1A0E" w:rsidRDefault="003F1A0E" w:rsidP="003F1A0E">
            <w:r>
              <w:t>KRAS, BRAF, NRAS</w:t>
            </w:r>
          </w:p>
        </w:tc>
        <w:tc>
          <w:tcPr>
            <w:tcW w:w="1911" w:type="dxa"/>
          </w:tcPr>
          <w:p w14:paraId="4CEE4888" w14:textId="45CBB865" w:rsidR="003F1A0E" w:rsidRDefault="003F1A0E" w:rsidP="003F1A0E">
            <w:r>
              <w:t>MMA, S/D</w:t>
            </w:r>
          </w:p>
        </w:tc>
        <w:tc>
          <w:tcPr>
            <w:tcW w:w="1138" w:type="dxa"/>
          </w:tcPr>
          <w:p w14:paraId="6C6179B9" w14:textId="77777777" w:rsidR="003F1A0E" w:rsidRPr="00C75074" w:rsidRDefault="003F1A0E" w:rsidP="003F1A0E">
            <w:pPr>
              <w:jc w:val="center"/>
            </w:pPr>
          </w:p>
        </w:tc>
      </w:tr>
      <w:tr w:rsidR="003F1A0E" w:rsidRPr="00C75074" w14:paraId="18EC4385" w14:textId="77777777" w:rsidTr="003B68EF">
        <w:trPr>
          <w:trHeight w:val="457"/>
        </w:trPr>
        <w:tc>
          <w:tcPr>
            <w:tcW w:w="1975" w:type="dxa"/>
          </w:tcPr>
          <w:p w14:paraId="110B1C21" w14:textId="11268F56" w:rsidR="003F1A0E" w:rsidRDefault="003F1A0E" w:rsidP="003F1A0E">
            <w:r>
              <w:t>Van Cutsem, 2011</w:t>
            </w:r>
            <w:r w:rsidR="00EE0A08">
              <w:fldChar w:fldCharType="begin">
                <w:fldData xml:space="preserve">PEVuZE5vdGU+PENpdGU+PEF1dGhvcj5WYW4gQ3V0c2VtPC9BdXRob3I+PFllYXI+MjAxMTwvWWVh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</w:fldData>
              </w:fldChar>
            </w:r>
            <w:r w:rsidR="00B5017E">
              <w:instrText xml:space="preserve"> ADDIN EN.CITE </w:instrText>
            </w:r>
            <w:r w:rsidR="00B5017E">
              <w:fldChar w:fldCharType="begin">
                <w:fldData xml:space="preserve">PEVuZE5vdGU+PENpdGU+PEF1dGhvcj5WYW4gQ3V0c2VtPC9BdXRob3I+PFllYXI+MjAxMTwvWWVh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</w:fldData>
              </w:fldChar>
            </w:r>
            <w:r w:rsidR="00B5017E">
              <w:instrText xml:space="preserve"> ADDIN EN.CITE.DATA </w:instrText>
            </w:r>
            <w:r w:rsidR="00B5017E">
              <w:fldChar w:fldCharType="end"/>
            </w:r>
            <w:r w:rsidR="00EE0A08">
              <w:fldChar w:fldCharType="separate"/>
            </w:r>
            <w:r w:rsidR="00B5017E" w:rsidRPr="00B5017E">
              <w:rPr>
                <w:noProof/>
                <w:vertAlign w:val="superscript"/>
              </w:rPr>
              <w:t>253</w:t>
            </w:r>
            <w:r w:rsidR="00EE0A08">
              <w:fldChar w:fldCharType="end"/>
            </w:r>
          </w:p>
        </w:tc>
        <w:tc>
          <w:tcPr>
            <w:tcW w:w="2250" w:type="dxa"/>
          </w:tcPr>
          <w:p w14:paraId="7242CE17" w14:textId="6F4056C9" w:rsidR="003F1A0E" w:rsidRDefault="003F1A0E" w:rsidP="003F1A0E">
            <w:r>
              <w:t>Phase III RCT</w:t>
            </w:r>
          </w:p>
        </w:tc>
        <w:tc>
          <w:tcPr>
            <w:tcW w:w="1462" w:type="dxa"/>
          </w:tcPr>
          <w:p w14:paraId="07E939BA" w14:textId="7992C1A1" w:rsidR="003F1A0E" w:rsidRDefault="003F1A0E" w:rsidP="003F1A0E">
            <w:r>
              <w:t>Multicountry</w:t>
            </w:r>
          </w:p>
        </w:tc>
        <w:tc>
          <w:tcPr>
            <w:tcW w:w="763" w:type="dxa"/>
          </w:tcPr>
          <w:p w14:paraId="1958414E" w14:textId="784A1B52" w:rsidR="003F1A0E" w:rsidRDefault="003F1A0E" w:rsidP="003F1A0E">
            <w:r>
              <w:t>533</w:t>
            </w:r>
          </w:p>
        </w:tc>
        <w:tc>
          <w:tcPr>
            <w:tcW w:w="918" w:type="dxa"/>
          </w:tcPr>
          <w:p w14:paraId="69CE11AB" w14:textId="22A5EB92" w:rsidR="003F1A0E" w:rsidRDefault="003F1A0E" w:rsidP="003F1A0E">
            <w:r>
              <w:t>63</w:t>
            </w:r>
          </w:p>
        </w:tc>
        <w:tc>
          <w:tcPr>
            <w:tcW w:w="764" w:type="dxa"/>
          </w:tcPr>
          <w:p w14:paraId="2188C023" w14:textId="2C0CED33" w:rsidR="003F1A0E" w:rsidRDefault="003F1A0E" w:rsidP="003F1A0E">
            <w:r>
              <w:t>59.5%</w:t>
            </w:r>
          </w:p>
        </w:tc>
        <w:tc>
          <w:tcPr>
            <w:tcW w:w="1864" w:type="dxa"/>
          </w:tcPr>
          <w:p w14:paraId="163FD197" w14:textId="14939C09" w:rsidR="003F1A0E" w:rsidRDefault="003F1A0E" w:rsidP="003F1A0E">
            <w:r>
              <w:t>KRAS, BRAF</w:t>
            </w:r>
          </w:p>
        </w:tc>
        <w:tc>
          <w:tcPr>
            <w:tcW w:w="1911" w:type="dxa"/>
          </w:tcPr>
          <w:p w14:paraId="29583D49" w14:textId="195E9CDF" w:rsidR="003F1A0E" w:rsidRDefault="003F1A0E" w:rsidP="003F1A0E">
            <w:r>
              <w:t>HRM</w:t>
            </w:r>
          </w:p>
        </w:tc>
        <w:tc>
          <w:tcPr>
            <w:tcW w:w="1138" w:type="dxa"/>
          </w:tcPr>
          <w:p w14:paraId="3933F289" w14:textId="1D4EE229" w:rsidR="003F1A0E" w:rsidRPr="00C75074" w:rsidRDefault="003F1A0E" w:rsidP="003F1A0E">
            <w:pPr>
              <w:jc w:val="center"/>
            </w:pPr>
            <w:r>
              <w:t>Y</w:t>
            </w:r>
          </w:p>
        </w:tc>
      </w:tr>
      <w:tr w:rsidR="003F1A0E" w:rsidRPr="00C75074" w14:paraId="24EC3613" w14:textId="77777777" w:rsidTr="003B68EF">
        <w:trPr>
          <w:trHeight w:val="457"/>
        </w:trPr>
        <w:tc>
          <w:tcPr>
            <w:tcW w:w="1975" w:type="dxa"/>
          </w:tcPr>
          <w:p w14:paraId="35865F86" w14:textId="1E830224" w:rsidR="003F1A0E" w:rsidRDefault="003F1A0E" w:rsidP="003F1A0E">
            <w:r>
              <w:t>Van den Broek, 2015</w:t>
            </w:r>
            <w:r w:rsidR="00EE0A08">
              <w:fldChar w:fldCharType="begin">
                <w:fldData xml:space="preserve">PEVuZE5vdGU+PENpdGU+PEF1dGhvcj52YW4gZGVuIEJyb2VrPC9BdXRob3I+PFllYXI+MjAxNTwv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</w:fldData>
              </w:fldChar>
            </w:r>
            <w:r w:rsidR="00B5017E">
              <w:instrText xml:space="preserve"> ADDIN EN.CITE </w:instrText>
            </w:r>
            <w:r w:rsidR="00B5017E">
              <w:fldChar w:fldCharType="begin">
                <w:fldData xml:space="preserve">PEVuZE5vdGU+PENpdGU+PEF1dGhvcj52YW4gZGVuIEJyb2VrPC9BdXRob3I+PFllYXI+MjAxNTwv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</w:fldData>
              </w:fldChar>
            </w:r>
            <w:r w:rsidR="00B5017E">
              <w:instrText xml:space="preserve"> ADDIN EN.CITE.DATA </w:instrText>
            </w:r>
            <w:r w:rsidR="00B5017E">
              <w:fldChar w:fldCharType="end"/>
            </w:r>
            <w:r w:rsidR="00EE0A08">
              <w:fldChar w:fldCharType="separate"/>
            </w:r>
            <w:r w:rsidR="00B5017E" w:rsidRPr="00B5017E">
              <w:rPr>
                <w:noProof/>
                <w:vertAlign w:val="superscript"/>
              </w:rPr>
              <w:t>254</w:t>
            </w:r>
            <w:r w:rsidR="00EE0A08">
              <w:fldChar w:fldCharType="end"/>
            </w:r>
          </w:p>
        </w:tc>
        <w:tc>
          <w:tcPr>
            <w:tcW w:w="2250" w:type="dxa"/>
          </w:tcPr>
          <w:p w14:paraId="7F0B7A6F" w14:textId="22587199" w:rsidR="003F1A0E" w:rsidRDefault="003F1A0E" w:rsidP="003F1A0E">
            <w:r>
              <w:t>Retrospective analysis of RCT (CAIRO; CAIRO2)</w:t>
            </w:r>
          </w:p>
        </w:tc>
        <w:tc>
          <w:tcPr>
            <w:tcW w:w="1462" w:type="dxa"/>
          </w:tcPr>
          <w:p w14:paraId="7664DD98" w14:textId="35A9FB1B" w:rsidR="003F1A0E" w:rsidRDefault="003F1A0E" w:rsidP="003F1A0E">
            <w:r>
              <w:t>Netherlands</w:t>
            </w:r>
          </w:p>
        </w:tc>
        <w:tc>
          <w:tcPr>
            <w:tcW w:w="763" w:type="dxa"/>
          </w:tcPr>
          <w:p w14:paraId="1696185E" w14:textId="69247987" w:rsidR="003F1A0E" w:rsidRDefault="003F1A0E" w:rsidP="003F1A0E">
            <w:r>
              <w:t>203</w:t>
            </w:r>
          </w:p>
        </w:tc>
        <w:tc>
          <w:tcPr>
            <w:tcW w:w="918" w:type="dxa"/>
          </w:tcPr>
          <w:p w14:paraId="17318347" w14:textId="6B49744F" w:rsidR="003F1A0E" w:rsidRDefault="003F1A0E" w:rsidP="003F1A0E">
            <w:r>
              <w:t>63</w:t>
            </w:r>
          </w:p>
        </w:tc>
        <w:tc>
          <w:tcPr>
            <w:tcW w:w="764" w:type="dxa"/>
          </w:tcPr>
          <w:p w14:paraId="6185E5F3" w14:textId="38AD57CC" w:rsidR="003F1A0E" w:rsidRDefault="003F1A0E" w:rsidP="003F1A0E">
            <w:r>
              <w:t>57.1%</w:t>
            </w:r>
          </w:p>
        </w:tc>
        <w:tc>
          <w:tcPr>
            <w:tcW w:w="1864" w:type="dxa"/>
          </w:tcPr>
          <w:p w14:paraId="68D38D17" w14:textId="6F38D535" w:rsidR="003F1A0E" w:rsidRDefault="003F1A0E" w:rsidP="003F1A0E">
            <w:r>
              <w:t>NRAS</w:t>
            </w:r>
          </w:p>
        </w:tc>
        <w:tc>
          <w:tcPr>
            <w:tcW w:w="1911" w:type="dxa"/>
          </w:tcPr>
          <w:p w14:paraId="16D8A830" w14:textId="41B6BFC6" w:rsidR="003F1A0E" w:rsidRDefault="003F1A0E" w:rsidP="003F1A0E">
            <w:r>
              <w:t>NGS</w:t>
            </w:r>
          </w:p>
        </w:tc>
        <w:tc>
          <w:tcPr>
            <w:tcW w:w="1138" w:type="dxa"/>
          </w:tcPr>
          <w:p w14:paraId="10B90472" w14:textId="77777777" w:rsidR="003F1A0E" w:rsidRPr="00C75074" w:rsidRDefault="003F1A0E" w:rsidP="003F1A0E">
            <w:pPr>
              <w:jc w:val="center"/>
            </w:pPr>
          </w:p>
        </w:tc>
      </w:tr>
      <w:tr w:rsidR="003F1A0E" w:rsidRPr="00C75074" w14:paraId="33D603AD" w14:textId="77777777" w:rsidTr="003B68EF">
        <w:trPr>
          <w:trHeight w:val="457"/>
        </w:trPr>
        <w:tc>
          <w:tcPr>
            <w:tcW w:w="1975" w:type="dxa"/>
          </w:tcPr>
          <w:p w14:paraId="14516228" w14:textId="05E7022C" w:rsidR="003F1A0E" w:rsidRDefault="003F1A0E" w:rsidP="003F1A0E">
            <w:r>
              <w:t>Vatandoust, 2014</w:t>
            </w:r>
            <w:r w:rsidR="00EE0A08">
              <w:fldChar w:fldCharType="begin"/>
            </w:r>
            <w:r w:rsidR="00B5017E">
              <w:instrText xml:space="preserve"> ADDIN EN.CITE &lt;EndNote&gt;&lt;Cite&gt;&lt;Author&gt;Vatandoust&lt;/Author&gt;&lt;Year&gt;2014&lt;/Year&gt;&lt;RecNum&gt;595&lt;/RecNum&gt;&lt;DisplayText&gt;&lt;style face="superscript"&gt;255&lt;/style&gt;&lt;/DisplayText&gt;&lt;record&gt;&lt;rec-number&gt;595&lt;/rec-number&gt;&lt;foreign-keys&gt;&lt;key app="EN" db-id="r525zwt2l9ewpgew5a2x9rx0redwzaafzrdx" timestamp="1522346311"&gt;595&lt;/key&gt;&lt;/foreign-keys&gt;&lt;ref-type name="Journal Article"&gt;17&lt;/ref-type&gt;&lt;contributors&gt;&lt;authors&gt;&lt;author&gt;Vatandoust, S.&lt;/author&gt;&lt;author&gt;Price, T. J.&lt;/author&gt;&lt;author&gt;Padbury, R.&lt;/author&gt;&lt;author&gt;Roder, D.&lt;/author&gt;&lt;author&gt;Beeke, C.&lt;/author&gt;&lt;author&gt;Roy, A.&lt;/author&gt;&lt;author&gt;Townsend, A. R.&lt;/author&gt;&lt;author&gt;Karapetis, C. S.&lt;/author&gt;&lt;/authors&gt;&lt;/contributors&gt;&lt;titles&gt;&lt;title&gt;Patterns of care and outcomes for young patients (age &amp;lt; 40) with metastatic colorectal cancer (mCRC): Findings from a population-based registry&lt;/title&gt;&lt;secondary-title&gt;Journal of Clinical Oncology&lt;/secondary-title&gt;&lt;/titles&gt;&lt;periodical&gt;&lt;full-title&gt;Journal of Clinical Oncology&lt;/full-title&gt;&lt;/periodical&gt;&lt;pages&gt;e17584-e17584&lt;/pages&gt;&lt;volume&gt;32&lt;/volume&gt;&lt;number&gt;15_suppl&lt;/number&gt;&lt;dates&gt;&lt;year&gt;2014&lt;/year&gt;&lt;/dates&gt;&lt;urls&gt;&lt;related-urls&gt;&lt;url&gt;http://ascopubs.org/doi/abs/10.1200/jco.2014.32.15_suppl.e17584&lt;/url&gt;&lt;/related-urls&gt;&lt;/urls&gt;&lt;electronic-resource-num&gt;10.1200/jco.2014.32.15_suppl.e17584&lt;/electronic-resource-num&gt;&lt;/record&gt;&lt;/Cite&gt;&lt;/EndNote&gt;</w:instrText>
            </w:r>
            <w:r w:rsidR="00EE0A08">
              <w:fldChar w:fldCharType="separate"/>
            </w:r>
            <w:r w:rsidR="00B5017E" w:rsidRPr="00B5017E">
              <w:rPr>
                <w:noProof/>
                <w:vertAlign w:val="superscript"/>
              </w:rPr>
              <w:t>255</w:t>
            </w:r>
            <w:r w:rsidR="00EE0A08">
              <w:fldChar w:fldCharType="end"/>
            </w:r>
          </w:p>
        </w:tc>
        <w:tc>
          <w:tcPr>
            <w:tcW w:w="2250" w:type="dxa"/>
          </w:tcPr>
          <w:p w14:paraId="112F5A19" w14:textId="2CDBCB13" w:rsidR="003F1A0E" w:rsidRPr="00C75074" w:rsidRDefault="003F1A0E" w:rsidP="003F1A0E">
            <w:r>
              <w:t>Cross-sectional</w:t>
            </w:r>
          </w:p>
        </w:tc>
        <w:tc>
          <w:tcPr>
            <w:tcW w:w="1462" w:type="dxa"/>
          </w:tcPr>
          <w:p w14:paraId="60A02215" w14:textId="5B320807" w:rsidR="003F1A0E" w:rsidRPr="00C75074" w:rsidRDefault="003F1A0E" w:rsidP="003F1A0E">
            <w:r>
              <w:t>Australia</w:t>
            </w:r>
          </w:p>
        </w:tc>
        <w:tc>
          <w:tcPr>
            <w:tcW w:w="763" w:type="dxa"/>
          </w:tcPr>
          <w:p w14:paraId="7A4877E3" w14:textId="4B3E2975" w:rsidR="003F1A0E" w:rsidRPr="00C75074" w:rsidRDefault="003F1A0E" w:rsidP="003F1A0E">
            <w:r>
              <w:t>2862</w:t>
            </w:r>
          </w:p>
        </w:tc>
        <w:tc>
          <w:tcPr>
            <w:tcW w:w="918" w:type="dxa"/>
          </w:tcPr>
          <w:p w14:paraId="492C2DC2" w14:textId="0C12A5E4" w:rsidR="003F1A0E" w:rsidRPr="00C75074" w:rsidRDefault="003F1A0E" w:rsidP="003F1A0E">
            <w:r>
              <w:t>NR</w:t>
            </w:r>
          </w:p>
        </w:tc>
        <w:tc>
          <w:tcPr>
            <w:tcW w:w="764" w:type="dxa"/>
          </w:tcPr>
          <w:p w14:paraId="3EE453B4" w14:textId="41EA6B38" w:rsidR="003F1A0E" w:rsidRPr="00C75074" w:rsidRDefault="003F1A0E" w:rsidP="003F1A0E">
            <w:r>
              <w:t>NR</w:t>
            </w:r>
          </w:p>
        </w:tc>
        <w:tc>
          <w:tcPr>
            <w:tcW w:w="1864" w:type="dxa"/>
          </w:tcPr>
          <w:p w14:paraId="586BED44" w14:textId="6998FCE8" w:rsidR="003F1A0E" w:rsidRPr="00C75074" w:rsidRDefault="003F1A0E" w:rsidP="003F1A0E">
            <w:r>
              <w:t>KRAS</w:t>
            </w:r>
          </w:p>
        </w:tc>
        <w:tc>
          <w:tcPr>
            <w:tcW w:w="1911" w:type="dxa"/>
          </w:tcPr>
          <w:p w14:paraId="3F7A317B" w14:textId="59234485" w:rsidR="003F1A0E" w:rsidRPr="00C75074" w:rsidRDefault="003F1A0E" w:rsidP="003F1A0E">
            <w:r>
              <w:t>NR</w:t>
            </w:r>
          </w:p>
        </w:tc>
        <w:tc>
          <w:tcPr>
            <w:tcW w:w="1138" w:type="dxa"/>
          </w:tcPr>
          <w:p w14:paraId="4DC9051D" w14:textId="77777777" w:rsidR="003F1A0E" w:rsidRPr="00C75074" w:rsidRDefault="003F1A0E" w:rsidP="003F1A0E">
            <w:pPr>
              <w:jc w:val="center"/>
            </w:pPr>
          </w:p>
        </w:tc>
      </w:tr>
      <w:tr w:rsidR="003F1A0E" w:rsidRPr="00C75074" w14:paraId="503318CD" w14:textId="77777777" w:rsidTr="003B68EF">
        <w:trPr>
          <w:trHeight w:val="457"/>
        </w:trPr>
        <w:tc>
          <w:tcPr>
            <w:tcW w:w="1975" w:type="dxa"/>
          </w:tcPr>
          <w:p w14:paraId="5C6F4958" w14:textId="6E810835" w:rsidR="003F1A0E" w:rsidRDefault="003F1A0E" w:rsidP="003F1A0E">
            <w:r>
              <w:t>Vauthey, 2013</w:t>
            </w:r>
            <w:r w:rsidR="002B4107">
              <w:fldChar w:fldCharType="begin"/>
            </w:r>
            <w:r w:rsidR="00B5017E">
              <w:instrText xml:space="preserve"> ADDIN EN.CITE &lt;EndNote&gt;&lt;Cite&gt;&lt;Author&gt;Vauthey&lt;/Author&gt;&lt;Year&gt;2013&lt;/Year&gt;&lt;RecNum&gt;488&lt;/RecNum&gt;&lt;DisplayText&gt;&lt;style face="superscript"&gt;256&lt;/style&gt;&lt;/DisplayText&gt;&lt;record&gt;&lt;rec-number&gt;488&lt;/rec-number&gt;&lt;foreign-keys&gt;&lt;key app="EN" db-id="r525zwt2l9ewpgew5a2x9rx0redwzaafzrdx" timestamp="1522336780"&gt;488&lt;/key&gt;&lt;key app="ENWeb" db-id=""&gt;0&lt;/key&gt;&lt;/foreign-keys&gt;&lt;ref-type name="Journal Article"&gt;17&lt;/ref-type&gt;&lt;contributors&gt;&lt;authors&gt;&lt;author&gt;Vauthey, Jean-Nicolas&lt;/author&gt;&lt;author&gt;Zimmitti, Giuseppe&lt;/author&gt;&lt;author&gt;Kopetz, Scott E.&lt;/author&gt;&lt;author&gt;Shindoh, Junichi&lt;/author&gt;&lt;author&gt;Chen, Su S.&lt;/author&gt;&lt;author&gt;Andreou, Andreas&lt;/author&gt;&lt;author&gt;Curley, Steven A.&lt;/author&gt;&lt;author&gt;Aloia, Thomas A.&lt;/author&gt;&lt;author&gt;Maru, Dipen M.&lt;/author&gt;&lt;/authors&gt;&lt;/contributors&gt;&lt;titles&gt;&lt;title&gt;RAS Mutation Status Predicts Survival and Patterns of Recurrence in Patients Undergoing Hepatectomy for Colorectal Liver Metastases&lt;/title&gt;&lt;secondary-title&gt;Annals of Surgery&lt;/secondary-title&gt;&lt;/titles&gt;&lt;periodical&gt;&lt;full-title&gt;Annals of Surgery&lt;/full-title&gt;&lt;/periodical&gt;&lt;pages&gt;619-627&lt;/pages&gt;&lt;volume&gt;258&lt;/volume&gt;&lt;number&gt;4&lt;/number&gt;&lt;dates&gt;&lt;year&gt;2013&lt;/year&gt;&lt;/dates&gt;&lt;isbn&gt;0003-4932&lt;/isbn&gt;&lt;urls&gt;&lt;/urls&gt;&lt;electronic-resource-num&gt;10.1097/SLA.0b013e3182a5025a&lt;/electronic-resource-num&gt;&lt;/record&gt;&lt;/Cite&gt;&lt;/EndNote&gt;</w:instrText>
            </w:r>
            <w:r w:rsidR="002B4107">
              <w:fldChar w:fldCharType="separate"/>
            </w:r>
            <w:r w:rsidR="00B5017E" w:rsidRPr="00B5017E">
              <w:rPr>
                <w:noProof/>
                <w:vertAlign w:val="superscript"/>
              </w:rPr>
              <w:t>256</w:t>
            </w:r>
            <w:r w:rsidR="002B4107">
              <w:fldChar w:fldCharType="end"/>
            </w:r>
          </w:p>
        </w:tc>
        <w:tc>
          <w:tcPr>
            <w:tcW w:w="2250" w:type="dxa"/>
          </w:tcPr>
          <w:p w14:paraId="345D9CD2" w14:textId="070A63CF" w:rsidR="003F1A0E" w:rsidRPr="00C75074" w:rsidRDefault="003F1A0E" w:rsidP="003F1A0E">
            <w:r w:rsidRPr="00B923DF">
              <w:t>Retrospective observationa</w:t>
            </w:r>
            <w:r>
              <w:t>l</w:t>
            </w:r>
          </w:p>
        </w:tc>
        <w:tc>
          <w:tcPr>
            <w:tcW w:w="1462" w:type="dxa"/>
          </w:tcPr>
          <w:p w14:paraId="0655F4B1" w14:textId="07D7CA2E" w:rsidR="003F1A0E" w:rsidRPr="00C75074" w:rsidRDefault="003F1A0E" w:rsidP="003F1A0E">
            <w:r>
              <w:t>USA</w:t>
            </w:r>
          </w:p>
        </w:tc>
        <w:tc>
          <w:tcPr>
            <w:tcW w:w="763" w:type="dxa"/>
          </w:tcPr>
          <w:p w14:paraId="2A98D9F5" w14:textId="4D1CCB52" w:rsidR="003F1A0E" w:rsidRPr="00C75074" w:rsidRDefault="003F1A0E" w:rsidP="003F1A0E">
            <w:r>
              <w:t>193</w:t>
            </w:r>
          </w:p>
        </w:tc>
        <w:tc>
          <w:tcPr>
            <w:tcW w:w="918" w:type="dxa"/>
          </w:tcPr>
          <w:p w14:paraId="44EE538F" w14:textId="480C4614" w:rsidR="003F1A0E" w:rsidRPr="00C75074" w:rsidRDefault="003F1A0E" w:rsidP="003F1A0E">
            <w:r>
              <w:t>NR</w:t>
            </w:r>
          </w:p>
        </w:tc>
        <w:tc>
          <w:tcPr>
            <w:tcW w:w="764" w:type="dxa"/>
          </w:tcPr>
          <w:p w14:paraId="060880B3" w14:textId="3D12A805" w:rsidR="003F1A0E" w:rsidRPr="00C75074" w:rsidRDefault="003F1A0E" w:rsidP="003F1A0E">
            <w:r>
              <w:t>NR</w:t>
            </w:r>
          </w:p>
        </w:tc>
        <w:tc>
          <w:tcPr>
            <w:tcW w:w="1864" w:type="dxa"/>
          </w:tcPr>
          <w:p w14:paraId="0F3E0E26" w14:textId="1D4B6BF0" w:rsidR="003F1A0E" w:rsidRPr="00C75074" w:rsidRDefault="003F1A0E" w:rsidP="003F1A0E">
            <w:r>
              <w:t>KRAS, BRAF, NRAS</w:t>
            </w:r>
          </w:p>
        </w:tc>
        <w:tc>
          <w:tcPr>
            <w:tcW w:w="1911" w:type="dxa"/>
          </w:tcPr>
          <w:p w14:paraId="5AB18758" w14:textId="14F4AEA7" w:rsidR="003F1A0E" w:rsidRPr="00C75074" w:rsidRDefault="003F1A0E" w:rsidP="003F1A0E">
            <w:r>
              <w:t>MS</w:t>
            </w:r>
          </w:p>
        </w:tc>
        <w:tc>
          <w:tcPr>
            <w:tcW w:w="1138" w:type="dxa"/>
          </w:tcPr>
          <w:p w14:paraId="67A21601" w14:textId="77777777" w:rsidR="003F1A0E" w:rsidRPr="00C75074" w:rsidRDefault="003F1A0E" w:rsidP="003F1A0E">
            <w:pPr>
              <w:jc w:val="center"/>
            </w:pPr>
          </w:p>
        </w:tc>
      </w:tr>
      <w:tr w:rsidR="003F1A0E" w:rsidRPr="00C75074" w14:paraId="3F0D34D7" w14:textId="77777777" w:rsidTr="003B68EF">
        <w:trPr>
          <w:trHeight w:val="457"/>
        </w:trPr>
        <w:tc>
          <w:tcPr>
            <w:tcW w:w="1975" w:type="dxa"/>
          </w:tcPr>
          <w:p w14:paraId="65A463FA" w14:textId="04D7E828" w:rsidR="003F1A0E" w:rsidRDefault="003F1A0E" w:rsidP="003F1A0E">
            <w:r>
              <w:t>Veldore, 2014</w:t>
            </w:r>
            <w:r w:rsidR="002B4107">
              <w:fldChar w:fldCharType="begin">
                <w:fldData xml:space="preserve">PEVuZE5vdGU+PENpdGU+PEF1dGhvcj5WZWxkb3JlPC9BdXRob3I+PFllYXI+MjAxNDwvWWVhcj48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</w:fldData>
              </w:fldChar>
            </w:r>
            <w:r w:rsidR="00B5017E">
              <w:instrText xml:space="preserve"> ADDIN EN.CITE </w:instrText>
            </w:r>
            <w:r w:rsidR="00B5017E">
              <w:fldChar w:fldCharType="begin">
                <w:fldData xml:space="preserve">PEVuZE5vdGU+PENpdGU+PEF1dGhvcj5WZWxkb3JlPC9BdXRob3I+PFllYXI+MjAxNDwvWWVhcj48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</w:fldData>
              </w:fldChar>
            </w:r>
            <w:r w:rsidR="00B5017E">
              <w:instrText xml:space="preserve"> ADDIN EN.CITE.DATA </w:instrText>
            </w:r>
            <w:r w:rsidR="00B5017E">
              <w:fldChar w:fldCharType="end"/>
            </w:r>
            <w:r w:rsidR="002B4107">
              <w:fldChar w:fldCharType="separate"/>
            </w:r>
            <w:r w:rsidR="00B5017E" w:rsidRPr="00B5017E">
              <w:rPr>
                <w:noProof/>
                <w:vertAlign w:val="superscript"/>
              </w:rPr>
              <w:t>257</w:t>
            </w:r>
            <w:r w:rsidR="002B4107">
              <w:fldChar w:fldCharType="end"/>
            </w:r>
          </w:p>
        </w:tc>
        <w:tc>
          <w:tcPr>
            <w:tcW w:w="2250" w:type="dxa"/>
          </w:tcPr>
          <w:p w14:paraId="6E9C5B23" w14:textId="34A3AFC0" w:rsidR="003F1A0E" w:rsidRPr="00C75074" w:rsidRDefault="003F1A0E" w:rsidP="003F1A0E">
            <w:r w:rsidRPr="00B923DF">
              <w:t>Retrospective observationa</w:t>
            </w:r>
            <w:r>
              <w:t>l</w:t>
            </w:r>
          </w:p>
        </w:tc>
        <w:tc>
          <w:tcPr>
            <w:tcW w:w="1462" w:type="dxa"/>
          </w:tcPr>
          <w:p w14:paraId="7F614E70" w14:textId="1C9FF845" w:rsidR="003F1A0E" w:rsidRPr="00C75074" w:rsidRDefault="003F1A0E" w:rsidP="003F1A0E">
            <w:r>
              <w:t>India</w:t>
            </w:r>
          </w:p>
        </w:tc>
        <w:tc>
          <w:tcPr>
            <w:tcW w:w="763" w:type="dxa"/>
          </w:tcPr>
          <w:p w14:paraId="530B2149" w14:textId="2AC4190C" w:rsidR="003F1A0E" w:rsidRPr="00C75074" w:rsidRDefault="003F1A0E" w:rsidP="003F1A0E">
            <w:r>
              <w:t>299</w:t>
            </w:r>
          </w:p>
        </w:tc>
        <w:tc>
          <w:tcPr>
            <w:tcW w:w="918" w:type="dxa"/>
          </w:tcPr>
          <w:p w14:paraId="6D08DE6F" w14:textId="122CA892" w:rsidR="003F1A0E" w:rsidRPr="00C75074" w:rsidRDefault="003F1A0E" w:rsidP="003F1A0E">
            <w:r>
              <w:t>55.9</w:t>
            </w:r>
          </w:p>
        </w:tc>
        <w:tc>
          <w:tcPr>
            <w:tcW w:w="764" w:type="dxa"/>
          </w:tcPr>
          <w:p w14:paraId="084A3E44" w14:textId="2C9C3FE9" w:rsidR="003F1A0E" w:rsidRPr="00C75074" w:rsidRDefault="003F1A0E" w:rsidP="003F1A0E">
            <w:r>
              <w:t>65.2%</w:t>
            </w:r>
          </w:p>
        </w:tc>
        <w:tc>
          <w:tcPr>
            <w:tcW w:w="1864" w:type="dxa"/>
          </w:tcPr>
          <w:p w14:paraId="23436696" w14:textId="367EF3A0" w:rsidR="003F1A0E" w:rsidRPr="00C75074" w:rsidRDefault="003F1A0E" w:rsidP="003F1A0E">
            <w:r>
              <w:t>KRAS</w:t>
            </w:r>
          </w:p>
        </w:tc>
        <w:tc>
          <w:tcPr>
            <w:tcW w:w="1911" w:type="dxa"/>
          </w:tcPr>
          <w:p w14:paraId="6BC33E97" w14:textId="39E4456D" w:rsidR="003F1A0E" w:rsidRPr="00C75074" w:rsidRDefault="003F1A0E" w:rsidP="003F1A0E">
            <w:r>
              <w:t>MAS-PCR</w:t>
            </w:r>
          </w:p>
        </w:tc>
        <w:tc>
          <w:tcPr>
            <w:tcW w:w="1138" w:type="dxa"/>
          </w:tcPr>
          <w:p w14:paraId="3C45063D" w14:textId="77777777" w:rsidR="003F1A0E" w:rsidRPr="00C75074" w:rsidRDefault="003F1A0E" w:rsidP="003F1A0E">
            <w:pPr>
              <w:jc w:val="center"/>
            </w:pPr>
          </w:p>
        </w:tc>
      </w:tr>
      <w:tr w:rsidR="003F1A0E" w:rsidRPr="00C75074" w14:paraId="18D89627" w14:textId="77777777" w:rsidTr="003B68EF">
        <w:trPr>
          <w:trHeight w:val="457"/>
        </w:trPr>
        <w:tc>
          <w:tcPr>
            <w:tcW w:w="1975" w:type="dxa"/>
          </w:tcPr>
          <w:p w14:paraId="3E400CC4" w14:textId="1A707AED" w:rsidR="003F1A0E" w:rsidRDefault="003F1A0E" w:rsidP="003F1A0E">
            <w:r>
              <w:t>Vermaat, 2012</w:t>
            </w:r>
            <w:r w:rsidR="002B4107">
              <w:fldChar w:fldCharType="begin">
                <w:fldData xml:space="preserve">PEVuZE5vdGU+PENpdGU+PEF1dGhvcj5WZXJtYWF0PC9BdXRob3I+PFllYXI+MjAxMjwvWWVhcj48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</w:fldData>
              </w:fldChar>
            </w:r>
            <w:r w:rsidR="00B5017E">
              <w:instrText xml:space="preserve"> ADDIN EN.CITE </w:instrText>
            </w:r>
            <w:r w:rsidR="00B5017E">
              <w:fldChar w:fldCharType="begin">
                <w:fldData xml:space="preserve">PEVuZE5vdGU+PENpdGU+PEF1dGhvcj5WZXJtYWF0PC9BdXRob3I+PFllYXI+MjAxMjwvWWVhcj48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</w:fldData>
              </w:fldChar>
            </w:r>
            <w:r w:rsidR="00B5017E">
              <w:instrText xml:space="preserve"> ADDIN EN.CITE.DATA </w:instrText>
            </w:r>
            <w:r w:rsidR="00B5017E">
              <w:fldChar w:fldCharType="end"/>
            </w:r>
            <w:r w:rsidR="002B4107">
              <w:fldChar w:fldCharType="separate"/>
            </w:r>
            <w:r w:rsidR="00B5017E" w:rsidRPr="00B5017E">
              <w:rPr>
                <w:noProof/>
                <w:vertAlign w:val="superscript"/>
              </w:rPr>
              <w:t>258</w:t>
            </w:r>
            <w:r w:rsidR="002B4107">
              <w:fldChar w:fldCharType="end"/>
            </w:r>
          </w:p>
        </w:tc>
        <w:tc>
          <w:tcPr>
            <w:tcW w:w="2250" w:type="dxa"/>
          </w:tcPr>
          <w:p w14:paraId="3A36974A" w14:textId="205EE932" w:rsidR="003F1A0E" w:rsidRPr="00B923DF" w:rsidRDefault="003F1A0E" w:rsidP="003F1A0E">
            <w:r>
              <w:t>Prospective observational</w:t>
            </w:r>
          </w:p>
        </w:tc>
        <w:tc>
          <w:tcPr>
            <w:tcW w:w="1462" w:type="dxa"/>
          </w:tcPr>
          <w:p w14:paraId="5B56D4C9" w14:textId="7E3ED924" w:rsidR="003F1A0E" w:rsidRDefault="003F1A0E" w:rsidP="003F1A0E">
            <w:r>
              <w:t>Netherlands</w:t>
            </w:r>
          </w:p>
        </w:tc>
        <w:tc>
          <w:tcPr>
            <w:tcW w:w="763" w:type="dxa"/>
          </w:tcPr>
          <w:p w14:paraId="2D2E1A3B" w14:textId="27CB4288" w:rsidR="003F1A0E" w:rsidRDefault="003F1A0E" w:rsidP="003F1A0E">
            <w:r>
              <w:t>21</w:t>
            </w:r>
          </w:p>
        </w:tc>
        <w:tc>
          <w:tcPr>
            <w:tcW w:w="918" w:type="dxa"/>
          </w:tcPr>
          <w:p w14:paraId="5CB122E6" w14:textId="0885DC61" w:rsidR="003F1A0E" w:rsidRDefault="003F1A0E" w:rsidP="003F1A0E">
            <w:r>
              <w:t>60.7</w:t>
            </w:r>
          </w:p>
        </w:tc>
        <w:tc>
          <w:tcPr>
            <w:tcW w:w="764" w:type="dxa"/>
          </w:tcPr>
          <w:p w14:paraId="1294A6C0" w14:textId="6341B912" w:rsidR="003F1A0E" w:rsidRDefault="003F1A0E" w:rsidP="003F1A0E">
            <w:r>
              <w:t>52.4%</w:t>
            </w:r>
          </w:p>
        </w:tc>
        <w:tc>
          <w:tcPr>
            <w:tcW w:w="1864" w:type="dxa"/>
          </w:tcPr>
          <w:p w14:paraId="6BCDDB61" w14:textId="7C624038" w:rsidR="003F1A0E" w:rsidRDefault="003F1A0E" w:rsidP="003F1A0E">
            <w:r>
              <w:t>KRAS, BRAF, NRAS</w:t>
            </w:r>
          </w:p>
        </w:tc>
        <w:tc>
          <w:tcPr>
            <w:tcW w:w="1911" w:type="dxa"/>
          </w:tcPr>
          <w:p w14:paraId="53660AF4" w14:textId="48487E96" w:rsidR="003F1A0E" w:rsidRDefault="003F1A0E" w:rsidP="003F1A0E">
            <w:r>
              <w:t>NGS</w:t>
            </w:r>
          </w:p>
        </w:tc>
        <w:tc>
          <w:tcPr>
            <w:tcW w:w="1138" w:type="dxa"/>
          </w:tcPr>
          <w:p w14:paraId="0CBF1014" w14:textId="77777777" w:rsidR="003F1A0E" w:rsidRPr="00C75074" w:rsidRDefault="003F1A0E" w:rsidP="003F1A0E">
            <w:pPr>
              <w:jc w:val="center"/>
            </w:pPr>
          </w:p>
        </w:tc>
      </w:tr>
      <w:tr w:rsidR="003F1A0E" w:rsidRPr="00C75074" w14:paraId="1DABE16A" w14:textId="77777777" w:rsidTr="003B68EF">
        <w:trPr>
          <w:trHeight w:val="457"/>
        </w:trPr>
        <w:tc>
          <w:tcPr>
            <w:tcW w:w="1975" w:type="dxa"/>
          </w:tcPr>
          <w:p w14:paraId="31FD2FCE" w14:textId="3C51C1EC" w:rsidR="003F1A0E" w:rsidRDefault="003F1A0E" w:rsidP="003F1A0E">
            <w:r>
              <w:t>Victoria, 2013</w:t>
            </w:r>
            <w:r w:rsidR="002B4107">
              <w:fldChar w:fldCharType="begin"/>
            </w:r>
            <w:r w:rsidR="00B5017E">
              <w:instrText xml:space="preserve"> ADDIN EN.CITE &lt;EndNote&gt;&lt;Cite&gt;&lt;Author&gt;Victoria&lt;/Author&gt;&lt;Year&gt;2013&lt;/Year&gt;&lt;RecNum&gt;596&lt;/RecNum&gt;&lt;DisplayText&gt;&lt;style face="superscript"&gt;259&lt;/style&gt;&lt;/DisplayText&gt;&lt;record&gt;&lt;rec-number&gt;596&lt;/rec-number&gt;&lt;foreign-keys&gt;&lt;key app="EN" db-id="r525zwt2l9ewpgew5a2x9rx0redwzaafzrdx" timestamp="1522346437"&gt;596&lt;/key&gt;&lt;/foreign-keys&gt;&lt;ref-type name="Journal Article"&gt;17&lt;/ref-type&gt;&lt;contributors&gt;&lt;authors&gt;&lt;author&gt;Victoria, I.&lt;/author&gt;&lt;author&gt;Reig, O.&lt;/author&gt;&lt;author&gt;Gaba, L.&lt;/author&gt;&lt;author&gt;Jares, P.&lt;/author&gt;&lt;author&gt;Rubini, M.&lt;/author&gt;&lt;author&gt;Garcia-Albeniz, X.&lt;/author&gt;&lt;author&gt;Cuatrecasas, M.&lt;/author&gt;&lt;author&gt;Maurel, J.&lt;/author&gt;&lt;/authors&gt;&lt;/contributors&gt;&lt;titles&gt;&lt;title&gt;RAC1b and activated Insulin-like growth factor receptor as markers of resistance to cetuximab and panitumumab in metastatic colorectal cancer&lt;/title&gt;&lt;secondary-title&gt;Proffered Papers&lt;/secondary-title&gt;&lt;short-title&gt;2424&lt;/short-title&gt;&lt;/titles&gt;&lt;periodical&gt;&lt;full-title&gt;Proffered Papers&lt;/full-title&gt;&lt;/periodical&gt;&lt;pages&gt;S567&lt;/pages&gt;&lt;dates&gt;&lt;year&gt;2013&lt;/year&gt;&lt;/dates&gt;&lt;work-type&gt;Poster Abstract&lt;/work-type&gt;&lt;urls&gt;&lt;/urls&gt;&lt;/record&gt;&lt;/Cite&gt;&lt;/EndNote&gt;</w:instrText>
            </w:r>
            <w:r w:rsidR="002B4107">
              <w:fldChar w:fldCharType="separate"/>
            </w:r>
            <w:r w:rsidR="00B5017E" w:rsidRPr="00B5017E">
              <w:rPr>
                <w:noProof/>
                <w:vertAlign w:val="superscript"/>
              </w:rPr>
              <w:t>259</w:t>
            </w:r>
            <w:r w:rsidR="002B4107">
              <w:fldChar w:fldCharType="end"/>
            </w:r>
          </w:p>
        </w:tc>
        <w:tc>
          <w:tcPr>
            <w:tcW w:w="2250" w:type="dxa"/>
          </w:tcPr>
          <w:p w14:paraId="591FB08D" w14:textId="0FC54F28" w:rsidR="003F1A0E" w:rsidRPr="00C75074" w:rsidRDefault="003F1A0E" w:rsidP="003F1A0E">
            <w:r>
              <w:t>Cross-sectional</w:t>
            </w:r>
          </w:p>
        </w:tc>
        <w:tc>
          <w:tcPr>
            <w:tcW w:w="1462" w:type="dxa"/>
          </w:tcPr>
          <w:p w14:paraId="2FC4EC56" w14:textId="5DB2B4BB" w:rsidR="003F1A0E" w:rsidRPr="00C75074" w:rsidRDefault="003F1A0E" w:rsidP="003F1A0E">
            <w:r>
              <w:t>Spain</w:t>
            </w:r>
          </w:p>
        </w:tc>
        <w:tc>
          <w:tcPr>
            <w:tcW w:w="763" w:type="dxa"/>
          </w:tcPr>
          <w:p w14:paraId="30AB7449" w14:textId="75130A33" w:rsidR="003F1A0E" w:rsidRPr="00C75074" w:rsidRDefault="003F1A0E" w:rsidP="003F1A0E">
            <w:r>
              <w:t>45</w:t>
            </w:r>
          </w:p>
        </w:tc>
        <w:tc>
          <w:tcPr>
            <w:tcW w:w="918" w:type="dxa"/>
          </w:tcPr>
          <w:p w14:paraId="3C98F494" w14:textId="4DA5D6D6" w:rsidR="003F1A0E" w:rsidRPr="00C75074" w:rsidRDefault="003F1A0E" w:rsidP="003F1A0E">
            <w:r>
              <w:t>NR</w:t>
            </w:r>
          </w:p>
        </w:tc>
        <w:tc>
          <w:tcPr>
            <w:tcW w:w="764" w:type="dxa"/>
          </w:tcPr>
          <w:p w14:paraId="52EBA65C" w14:textId="6EFA5327" w:rsidR="003F1A0E" w:rsidRPr="00C75074" w:rsidRDefault="003F1A0E" w:rsidP="003F1A0E">
            <w:r>
              <w:t>NR</w:t>
            </w:r>
          </w:p>
        </w:tc>
        <w:tc>
          <w:tcPr>
            <w:tcW w:w="1864" w:type="dxa"/>
          </w:tcPr>
          <w:p w14:paraId="3559F409" w14:textId="1B8E97E0" w:rsidR="003F1A0E" w:rsidRPr="00C75074" w:rsidRDefault="003F1A0E" w:rsidP="003F1A0E">
            <w:r>
              <w:t>KRAS, BRAF</w:t>
            </w:r>
          </w:p>
        </w:tc>
        <w:tc>
          <w:tcPr>
            <w:tcW w:w="1911" w:type="dxa"/>
          </w:tcPr>
          <w:p w14:paraId="56F3C43A" w14:textId="3D2539A8" w:rsidR="003F1A0E" w:rsidRPr="00C75074" w:rsidRDefault="003F1A0E" w:rsidP="003F1A0E">
            <w:r>
              <w:t>NR</w:t>
            </w:r>
          </w:p>
        </w:tc>
        <w:tc>
          <w:tcPr>
            <w:tcW w:w="1138" w:type="dxa"/>
          </w:tcPr>
          <w:p w14:paraId="60BBBF6F" w14:textId="77777777" w:rsidR="003F1A0E" w:rsidRPr="00C75074" w:rsidRDefault="003F1A0E" w:rsidP="003F1A0E">
            <w:pPr>
              <w:jc w:val="center"/>
            </w:pPr>
          </w:p>
        </w:tc>
      </w:tr>
      <w:tr w:rsidR="003F1A0E" w:rsidRPr="00C75074" w14:paraId="73D0458E" w14:textId="77777777" w:rsidTr="003B68EF">
        <w:trPr>
          <w:trHeight w:val="457"/>
        </w:trPr>
        <w:tc>
          <w:tcPr>
            <w:tcW w:w="1975" w:type="dxa"/>
          </w:tcPr>
          <w:p w14:paraId="274D5EC6" w14:textId="5FDD20AE" w:rsidR="003F1A0E" w:rsidRDefault="003F1A0E" w:rsidP="003F1A0E">
            <w:r>
              <w:t>Voutsina, 2013</w:t>
            </w:r>
            <w:r w:rsidR="002B4107">
              <w:fldChar w:fldCharType="begin">
                <w:fldData xml:space="preserve">PEVuZE5vdGU+PENpdGU+PEF1dGhvcj5Wb3V0c2luYTwvQXV0aG9yPjxZZWFyPjIwMTM8L1llYXI+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</w:fldData>
              </w:fldChar>
            </w:r>
            <w:r w:rsidR="00B5017E">
              <w:instrText xml:space="preserve"> ADDIN EN.CITE </w:instrText>
            </w:r>
            <w:r w:rsidR="00B5017E">
              <w:fldChar w:fldCharType="begin">
                <w:fldData xml:space="preserve">PEVuZE5vdGU+PENpdGU+PEF1dGhvcj5Wb3V0c2luYTwvQXV0aG9yPjxZZWFyPjIwMTM8L1llYXI+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</w:fldData>
              </w:fldChar>
            </w:r>
            <w:r w:rsidR="00B5017E">
              <w:instrText xml:space="preserve"> ADDIN EN.CITE.DATA </w:instrText>
            </w:r>
            <w:r w:rsidR="00B5017E">
              <w:fldChar w:fldCharType="end"/>
            </w:r>
            <w:r w:rsidR="002B4107">
              <w:fldChar w:fldCharType="separate"/>
            </w:r>
            <w:r w:rsidR="00B5017E" w:rsidRPr="00B5017E">
              <w:rPr>
                <w:noProof/>
                <w:vertAlign w:val="superscript"/>
              </w:rPr>
              <w:t>260</w:t>
            </w:r>
            <w:r w:rsidR="002B4107">
              <w:fldChar w:fldCharType="end"/>
            </w:r>
          </w:p>
        </w:tc>
        <w:tc>
          <w:tcPr>
            <w:tcW w:w="2250" w:type="dxa"/>
          </w:tcPr>
          <w:p w14:paraId="5E39A386" w14:textId="7162A2E0" w:rsidR="003F1A0E" w:rsidRDefault="003F1A0E" w:rsidP="003F1A0E">
            <w:r w:rsidRPr="00B923DF">
              <w:t>Retrospective observationa</w:t>
            </w:r>
            <w:r>
              <w:t>l</w:t>
            </w:r>
          </w:p>
        </w:tc>
        <w:tc>
          <w:tcPr>
            <w:tcW w:w="1462" w:type="dxa"/>
          </w:tcPr>
          <w:p w14:paraId="64434476" w14:textId="058C5575" w:rsidR="003F1A0E" w:rsidRDefault="003F1A0E" w:rsidP="003F1A0E">
            <w:r>
              <w:t>Greece</w:t>
            </w:r>
          </w:p>
        </w:tc>
        <w:tc>
          <w:tcPr>
            <w:tcW w:w="763" w:type="dxa"/>
          </w:tcPr>
          <w:p w14:paraId="03A65B95" w14:textId="63A89DCE" w:rsidR="003F1A0E" w:rsidRDefault="003F1A0E" w:rsidP="003F1A0E">
            <w:r>
              <w:t>83</w:t>
            </w:r>
          </w:p>
        </w:tc>
        <w:tc>
          <w:tcPr>
            <w:tcW w:w="918" w:type="dxa"/>
          </w:tcPr>
          <w:p w14:paraId="20140825" w14:textId="2E73C11C" w:rsidR="003F1A0E" w:rsidRDefault="003F1A0E" w:rsidP="003F1A0E">
            <w:r>
              <w:t>NR</w:t>
            </w:r>
          </w:p>
        </w:tc>
        <w:tc>
          <w:tcPr>
            <w:tcW w:w="764" w:type="dxa"/>
          </w:tcPr>
          <w:p w14:paraId="3B8942F1" w14:textId="197F005C" w:rsidR="003F1A0E" w:rsidRDefault="003F1A0E" w:rsidP="003F1A0E">
            <w:r>
              <w:t>51.8%</w:t>
            </w:r>
          </w:p>
        </w:tc>
        <w:tc>
          <w:tcPr>
            <w:tcW w:w="1864" w:type="dxa"/>
          </w:tcPr>
          <w:p w14:paraId="1BD9E6AD" w14:textId="0C981B4D" w:rsidR="003F1A0E" w:rsidRDefault="003F1A0E" w:rsidP="003F1A0E">
            <w:r>
              <w:t>KRAS, BRAF</w:t>
            </w:r>
          </w:p>
        </w:tc>
        <w:tc>
          <w:tcPr>
            <w:tcW w:w="1911" w:type="dxa"/>
          </w:tcPr>
          <w:p w14:paraId="11734D7F" w14:textId="3700748C" w:rsidR="003F1A0E" w:rsidRDefault="003F1A0E" w:rsidP="003F1A0E">
            <w:r>
              <w:t>S/D, MAS-PCR, MMA</w:t>
            </w:r>
          </w:p>
        </w:tc>
        <w:tc>
          <w:tcPr>
            <w:tcW w:w="1138" w:type="dxa"/>
          </w:tcPr>
          <w:p w14:paraId="0F70C207" w14:textId="7646F07E" w:rsidR="003F1A0E" w:rsidRPr="00C75074" w:rsidRDefault="003F1A0E" w:rsidP="003F1A0E">
            <w:pPr>
              <w:jc w:val="center"/>
            </w:pPr>
            <w:r>
              <w:t>Y</w:t>
            </w:r>
          </w:p>
        </w:tc>
      </w:tr>
      <w:tr w:rsidR="002B4107" w:rsidRPr="00C75074" w14:paraId="06C4B6D3" w14:textId="77777777" w:rsidTr="003B68EF">
        <w:trPr>
          <w:trHeight w:val="457"/>
        </w:trPr>
        <w:tc>
          <w:tcPr>
            <w:tcW w:w="1975" w:type="dxa"/>
          </w:tcPr>
          <w:p w14:paraId="7A796F29" w14:textId="664CACF8" w:rsidR="002B4107" w:rsidRDefault="002B4107" w:rsidP="002B4107">
            <w:r>
              <w:t>Watanabe, 2011</w:t>
            </w:r>
            <w:r>
              <w:fldChar w:fldCharType="begin">
                <w:fldData xml:space="preserve">PEVuZE5vdGU+PENpdGU+PEF1dGhvcj5XYXRhbmFiZTwvQXV0aG9yPjxZZWFyPjIwMTE8L1llYXI+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</w:fldData>
              </w:fldChar>
            </w:r>
            <w:r w:rsidR="00B5017E">
              <w:instrText xml:space="preserve"> ADDIN EN.CITE </w:instrText>
            </w:r>
            <w:r w:rsidR="00B5017E">
              <w:fldChar w:fldCharType="begin">
                <w:fldData xml:space="preserve">PEVuZE5vdGU+PENpdGU+PEF1dGhvcj5XYXRhbmFiZTwvQXV0aG9yPjxZZWFyPjIwMTE8L1llYXI+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</w:fldData>
              </w:fldChar>
            </w:r>
            <w:r w:rsidR="00B5017E">
              <w:instrText xml:space="preserve"> ADDIN EN.CITE.DATA </w:instrText>
            </w:r>
            <w:r w:rsidR="00B5017E">
              <w:fldChar w:fldCharType="end"/>
            </w:r>
            <w:r>
              <w:fldChar w:fldCharType="separate"/>
            </w:r>
            <w:r w:rsidR="00B5017E" w:rsidRPr="00B5017E">
              <w:rPr>
                <w:noProof/>
                <w:vertAlign w:val="superscript"/>
              </w:rPr>
              <w:t>261</w:t>
            </w:r>
            <w:r>
              <w:fldChar w:fldCharType="end"/>
            </w:r>
          </w:p>
        </w:tc>
        <w:tc>
          <w:tcPr>
            <w:tcW w:w="2250" w:type="dxa"/>
          </w:tcPr>
          <w:p w14:paraId="1FAA8357" w14:textId="437AA0AA" w:rsidR="002B4107" w:rsidRPr="00B923DF" w:rsidRDefault="002B4107" w:rsidP="002B4107">
            <w:r w:rsidRPr="00B923DF">
              <w:t>Retrospective observationa</w:t>
            </w:r>
            <w:r>
              <w:t>l</w:t>
            </w:r>
          </w:p>
        </w:tc>
        <w:tc>
          <w:tcPr>
            <w:tcW w:w="1462" w:type="dxa"/>
          </w:tcPr>
          <w:p w14:paraId="6B7D556D" w14:textId="527275D8" w:rsidR="002B4107" w:rsidRDefault="002B4107" w:rsidP="002B4107">
            <w:r>
              <w:t>Japan</w:t>
            </w:r>
          </w:p>
        </w:tc>
        <w:tc>
          <w:tcPr>
            <w:tcW w:w="763" w:type="dxa"/>
          </w:tcPr>
          <w:p w14:paraId="424338F9" w14:textId="0C1FC261" w:rsidR="002B4107" w:rsidRDefault="002B4107" w:rsidP="002B4107">
            <w:r>
              <w:t>43</w:t>
            </w:r>
          </w:p>
        </w:tc>
        <w:tc>
          <w:tcPr>
            <w:tcW w:w="918" w:type="dxa"/>
          </w:tcPr>
          <w:p w14:paraId="27ED8465" w14:textId="3970ADB9" w:rsidR="002B4107" w:rsidRDefault="002B4107" w:rsidP="002B4107">
            <w:r>
              <w:t>65</w:t>
            </w:r>
          </w:p>
        </w:tc>
        <w:tc>
          <w:tcPr>
            <w:tcW w:w="764" w:type="dxa"/>
          </w:tcPr>
          <w:p w14:paraId="5DFCEBA9" w14:textId="32C56BAC" w:rsidR="002B4107" w:rsidRDefault="002B4107" w:rsidP="002B4107">
            <w:r>
              <w:t>69.8%</w:t>
            </w:r>
          </w:p>
        </w:tc>
        <w:tc>
          <w:tcPr>
            <w:tcW w:w="1864" w:type="dxa"/>
          </w:tcPr>
          <w:p w14:paraId="4AE98B7C" w14:textId="5AC07AAD" w:rsidR="002B4107" w:rsidRDefault="002B4107" w:rsidP="002B4107">
            <w:r>
              <w:t>KRAS</w:t>
            </w:r>
          </w:p>
        </w:tc>
        <w:tc>
          <w:tcPr>
            <w:tcW w:w="1911" w:type="dxa"/>
          </w:tcPr>
          <w:p w14:paraId="7C98ECC2" w14:textId="252F2CD8" w:rsidR="002B4107" w:rsidRDefault="002B4107" w:rsidP="002B4107">
            <w:r>
              <w:t>S/D</w:t>
            </w:r>
          </w:p>
        </w:tc>
        <w:tc>
          <w:tcPr>
            <w:tcW w:w="1138" w:type="dxa"/>
          </w:tcPr>
          <w:p w14:paraId="11BFD114" w14:textId="77777777" w:rsidR="002B4107" w:rsidRDefault="002B4107" w:rsidP="002B4107">
            <w:pPr>
              <w:jc w:val="center"/>
            </w:pPr>
          </w:p>
        </w:tc>
      </w:tr>
      <w:tr w:rsidR="002B4107" w:rsidRPr="00C75074" w14:paraId="03E0BE8B" w14:textId="77777777" w:rsidTr="003B68EF">
        <w:trPr>
          <w:trHeight w:val="457"/>
        </w:trPr>
        <w:tc>
          <w:tcPr>
            <w:tcW w:w="1975" w:type="dxa"/>
          </w:tcPr>
          <w:p w14:paraId="67D3E0E0" w14:textId="71AD283C" w:rsidR="002B4107" w:rsidRDefault="002B4107" w:rsidP="002B4107">
            <w:r>
              <w:lastRenderedPageBreak/>
              <w:t>Weeraratne, 2011</w:t>
            </w:r>
            <w:r>
              <w:fldChar w:fldCharType="begin">
                <w:fldData xml:space="preserve">PEVuZE5vdGU+PENpdGU+PEF1dGhvcj5XZWVyYXJhdG5lPC9BdXRob3I+PFllYXI+MjAxMTwvWWVh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</w:fldData>
              </w:fldChar>
            </w:r>
            <w:r w:rsidR="00B5017E">
              <w:instrText xml:space="preserve"> ADDIN EN.CITE </w:instrText>
            </w:r>
            <w:r w:rsidR="00B5017E">
              <w:fldChar w:fldCharType="begin">
                <w:fldData xml:space="preserve">PEVuZE5vdGU+PENpdGU+PEF1dGhvcj5XZWVyYXJhdG5lPC9BdXRob3I+PFllYXI+MjAxMTwvWWVh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</w:fldData>
              </w:fldChar>
            </w:r>
            <w:r w:rsidR="00B5017E">
              <w:instrText xml:space="preserve"> ADDIN EN.CITE.DATA </w:instrText>
            </w:r>
            <w:r w:rsidR="00B5017E">
              <w:fldChar w:fldCharType="end"/>
            </w:r>
            <w:r>
              <w:fldChar w:fldCharType="separate"/>
            </w:r>
            <w:r w:rsidR="00B5017E" w:rsidRPr="00B5017E">
              <w:rPr>
                <w:noProof/>
                <w:vertAlign w:val="superscript"/>
              </w:rPr>
              <w:t>262</w:t>
            </w:r>
            <w:r>
              <w:fldChar w:fldCharType="end"/>
            </w:r>
          </w:p>
        </w:tc>
        <w:tc>
          <w:tcPr>
            <w:tcW w:w="2250" w:type="dxa"/>
          </w:tcPr>
          <w:p w14:paraId="4666DAF3" w14:textId="122E34A5" w:rsidR="002B4107" w:rsidRDefault="002B4107" w:rsidP="002B4107">
            <w:r>
              <w:t>Retrospective analysis of RCT</w:t>
            </w:r>
          </w:p>
        </w:tc>
        <w:tc>
          <w:tcPr>
            <w:tcW w:w="1462" w:type="dxa"/>
          </w:tcPr>
          <w:p w14:paraId="72EA737E" w14:textId="599FC8E9" w:rsidR="002B4107" w:rsidRDefault="002B4107" w:rsidP="002B4107">
            <w:r>
              <w:t>Multicountry</w:t>
            </w:r>
          </w:p>
        </w:tc>
        <w:tc>
          <w:tcPr>
            <w:tcW w:w="763" w:type="dxa"/>
          </w:tcPr>
          <w:p w14:paraId="275D9319" w14:textId="5495815D" w:rsidR="002B4107" w:rsidRDefault="002B4107" w:rsidP="002B4107">
            <w:r>
              <w:t>1124</w:t>
            </w:r>
          </w:p>
        </w:tc>
        <w:tc>
          <w:tcPr>
            <w:tcW w:w="918" w:type="dxa"/>
          </w:tcPr>
          <w:p w14:paraId="4BE0F654" w14:textId="614440E1" w:rsidR="002B4107" w:rsidRDefault="002B4107" w:rsidP="002B4107">
            <w:r>
              <w:t>NR</w:t>
            </w:r>
          </w:p>
        </w:tc>
        <w:tc>
          <w:tcPr>
            <w:tcW w:w="764" w:type="dxa"/>
          </w:tcPr>
          <w:p w14:paraId="1056E2F7" w14:textId="6724331B" w:rsidR="002B4107" w:rsidRDefault="002B4107" w:rsidP="002B4107">
            <w:r>
              <w:t>NR</w:t>
            </w:r>
          </w:p>
        </w:tc>
        <w:tc>
          <w:tcPr>
            <w:tcW w:w="1864" w:type="dxa"/>
          </w:tcPr>
          <w:p w14:paraId="704DC72A" w14:textId="61BE0614" w:rsidR="002B4107" w:rsidRDefault="002B4107" w:rsidP="002B4107">
            <w:r>
              <w:t>KRAS</w:t>
            </w:r>
          </w:p>
        </w:tc>
        <w:tc>
          <w:tcPr>
            <w:tcW w:w="1911" w:type="dxa"/>
          </w:tcPr>
          <w:p w14:paraId="72DE8141" w14:textId="01686FBC" w:rsidR="002B4107" w:rsidRDefault="002B4107" w:rsidP="002B4107">
            <w:r>
              <w:t>MAS-PCR</w:t>
            </w:r>
          </w:p>
        </w:tc>
        <w:tc>
          <w:tcPr>
            <w:tcW w:w="1138" w:type="dxa"/>
          </w:tcPr>
          <w:p w14:paraId="5D118323" w14:textId="77777777" w:rsidR="002B4107" w:rsidRPr="00C75074" w:rsidRDefault="002B4107" w:rsidP="002B4107">
            <w:pPr>
              <w:jc w:val="center"/>
            </w:pPr>
          </w:p>
        </w:tc>
      </w:tr>
      <w:tr w:rsidR="002B4107" w:rsidRPr="00C75074" w14:paraId="131395B0" w14:textId="77777777" w:rsidTr="003B68EF">
        <w:trPr>
          <w:trHeight w:val="457"/>
        </w:trPr>
        <w:tc>
          <w:tcPr>
            <w:tcW w:w="1975" w:type="dxa"/>
          </w:tcPr>
          <w:p w14:paraId="5A946B7E" w14:textId="756E8391" w:rsidR="002B4107" w:rsidRDefault="002B4107" w:rsidP="002B4107">
            <w:r>
              <w:t>Weickhardt, 2012</w:t>
            </w:r>
            <w:r>
              <w:fldChar w:fldCharType="begin">
                <w:fldData xml:space="preserve">PEVuZE5vdGU+PENpdGU+PEF1dGhvcj5XZWlja2hhcmR0PC9BdXRob3I+PFllYXI+MjAxMjwvWWVh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=
</w:fldData>
              </w:fldChar>
            </w:r>
            <w:r w:rsidR="00B5017E">
              <w:instrText xml:space="preserve"> ADDIN EN.CITE </w:instrText>
            </w:r>
            <w:r w:rsidR="00B5017E">
              <w:fldChar w:fldCharType="begin">
                <w:fldData xml:space="preserve">PEVuZE5vdGU+PENpdGU+PEF1dGhvcj5XZWlja2hhcmR0PC9BdXRob3I+PFllYXI+MjAxMjwvWWVh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=
</w:fldData>
              </w:fldChar>
            </w:r>
            <w:r w:rsidR="00B5017E">
              <w:instrText xml:space="preserve"> ADDIN EN.CITE.DATA </w:instrText>
            </w:r>
            <w:r w:rsidR="00B5017E">
              <w:fldChar w:fldCharType="end"/>
            </w:r>
            <w:r>
              <w:fldChar w:fldCharType="separate"/>
            </w:r>
            <w:r w:rsidR="00B5017E" w:rsidRPr="00B5017E">
              <w:rPr>
                <w:noProof/>
                <w:vertAlign w:val="superscript"/>
              </w:rPr>
              <w:t>263</w:t>
            </w:r>
            <w:r>
              <w:fldChar w:fldCharType="end"/>
            </w:r>
          </w:p>
        </w:tc>
        <w:tc>
          <w:tcPr>
            <w:tcW w:w="2250" w:type="dxa"/>
          </w:tcPr>
          <w:p w14:paraId="0AECADCC" w14:textId="75F310CA" w:rsidR="002B4107" w:rsidRDefault="002B4107" w:rsidP="002B4107">
            <w:r>
              <w:t>Phase II RCT (DUX)</w:t>
            </w:r>
          </w:p>
        </w:tc>
        <w:tc>
          <w:tcPr>
            <w:tcW w:w="1462" w:type="dxa"/>
          </w:tcPr>
          <w:p w14:paraId="34D4299A" w14:textId="5824A538" w:rsidR="002B4107" w:rsidRDefault="002B4107" w:rsidP="002B4107">
            <w:r>
              <w:t>Australia</w:t>
            </w:r>
          </w:p>
        </w:tc>
        <w:tc>
          <w:tcPr>
            <w:tcW w:w="763" w:type="dxa"/>
          </w:tcPr>
          <w:p w14:paraId="4A4CBF27" w14:textId="3A813355" w:rsidR="002B4107" w:rsidRDefault="002B4107" w:rsidP="002B4107">
            <w:r>
              <w:t>50</w:t>
            </w:r>
          </w:p>
        </w:tc>
        <w:tc>
          <w:tcPr>
            <w:tcW w:w="918" w:type="dxa"/>
          </w:tcPr>
          <w:p w14:paraId="7D4E1C92" w14:textId="0DE37983" w:rsidR="002B4107" w:rsidRDefault="002B4107" w:rsidP="002B4107">
            <w:r>
              <w:t>63</w:t>
            </w:r>
          </w:p>
        </w:tc>
        <w:tc>
          <w:tcPr>
            <w:tcW w:w="764" w:type="dxa"/>
          </w:tcPr>
          <w:p w14:paraId="38AB1256" w14:textId="1BEEA5AC" w:rsidR="002B4107" w:rsidRDefault="002B4107" w:rsidP="002B4107">
            <w:r>
              <w:t>60.0%</w:t>
            </w:r>
          </w:p>
        </w:tc>
        <w:tc>
          <w:tcPr>
            <w:tcW w:w="1864" w:type="dxa"/>
          </w:tcPr>
          <w:p w14:paraId="15EB4C7B" w14:textId="112D7EFC" w:rsidR="002B4107" w:rsidRDefault="002B4107" w:rsidP="002B4107">
            <w:r>
              <w:t>KRAS, BRAF</w:t>
            </w:r>
          </w:p>
        </w:tc>
        <w:tc>
          <w:tcPr>
            <w:tcW w:w="1911" w:type="dxa"/>
          </w:tcPr>
          <w:p w14:paraId="7EE1B8FC" w14:textId="6AF73C90" w:rsidR="002B4107" w:rsidRDefault="002B4107" w:rsidP="002B4107">
            <w:r>
              <w:t>HRM</w:t>
            </w:r>
          </w:p>
        </w:tc>
        <w:tc>
          <w:tcPr>
            <w:tcW w:w="1138" w:type="dxa"/>
          </w:tcPr>
          <w:p w14:paraId="3482A57E" w14:textId="1A851B6B" w:rsidR="002B4107" w:rsidRPr="00C75074" w:rsidRDefault="002B4107" w:rsidP="002B4107">
            <w:pPr>
              <w:jc w:val="center"/>
            </w:pPr>
            <w:r>
              <w:t>Y</w:t>
            </w:r>
          </w:p>
        </w:tc>
      </w:tr>
      <w:tr w:rsidR="002B4107" w:rsidRPr="00C75074" w14:paraId="67A101A2" w14:textId="77777777" w:rsidTr="003B68EF">
        <w:trPr>
          <w:trHeight w:val="457"/>
        </w:trPr>
        <w:tc>
          <w:tcPr>
            <w:tcW w:w="1975" w:type="dxa"/>
          </w:tcPr>
          <w:p w14:paraId="25848AD1" w14:textId="0659AC11" w:rsidR="002B4107" w:rsidRDefault="002B4107" w:rsidP="002B4107">
            <w:r>
              <w:t>Wong, 2011</w:t>
            </w:r>
            <w:r>
              <w:fldChar w:fldCharType="begin">
                <w:fldData xml:space="preserve">PEVuZE5vdGU+PENpdGU+PEF1dGhvcj5Xb25nPC9BdXRob3I+PFllYXI+MjAxMTwvWWVhcj48UmVj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==
</w:fldData>
              </w:fldChar>
            </w:r>
            <w:r w:rsidR="00B5017E">
              <w:instrText xml:space="preserve"> ADDIN EN.CITE </w:instrText>
            </w:r>
            <w:r w:rsidR="00B5017E">
              <w:fldChar w:fldCharType="begin">
                <w:fldData xml:space="preserve">PEVuZE5vdGU+PENpdGU+PEF1dGhvcj5Xb25nPC9BdXRob3I+PFllYXI+MjAxMTwvWWVhcj48UmVj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==
</w:fldData>
              </w:fldChar>
            </w:r>
            <w:r w:rsidR="00B5017E">
              <w:instrText xml:space="preserve"> ADDIN EN.CITE.DATA </w:instrText>
            </w:r>
            <w:r w:rsidR="00B5017E">
              <w:fldChar w:fldCharType="end"/>
            </w:r>
            <w:r>
              <w:fldChar w:fldCharType="separate"/>
            </w:r>
            <w:r w:rsidR="00B5017E" w:rsidRPr="00B5017E">
              <w:rPr>
                <w:noProof/>
                <w:vertAlign w:val="superscript"/>
              </w:rPr>
              <w:t>264</w:t>
            </w:r>
            <w:r>
              <w:fldChar w:fldCharType="end"/>
            </w:r>
          </w:p>
        </w:tc>
        <w:tc>
          <w:tcPr>
            <w:tcW w:w="2250" w:type="dxa"/>
          </w:tcPr>
          <w:p w14:paraId="68CE2B4C" w14:textId="4739F26A" w:rsidR="002B4107" w:rsidRPr="00B923DF" w:rsidRDefault="002B4107" w:rsidP="002B4107">
            <w:r>
              <w:t>Phase II RCT</w:t>
            </w:r>
          </w:p>
        </w:tc>
        <w:tc>
          <w:tcPr>
            <w:tcW w:w="1462" w:type="dxa"/>
          </w:tcPr>
          <w:p w14:paraId="485FE55D" w14:textId="1BA9B50D" w:rsidR="002B4107" w:rsidRDefault="002B4107" w:rsidP="002B4107">
            <w:r>
              <w:t>USA</w:t>
            </w:r>
          </w:p>
        </w:tc>
        <w:tc>
          <w:tcPr>
            <w:tcW w:w="763" w:type="dxa"/>
          </w:tcPr>
          <w:p w14:paraId="21EF0A10" w14:textId="16E2891F" w:rsidR="002B4107" w:rsidRDefault="002B4107" w:rsidP="002B4107">
            <w:r>
              <w:t>29</w:t>
            </w:r>
          </w:p>
        </w:tc>
        <w:tc>
          <w:tcPr>
            <w:tcW w:w="918" w:type="dxa"/>
          </w:tcPr>
          <w:p w14:paraId="6A61C327" w14:textId="260D81BA" w:rsidR="002B4107" w:rsidRDefault="002B4107" w:rsidP="002B4107">
            <w:r>
              <w:t>56</w:t>
            </w:r>
          </w:p>
        </w:tc>
        <w:tc>
          <w:tcPr>
            <w:tcW w:w="764" w:type="dxa"/>
          </w:tcPr>
          <w:p w14:paraId="4388A9FA" w14:textId="4457DF3E" w:rsidR="002B4107" w:rsidRDefault="002B4107" w:rsidP="002B4107">
            <w:r>
              <w:t>53.0%</w:t>
            </w:r>
          </w:p>
        </w:tc>
        <w:tc>
          <w:tcPr>
            <w:tcW w:w="1864" w:type="dxa"/>
          </w:tcPr>
          <w:p w14:paraId="6CEDAA7E" w14:textId="4333B2D5" w:rsidR="002B4107" w:rsidRDefault="002B4107" w:rsidP="002B4107">
            <w:r>
              <w:t>KRAS, BRAF</w:t>
            </w:r>
          </w:p>
        </w:tc>
        <w:tc>
          <w:tcPr>
            <w:tcW w:w="1911" w:type="dxa"/>
          </w:tcPr>
          <w:p w14:paraId="74B29955" w14:textId="6218F444" w:rsidR="002B4107" w:rsidRDefault="002B4107" w:rsidP="002B4107">
            <w:r>
              <w:t>MAS-PCR</w:t>
            </w:r>
          </w:p>
        </w:tc>
        <w:tc>
          <w:tcPr>
            <w:tcW w:w="1138" w:type="dxa"/>
          </w:tcPr>
          <w:p w14:paraId="02B151EF" w14:textId="7F79A545" w:rsidR="002B4107" w:rsidRPr="00C75074" w:rsidRDefault="002B4107" w:rsidP="002B4107">
            <w:pPr>
              <w:jc w:val="center"/>
            </w:pPr>
            <w:r>
              <w:t>Y</w:t>
            </w:r>
          </w:p>
        </w:tc>
      </w:tr>
      <w:tr w:rsidR="002B4107" w:rsidRPr="00C75074" w14:paraId="12F7BD85" w14:textId="77777777" w:rsidTr="003B68EF">
        <w:trPr>
          <w:trHeight w:val="457"/>
        </w:trPr>
        <w:tc>
          <w:tcPr>
            <w:tcW w:w="1975" w:type="dxa"/>
          </w:tcPr>
          <w:p w14:paraId="1826E889" w14:textId="0F78E5EE" w:rsidR="002B4107" w:rsidRDefault="002B4107" w:rsidP="002B4107">
            <w:r>
              <w:t>Xu, 2014</w:t>
            </w:r>
            <w:r>
              <w:fldChar w:fldCharType="begin">
                <w:fldData xml:space="preserve">PEVuZE5vdGU+PENpdGU+PEF1dGhvcj5YdTwvQXV0aG9yPjxZZWFyPjIwMTQ8L1llYXI+PFJlY051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</w:fldData>
              </w:fldChar>
            </w:r>
            <w:r w:rsidR="00B5017E">
              <w:instrText xml:space="preserve"> ADDIN EN.CITE </w:instrText>
            </w:r>
            <w:r w:rsidR="00B5017E">
              <w:fldChar w:fldCharType="begin">
                <w:fldData xml:space="preserve">PEVuZE5vdGU+PENpdGU+PEF1dGhvcj5YdTwvQXV0aG9yPjxZZWFyPjIwMTQ8L1llYXI+PFJlY051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</w:fldData>
              </w:fldChar>
            </w:r>
            <w:r w:rsidR="00B5017E">
              <w:instrText xml:space="preserve"> ADDIN EN.CITE.DATA </w:instrText>
            </w:r>
            <w:r w:rsidR="00B5017E">
              <w:fldChar w:fldCharType="end"/>
            </w:r>
            <w:r>
              <w:fldChar w:fldCharType="separate"/>
            </w:r>
            <w:r w:rsidR="00B5017E" w:rsidRPr="00B5017E">
              <w:rPr>
                <w:noProof/>
                <w:vertAlign w:val="superscript"/>
              </w:rPr>
              <w:t>265</w:t>
            </w:r>
            <w:r>
              <w:fldChar w:fldCharType="end"/>
            </w:r>
          </w:p>
        </w:tc>
        <w:tc>
          <w:tcPr>
            <w:tcW w:w="2250" w:type="dxa"/>
          </w:tcPr>
          <w:p w14:paraId="27B380D9" w14:textId="49CA8E84" w:rsidR="002B4107" w:rsidRPr="00B923DF" w:rsidRDefault="002B4107" w:rsidP="002B4107">
            <w:r w:rsidRPr="00B923DF">
              <w:t>Retrospective observationa</w:t>
            </w:r>
            <w:r>
              <w:t>l</w:t>
            </w:r>
          </w:p>
        </w:tc>
        <w:tc>
          <w:tcPr>
            <w:tcW w:w="1462" w:type="dxa"/>
          </w:tcPr>
          <w:p w14:paraId="2C62DDB3" w14:textId="685274BF" w:rsidR="002B4107" w:rsidRDefault="002B4107" w:rsidP="002B4107">
            <w:r>
              <w:t>China</w:t>
            </w:r>
          </w:p>
        </w:tc>
        <w:tc>
          <w:tcPr>
            <w:tcW w:w="763" w:type="dxa"/>
          </w:tcPr>
          <w:p w14:paraId="67DFDFD6" w14:textId="2F9FE5EE" w:rsidR="002B4107" w:rsidRDefault="002B4107" w:rsidP="002B4107">
            <w:r>
              <w:t>416</w:t>
            </w:r>
          </w:p>
        </w:tc>
        <w:tc>
          <w:tcPr>
            <w:tcW w:w="918" w:type="dxa"/>
          </w:tcPr>
          <w:p w14:paraId="129AFD58" w14:textId="4F0259A4" w:rsidR="002B4107" w:rsidRDefault="002B4107" w:rsidP="002B4107">
            <w:r>
              <w:t>56</w:t>
            </w:r>
          </w:p>
        </w:tc>
        <w:tc>
          <w:tcPr>
            <w:tcW w:w="764" w:type="dxa"/>
          </w:tcPr>
          <w:p w14:paraId="5EF5E252" w14:textId="5D1C45D8" w:rsidR="002B4107" w:rsidRDefault="002B4107" w:rsidP="002B4107">
            <w:r>
              <w:t>52.4%</w:t>
            </w:r>
          </w:p>
        </w:tc>
        <w:tc>
          <w:tcPr>
            <w:tcW w:w="1864" w:type="dxa"/>
          </w:tcPr>
          <w:p w14:paraId="19F85D53" w14:textId="7DB2FD27" w:rsidR="002B4107" w:rsidRDefault="002B4107" w:rsidP="002B4107">
            <w:r>
              <w:t>KRAS</w:t>
            </w:r>
          </w:p>
        </w:tc>
        <w:tc>
          <w:tcPr>
            <w:tcW w:w="1911" w:type="dxa"/>
          </w:tcPr>
          <w:p w14:paraId="68210474" w14:textId="487917A2" w:rsidR="002B4107" w:rsidRDefault="002B4107" w:rsidP="002B4107">
            <w:r>
              <w:t>S/D, Other</w:t>
            </w:r>
          </w:p>
        </w:tc>
        <w:tc>
          <w:tcPr>
            <w:tcW w:w="1138" w:type="dxa"/>
          </w:tcPr>
          <w:p w14:paraId="55B4C509" w14:textId="78C63A41" w:rsidR="002B4107" w:rsidRPr="00C75074" w:rsidRDefault="002B4107" w:rsidP="002B4107">
            <w:pPr>
              <w:jc w:val="center"/>
            </w:pPr>
            <w:r>
              <w:t>Y</w:t>
            </w:r>
          </w:p>
        </w:tc>
      </w:tr>
      <w:tr w:rsidR="002B4107" w:rsidRPr="00C75074" w14:paraId="01D0EFA2" w14:textId="77777777" w:rsidTr="003B68EF">
        <w:trPr>
          <w:trHeight w:val="457"/>
        </w:trPr>
        <w:tc>
          <w:tcPr>
            <w:tcW w:w="1975" w:type="dxa"/>
          </w:tcPr>
          <w:p w14:paraId="6B2ED584" w14:textId="7DA5B1D9" w:rsidR="002B4107" w:rsidRDefault="002B4107" w:rsidP="002B4107">
            <w:r>
              <w:t>Yaeger, 2014</w:t>
            </w:r>
            <w:r>
              <w:fldChar w:fldCharType="begin">
                <w:fldData xml:space="preserve">PEVuZE5vdGU+PENpdGU+PEF1dGhvcj5ZYWVnZXI8L0F1dGhvcj48WWVhcj4yMDE0PC9ZZWFyPjxS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==
</w:fldData>
              </w:fldChar>
            </w:r>
            <w:r w:rsidR="00B5017E">
              <w:instrText xml:space="preserve"> ADDIN EN.CITE </w:instrText>
            </w:r>
            <w:r w:rsidR="00B5017E">
              <w:fldChar w:fldCharType="begin">
                <w:fldData xml:space="preserve">PEVuZE5vdGU+PENpdGU+PEF1dGhvcj5ZYWVnZXI8L0F1dGhvcj48WWVhcj4yMDE0PC9ZZWFyPjxS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==
</w:fldData>
              </w:fldChar>
            </w:r>
            <w:r w:rsidR="00B5017E">
              <w:instrText xml:space="preserve"> ADDIN EN.CITE.DATA </w:instrText>
            </w:r>
            <w:r w:rsidR="00B5017E">
              <w:fldChar w:fldCharType="end"/>
            </w:r>
            <w:r>
              <w:fldChar w:fldCharType="separate"/>
            </w:r>
            <w:r w:rsidR="00B5017E" w:rsidRPr="00B5017E">
              <w:rPr>
                <w:noProof/>
                <w:vertAlign w:val="superscript"/>
              </w:rPr>
              <w:t>266</w:t>
            </w:r>
            <w:r>
              <w:fldChar w:fldCharType="end"/>
            </w:r>
          </w:p>
        </w:tc>
        <w:tc>
          <w:tcPr>
            <w:tcW w:w="2250" w:type="dxa"/>
          </w:tcPr>
          <w:p w14:paraId="7EC225DB" w14:textId="41899268" w:rsidR="002B4107" w:rsidRPr="00C75074" w:rsidRDefault="002B4107" w:rsidP="002B4107">
            <w:r>
              <w:t>Prospective observational</w:t>
            </w:r>
          </w:p>
        </w:tc>
        <w:tc>
          <w:tcPr>
            <w:tcW w:w="1462" w:type="dxa"/>
          </w:tcPr>
          <w:p w14:paraId="79333AF7" w14:textId="1055DD76" w:rsidR="002B4107" w:rsidRPr="00C75074" w:rsidRDefault="002B4107" w:rsidP="002B4107">
            <w:r>
              <w:t>USA</w:t>
            </w:r>
          </w:p>
        </w:tc>
        <w:tc>
          <w:tcPr>
            <w:tcW w:w="763" w:type="dxa"/>
          </w:tcPr>
          <w:p w14:paraId="3D6A1209" w14:textId="79CE81AA" w:rsidR="002B4107" w:rsidRPr="00C75074" w:rsidRDefault="002B4107" w:rsidP="002B4107">
            <w:r>
              <w:t>515</w:t>
            </w:r>
          </w:p>
        </w:tc>
        <w:tc>
          <w:tcPr>
            <w:tcW w:w="918" w:type="dxa"/>
          </w:tcPr>
          <w:p w14:paraId="2942CA4C" w14:textId="32BC1AEE" w:rsidR="002B4107" w:rsidRPr="00C75074" w:rsidRDefault="002B4107" w:rsidP="002B4107">
            <w:r>
              <w:t>64</w:t>
            </w:r>
          </w:p>
        </w:tc>
        <w:tc>
          <w:tcPr>
            <w:tcW w:w="764" w:type="dxa"/>
          </w:tcPr>
          <w:p w14:paraId="02579616" w14:textId="741AF385" w:rsidR="002B4107" w:rsidRPr="00C75074" w:rsidRDefault="002B4107" w:rsidP="002B4107">
            <w:r>
              <w:t>52.0%</w:t>
            </w:r>
          </w:p>
        </w:tc>
        <w:tc>
          <w:tcPr>
            <w:tcW w:w="1864" w:type="dxa"/>
          </w:tcPr>
          <w:p w14:paraId="7525809D" w14:textId="1D53D8D5" w:rsidR="002B4107" w:rsidRPr="00C75074" w:rsidRDefault="002B4107" w:rsidP="002B4107">
            <w:r>
              <w:t>BRAF</w:t>
            </w:r>
          </w:p>
        </w:tc>
        <w:tc>
          <w:tcPr>
            <w:tcW w:w="1911" w:type="dxa"/>
          </w:tcPr>
          <w:p w14:paraId="3AC3F0D6" w14:textId="49BD1390" w:rsidR="002B4107" w:rsidRPr="00C75074" w:rsidRDefault="002B4107" w:rsidP="002B4107">
            <w:r>
              <w:t>S/D, MS</w:t>
            </w:r>
          </w:p>
        </w:tc>
        <w:tc>
          <w:tcPr>
            <w:tcW w:w="1138" w:type="dxa"/>
          </w:tcPr>
          <w:p w14:paraId="09FB1E95" w14:textId="67B5C8EC" w:rsidR="002B4107" w:rsidRPr="00C75074" w:rsidRDefault="002B4107" w:rsidP="002B4107">
            <w:pPr>
              <w:jc w:val="center"/>
            </w:pPr>
            <w:r>
              <w:t>Y</w:t>
            </w:r>
          </w:p>
        </w:tc>
      </w:tr>
      <w:tr w:rsidR="002B4107" w:rsidRPr="00C75074" w14:paraId="11327948" w14:textId="77777777" w:rsidTr="003B68EF">
        <w:trPr>
          <w:trHeight w:val="457"/>
        </w:trPr>
        <w:tc>
          <w:tcPr>
            <w:tcW w:w="1975" w:type="dxa"/>
          </w:tcPr>
          <w:p w14:paraId="06D7C07B" w14:textId="65C05469" w:rsidR="002B4107" w:rsidRDefault="002B4107" w:rsidP="002B4107">
            <w:r>
              <w:t>Yaeger, 2015</w:t>
            </w:r>
            <w:r>
              <w:fldChar w:fldCharType="begin">
                <w:fldData xml:space="preserve">PEVuZE5vdGU+PENpdGU+PEF1dGhvcj5ZYWVnZXI8L0F1dGhvcj48WWVhcj4yMDE1PC9ZZWFyPjxS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</w:fldData>
              </w:fldChar>
            </w:r>
            <w:r w:rsidR="00B5017E">
              <w:instrText xml:space="preserve"> ADDIN EN.CITE </w:instrText>
            </w:r>
            <w:r w:rsidR="00B5017E">
              <w:fldChar w:fldCharType="begin">
                <w:fldData xml:space="preserve">PEVuZE5vdGU+PENpdGU+PEF1dGhvcj5ZYWVnZXI8L0F1dGhvcj48WWVhcj4yMDE1PC9ZZWFyPjxS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</w:fldData>
              </w:fldChar>
            </w:r>
            <w:r w:rsidR="00B5017E">
              <w:instrText xml:space="preserve"> ADDIN EN.CITE.DATA </w:instrText>
            </w:r>
            <w:r w:rsidR="00B5017E">
              <w:fldChar w:fldCharType="end"/>
            </w:r>
            <w:r>
              <w:fldChar w:fldCharType="separate"/>
            </w:r>
            <w:r w:rsidR="00B5017E" w:rsidRPr="00B5017E">
              <w:rPr>
                <w:noProof/>
                <w:vertAlign w:val="superscript"/>
              </w:rPr>
              <w:t>267</w:t>
            </w:r>
            <w:r>
              <w:fldChar w:fldCharType="end"/>
            </w:r>
          </w:p>
        </w:tc>
        <w:tc>
          <w:tcPr>
            <w:tcW w:w="2250" w:type="dxa"/>
          </w:tcPr>
          <w:p w14:paraId="1DFFD367" w14:textId="3BE48B8E" w:rsidR="002B4107" w:rsidRDefault="002B4107" w:rsidP="002B4107">
            <w:r w:rsidRPr="00B923DF">
              <w:t>Retrospective observationa</w:t>
            </w:r>
            <w:r>
              <w:t>l</w:t>
            </w:r>
          </w:p>
        </w:tc>
        <w:tc>
          <w:tcPr>
            <w:tcW w:w="1462" w:type="dxa"/>
          </w:tcPr>
          <w:p w14:paraId="7A5DCA0A" w14:textId="7CB3FC95" w:rsidR="002B4107" w:rsidRDefault="002B4107" w:rsidP="002B4107">
            <w:r>
              <w:t>USA</w:t>
            </w:r>
          </w:p>
        </w:tc>
        <w:tc>
          <w:tcPr>
            <w:tcW w:w="763" w:type="dxa"/>
          </w:tcPr>
          <w:p w14:paraId="7B1CE79A" w14:textId="3F525798" w:rsidR="002B4107" w:rsidRDefault="002B4107" w:rsidP="002B4107">
            <w:r>
              <w:t>1095</w:t>
            </w:r>
          </w:p>
        </w:tc>
        <w:tc>
          <w:tcPr>
            <w:tcW w:w="918" w:type="dxa"/>
          </w:tcPr>
          <w:p w14:paraId="1EEDF675" w14:textId="5235F192" w:rsidR="002B4107" w:rsidRDefault="002B4107" w:rsidP="002B4107">
            <w:r>
              <w:t>58</w:t>
            </w:r>
          </w:p>
        </w:tc>
        <w:tc>
          <w:tcPr>
            <w:tcW w:w="764" w:type="dxa"/>
          </w:tcPr>
          <w:p w14:paraId="2A14B58E" w14:textId="435770EE" w:rsidR="002B4107" w:rsidRDefault="002B4107" w:rsidP="002B4107">
            <w:r>
              <w:t>53.7%</w:t>
            </w:r>
          </w:p>
        </w:tc>
        <w:tc>
          <w:tcPr>
            <w:tcW w:w="1864" w:type="dxa"/>
          </w:tcPr>
          <w:p w14:paraId="7785D443" w14:textId="5B28F0D1" w:rsidR="002B4107" w:rsidRDefault="002B4107" w:rsidP="002B4107">
            <w:r>
              <w:t>KRAS, NRAS</w:t>
            </w:r>
          </w:p>
        </w:tc>
        <w:tc>
          <w:tcPr>
            <w:tcW w:w="1911" w:type="dxa"/>
          </w:tcPr>
          <w:p w14:paraId="642CF9B6" w14:textId="47A6A1C1" w:rsidR="002B4107" w:rsidRDefault="002B4107" w:rsidP="002B4107">
            <w:r>
              <w:t>S/D, MS</w:t>
            </w:r>
          </w:p>
        </w:tc>
        <w:tc>
          <w:tcPr>
            <w:tcW w:w="1138" w:type="dxa"/>
          </w:tcPr>
          <w:p w14:paraId="2C74A032" w14:textId="77777777" w:rsidR="002B4107" w:rsidRPr="00C75074" w:rsidRDefault="002B4107" w:rsidP="002B4107">
            <w:pPr>
              <w:jc w:val="center"/>
            </w:pPr>
          </w:p>
        </w:tc>
      </w:tr>
      <w:tr w:rsidR="002B4107" w:rsidRPr="00C75074" w14:paraId="5F51D559" w14:textId="77777777" w:rsidTr="003B68EF">
        <w:trPr>
          <w:trHeight w:val="457"/>
        </w:trPr>
        <w:tc>
          <w:tcPr>
            <w:tcW w:w="1975" w:type="dxa"/>
          </w:tcPr>
          <w:p w14:paraId="4599465C" w14:textId="34AB1805" w:rsidR="002B4107" w:rsidRDefault="002B4107" w:rsidP="002B4107">
            <w:r>
              <w:t>Yang, 2014</w:t>
            </w:r>
            <w:r>
              <w:fldChar w:fldCharType="begin">
                <w:fldData xml:space="preserve">PEVuZE5vdGU+PENpdGU+PEF1dGhvcj5ZYW5nPC9BdXRob3I+PFllYXI+MjAxNDwvWWVhcj48UmVj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</w:fldData>
              </w:fldChar>
            </w:r>
            <w:r w:rsidR="00B5017E">
              <w:instrText xml:space="preserve"> ADDIN EN.CITE </w:instrText>
            </w:r>
            <w:r w:rsidR="00B5017E">
              <w:fldChar w:fldCharType="begin">
                <w:fldData xml:space="preserve">PEVuZE5vdGU+PENpdGU+PEF1dGhvcj5ZYW5nPC9BdXRob3I+PFllYXI+MjAxNDwvWWVhcj48UmVj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</w:fldData>
              </w:fldChar>
            </w:r>
            <w:r w:rsidR="00B5017E">
              <w:instrText xml:space="preserve"> ADDIN EN.CITE.DATA </w:instrText>
            </w:r>
            <w:r w:rsidR="00B5017E">
              <w:fldChar w:fldCharType="end"/>
            </w:r>
            <w:r>
              <w:fldChar w:fldCharType="separate"/>
            </w:r>
            <w:r w:rsidR="00B5017E" w:rsidRPr="00B5017E">
              <w:rPr>
                <w:noProof/>
                <w:vertAlign w:val="superscript"/>
              </w:rPr>
              <w:t>268</w:t>
            </w:r>
            <w:r>
              <w:fldChar w:fldCharType="end"/>
            </w:r>
          </w:p>
        </w:tc>
        <w:tc>
          <w:tcPr>
            <w:tcW w:w="2250" w:type="dxa"/>
          </w:tcPr>
          <w:p w14:paraId="242D2305" w14:textId="125D51B6" w:rsidR="002B4107" w:rsidRDefault="002B4107" w:rsidP="002B4107">
            <w:r w:rsidRPr="00B923DF">
              <w:t>Retrospective observationa</w:t>
            </w:r>
            <w:r>
              <w:t>l</w:t>
            </w:r>
          </w:p>
        </w:tc>
        <w:tc>
          <w:tcPr>
            <w:tcW w:w="1462" w:type="dxa"/>
          </w:tcPr>
          <w:p w14:paraId="72A54A5C" w14:textId="55CF7E61" w:rsidR="002B4107" w:rsidRDefault="002B4107" w:rsidP="002B4107">
            <w:r>
              <w:t>Taiwan</w:t>
            </w:r>
          </w:p>
        </w:tc>
        <w:tc>
          <w:tcPr>
            <w:tcW w:w="763" w:type="dxa"/>
          </w:tcPr>
          <w:p w14:paraId="4A229991" w14:textId="300624D7" w:rsidR="002B4107" w:rsidRDefault="002B4107" w:rsidP="002B4107">
            <w:r>
              <w:t>95</w:t>
            </w:r>
          </w:p>
        </w:tc>
        <w:tc>
          <w:tcPr>
            <w:tcW w:w="918" w:type="dxa"/>
          </w:tcPr>
          <w:p w14:paraId="2C6A2A1E" w14:textId="27B6B954" w:rsidR="002B4107" w:rsidRDefault="002B4107" w:rsidP="002B4107">
            <w:r>
              <w:t>NR</w:t>
            </w:r>
          </w:p>
        </w:tc>
        <w:tc>
          <w:tcPr>
            <w:tcW w:w="764" w:type="dxa"/>
          </w:tcPr>
          <w:p w14:paraId="7FDE7D96" w14:textId="4F4E8DBE" w:rsidR="002B4107" w:rsidRDefault="002B4107" w:rsidP="002B4107">
            <w:r>
              <w:t>66.3%</w:t>
            </w:r>
          </w:p>
        </w:tc>
        <w:tc>
          <w:tcPr>
            <w:tcW w:w="1864" w:type="dxa"/>
          </w:tcPr>
          <w:p w14:paraId="1584E8A5" w14:textId="4FF35D0B" w:rsidR="002B4107" w:rsidRDefault="002B4107" w:rsidP="002B4107">
            <w:r>
              <w:t>KRAS</w:t>
            </w:r>
          </w:p>
        </w:tc>
        <w:tc>
          <w:tcPr>
            <w:tcW w:w="1911" w:type="dxa"/>
          </w:tcPr>
          <w:p w14:paraId="26DDACE1" w14:textId="21FF01B0" w:rsidR="002B4107" w:rsidRDefault="002B4107" w:rsidP="002B4107">
            <w:r>
              <w:t>S/D</w:t>
            </w:r>
          </w:p>
        </w:tc>
        <w:tc>
          <w:tcPr>
            <w:tcW w:w="1138" w:type="dxa"/>
          </w:tcPr>
          <w:p w14:paraId="213DEA4A" w14:textId="43E9E292" w:rsidR="002B4107" w:rsidRPr="00C75074" w:rsidRDefault="002B4107" w:rsidP="002B4107">
            <w:pPr>
              <w:jc w:val="center"/>
            </w:pPr>
            <w:r>
              <w:t>Y</w:t>
            </w:r>
          </w:p>
        </w:tc>
      </w:tr>
      <w:tr w:rsidR="002B4107" w:rsidRPr="00C75074" w14:paraId="587429E0" w14:textId="77777777" w:rsidTr="003B68EF">
        <w:trPr>
          <w:trHeight w:val="457"/>
        </w:trPr>
        <w:tc>
          <w:tcPr>
            <w:tcW w:w="1975" w:type="dxa"/>
          </w:tcPr>
          <w:p w14:paraId="76261C4C" w14:textId="1AC53182" w:rsidR="002B4107" w:rsidRPr="00DB0843" w:rsidRDefault="002B4107" w:rsidP="002B4107">
            <w:r w:rsidRPr="00DB0843">
              <w:t>Ye, 2012</w:t>
            </w:r>
            <w:r>
              <w:fldChar w:fldCharType="begin"/>
            </w:r>
            <w:r w:rsidR="00B5017E">
              <w:instrText xml:space="preserve"> ADDIN EN.CITE &lt;EndNote&gt;&lt;Cite&gt;&lt;Author&gt;Ye&lt;/Author&gt;&lt;Year&gt;2012&lt;/Year&gt;&lt;RecNum&gt;522&lt;/RecNum&gt;&lt;DisplayText&gt;&lt;style face="superscript"&gt;269&lt;/style&gt;&lt;/DisplayText&gt;&lt;record&gt;&lt;rec-number&gt;522&lt;/rec-number&gt;&lt;foreign-keys&gt;&lt;key app="EN" db-id="r525zwt2l9ewpgew5a2x9rx0redwzaafzrdx" timestamp="1522336905"&gt;522&lt;/key&gt;&lt;key app="ENWeb" db-id=""&gt;0&lt;/key&gt;&lt;/foreign-keys&gt;&lt;ref-type name="Journal Article"&gt;17&lt;/ref-type&gt;&lt;contributors&gt;&lt;authors&gt;&lt;author&gt;Ye, L.&lt;/author&gt;&lt;author&gt;Zhu, D.&lt;/author&gt;&lt;author&gt;Ren, L.&lt;/author&gt;&lt;author&gt;Wei, Y.&lt;/author&gt;&lt;author&gt;Pan, X.&lt;/author&gt;&lt;author&gt;Zhong, Y.&lt;/author&gt;&lt;author&gt;Liang, L.&lt;/author&gt;&lt;author&gt;Xu, B.&lt;/author&gt;&lt;author&gt;Liu, T.&lt;/author&gt;&lt;author&gt;Xu, J.&lt;/author&gt;&lt;author&gt;Xu, J.&lt;/author&gt;&lt;author&gt;Zhu, D.&lt;/author&gt;&lt;author&gt;Ren, L.&lt;/author&gt;&lt;author&gt;Wei, Y.&lt;/author&gt;&lt;author&gt;Wu, H.&lt;/author&gt;&lt;author&gt;Zhong, Y.&lt;/author&gt;&lt;author&gt;Ye, Q.&lt;/author&gt;&lt;author&gt;Fan, J.&lt;/author&gt;&lt;author&gt;Liu, T.&lt;/author&gt;&lt;author&gt;Qin, X.&lt;/author&gt;&lt;author&gt;Piessevaux, H.&lt;/author&gt;&lt;author&gt;Van Cutsem, E.&lt;/author&gt;&lt;author&gt;Bokemeyer, C.&lt;/author&gt;&lt;author&gt;Schlichting, M.&lt;/author&gt;&lt;author&gt;Heeger, S.&lt;/author&gt;&lt;author&gt;Tejpar, S.&lt;/author&gt;&lt;author&gt;Kim, Y. H.&lt;/author&gt;&lt;/authors&gt;&lt;/contributors&gt;&lt;titles&gt;&lt;title&gt;Tumor response and secondary resectability of colorectal liver metastases following cetuximab with chemotherapy: A randomized, controlled study&lt;/title&gt;&lt;secondary-title&gt;Annals of Oncology&lt;/secondary-title&gt;&lt;/titles&gt;&lt;periodical&gt;&lt;full-title&gt;Annals of Oncology&lt;/full-title&gt;&lt;/periodical&gt;&lt;pages&gt;xi37-xi38&lt;/pages&gt;&lt;volume&gt;23&lt;/volume&gt;&lt;number&gt;suppl 11&lt;/number&gt;&lt;dates&gt;&lt;year&gt;2012&lt;/year&gt;&lt;/dates&gt;&lt;isbn&gt;0923-7534&amp;#xD;1569-8041&lt;/isbn&gt;&lt;urls&gt;&lt;/urls&gt;&lt;electronic-resource-num&gt;10.1093/annonc/mds556&lt;/electronic-resource-num&gt;&lt;/record&gt;&lt;/Cite&gt;&lt;/EndNote&gt;</w:instrText>
            </w:r>
            <w:r>
              <w:fldChar w:fldCharType="separate"/>
            </w:r>
            <w:r w:rsidR="00B5017E" w:rsidRPr="00B5017E">
              <w:rPr>
                <w:noProof/>
                <w:vertAlign w:val="superscript"/>
              </w:rPr>
              <w:t>269</w:t>
            </w:r>
            <w:r>
              <w:fldChar w:fldCharType="end"/>
            </w:r>
          </w:p>
        </w:tc>
        <w:tc>
          <w:tcPr>
            <w:tcW w:w="2250" w:type="dxa"/>
          </w:tcPr>
          <w:p w14:paraId="2F187716" w14:textId="0BBA5DBC" w:rsidR="002B4107" w:rsidRPr="00B923DF" w:rsidRDefault="002B4107" w:rsidP="002B4107">
            <w:r>
              <w:t>Phase IV RCT</w:t>
            </w:r>
          </w:p>
        </w:tc>
        <w:tc>
          <w:tcPr>
            <w:tcW w:w="1462" w:type="dxa"/>
          </w:tcPr>
          <w:p w14:paraId="589D5AFC" w14:textId="4C4AC1B3" w:rsidR="002B4107" w:rsidRDefault="002B4107" w:rsidP="002B4107">
            <w:r>
              <w:t>China</w:t>
            </w:r>
          </w:p>
        </w:tc>
        <w:tc>
          <w:tcPr>
            <w:tcW w:w="763" w:type="dxa"/>
          </w:tcPr>
          <w:p w14:paraId="27B86724" w14:textId="5BF51052" w:rsidR="002B4107" w:rsidRDefault="002B4107" w:rsidP="002B4107">
            <w:r>
              <w:t>57</w:t>
            </w:r>
          </w:p>
        </w:tc>
        <w:tc>
          <w:tcPr>
            <w:tcW w:w="918" w:type="dxa"/>
          </w:tcPr>
          <w:p w14:paraId="685991A3" w14:textId="3FA96E0A" w:rsidR="002B4107" w:rsidRDefault="002B4107" w:rsidP="002B4107">
            <w:r>
              <w:t>NR</w:t>
            </w:r>
          </w:p>
        </w:tc>
        <w:tc>
          <w:tcPr>
            <w:tcW w:w="764" w:type="dxa"/>
          </w:tcPr>
          <w:p w14:paraId="4F3517F2" w14:textId="3358B72F" w:rsidR="002B4107" w:rsidRDefault="002B4107" w:rsidP="002B4107">
            <w:r>
              <w:t>NR</w:t>
            </w:r>
          </w:p>
        </w:tc>
        <w:tc>
          <w:tcPr>
            <w:tcW w:w="1864" w:type="dxa"/>
          </w:tcPr>
          <w:p w14:paraId="42E470D0" w14:textId="2292AB13" w:rsidR="002B4107" w:rsidRDefault="002B4107" w:rsidP="002B4107">
            <w:r>
              <w:t>KRAS, BRAF</w:t>
            </w:r>
            <w:r w:rsidRPr="00DA1997">
              <w:rPr>
                <w:vertAlign w:val="superscript"/>
              </w:rPr>
              <w:t>2</w:t>
            </w:r>
          </w:p>
        </w:tc>
        <w:tc>
          <w:tcPr>
            <w:tcW w:w="1911" w:type="dxa"/>
          </w:tcPr>
          <w:p w14:paraId="50C8A37E" w14:textId="4BD76531" w:rsidR="002B4107" w:rsidRDefault="002B4107" w:rsidP="002B4107">
            <w:r>
              <w:t>NR</w:t>
            </w:r>
          </w:p>
        </w:tc>
        <w:tc>
          <w:tcPr>
            <w:tcW w:w="1138" w:type="dxa"/>
          </w:tcPr>
          <w:p w14:paraId="3C350100" w14:textId="7F609568" w:rsidR="002B4107" w:rsidRDefault="002B4107" w:rsidP="002B4107">
            <w:pPr>
              <w:jc w:val="center"/>
            </w:pPr>
            <w:r>
              <w:t>Y</w:t>
            </w:r>
          </w:p>
        </w:tc>
      </w:tr>
      <w:tr w:rsidR="002B4107" w:rsidRPr="00C75074" w14:paraId="406BE435" w14:textId="77777777" w:rsidTr="003B68EF">
        <w:trPr>
          <w:trHeight w:val="457"/>
        </w:trPr>
        <w:tc>
          <w:tcPr>
            <w:tcW w:w="1975" w:type="dxa"/>
          </w:tcPr>
          <w:p w14:paraId="7FBC1B7C" w14:textId="500BE15B" w:rsidR="002B4107" w:rsidRPr="00DB0843" w:rsidRDefault="002B4107" w:rsidP="002B4107">
            <w:r w:rsidRPr="00DB0843">
              <w:t>Yen, 2010</w:t>
            </w:r>
            <w:r>
              <w:fldChar w:fldCharType="begin">
                <w:fldData xml:space="preserve">PEVuZE5vdGU+PENpdGU+PEF1dGhvcj5ZZW48L0F1dGhvcj48WWVhcj4yMDEwPC9ZZWFyPjxSZWNO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</w:fldData>
              </w:fldChar>
            </w:r>
            <w:r w:rsidR="00B5017E">
              <w:instrText xml:space="preserve"> ADDIN EN.CITE </w:instrText>
            </w:r>
            <w:r w:rsidR="00B5017E">
              <w:fldChar w:fldCharType="begin">
                <w:fldData xml:space="preserve">PEVuZE5vdGU+PENpdGU+PEF1dGhvcj5ZZW48L0F1dGhvcj48WWVhcj4yMDEwPC9ZZWFyPjxSZWNO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</w:fldData>
              </w:fldChar>
            </w:r>
            <w:r w:rsidR="00B5017E">
              <w:instrText xml:space="preserve"> ADDIN EN.CITE.DATA </w:instrText>
            </w:r>
            <w:r w:rsidR="00B5017E">
              <w:fldChar w:fldCharType="end"/>
            </w:r>
            <w:r>
              <w:fldChar w:fldCharType="separate"/>
            </w:r>
            <w:r w:rsidR="00B5017E" w:rsidRPr="00B5017E">
              <w:rPr>
                <w:noProof/>
                <w:vertAlign w:val="superscript"/>
              </w:rPr>
              <w:t>270</w:t>
            </w:r>
            <w:r>
              <w:fldChar w:fldCharType="end"/>
            </w:r>
          </w:p>
        </w:tc>
        <w:tc>
          <w:tcPr>
            <w:tcW w:w="2250" w:type="dxa"/>
          </w:tcPr>
          <w:p w14:paraId="6E776260" w14:textId="211475A8" w:rsidR="002B4107" w:rsidRPr="00B923DF" w:rsidRDefault="002B4107" w:rsidP="002B4107">
            <w:r w:rsidRPr="00B923DF">
              <w:t>Retrospective observationa</w:t>
            </w:r>
            <w:r>
              <w:t>l</w:t>
            </w:r>
          </w:p>
        </w:tc>
        <w:tc>
          <w:tcPr>
            <w:tcW w:w="1462" w:type="dxa"/>
          </w:tcPr>
          <w:p w14:paraId="7505E04D" w14:textId="78B5D606" w:rsidR="002B4107" w:rsidRDefault="002B4107" w:rsidP="002B4107">
            <w:r>
              <w:t>Taiwan</w:t>
            </w:r>
          </w:p>
        </w:tc>
        <w:tc>
          <w:tcPr>
            <w:tcW w:w="763" w:type="dxa"/>
          </w:tcPr>
          <w:p w14:paraId="7D7AEBAC" w14:textId="111A6A17" w:rsidR="002B4107" w:rsidRDefault="002B4107" w:rsidP="002B4107">
            <w:r>
              <w:t>95</w:t>
            </w:r>
          </w:p>
        </w:tc>
        <w:tc>
          <w:tcPr>
            <w:tcW w:w="918" w:type="dxa"/>
          </w:tcPr>
          <w:p w14:paraId="6FB00F81" w14:textId="48B51471" w:rsidR="002B4107" w:rsidRDefault="002B4107" w:rsidP="002B4107">
            <w:r>
              <w:t>66</w:t>
            </w:r>
          </w:p>
        </w:tc>
        <w:tc>
          <w:tcPr>
            <w:tcW w:w="764" w:type="dxa"/>
          </w:tcPr>
          <w:p w14:paraId="504FC8F7" w14:textId="14373F50" w:rsidR="002B4107" w:rsidRDefault="002B4107" w:rsidP="002B4107">
            <w:r>
              <w:t>57.9%</w:t>
            </w:r>
          </w:p>
        </w:tc>
        <w:tc>
          <w:tcPr>
            <w:tcW w:w="1864" w:type="dxa"/>
          </w:tcPr>
          <w:p w14:paraId="1FDD845F" w14:textId="7F7E0B2D" w:rsidR="002B4107" w:rsidRDefault="002B4107" w:rsidP="002B4107">
            <w:r>
              <w:t>KRAS</w:t>
            </w:r>
          </w:p>
        </w:tc>
        <w:tc>
          <w:tcPr>
            <w:tcW w:w="1911" w:type="dxa"/>
          </w:tcPr>
          <w:p w14:paraId="102C05C9" w14:textId="0ADA26A9" w:rsidR="002B4107" w:rsidRDefault="002B4107" w:rsidP="002B4107">
            <w:r>
              <w:t>S/D</w:t>
            </w:r>
          </w:p>
        </w:tc>
        <w:tc>
          <w:tcPr>
            <w:tcW w:w="1138" w:type="dxa"/>
          </w:tcPr>
          <w:p w14:paraId="03E69843" w14:textId="3750B7F5" w:rsidR="002B4107" w:rsidRPr="00C75074" w:rsidRDefault="002B4107" w:rsidP="002B4107">
            <w:pPr>
              <w:jc w:val="center"/>
            </w:pPr>
            <w:r>
              <w:t>Y</w:t>
            </w:r>
          </w:p>
        </w:tc>
      </w:tr>
      <w:tr w:rsidR="002B4107" w:rsidRPr="00C75074" w14:paraId="719DEFAF" w14:textId="77777777" w:rsidTr="003B68EF">
        <w:trPr>
          <w:trHeight w:val="457"/>
        </w:trPr>
        <w:tc>
          <w:tcPr>
            <w:tcW w:w="1975" w:type="dxa"/>
          </w:tcPr>
          <w:p w14:paraId="71AB1146" w14:textId="7061631F" w:rsidR="002B4107" w:rsidRPr="00DB0843" w:rsidRDefault="002B4107" w:rsidP="002B4107">
            <w:r w:rsidRPr="00DB0843">
              <w:t>Yokota, 2011</w:t>
            </w:r>
            <w:r w:rsidR="000C3DE9">
              <w:fldChar w:fldCharType="begin">
                <w:fldData xml:space="preserve">PEVuZE5vdGU+PENpdGU+PEF1dGhvcj5Zb2tvdGE8L0F1dGhvcj48WWVhcj4yMDExPC9ZZWFyPjxS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==
</w:fldData>
              </w:fldChar>
            </w:r>
            <w:r w:rsidR="00B5017E">
              <w:instrText xml:space="preserve"> ADDIN EN.CITE </w:instrText>
            </w:r>
            <w:r w:rsidR="00B5017E">
              <w:fldChar w:fldCharType="begin">
                <w:fldData xml:space="preserve">PEVuZE5vdGU+PENpdGU+PEF1dGhvcj5Zb2tvdGE8L0F1dGhvcj48WWVhcj4yMDExPC9ZZWFyPjxS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==
</w:fldData>
              </w:fldChar>
            </w:r>
            <w:r w:rsidR="00B5017E">
              <w:instrText xml:space="preserve"> ADDIN EN.CITE.DATA </w:instrText>
            </w:r>
            <w:r w:rsidR="00B5017E">
              <w:fldChar w:fldCharType="end"/>
            </w:r>
            <w:r w:rsidR="000C3DE9">
              <w:fldChar w:fldCharType="separate"/>
            </w:r>
            <w:r w:rsidR="00B5017E" w:rsidRPr="00B5017E">
              <w:rPr>
                <w:noProof/>
                <w:vertAlign w:val="superscript"/>
              </w:rPr>
              <w:t>271</w:t>
            </w:r>
            <w:r w:rsidR="000C3DE9">
              <w:fldChar w:fldCharType="end"/>
            </w:r>
          </w:p>
        </w:tc>
        <w:tc>
          <w:tcPr>
            <w:tcW w:w="2250" w:type="dxa"/>
          </w:tcPr>
          <w:p w14:paraId="4AC29AE6" w14:textId="495E99E2" w:rsidR="002B4107" w:rsidRPr="00B923DF" w:rsidRDefault="002B4107" w:rsidP="002B4107">
            <w:r>
              <w:t>Retrospective observational</w:t>
            </w:r>
          </w:p>
        </w:tc>
        <w:tc>
          <w:tcPr>
            <w:tcW w:w="1462" w:type="dxa"/>
          </w:tcPr>
          <w:p w14:paraId="26BD35C2" w14:textId="31F178E8" w:rsidR="002B4107" w:rsidRDefault="002B4107" w:rsidP="002B4107">
            <w:r>
              <w:t>Japan</w:t>
            </w:r>
          </w:p>
        </w:tc>
        <w:tc>
          <w:tcPr>
            <w:tcW w:w="763" w:type="dxa"/>
          </w:tcPr>
          <w:p w14:paraId="43C422E7" w14:textId="3521F2F4" w:rsidR="002B4107" w:rsidRDefault="002B4107" w:rsidP="002B4107">
            <w:r>
              <w:t>229</w:t>
            </w:r>
          </w:p>
        </w:tc>
        <w:tc>
          <w:tcPr>
            <w:tcW w:w="918" w:type="dxa"/>
          </w:tcPr>
          <w:p w14:paraId="567BC013" w14:textId="23C44B07" w:rsidR="002B4107" w:rsidRDefault="002B4107" w:rsidP="002B4107">
            <w:r>
              <w:t>62</w:t>
            </w:r>
          </w:p>
        </w:tc>
        <w:tc>
          <w:tcPr>
            <w:tcW w:w="764" w:type="dxa"/>
          </w:tcPr>
          <w:p w14:paraId="64846FAB" w14:textId="6AEF8150" w:rsidR="002B4107" w:rsidRDefault="002B4107" w:rsidP="002B4107">
            <w:r>
              <w:t>58.5%</w:t>
            </w:r>
          </w:p>
        </w:tc>
        <w:tc>
          <w:tcPr>
            <w:tcW w:w="1864" w:type="dxa"/>
          </w:tcPr>
          <w:p w14:paraId="47BCD9FF" w14:textId="6FB9C30E" w:rsidR="002B4107" w:rsidRDefault="002B4107" w:rsidP="002B4107">
            <w:r>
              <w:t>KRAS, BRAF</w:t>
            </w:r>
            <w:r w:rsidRPr="00DA1997">
              <w:rPr>
                <w:vertAlign w:val="superscript"/>
              </w:rPr>
              <w:t>2</w:t>
            </w:r>
          </w:p>
        </w:tc>
        <w:tc>
          <w:tcPr>
            <w:tcW w:w="1911" w:type="dxa"/>
          </w:tcPr>
          <w:p w14:paraId="3303F48A" w14:textId="038B86E7" w:rsidR="002B4107" w:rsidRDefault="002B4107" w:rsidP="002B4107">
            <w:r>
              <w:t>MAS-PCR</w:t>
            </w:r>
          </w:p>
        </w:tc>
        <w:tc>
          <w:tcPr>
            <w:tcW w:w="1138" w:type="dxa"/>
          </w:tcPr>
          <w:p w14:paraId="39C91100" w14:textId="09B58A7C" w:rsidR="002B4107" w:rsidRDefault="002B4107" w:rsidP="002B4107">
            <w:pPr>
              <w:jc w:val="center"/>
            </w:pPr>
            <w:r>
              <w:t>Y</w:t>
            </w:r>
          </w:p>
        </w:tc>
      </w:tr>
      <w:tr w:rsidR="002B4107" w:rsidRPr="00C75074" w14:paraId="28E590EE" w14:textId="77777777" w:rsidTr="003B68EF">
        <w:trPr>
          <w:trHeight w:val="457"/>
        </w:trPr>
        <w:tc>
          <w:tcPr>
            <w:tcW w:w="1975" w:type="dxa"/>
          </w:tcPr>
          <w:p w14:paraId="4C2347F7" w14:textId="62CB3D50" w:rsidR="002B4107" w:rsidRDefault="002B4107" w:rsidP="002B4107">
            <w:r>
              <w:t>Zazo, 2012</w:t>
            </w:r>
            <w:r w:rsidR="000C3DE9">
              <w:fldChar w:fldCharType="begin"/>
            </w:r>
            <w:r w:rsidR="00B5017E">
              <w:instrText xml:space="preserve"> ADDIN EN.CITE &lt;EndNote&gt;&lt;Cite&gt;&lt;Author&gt;Zazo&lt;/Author&gt;&lt;Year&gt;2012&lt;/Year&gt;&lt;RecNum&gt;597&lt;/RecNum&gt;&lt;DisplayText&gt;&lt;style face="superscript"&gt;272&lt;/style&gt;&lt;/DisplayText&gt;&lt;record&gt;&lt;rec-number&gt;597&lt;/rec-number&gt;&lt;foreign-keys&gt;&lt;key app="EN" db-id="r525zwt2l9ewpgew5a2x9rx0redwzaafzrdx" timestamp="1522346473"&gt;597&lt;/key&gt;&lt;/foreign-keys&gt;&lt;ref-type name="Conference Proceedings"&gt;10&lt;/ref-type&gt;&lt;contributors&gt;&lt;authors&gt;&lt;author&gt;Zazo, S.&lt;/author&gt;&lt;author&gt;Caldes, T.&lt;/author&gt;&lt;author&gt;Perez Gonzalez, N.&lt;/author&gt;&lt;author&gt;Madoz, J.&lt;/author&gt;&lt;author&gt;Satre, J.&lt;/author&gt;&lt;author&gt;Manso, R.&lt;/author&gt;&lt;author&gt;Ferrandez, D.&lt;/author&gt;&lt;author&gt;Ramos, T.&lt;/author&gt;&lt;author&gt;Garcia-Foncillas, J.&lt;/author&gt;&lt;author&gt;Diaz-Rubio, E.&lt;/author&gt;&lt;/authors&gt;&lt;/contributors&gt;&lt;titles&gt;&lt;title&gt;Differences in KRAS and BRAF mutation prevalence in metastatic colorectal carcinoma using high-sensitivity taqmelt vs arms-scorpion PCR assays&lt;/title&gt;&lt;secondary-title&gt;Annals of Oncology&lt;/secondary-title&gt;&lt;/titles&gt;&lt;periodical&gt;&lt;full-title&gt;Annals of Oncology&lt;/full-title&gt;&lt;/periodical&gt;&lt;pages&gt;183-184&lt;/pages&gt;&lt;volume&gt;23&lt;/volume&gt;&lt;dates&gt;&lt;year&gt;2012&lt;/year&gt;&lt;/dates&gt;&lt;publisher&gt;Oxford University Press&lt;/publisher&gt;&lt;isbn&gt;0923-7534&lt;/isbn&gt;&lt;urls&gt;&lt;/urls&gt;&lt;/record&gt;&lt;/Cite&gt;&lt;/EndNote&gt;</w:instrText>
            </w:r>
            <w:r w:rsidR="000C3DE9">
              <w:fldChar w:fldCharType="separate"/>
            </w:r>
            <w:r w:rsidR="00B5017E" w:rsidRPr="00B5017E">
              <w:rPr>
                <w:noProof/>
                <w:vertAlign w:val="superscript"/>
              </w:rPr>
              <w:t>272</w:t>
            </w:r>
            <w:r w:rsidR="000C3DE9">
              <w:fldChar w:fldCharType="end"/>
            </w:r>
          </w:p>
        </w:tc>
        <w:tc>
          <w:tcPr>
            <w:tcW w:w="2250" w:type="dxa"/>
          </w:tcPr>
          <w:p w14:paraId="008CA43B" w14:textId="2AD0E27D" w:rsidR="002B4107" w:rsidRPr="00C75074" w:rsidRDefault="002B4107" w:rsidP="002B4107">
            <w:r>
              <w:t>Cross-sectional</w:t>
            </w:r>
          </w:p>
        </w:tc>
        <w:tc>
          <w:tcPr>
            <w:tcW w:w="1462" w:type="dxa"/>
          </w:tcPr>
          <w:p w14:paraId="2E851937" w14:textId="450F4871" w:rsidR="002B4107" w:rsidRPr="00C75074" w:rsidRDefault="002B4107" w:rsidP="002B4107">
            <w:r>
              <w:t>Spain</w:t>
            </w:r>
          </w:p>
        </w:tc>
        <w:tc>
          <w:tcPr>
            <w:tcW w:w="763" w:type="dxa"/>
          </w:tcPr>
          <w:p w14:paraId="43252C25" w14:textId="35CF5400" w:rsidR="002B4107" w:rsidRPr="00C75074" w:rsidRDefault="002B4107" w:rsidP="002B4107">
            <w:r>
              <w:t>1238</w:t>
            </w:r>
          </w:p>
        </w:tc>
        <w:tc>
          <w:tcPr>
            <w:tcW w:w="918" w:type="dxa"/>
          </w:tcPr>
          <w:p w14:paraId="041B72A1" w14:textId="1F884B9D" w:rsidR="002B4107" w:rsidRPr="00C75074" w:rsidRDefault="002B4107" w:rsidP="002B4107">
            <w:r>
              <w:t>NR</w:t>
            </w:r>
          </w:p>
        </w:tc>
        <w:tc>
          <w:tcPr>
            <w:tcW w:w="764" w:type="dxa"/>
          </w:tcPr>
          <w:p w14:paraId="2C094AEE" w14:textId="17638FD3" w:rsidR="002B4107" w:rsidRPr="00C75074" w:rsidRDefault="002B4107" w:rsidP="002B4107">
            <w:r>
              <w:t>NR</w:t>
            </w:r>
          </w:p>
        </w:tc>
        <w:tc>
          <w:tcPr>
            <w:tcW w:w="1864" w:type="dxa"/>
          </w:tcPr>
          <w:p w14:paraId="7B8C4807" w14:textId="65C71008" w:rsidR="002B4107" w:rsidRPr="00C75074" w:rsidRDefault="002B4107" w:rsidP="002B4107">
            <w:r>
              <w:t>KRAS, BRAF</w:t>
            </w:r>
          </w:p>
        </w:tc>
        <w:tc>
          <w:tcPr>
            <w:tcW w:w="1911" w:type="dxa"/>
          </w:tcPr>
          <w:p w14:paraId="4FB41DE4" w14:textId="78633836" w:rsidR="002B4107" w:rsidRPr="00C75074" w:rsidRDefault="002B4107" w:rsidP="002B4107">
            <w:r>
              <w:t>MAS-PCR</w:t>
            </w:r>
          </w:p>
        </w:tc>
        <w:tc>
          <w:tcPr>
            <w:tcW w:w="1138" w:type="dxa"/>
          </w:tcPr>
          <w:p w14:paraId="4BEB9CA7" w14:textId="77777777" w:rsidR="002B4107" w:rsidRPr="00C75074" w:rsidRDefault="002B4107" w:rsidP="002B4107">
            <w:pPr>
              <w:jc w:val="center"/>
            </w:pPr>
          </w:p>
        </w:tc>
      </w:tr>
      <w:tr w:rsidR="002B4107" w:rsidRPr="00C75074" w14:paraId="5142456A" w14:textId="77777777" w:rsidTr="003B68EF">
        <w:trPr>
          <w:trHeight w:val="457"/>
        </w:trPr>
        <w:tc>
          <w:tcPr>
            <w:tcW w:w="1975" w:type="dxa"/>
          </w:tcPr>
          <w:p w14:paraId="6E94100B" w14:textId="723CC1CD" w:rsidR="002B4107" w:rsidRDefault="002B4107" w:rsidP="002B4107">
            <w:r>
              <w:t>Zhang, 201</w:t>
            </w:r>
            <w:r w:rsidR="000C3DE9">
              <w:t>0</w:t>
            </w:r>
            <w:r w:rsidR="000C3DE9">
              <w:fldChar w:fldCharType="begin"/>
            </w:r>
            <w:r w:rsidR="00B5017E">
              <w:instrText xml:space="preserve"> ADDIN EN.CITE &lt;EndNote&gt;&lt;Cite&gt;&lt;Author&gt;Zhang&lt;/Author&gt;&lt;Year&gt;2010&lt;/Year&gt;&lt;RecNum&gt;529&lt;/RecNum&gt;&lt;DisplayText&gt;&lt;style face="superscript"&gt;273&lt;/style&gt;&lt;/DisplayText&gt;&lt;record&gt;&lt;rec-number&gt;529&lt;/rec-number&gt;&lt;foreign-keys&gt;&lt;key app="EN" db-id="r525zwt2l9ewpgew5a2x9rx0redwzaafzrdx" timestamp="1522336964"&gt;529&lt;/key&gt;&lt;key app="ENWeb" db-id=""&gt;0&lt;/key&gt;&lt;/foreign-keys&gt;&lt;ref-type name="Journal Article"&gt;17&lt;/ref-type&gt;&lt;contributors&gt;&lt;authors&gt;&lt;author&gt;Zhang, W.&lt;/author&gt;&lt;author&gt;Winder, T.&lt;/author&gt;&lt;author&gt;Ning, Y.&lt;/author&gt;&lt;author&gt;Pohl, A.&lt;/author&gt;&lt;author&gt;Yang, D.&lt;/author&gt;&lt;author&gt;Kahn, M.&lt;/author&gt;&lt;author&gt;Lurje, G.&lt;/author&gt;&lt;author&gt;LaBonte, M. J.&lt;/author&gt;&lt;author&gt;Wilson, P. M.&lt;/author&gt;&lt;author&gt;Gordon, M. A.&lt;/author&gt;&lt;author&gt;Hu-Lieskovan, S.&lt;/author&gt;&lt;author&gt;Mauro, D. J.&lt;/author&gt;&lt;author&gt;Langer, C.&lt;/author&gt;&lt;author&gt;Rowinsky, E. K.&lt;/author&gt;&lt;author&gt;Lenz, H. J.&lt;/author&gt;&lt;/authors&gt;&lt;/contributors&gt;&lt;titles&gt;&lt;title&gt;A let-7 microRNA-binding site polymorphism in 3&amp;apos;-untranslated region of KRAS gene predicts response in wild-type KRAS patients with metastatic colorectal cancer treated with cetuximab monotherapy&lt;/title&gt;&lt;secondary-title&gt;Annals of Oncology&lt;/secondary-title&gt;&lt;/titles&gt;&lt;periodical&gt;&lt;full-title&gt;Annals of Oncology&lt;/full-title&gt;&lt;/periodical&gt;&lt;pages&gt;104-109&lt;/pages&gt;&lt;volume&gt;22&lt;/volume&gt;&lt;number&gt;1&lt;/number&gt;&lt;dates&gt;&lt;year&gt;2010&lt;/year&gt;&lt;/dates&gt;&lt;isbn&gt;0923-7534&amp;#xD;1569-8041&lt;/isbn&gt;&lt;urls&gt;&lt;/urls&gt;&lt;electronic-resource-num&gt;10.1093/annonc/mdq315&lt;/electronic-resource-num&gt;&lt;/record&gt;&lt;/Cite&gt;&lt;/EndNote&gt;</w:instrText>
            </w:r>
            <w:r w:rsidR="000C3DE9">
              <w:fldChar w:fldCharType="separate"/>
            </w:r>
            <w:r w:rsidR="00B5017E" w:rsidRPr="00B5017E">
              <w:rPr>
                <w:noProof/>
                <w:vertAlign w:val="superscript"/>
              </w:rPr>
              <w:t>273</w:t>
            </w:r>
            <w:r w:rsidR="000C3DE9">
              <w:fldChar w:fldCharType="end"/>
            </w:r>
          </w:p>
        </w:tc>
        <w:tc>
          <w:tcPr>
            <w:tcW w:w="2250" w:type="dxa"/>
          </w:tcPr>
          <w:p w14:paraId="41385AC6" w14:textId="19BF36A4" w:rsidR="002B4107" w:rsidRPr="00C75074" w:rsidRDefault="002B4107" w:rsidP="002B4107">
            <w:r>
              <w:t>Retrospective analysis of RCT (IMCL-0144)</w:t>
            </w:r>
          </w:p>
        </w:tc>
        <w:tc>
          <w:tcPr>
            <w:tcW w:w="1462" w:type="dxa"/>
          </w:tcPr>
          <w:p w14:paraId="29FF439C" w14:textId="6CA7C931" w:rsidR="002B4107" w:rsidRPr="00C75074" w:rsidRDefault="002B4107" w:rsidP="002B4107">
            <w:r>
              <w:t>Muticountry</w:t>
            </w:r>
          </w:p>
        </w:tc>
        <w:tc>
          <w:tcPr>
            <w:tcW w:w="763" w:type="dxa"/>
          </w:tcPr>
          <w:p w14:paraId="40D17DCE" w14:textId="026AE25E" w:rsidR="002B4107" w:rsidRPr="00C75074" w:rsidRDefault="002B4107" w:rsidP="002B4107">
            <w:r>
              <w:t>130</w:t>
            </w:r>
          </w:p>
        </w:tc>
        <w:tc>
          <w:tcPr>
            <w:tcW w:w="918" w:type="dxa"/>
          </w:tcPr>
          <w:p w14:paraId="3FD42246" w14:textId="158B3902" w:rsidR="002B4107" w:rsidRPr="00C75074" w:rsidRDefault="002B4107" w:rsidP="002B4107">
            <w:r>
              <w:t>60</w:t>
            </w:r>
          </w:p>
        </w:tc>
        <w:tc>
          <w:tcPr>
            <w:tcW w:w="764" w:type="dxa"/>
          </w:tcPr>
          <w:p w14:paraId="4833BA7C" w14:textId="010ABB43" w:rsidR="002B4107" w:rsidRPr="00C75074" w:rsidRDefault="002B4107" w:rsidP="002B4107">
            <w:r>
              <w:t>49.0%</w:t>
            </w:r>
          </w:p>
        </w:tc>
        <w:tc>
          <w:tcPr>
            <w:tcW w:w="1864" w:type="dxa"/>
          </w:tcPr>
          <w:p w14:paraId="038605D6" w14:textId="482F0C98" w:rsidR="002B4107" w:rsidRPr="00C75074" w:rsidRDefault="002B4107" w:rsidP="002B4107">
            <w:r>
              <w:t>KRAS</w:t>
            </w:r>
          </w:p>
        </w:tc>
        <w:tc>
          <w:tcPr>
            <w:tcW w:w="1911" w:type="dxa"/>
          </w:tcPr>
          <w:p w14:paraId="479A8D9A" w14:textId="7829B62C" w:rsidR="002B4107" w:rsidRPr="00C75074" w:rsidRDefault="002B4107" w:rsidP="002B4107">
            <w:r>
              <w:t>S/D, GEM</w:t>
            </w:r>
          </w:p>
        </w:tc>
        <w:tc>
          <w:tcPr>
            <w:tcW w:w="1138" w:type="dxa"/>
          </w:tcPr>
          <w:p w14:paraId="0F3722E4" w14:textId="148E5C70" w:rsidR="002B4107" w:rsidRPr="00C75074" w:rsidRDefault="002B4107" w:rsidP="002B4107">
            <w:pPr>
              <w:jc w:val="center"/>
            </w:pPr>
            <w:r>
              <w:t>Y</w:t>
            </w:r>
          </w:p>
        </w:tc>
      </w:tr>
      <w:tr w:rsidR="002B4107" w:rsidRPr="00C75074" w14:paraId="687D58F8" w14:textId="77777777" w:rsidTr="003B68EF">
        <w:trPr>
          <w:trHeight w:val="457"/>
        </w:trPr>
        <w:tc>
          <w:tcPr>
            <w:tcW w:w="1975" w:type="dxa"/>
          </w:tcPr>
          <w:p w14:paraId="118189CB" w14:textId="4F7BE096" w:rsidR="002B4107" w:rsidRDefault="002B4107" w:rsidP="002B4107">
            <w:r>
              <w:t>Zimmitti, 2015</w:t>
            </w:r>
            <w:r w:rsidR="000C3DE9">
              <w:fldChar w:fldCharType="begin">
                <w:fldData xml:space="preserve">PEVuZE5vdGU+PENpdGU+PEF1dGhvcj5aaW1taXR0aTwvQXV0aG9yPjxZZWFyPjIwMTU8L1llYXI+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=
</w:fldData>
              </w:fldChar>
            </w:r>
            <w:r w:rsidR="00B5017E">
              <w:instrText xml:space="preserve"> ADDIN EN.CITE </w:instrText>
            </w:r>
            <w:r w:rsidR="00B5017E">
              <w:fldChar w:fldCharType="begin">
                <w:fldData xml:space="preserve">PEVuZE5vdGU+PENpdGU+PEF1dGhvcj5aaW1taXR0aTwvQXV0aG9yPjxZZWFyPjIwMTU8L1llYXI+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=
</w:fldData>
              </w:fldChar>
            </w:r>
            <w:r w:rsidR="00B5017E">
              <w:instrText xml:space="preserve"> ADDIN EN.CITE.DATA </w:instrText>
            </w:r>
            <w:r w:rsidR="00B5017E">
              <w:fldChar w:fldCharType="end"/>
            </w:r>
            <w:r w:rsidR="000C3DE9">
              <w:fldChar w:fldCharType="separate"/>
            </w:r>
            <w:r w:rsidR="00B5017E" w:rsidRPr="00B5017E">
              <w:rPr>
                <w:noProof/>
                <w:vertAlign w:val="superscript"/>
              </w:rPr>
              <w:t>274</w:t>
            </w:r>
            <w:r w:rsidR="000C3DE9">
              <w:fldChar w:fldCharType="end"/>
            </w:r>
          </w:p>
        </w:tc>
        <w:tc>
          <w:tcPr>
            <w:tcW w:w="2250" w:type="dxa"/>
          </w:tcPr>
          <w:p w14:paraId="318FEDF7" w14:textId="351C51BE" w:rsidR="002B4107" w:rsidRPr="00C75074" w:rsidRDefault="002B4107" w:rsidP="002B4107">
            <w:r>
              <w:t>Prospective observational</w:t>
            </w:r>
          </w:p>
        </w:tc>
        <w:tc>
          <w:tcPr>
            <w:tcW w:w="1462" w:type="dxa"/>
          </w:tcPr>
          <w:p w14:paraId="79A8DF90" w14:textId="1A78B60D" w:rsidR="002B4107" w:rsidRPr="00C75074" w:rsidRDefault="002B4107" w:rsidP="002B4107">
            <w:r>
              <w:t>USA</w:t>
            </w:r>
          </w:p>
        </w:tc>
        <w:tc>
          <w:tcPr>
            <w:tcW w:w="763" w:type="dxa"/>
          </w:tcPr>
          <w:p w14:paraId="5E95986A" w14:textId="23ECC3E7" w:rsidR="002B4107" w:rsidRPr="00C75074" w:rsidRDefault="002B4107" w:rsidP="002B4107">
            <w:r>
              <w:t>184</w:t>
            </w:r>
          </w:p>
        </w:tc>
        <w:tc>
          <w:tcPr>
            <w:tcW w:w="918" w:type="dxa"/>
          </w:tcPr>
          <w:p w14:paraId="2C04F326" w14:textId="4D242AB7" w:rsidR="002B4107" w:rsidRPr="00C75074" w:rsidRDefault="002B4107" w:rsidP="002B4107">
            <w:r>
              <w:t>58</w:t>
            </w:r>
          </w:p>
        </w:tc>
        <w:tc>
          <w:tcPr>
            <w:tcW w:w="764" w:type="dxa"/>
          </w:tcPr>
          <w:p w14:paraId="54F0CE12" w14:textId="7F87985A" w:rsidR="002B4107" w:rsidRPr="00C75074" w:rsidRDefault="002B4107" w:rsidP="002B4107">
            <w:r>
              <w:t>58.0%</w:t>
            </w:r>
          </w:p>
        </w:tc>
        <w:tc>
          <w:tcPr>
            <w:tcW w:w="1864" w:type="dxa"/>
          </w:tcPr>
          <w:p w14:paraId="351E7D81" w14:textId="0FECA7CA" w:rsidR="002B4107" w:rsidRPr="00C75074" w:rsidRDefault="002B4107" w:rsidP="002B4107">
            <w:r>
              <w:t>KRAS, NRAS</w:t>
            </w:r>
          </w:p>
        </w:tc>
        <w:tc>
          <w:tcPr>
            <w:tcW w:w="1911" w:type="dxa"/>
          </w:tcPr>
          <w:p w14:paraId="6DC18617" w14:textId="04EDA3DD" w:rsidR="002B4107" w:rsidRPr="00C75074" w:rsidRDefault="002B4107" w:rsidP="002B4107">
            <w:r>
              <w:t>MS</w:t>
            </w:r>
          </w:p>
        </w:tc>
        <w:tc>
          <w:tcPr>
            <w:tcW w:w="1138" w:type="dxa"/>
          </w:tcPr>
          <w:p w14:paraId="34422475" w14:textId="77777777" w:rsidR="002B4107" w:rsidRPr="00C75074" w:rsidRDefault="002B4107" w:rsidP="002B4107">
            <w:pPr>
              <w:jc w:val="center"/>
            </w:pPr>
          </w:p>
        </w:tc>
      </w:tr>
      <w:tr w:rsidR="002B4107" w:rsidRPr="00C75074" w14:paraId="3B764C03" w14:textId="77777777" w:rsidTr="003B68EF">
        <w:trPr>
          <w:trHeight w:val="457"/>
        </w:trPr>
        <w:tc>
          <w:tcPr>
            <w:tcW w:w="1975" w:type="dxa"/>
          </w:tcPr>
          <w:p w14:paraId="4C5A293F" w14:textId="475B43C3" w:rsidR="002B4107" w:rsidRDefault="002B4107" w:rsidP="002B4107">
            <w:r>
              <w:t>Zlobec, 2010</w:t>
            </w:r>
            <w:r w:rsidR="00B5017E">
              <w:fldChar w:fldCharType="begin">
                <w:fldData xml:space="preserve">PEVuZE5vdGU+PENpdGU+PEF1dGhvcj5abG9iZWM8L0F1dGhvcj48WWVhcj4yMDEwPC9ZZWFyPjxS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</w:fldData>
              </w:fldChar>
            </w:r>
            <w:r w:rsidR="00B5017E">
              <w:instrText xml:space="preserve"> ADDIN EN.CITE </w:instrText>
            </w:r>
            <w:r w:rsidR="00B5017E">
              <w:fldChar w:fldCharType="begin">
                <w:fldData xml:space="preserve">PEVuZE5vdGU+PENpdGU+PEF1dGhvcj5abG9iZWM8L0F1dGhvcj48WWVhcj4yMDEwPC9ZZWFyPjxS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</w:fldData>
              </w:fldChar>
            </w:r>
            <w:r w:rsidR="00B5017E">
              <w:instrText xml:space="preserve"> ADDIN EN.CITE.DATA </w:instrText>
            </w:r>
            <w:r w:rsidR="00B5017E">
              <w:fldChar w:fldCharType="end"/>
            </w:r>
            <w:r w:rsidR="00B5017E">
              <w:fldChar w:fldCharType="separate"/>
            </w:r>
            <w:r w:rsidR="00B5017E" w:rsidRPr="00B5017E">
              <w:rPr>
                <w:noProof/>
                <w:vertAlign w:val="superscript"/>
              </w:rPr>
              <w:t>275</w:t>
            </w:r>
            <w:r w:rsidR="00B5017E">
              <w:fldChar w:fldCharType="end"/>
            </w:r>
          </w:p>
        </w:tc>
        <w:tc>
          <w:tcPr>
            <w:tcW w:w="2250" w:type="dxa"/>
          </w:tcPr>
          <w:p w14:paraId="39ED3D37" w14:textId="3387A09C" w:rsidR="002B4107" w:rsidRPr="00C75074" w:rsidRDefault="002B4107" w:rsidP="002B4107">
            <w:r>
              <w:t>Prospective observational</w:t>
            </w:r>
          </w:p>
        </w:tc>
        <w:tc>
          <w:tcPr>
            <w:tcW w:w="1462" w:type="dxa"/>
          </w:tcPr>
          <w:p w14:paraId="5D522CF6" w14:textId="75294EE5" w:rsidR="002B4107" w:rsidRPr="00C75074" w:rsidRDefault="002B4107" w:rsidP="002B4107">
            <w:r>
              <w:t>Switzerland</w:t>
            </w:r>
          </w:p>
        </w:tc>
        <w:tc>
          <w:tcPr>
            <w:tcW w:w="763" w:type="dxa"/>
          </w:tcPr>
          <w:p w14:paraId="3493CC3C" w14:textId="4CC4994F" w:rsidR="002B4107" w:rsidRPr="00C75074" w:rsidRDefault="002B4107" w:rsidP="002B4107">
            <w:r>
              <w:t>45</w:t>
            </w:r>
          </w:p>
        </w:tc>
        <w:tc>
          <w:tcPr>
            <w:tcW w:w="918" w:type="dxa"/>
          </w:tcPr>
          <w:p w14:paraId="250EDEBC" w14:textId="2D3A37C1" w:rsidR="002B4107" w:rsidRPr="00C75074" w:rsidRDefault="002B4107" w:rsidP="002B4107">
            <w:r>
              <w:t>63.2</w:t>
            </w:r>
          </w:p>
        </w:tc>
        <w:tc>
          <w:tcPr>
            <w:tcW w:w="764" w:type="dxa"/>
          </w:tcPr>
          <w:p w14:paraId="468389F8" w14:textId="2D79A89A" w:rsidR="002B4107" w:rsidRPr="00C75074" w:rsidRDefault="002B4107" w:rsidP="002B4107">
            <w:r>
              <w:t>62.2%</w:t>
            </w:r>
          </w:p>
        </w:tc>
        <w:tc>
          <w:tcPr>
            <w:tcW w:w="1864" w:type="dxa"/>
          </w:tcPr>
          <w:p w14:paraId="3F50C75C" w14:textId="2F45EC58" w:rsidR="002B4107" w:rsidRPr="00C75074" w:rsidRDefault="002B4107" w:rsidP="002B4107">
            <w:r>
              <w:t>KRAS, BRAF</w:t>
            </w:r>
          </w:p>
        </w:tc>
        <w:tc>
          <w:tcPr>
            <w:tcW w:w="1911" w:type="dxa"/>
          </w:tcPr>
          <w:p w14:paraId="18FCED37" w14:textId="2888C1FD" w:rsidR="002B4107" w:rsidRPr="00C75074" w:rsidRDefault="002B4107" w:rsidP="002B4107">
            <w:r>
              <w:t>S/D</w:t>
            </w:r>
          </w:p>
        </w:tc>
        <w:tc>
          <w:tcPr>
            <w:tcW w:w="1138" w:type="dxa"/>
          </w:tcPr>
          <w:p w14:paraId="3A2513D3" w14:textId="77777777" w:rsidR="002B4107" w:rsidRPr="00C75074" w:rsidRDefault="002B4107" w:rsidP="002B4107">
            <w:pPr>
              <w:jc w:val="center"/>
            </w:pPr>
          </w:p>
        </w:tc>
      </w:tr>
    </w:tbl>
    <w:p w14:paraId="3D59B476" w14:textId="3D69D8A6" w:rsidR="00C75074" w:rsidRDefault="00C75074" w:rsidP="00F4183F">
      <w:pPr>
        <w:spacing w:after="0"/>
      </w:pPr>
      <w:r w:rsidRPr="002420D6">
        <w:rPr>
          <w:vertAlign w:val="superscript"/>
        </w:rPr>
        <w:t>1</w:t>
      </w:r>
      <w:r>
        <w:t>Number of patients</w:t>
      </w:r>
      <w:r w:rsidR="002420D6">
        <w:t xml:space="preserve"> with available mutation testing results</w:t>
      </w:r>
    </w:p>
    <w:p w14:paraId="20A93272" w14:textId="604F06B3" w:rsidR="00F4183F" w:rsidRDefault="00F4183F" w:rsidP="00F4183F">
      <w:pPr>
        <w:spacing w:after="0"/>
      </w:pPr>
      <w:r w:rsidRPr="00F4183F">
        <w:rPr>
          <w:vertAlign w:val="superscript"/>
        </w:rPr>
        <w:t>2</w:t>
      </w:r>
      <w:r>
        <w:t>Mutation prevalence data not available in this article</w:t>
      </w:r>
    </w:p>
    <w:p w14:paraId="74EFF8C4" w14:textId="77777777" w:rsidR="00170623" w:rsidRDefault="002420D6">
      <w:r>
        <w:t xml:space="preserve">Abbreviations: </w:t>
      </w:r>
      <w:r w:rsidR="007B607D">
        <w:t xml:space="preserve">GEM, Gel Electrophoresis Methods; </w:t>
      </w:r>
      <w:r>
        <w:t xml:space="preserve">HRM, High Resolution Melting; MAS-PCR, Mutant allele specific PCR; MMA, Multiplex Mutation Assay; MS, Mass Spectrometry; NGS, Next Generation Sequencing; </w:t>
      </w:r>
      <w:r w:rsidR="007B607D">
        <w:t xml:space="preserve">NR, not reported; </w:t>
      </w:r>
      <w:r>
        <w:t xml:space="preserve">Pyro, Pyrosequencing; </w:t>
      </w:r>
      <w:r w:rsidR="00DC4A93">
        <w:t xml:space="preserve">RCT, randomized controlled trial; </w:t>
      </w:r>
      <w:r w:rsidR="001C6B71">
        <w:t xml:space="preserve">SA, Strip Assay; </w:t>
      </w:r>
      <w:r>
        <w:t xml:space="preserve">S/D, Sanger/Direct Sequencing (PCR); </w:t>
      </w:r>
    </w:p>
    <w:p w14:paraId="435C624A" w14:textId="77777777" w:rsidR="00170623" w:rsidRDefault="00170623"/>
    <w:p w14:paraId="25444A80" w14:textId="77777777" w:rsidR="00B5017E" w:rsidRPr="00B5017E" w:rsidRDefault="00170623" w:rsidP="00B5017E">
      <w:pPr>
        <w:pStyle w:val="EndNoteBibliography"/>
        <w:spacing w:after="0"/>
        <w:ind w:left="720" w:hanging="720"/>
      </w:pPr>
      <w:r>
        <w:lastRenderedPageBreak/>
        <w:fldChar w:fldCharType="begin"/>
      </w:r>
      <w:r>
        <w:instrText xml:space="preserve"> ADDIN EN.REFLIST </w:instrText>
      </w:r>
      <w:r>
        <w:fldChar w:fldCharType="separate"/>
      </w:r>
      <w:r w:rsidR="00B5017E" w:rsidRPr="00B5017E">
        <w:t>1.</w:t>
      </w:r>
      <w:r w:rsidR="00B5017E" w:rsidRPr="00B5017E">
        <w:tab/>
        <w:t xml:space="preserve">Ades S, Kumar S, Alam M, et al. Tumor oncogene (KRAS) status and risk of venous thrombosis in patients with metastatic colorectal cancer. </w:t>
      </w:r>
      <w:r w:rsidR="00B5017E" w:rsidRPr="00B5017E">
        <w:rPr>
          <w:i/>
        </w:rPr>
        <w:t xml:space="preserve">J Thromb Haemost. </w:t>
      </w:r>
      <w:r w:rsidR="00B5017E" w:rsidRPr="00B5017E">
        <w:t>2015;13(6):998-1003.</w:t>
      </w:r>
    </w:p>
    <w:p w14:paraId="758ABF35" w14:textId="77777777" w:rsidR="00B5017E" w:rsidRPr="00B5017E" w:rsidRDefault="00B5017E" w:rsidP="00B5017E">
      <w:pPr>
        <w:pStyle w:val="EndNoteBibliography"/>
        <w:spacing w:after="0"/>
        <w:ind w:left="720" w:hanging="720"/>
      </w:pPr>
      <w:r w:rsidRPr="00B5017E">
        <w:t>2.</w:t>
      </w:r>
      <w:r w:rsidRPr="00B5017E">
        <w:tab/>
        <w:t xml:space="preserve">Allard MA, Saffroy R, de la Maisonneuve PB, et al. Colorectal liver metastases are more often super wild type. Toward treatment based on metastatic site genotyping? </w:t>
      </w:r>
      <w:r w:rsidRPr="00B5017E">
        <w:rPr>
          <w:i/>
        </w:rPr>
        <w:t xml:space="preserve">Target Oncol. </w:t>
      </w:r>
      <w:r w:rsidRPr="00B5017E">
        <w:t>2015;10(3):415-421.</w:t>
      </w:r>
    </w:p>
    <w:p w14:paraId="51B68598" w14:textId="77777777" w:rsidR="00B5017E" w:rsidRPr="00B5017E" w:rsidRDefault="00B5017E" w:rsidP="00B5017E">
      <w:pPr>
        <w:pStyle w:val="EndNoteBibliography"/>
        <w:spacing w:after="0"/>
        <w:ind w:left="720" w:hanging="720"/>
      </w:pPr>
      <w:r w:rsidRPr="00B5017E">
        <w:t>3.</w:t>
      </w:r>
      <w:r w:rsidRPr="00B5017E">
        <w:tab/>
        <w:t xml:space="preserve">Alonso-Espinaco V, Cuatrecasas M, Alonso V, et al. RAC1b overexpression correlates with poor prognosis in KRAS/BRAF WT metastatic colorectal cancer patients treated with first-line FOLFOX/XELOX chemotherapy. </w:t>
      </w:r>
      <w:r w:rsidRPr="00B5017E">
        <w:rPr>
          <w:i/>
        </w:rPr>
        <w:t xml:space="preserve">Eur J Cancer. </w:t>
      </w:r>
      <w:r w:rsidRPr="00B5017E">
        <w:t>2014;50(11):1973-1981.</w:t>
      </w:r>
    </w:p>
    <w:p w14:paraId="0C50F12E" w14:textId="77777777" w:rsidR="00B5017E" w:rsidRPr="00B5017E" w:rsidRDefault="00B5017E" w:rsidP="00B5017E">
      <w:pPr>
        <w:pStyle w:val="EndNoteBibliography"/>
        <w:spacing w:after="0"/>
        <w:ind w:left="720" w:hanging="720"/>
      </w:pPr>
      <w:r w:rsidRPr="00B5017E">
        <w:t>4.</w:t>
      </w:r>
      <w:r w:rsidRPr="00B5017E">
        <w:tab/>
        <w:t xml:space="preserve">Amado RG, Wolf M, Peeters M, et al. Wild-type KRAS is required for panitumumab efficacy in patients with metastatic colorectal cancer. </w:t>
      </w:r>
      <w:r w:rsidRPr="00B5017E">
        <w:rPr>
          <w:i/>
        </w:rPr>
        <w:t xml:space="preserve">J Clin Oncol. </w:t>
      </w:r>
      <w:r w:rsidRPr="00B5017E">
        <w:t>2008;26(10):1626-1634.</w:t>
      </w:r>
    </w:p>
    <w:p w14:paraId="18057F8D" w14:textId="77777777" w:rsidR="00B5017E" w:rsidRPr="00B5017E" w:rsidRDefault="00B5017E" w:rsidP="00B5017E">
      <w:pPr>
        <w:pStyle w:val="EndNoteBibliography"/>
        <w:spacing w:after="0"/>
        <w:ind w:left="720" w:hanging="720"/>
      </w:pPr>
      <w:r w:rsidRPr="00B5017E">
        <w:t>5.</w:t>
      </w:r>
      <w:r w:rsidRPr="00B5017E">
        <w:tab/>
        <w:t xml:space="preserve">Antonuzzo L, Giommoni E, Pastorelli D, et al. Bevacizumab plus XELOX as first-line treatment of metastatic colorectal cancer: The OBELIX study. </w:t>
      </w:r>
      <w:r w:rsidRPr="00B5017E">
        <w:rPr>
          <w:i/>
        </w:rPr>
        <w:t xml:space="preserve">World J Gastroenterol. </w:t>
      </w:r>
      <w:r w:rsidRPr="00B5017E">
        <w:t>2015;21(23):7281-7288.</w:t>
      </w:r>
    </w:p>
    <w:p w14:paraId="7F5FBE8D" w14:textId="77777777" w:rsidR="00B5017E" w:rsidRPr="00B5017E" w:rsidRDefault="00B5017E" w:rsidP="00B5017E">
      <w:pPr>
        <w:pStyle w:val="EndNoteBibliography"/>
        <w:spacing w:after="0"/>
        <w:ind w:left="720" w:hanging="720"/>
      </w:pPr>
      <w:r w:rsidRPr="00B5017E">
        <w:t>6.</w:t>
      </w:r>
      <w:r w:rsidRPr="00B5017E">
        <w:tab/>
        <w:t xml:space="preserve">Astudillo-de la Vega H, PRomero-Garcia P, Silva JA. Identification of KRas mutational polymorphism by molecular analysis using high-resolution melting system in a large MCRC mexican sample. </w:t>
      </w:r>
      <w:r w:rsidRPr="00B5017E">
        <w:rPr>
          <w:i/>
        </w:rPr>
        <w:t xml:space="preserve">Proffered Papers. </w:t>
      </w:r>
      <w:r w:rsidRPr="00B5017E">
        <w:t>2011:S124-125.</w:t>
      </w:r>
    </w:p>
    <w:p w14:paraId="588150FC" w14:textId="77777777" w:rsidR="00B5017E" w:rsidRPr="00B5017E" w:rsidRDefault="00B5017E" w:rsidP="00B5017E">
      <w:pPr>
        <w:pStyle w:val="EndNoteBibliography"/>
        <w:spacing w:after="0"/>
        <w:ind w:left="720" w:hanging="720"/>
      </w:pPr>
      <w:r w:rsidRPr="00B5017E">
        <w:t>7.</w:t>
      </w:r>
      <w:r w:rsidRPr="00B5017E">
        <w:tab/>
        <w:t xml:space="preserve">Atreya CE, Sangale Z, Xu N, et al. PTEN expression is consistent in colorectal cancer primaries and metastases and associates with patient survival. </w:t>
      </w:r>
      <w:r w:rsidRPr="00B5017E">
        <w:rPr>
          <w:i/>
        </w:rPr>
        <w:t xml:space="preserve">Cancer Med. </w:t>
      </w:r>
      <w:r w:rsidRPr="00B5017E">
        <w:t>2013;2(4):496-506.</w:t>
      </w:r>
    </w:p>
    <w:p w14:paraId="69AD3B04" w14:textId="77777777" w:rsidR="00B5017E" w:rsidRPr="00B5017E" w:rsidRDefault="00B5017E" w:rsidP="00B5017E">
      <w:pPr>
        <w:pStyle w:val="EndNoteBibliography"/>
        <w:spacing w:after="0"/>
        <w:ind w:left="720" w:hanging="720"/>
      </w:pPr>
      <w:r w:rsidRPr="00B5017E">
        <w:t>8.</w:t>
      </w:r>
      <w:r w:rsidRPr="00B5017E">
        <w:tab/>
        <w:t xml:space="preserve">Bader T, Ismail A. Higher prevalence of KRAS mutations in colorectal cancer in Saudi Arabia: Propensity for lung metastasis. </w:t>
      </w:r>
      <w:r w:rsidRPr="00B5017E">
        <w:rPr>
          <w:i/>
        </w:rPr>
        <w:t xml:space="preserve">Alexandria Journal of Medicine. </w:t>
      </w:r>
      <w:r w:rsidRPr="00B5017E">
        <w:t>2014;50(3):203-209.</w:t>
      </w:r>
    </w:p>
    <w:p w14:paraId="3F1858A4" w14:textId="77777777" w:rsidR="00B5017E" w:rsidRPr="00B5017E" w:rsidRDefault="00B5017E" w:rsidP="00B5017E">
      <w:pPr>
        <w:pStyle w:val="EndNoteBibliography"/>
        <w:spacing w:after="0"/>
        <w:ind w:left="720" w:hanging="720"/>
      </w:pPr>
      <w:r w:rsidRPr="00B5017E">
        <w:t>9.</w:t>
      </w:r>
      <w:r w:rsidRPr="00B5017E">
        <w:tab/>
        <w:t xml:space="preserve">Baldus SE, Schaefer KL, Engers R, Hartleb D, Stoecklein NH, Gabbert HE. Prevalence and heterogeneity of KRAS, BRAF, and PIK3CA mutations in primary colorectal adenocarcinomas and their corresponding metastases. </w:t>
      </w:r>
      <w:r w:rsidRPr="00B5017E">
        <w:rPr>
          <w:i/>
        </w:rPr>
        <w:t xml:space="preserve">Clin Cancer Res. </w:t>
      </w:r>
      <w:r w:rsidRPr="00B5017E">
        <w:t>2010;16(3):790-799.</w:t>
      </w:r>
    </w:p>
    <w:p w14:paraId="680AE720" w14:textId="77777777" w:rsidR="00B5017E" w:rsidRPr="00B5017E" w:rsidRDefault="00B5017E" w:rsidP="00B5017E">
      <w:pPr>
        <w:pStyle w:val="EndNoteBibliography"/>
        <w:spacing w:after="0"/>
        <w:ind w:left="720" w:hanging="720"/>
      </w:pPr>
      <w:r w:rsidRPr="00B5017E">
        <w:t>10.</w:t>
      </w:r>
      <w:r w:rsidRPr="00B5017E">
        <w:tab/>
        <w:t xml:space="preserve">Balko JM, Black EP. A gene expression predictor of response to EGFR-targeted therapy stratifies progression-free survival to cetuximab in KRAS wild-type metastatic colorectal cancer. </w:t>
      </w:r>
      <w:r w:rsidRPr="00B5017E">
        <w:rPr>
          <w:i/>
        </w:rPr>
        <w:t xml:space="preserve">BMC Cancer. </w:t>
      </w:r>
      <w:r w:rsidRPr="00B5017E">
        <w:t>2009;9:145.</w:t>
      </w:r>
    </w:p>
    <w:p w14:paraId="27283F7F" w14:textId="77777777" w:rsidR="00B5017E" w:rsidRPr="00B5017E" w:rsidRDefault="00B5017E" w:rsidP="00B5017E">
      <w:pPr>
        <w:pStyle w:val="EndNoteBibliography"/>
        <w:spacing w:after="0"/>
        <w:ind w:left="720" w:hanging="720"/>
      </w:pPr>
      <w:r w:rsidRPr="00B5017E">
        <w:t>11.</w:t>
      </w:r>
      <w:r w:rsidRPr="00B5017E">
        <w:tab/>
        <w:t xml:space="preserve">Berlin J, Bendell JC, Hart LL, et al. A randomized phase II trial of vismodegib versus placebo with FOLFOX or FOLFIRI and bevacizumab in patients with previously untreated metastatic colorectal cancer. </w:t>
      </w:r>
      <w:r w:rsidRPr="00B5017E">
        <w:rPr>
          <w:i/>
        </w:rPr>
        <w:t xml:space="preserve">Clin Cancer Res. </w:t>
      </w:r>
      <w:r w:rsidRPr="00B5017E">
        <w:t>2013;19(1):258-267.</w:t>
      </w:r>
    </w:p>
    <w:p w14:paraId="4825653D" w14:textId="77777777" w:rsidR="00B5017E" w:rsidRPr="00B5017E" w:rsidRDefault="00B5017E" w:rsidP="00B5017E">
      <w:pPr>
        <w:pStyle w:val="EndNoteBibliography"/>
        <w:spacing w:after="0"/>
        <w:ind w:left="720" w:hanging="720"/>
      </w:pPr>
      <w:r w:rsidRPr="00B5017E">
        <w:t>12.</w:t>
      </w:r>
      <w:r w:rsidRPr="00B5017E">
        <w:tab/>
        <w:t xml:space="preserve">Bibeau F, Lopez-Crapez E, Di Fiore F, et al. Impact of Fc{gamma}RIIa-Fc{gamma}RIIIa polymorphisms and KRAS mutations on the clinical outcome of patients with metastatic colorectal cancer treated with cetuximab plus irinotecan. </w:t>
      </w:r>
      <w:r w:rsidRPr="00B5017E">
        <w:rPr>
          <w:i/>
        </w:rPr>
        <w:t xml:space="preserve">J Clin Oncol. </w:t>
      </w:r>
      <w:r w:rsidRPr="00B5017E">
        <w:t>2009;27(7):1122-1129.</w:t>
      </w:r>
    </w:p>
    <w:p w14:paraId="628EEA8F" w14:textId="77777777" w:rsidR="00B5017E" w:rsidRPr="00B5017E" w:rsidRDefault="00B5017E" w:rsidP="00B5017E">
      <w:pPr>
        <w:pStyle w:val="EndNoteBibliography"/>
        <w:spacing w:after="0"/>
        <w:ind w:left="720" w:hanging="720"/>
      </w:pPr>
      <w:r w:rsidRPr="00B5017E">
        <w:t>13.</w:t>
      </w:r>
      <w:r w:rsidRPr="00B5017E">
        <w:tab/>
        <w:t xml:space="preserve">Bibeau F, Frugier H, Crapez E, Lamy P, Ychou M, Boissiere-Michot F. KRAS mutation testing in patients with metastatic colorectal carcinoma: An 18-month experience emphasizing the risk of false-negative results. </w:t>
      </w:r>
      <w:r w:rsidRPr="00B5017E">
        <w:rPr>
          <w:i/>
        </w:rPr>
        <w:t xml:space="preserve">J Clin Oncol. </w:t>
      </w:r>
      <w:r w:rsidRPr="00B5017E">
        <w:t>2010;32(Suppl 3).</w:t>
      </w:r>
    </w:p>
    <w:p w14:paraId="0CCF4621" w14:textId="77777777" w:rsidR="00B5017E" w:rsidRPr="00B5017E" w:rsidRDefault="00B5017E" w:rsidP="00B5017E">
      <w:pPr>
        <w:pStyle w:val="EndNoteBibliography"/>
        <w:spacing w:after="0"/>
        <w:ind w:left="720" w:hanging="720"/>
      </w:pPr>
      <w:r w:rsidRPr="00B5017E">
        <w:t>14.</w:t>
      </w:r>
      <w:r w:rsidRPr="00B5017E">
        <w:tab/>
        <w:t xml:space="preserve">Bokemeyer C, Bondarenko I, Hartmann JT, et al. Efficacy according to biomarker status of cetuximab plus FOLFOX-4 as first-line treatment for metastatic colorectal cancer: the OPUS study. </w:t>
      </w:r>
      <w:r w:rsidRPr="00B5017E">
        <w:rPr>
          <w:i/>
        </w:rPr>
        <w:t xml:space="preserve">Ann Oncol. </w:t>
      </w:r>
      <w:r w:rsidRPr="00B5017E">
        <w:t>2011;22(7):1535-1546.</w:t>
      </w:r>
    </w:p>
    <w:p w14:paraId="6A98A37B" w14:textId="77777777" w:rsidR="00B5017E" w:rsidRPr="00B5017E" w:rsidRDefault="00B5017E" w:rsidP="00B5017E">
      <w:pPr>
        <w:pStyle w:val="EndNoteBibliography"/>
        <w:spacing w:after="0"/>
        <w:ind w:left="720" w:hanging="720"/>
      </w:pPr>
      <w:r w:rsidRPr="00B5017E">
        <w:t>15.</w:t>
      </w:r>
      <w:r w:rsidRPr="00B5017E">
        <w:tab/>
        <w:t xml:space="preserve">Bruera G, Cannita K, Di Giacomo D, et al. Worse prognosis of KRAS c.35 G &gt; A mutant metastatic colorectal cancer (MCRC) patients treated with intensive triplet chemotherapy plus bevacizumab (FIr-B/FOx). </w:t>
      </w:r>
      <w:r w:rsidRPr="00B5017E">
        <w:rPr>
          <w:i/>
        </w:rPr>
        <w:t xml:space="preserve">BMC Med. </w:t>
      </w:r>
      <w:r w:rsidRPr="00B5017E">
        <w:t>2013;11:59.</w:t>
      </w:r>
    </w:p>
    <w:p w14:paraId="16C13E10" w14:textId="77777777" w:rsidR="00B5017E" w:rsidRPr="00B5017E" w:rsidRDefault="00B5017E" w:rsidP="00B5017E">
      <w:pPr>
        <w:pStyle w:val="EndNoteBibliography"/>
        <w:spacing w:after="0"/>
        <w:ind w:left="720" w:hanging="720"/>
      </w:pPr>
      <w:r w:rsidRPr="00B5017E">
        <w:t>16.</w:t>
      </w:r>
      <w:r w:rsidRPr="00B5017E">
        <w:tab/>
        <w:t xml:space="preserve">Bruera G, Cannita K, Giordano AV, Vicentini R, Ficorella C, Ricevuto E. Prognostic relevance of KRAS genotype in metastatic colorectal cancer patients unfit for FIr-B/FOx intensive regimen. </w:t>
      </w:r>
      <w:r w:rsidRPr="00B5017E">
        <w:rPr>
          <w:i/>
        </w:rPr>
        <w:t xml:space="preserve">Int J Oncol. </w:t>
      </w:r>
      <w:r w:rsidRPr="00B5017E">
        <w:t>2014;44(6):1820-1830.</w:t>
      </w:r>
    </w:p>
    <w:p w14:paraId="0E69E8A8" w14:textId="77777777" w:rsidR="00B5017E" w:rsidRPr="00B5017E" w:rsidRDefault="00B5017E" w:rsidP="00B5017E">
      <w:pPr>
        <w:pStyle w:val="EndNoteBibliography"/>
        <w:spacing w:after="0"/>
        <w:ind w:left="720" w:hanging="720"/>
      </w:pPr>
      <w:r w:rsidRPr="00B5017E">
        <w:t>17.</w:t>
      </w:r>
      <w:r w:rsidRPr="00B5017E">
        <w:tab/>
        <w:t xml:space="preserve">Bruin SC, He Y, Mikolajewska-Hanclich I, et al. Molecular alterations associated with liver metastases development in colorectal cancer patients. </w:t>
      </w:r>
      <w:r w:rsidRPr="00B5017E">
        <w:rPr>
          <w:i/>
        </w:rPr>
        <w:t xml:space="preserve">British journal of cancer. </w:t>
      </w:r>
      <w:r w:rsidRPr="00B5017E">
        <w:t>2011;105(2):281-287.</w:t>
      </w:r>
    </w:p>
    <w:p w14:paraId="1258BB46" w14:textId="77777777" w:rsidR="00B5017E" w:rsidRPr="00B5017E" w:rsidRDefault="00B5017E" w:rsidP="00B5017E">
      <w:pPr>
        <w:pStyle w:val="EndNoteBibliography"/>
        <w:spacing w:after="0"/>
        <w:ind w:left="720" w:hanging="720"/>
      </w:pPr>
      <w:r w:rsidRPr="00B5017E">
        <w:t>18.</w:t>
      </w:r>
      <w:r w:rsidRPr="00B5017E">
        <w:tab/>
        <w:t xml:space="preserve">Brule SY, Jonker DJ, Karapetis CS, et al. Location of colon cancer (right-sided versus left-sided) as a prognostic factor and a predictor of benefit from cetuximab in NCIC CO.17. </w:t>
      </w:r>
      <w:r w:rsidRPr="00B5017E">
        <w:rPr>
          <w:i/>
        </w:rPr>
        <w:t xml:space="preserve">Eur J Cancer. </w:t>
      </w:r>
      <w:r w:rsidRPr="00B5017E">
        <w:t>2015;51(11):1405-1414.</w:t>
      </w:r>
    </w:p>
    <w:p w14:paraId="02886C9E" w14:textId="77777777" w:rsidR="00B5017E" w:rsidRPr="00B5017E" w:rsidRDefault="00B5017E" w:rsidP="00B5017E">
      <w:pPr>
        <w:pStyle w:val="EndNoteBibliography"/>
        <w:spacing w:after="0"/>
        <w:ind w:left="720" w:hanging="720"/>
      </w:pPr>
      <w:r w:rsidRPr="00B5017E">
        <w:t>19.</w:t>
      </w:r>
      <w:r w:rsidRPr="00B5017E">
        <w:tab/>
        <w:t xml:space="preserve">Calero BM, Llanos M, Alvarez BA, Hernandez San Gil R, Salido E, al. e. Analysis of KRAS and NRAS mutations in 126 patients with KRAS exon 2 wild type for metastatic colorectal cancer (mCRC) in a single institution. </w:t>
      </w:r>
      <w:r w:rsidRPr="00B5017E">
        <w:rPr>
          <w:i/>
        </w:rPr>
        <w:t xml:space="preserve">J Clin Oncol. </w:t>
      </w:r>
      <w:r w:rsidRPr="00B5017E">
        <w:t>2015;33(Suppl):Abstr e14589.</w:t>
      </w:r>
    </w:p>
    <w:p w14:paraId="7803CF1E" w14:textId="77777777" w:rsidR="00B5017E" w:rsidRPr="00B5017E" w:rsidRDefault="00B5017E" w:rsidP="00B5017E">
      <w:pPr>
        <w:pStyle w:val="EndNoteBibliography"/>
        <w:spacing w:after="0"/>
        <w:ind w:left="720" w:hanging="720"/>
      </w:pPr>
      <w:r w:rsidRPr="00B5017E">
        <w:t>20.</w:t>
      </w:r>
      <w:r w:rsidRPr="00B5017E">
        <w:tab/>
        <w:t xml:space="preserve">Cappuzzo F, Sacconi A, Landi L, et al. MicroRNA signature in metastatic colorectal cancer patients treated with anti-EGFR monoclonal antibodies. </w:t>
      </w:r>
      <w:r w:rsidRPr="00B5017E">
        <w:rPr>
          <w:i/>
        </w:rPr>
        <w:t xml:space="preserve">Clin Colorectal Cancer. </w:t>
      </w:r>
      <w:r w:rsidRPr="00B5017E">
        <w:t>2014;13(1):37-45 e34.</w:t>
      </w:r>
    </w:p>
    <w:p w14:paraId="021CA38B" w14:textId="77777777" w:rsidR="00B5017E" w:rsidRPr="00B5017E" w:rsidRDefault="00B5017E" w:rsidP="00B5017E">
      <w:pPr>
        <w:pStyle w:val="EndNoteBibliography"/>
        <w:spacing w:after="0"/>
        <w:ind w:left="720" w:hanging="720"/>
      </w:pPr>
      <w:r w:rsidRPr="00B5017E">
        <w:t>21.</w:t>
      </w:r>
      <w:r w:rsidRPr="00B5017E">
        <w:tab/>
        <w:t xml:space="preserve">Cardenas-Ramos SG, Alcazar-Gonzalez G, Reyes-Cortes LM, et al. The Frequency and Type of K-RAS Mutations in Mexican Patients with Colorectal Cancer: A National Study. </w:t>
      </w:r>
      <w:r w:rsidRPr="00B5017E">
        <w:rPr>
          <w:i/>
        </w:rPr>
        <w:t xml:space="preserve">Am J Clin Oncol. </w:t>
      </w:r>
      <w:r w:rsidRPr="00B5017E">
        <w:t>2014;00(00):1-3.</w:t>
      </w:r>
    </w:p>
    <w:p w14:paraId="67A4F28C" w14:textId="77777777" w:rsidR="00B5017E" w:rsidRPr="00B5017E" w:rsidRDefault="00B5017E" w:rsidP="00B5017E">
      <w:pPr>
        <w:pStyle w:val="EndNoteBibliography"/>
        <w:spacing w:after="0"/>
        <w:ind w:left="720" w:hanging="720"/>
      </w:pPr>
      <w:r w:rsidRPr="00B5017E">
        <w:t>22.</w:t>
      </w:r>
      <w:r w:rsidRPr="00B5017E">
        <w:tab/>
        <w:t xml:space="preserve">Carneiro BA, Ramanathan RK, Fakih MG, et al. Phase II study of irinotecan and cetuximab given every 2 weeks as second-line therapy for advanced colorectal cancer. </w:t>
      </w:r>
      <w:r w:rsidRPr="00B5017E">
        <w:rPr>
          <w:i/>
        </w:rPr>
        <w:t xml:space="preserve">Clin Colorectal Cancer. </w:t>
      </w:r>
      <w:r w:rsidRPr="00B5017E">
        <w:t>2012;11(1):53-59.</w:t>
      </w:r>
    </w:p>
    <w:p w14:paraId="0F197D7A" w14:textId="77777777" w:rsidR="00B5017E" w:rsidRPr="00B5017E" w:rsidRDefault="00B5017E" w:rsidP="00B5017E">
      <w:pPr>
        <w:pStyle w:val="EndNoteBibliography"/>
        <w:spacing w:after="0"/>
        <w:ind w:left="720" w:hanging="720"/>
      </w:pPr>
      <w:r w:rsidRPr="00B5017E">
        <w:t>23.</w:t>
      </w:r>
      <w:r w:rsidRPr="00B5017E">
        <w:tab/>
        <w:t xml:space="preserve">Carrera R, Blazquez C, Casalots A, et al. KRAS and NRAS mutations in metastatic colorectal cancer (CRCm) analyzed by pyrosequencing: PS-10-033. </w:t>
      </w:r>
      <w:r w:rsidRPr="00B5017E">
        <w:rPr>
          <w:i/>
        </w:rPr>
        <w:t xml:space="preserve">Virchows Arch. </w:t>
      </w:r>
      <w:r w:rsidRPr="00B5017E">
        <w:t>2015;467(Suppl1):S166.</w:t>
      </w:r>
    </w:p>
    <w:p w14:paraId="3F52EB3E" w14:textId="77777777" w:rsidR="00B5017E" w:rsidRPr="00B5017E" w:rsidRDefault="00B5017E" w:rsidP="00B5017E">
      <w:pPr>
        <w:pStyle w:val="EndNoteBibliography"/>
        <w:spacing w:after="0"/>
        <w:ind w:left="720" w:hanging="720"/>
      </w:pPr>
      <w:r w:rsidRPr="00B5017E">
        <w:t>24.</w:t>
      </w:r>
      <w:r w:rsidRPr="00B5017E">
        <w:tab/>
        <w:t xml:space="preserve">Cejas P, Lopez-Gomez M, Aguayo C, et al. KRAS mutations in primary colorectal cancer tumors and related metastases: a potential role in prediction of lung metastasis. </w:t>
      </w:r>
      <w:r w:rsidRPr="00B5017E">
        <w:rPr>
          <w:i/>
        </w:rPr>
        <w:t xml:space="preserve">PLoS One. </w:t>
      </w:r>
      <w:r w:rsidRPr="00B5017E">
        <w:t>2009;4(12):e8199.</w:t>
      </w:r>
    </w:p>
    <w:p w14:paraId="0AA79000" w14:textId="77777777" w:rsidR="00B5017E" w:rsidRPr="00B5017E" w:rsidRDefault="00B5017E" w:rsidP="00B5017E">
      <w:pPr>
        <w:pStyle w:val="EndNoteBibliography"/>
        <w:spacing w:after="0"/>
        <w:ind w:left="720" w:hanging="720"/>
      </w:pPr>
      <w:r w:rsidRPr="00B5017E">
        <w:t>25.</w:t>
      </w:r>
      <w:r w:rsidRPr="00B5017E">
        <w:tab/>
        <w:t xml:space="preserve">Chretien AS, Harle A, Meyer-Lefebvre M, et al. Optimization of routine KRAS mutation PCR-based testing procedure for rational individualized first-line-targeted therapy selection in metastatic colorectal cancer. </w:t>
      </w:r>
      <w:r w:rsidRPr="00B5017E">
        <w:rPr>
          <w:i/>
        </w:rPr>
        <w:t xml:space="preserve">Cancer Med. </w:t>
      </w:r>
      <w:r w:rsidRPr="00B5017E">
        <w:t>2013;2(1):11-20.</w:t>
      </w:r>
    </w:p>
    <w:p w14:paraId="6D7D639F" w14:textId="77777777" w:rsidR="00B5017E" w:rsidRPr="00B5017E" w:rsidRDefault="00B5017E" w:rsidP="00B5017E">
      <w:pPr>
        <w:pStyle w:val="EndNoteBibliography"/>
        <w:spacing w:after="0"/>
        <w:ind w:left="720" w:hanging="720"/>
      </w:pPr>
      <w:r w:rsidRPr="00B5017E">
        <w:t>26.</w:t>
      </w:r>
      <w:r w:rsidRPr="00B5017E">
        <w:tab/>
        <w:t xml:space="preserve">Ciardiello F, Normanno N, Maiello E, et al. Clinical activity of FOLFIRI plus cetuximab according to extended gene mutation status by next-generation sequencing: findings from the CAPRI-GOIM trial. </w:t>
      </w:r>
      <w:r w:rsidRPr="00B5017E">
        <w:rPr>
          <w:i/>
        </w:rPr>
        <w:t xml:space="preserve">Ann Oncol. </w:t>
      </w:r>
      <w:r w:rsidRPr="00B5017E">
        <w:t>2014;25(9):1756-1761.</w:t>
      </w:r>
    </w:p>
    <w:p w14:paraId="284EC6BE" w14:textId="77777777" w:rsidR="00B5017E" w:rsidRPr="00B5017E" w:rsidRDefault="00B5017E" w:rsidP="00B5017E">
      <w:pPr>
        <w:pStyle w:val="EndNoteBibliography"/>
        <w:spacing w:after="0"/>
        <w:ind w:left="720" w:hanging="720"/>
      </w:pPr>
      <w:r w:rsidRPr="00B5017E">
        <w:t>27.</w:t>
      </w:r>
      <w:r w:rsidRPr="00B5017E">
        <w:tab/>
        <w:t xml:space="preserve">Ciardiello F, Falcone A, Cascinu S, et al. Regorafenib for previously treated metastatic colorectal cancer (mCRC): Results from 683 Italian patients treated in the open-label phase 3B CONSIGN study. </w:t>
      </w:r>
      <w:r w:rsidRPr="00B5017E">
        <w:rPr>
          <w:i/>
        </w:rPr>
        <w:t xml:space="preserve">Abstracts. </w:t>
      </w:r>
      <w:r w:rsidRPr="00B5017E">
        <w:t>2015:S380-S381.</w:t>
      </w:r>
    </w:p>
    <w:p w14:paraId="5DC7C542" w14:textId="77777777" w:rsidR="00B5017E" w:rsidRPr="00B5017E" w:rsidRDefault="00B5017E" w:rsidP="00B5017E">
      <w:pPr>
        <w:pStyle w:val="EndNoteBibliography"/>
        <w:spacing w:after="0"/>
        <w:ind w:left="720" w:hanging="720"/>
      </w:pPr>
      <w:r w:rsidRPr="00B5017E">
        <w:t>28.</w:t>
      </w:r>
      <w:r w:rsidRPr="00B5017E">
        <w:tab/>
        <w:t xml:space="preserve">Conde-Herrero V, Gonzalez-Astorga B, Gonzalez-Vicente A, et al. Outcomes According to Kras Mutational Status in Treatment with Chemotherapy Plus Bevacizumab in Metastatic Colorectal Cancer: P-0248. </w:t>
      </w:r>
      <w:r w:rsidRPr="00B5017E">
        <w:rPr>
          <w:i/>
        </w:rPr>
        <w:t xml:space="preserve">Annals of Oncology. </w:t>
      </w:r>
      <w:r w:rsidRPr="00B5017E">
        <w:t>2013;24(suppl 4):iv106-iv106.</w:t>
      </w:r>
    </w:p>
    <w:p w14:paraId="6C3E4FBD" w14:textId="77777777" w:rsidR="00B5017E" w:rsidRPr="00B5017E" w:rsidRDefault="00B5017E" w:rsidP="00B5017E">
      <w:pPr>
        <w:pStyle w:val="EndNoteBibliography"/>
        <w:spacing w:after="0"/>
        <w:ind w:left="720" w:hanging="720"/>
      </w:pPr>
      <w:r w:rsidRPr="00B5017E">
        <w:t>29.</w:t>
      </w:r>
      <w:r w:rsidRPr="00B5017E">
        <w:tab/>
        <w:t xml:space="preserve">Cremolini C, Loupakis F, Antoniotti C, et al. FOLFOXIRI plus bevacizumab versus FOLFIRI plus bevacizumab as first-line treatment of patients with metastatic colorectal cancer: updated overall survival and molecular subgroup analyses of the open-label, phase 3 TRIBE study. </w:t>
      </w:r>
      <w:r w:rsidRPr="00B5017E">
        <w:rPr>
          <w:i/>
        </w:rPr>
        <w:t xml:space="preserve">The Lancet Oncology. </w:t>
      </w:r>
      <w:r w:rsidRPr="00B5017E">
        <w:t>2015;16(13):1306-1315.</w:t>
      </w:r>
    </w:p>
    <w:p w14:paraId="06C401D1" w14:textId="77777777" w:rsidR="00B5017E" w:rsidRPr="00B5017E" w:rsidRDefault="00B5017E" w:rsidP="00B5017E">
      <w:pPr>
        <w:pStyle w:val="EndNoteBibliography"/>
        <w:spacing w:after="0"/>
        <w:ind w:left="720" w:hanging="720"/>
      </w:pPr>
      <w:r w:rsidRPr="00B5017E">
        <w:t>30.</w:t>
      </w:r>
      <w:r w:rsidRPr="00B5017E">
        <w:tab/>
        <w:t xml:space="preserve">Cristobal I, Rincon R, Manso R, et al. Deregulation of the PP2A Inhibitor SET Shows Promising Therapeutic Implications and Determines Poor Clinical Outcome in Patients with Metastatic Colorectal Cancer. </w:t>
      </w:r>
      <w:r w:rsidRPr="00B5017E">
        <w:rPr>
          <w:i/>
        </w:rPr>
        <w:t xml:space="preserve">Clinical Cancer Research. </w:t>
      </w:r>
      <w:r w:rsidRPr="00B5017E">
        <w:t>2014;21(2):347-356.</w:t>
      </w:r>
    </w:p>
    <w:p w14:paraId="16C93587" w14:textId="77777777" w:rsidR="00B5017E" w:rsidRPr="00B5017E" w:rsidRDefault="00B5017E" w:rsidP="00B5017E">
      <w:pPr>
        <w:pStyle w:val="EndNoteBibliography"/>
        <w:spacing w:after="0"/>
        <w:ind w:left="720" w:hanging="720"/>
      </w:pPr>
      <w:r w:rsidRPr="00B5017E">
        <w:t>31.</w:t>
      </w:r>
      <w:r w:rsidRPr="00B5017E">
        <w:tab/>
        <w:t xml:space="preserve">Crobach S, Ruano D, van Eijk R, et al. Target-enriched next-generation sequencing reveals differences between primary and secondary ovarian tumors in formalin-fixed, paraffin-embedded tissue. </w:t>
      </w:r>
      <w:r w:rsidRPr="00B5017E">
        <w:rPr>
          <w:i/>
        </w:rPr>
        <w:t xml:space="preserve">J Mol Diagn. </w:t>
      </w:r>
      <w:r w:rsidRPr="00B5017E">
        <w:t>2015;17(2):193-200.</w:t>
      </w:r>
    </w:p>
    <w:p w14:paraId="12467E2A" w14:textId="77777777" w:rsidR="00B5017E" w:rsidRPr="00B5017E" w:rsidRDefault="00B5017E" w:rsidP="00B5017E">
      <w:pPr>
        <w:pStyle w:val="EndNoteBibliography"/>
        <w:spacing w:after="0"/>
        <w:ind w:left="720" w:hanging="720"/>
      </w:pPr>
      <w:r w:rsidRPr="00B5017E">
        <w:t>32.</w:t>
      </w:r>
      <w:r w:rsidRPr="00B5017E">
        <w:tab/>
        <w:t xml:space="preserve">Cushman SM, Jiang C, Hatch AJ, et al. Gene expression markers of efficacy and resistance to cetuximab treatment in metastatic colorectal cancer: results from CALGB 80203 (Alliance). </w:t>
      </w:r>
      <w:r w:rsidRPr="00B5017E">
        <w:rPr>
          <w:i/>
        </w:rPr>
        <w:t xml:space="preserve">Clin Cancer Res. </w:t>
      </w:r>
      <w:r w:rsidRPr="00B5017E">
        <w:t>2015;21(5):1078-1086.</w:t>
      </w:r>
    </w:p>
    <w:p w14:paraId="2A0827A0" w14:textId="77777777" w:rsidR="00B5017E" w:rsidRPr="00B5017E" w:rsidRDefault="00B5017E" w:rsidP="00B5017E">
      <w:pPr>
        <w:pStyle w:val="EndNoteBibliography"/>
        <w:spacing w:after="0"/>
        <w:ind w:left="720" w:hanging="720"/>
      </w:pPr>
      <w:r w:rsidRPr="00B5017E">
        <w:t>33.</w:t>
      </w:r>
      <w:r w:rsidRPr="00B5017E">
        <w:tab/>
        <w:t xml:space="preserve">Day F, Muranyi A, Singh S, et al. A mutant BRAF V600E-specific immunohistochemical assay: correlation with molecular mutation status and clinical outcome in colorectal cancer. </w:t>
      </w:r>
      <w:r w:rsidRPr="00B5017E">
        <w:rPr>
          <w:i/>
        </w:rPr>
        <w:t xml:space="preserve">Target Oncol. </w:t>
      </w:r>
      <w:r w:rsidRPr="00B5017E">
        <w:t>2015;10(1):99-109.</w:t>
      </w:r>
    </w:p>
    <w:p w14:paraId="1AE1DDB4" w14:textId="77777777" w:rsidR="00B5017E" w:rsidRPr="00B5017E" w:rsidRDefault="00B5017E" w:rsidP="00B5017E">
      <w:pPr>
        <w:pStyle w:val="EndNoteBibliography"/>
        <w:spacing w:after="0"/>
        <w:ind w:left="720" w:hanging="720"/>
      </w:pPr>
      <w:r w:rsidRPr="00B5017E">
        <w:t>34.</w:t>
      </w:r>
      <w:r w:rsidRPr="00B5017E">
        <w:tab/>
        <w:t xml:space="preserve">De Maglio G, Lutrino ES, S. C, et al. Molecular Profiling of Brain Metastases from Colorectal Cancer. </w:t>
      </w:r>
      <w:r w:rsidRPr="00B5017E">
        <w:rPr>
          <w:i/>
        </w:rPr>
        <w:t xml:space="preserve">Annual Meetings Abstracts. </w:t>
      </w:r>
      <w:r w:rsidRPr="00B5017E">
        <w:t>2012;92:429A-430A.</w:t>
      </w:r>
    </w:p>
    <w:p w14:paraId="24A65EAE" w14:textId="77777777" w:rsidR="00B5017E" w:rsidRPr="00B5017E" w:rsidRDefault="00B5017E" w:rsidP="00B5017E">
      <w:pPr>
        <w:pStyle w:val="EndNoteBibliography"/>
        <w:spacing w:after="0"/>
        <w:ind w:left="720" w:hanging="720"/>
      </w:pPr>
      <w:r w:rsidRPr="00B5017E">
        <w:t>35.</w:t>
      </w:r>
      <w:r w:rsidRPr="00B5017E">
        <w:tab/>
        <w:t xml:space="preserve">De Roock W, Piessevaux H, De Schutter J, et al. KRAS wild-type state predicts survival and is associated to early radiological response in metastatic colorectal cancer treated with cetuximab. </w:t>
      </w:r>
      <w:r w:rsidRPr="00B5017E">
        <w:rPr>
          <w:i/>
        </w:rPr>
        <w:t xml:space="preserve">Ann Oncol. </w:t>
      </w:r>
      <w:r w:rsidRPr="00B5017E">
        <w:t>2008;19(3):508-515.</w:t>
      </w:r>
    </w:p>
    <w:p w14:paraId="7690406F" w14:textId="77777777" w:rsidR="00B5017E" w:rsidRPr="00B5017E" w:rsidRDefault="00B5017E" w:rsidP="00B5017E">
      <w:pPr>
        <w:pStyle w:val="EndNoteBibliography"/>
        <w:spacing w:after="0"/>
        <w:ind w:left="720" w:hanging="720"/>
      </w:pPr>
      <w:r w:rsidRPr="00B5017E">
        <w:t>36.</w:t>
      </w:r>
      <w:r w:rsidRPr="00B5017E">
        <w:tab/>
        <w:t xml:space="preserve">De Roock W, Claes B, Bernasconi D, et al. Effects of KRAS, BRAF, NRAS, and PIK3CA mutations on the efficacy of cetuximab plus chemotherapy in chemotherapy-refractory metastatic colorectal cancer: a retrospective consortium analysis. </w:t>
      </w:r>
      <w:r w:rsidRPr="00B5017E">
        <w:rPr>
          <w:i/>
        </w:rPr>
        <w:t xml:space="preserve">Lancet Oncol. </w:t>
      </w:r>
      <w:r w:rsidRPr="00B5017E">
        <w:t>2010;11(8):753-762.</w:t>
      </w:r>
    </w:p>
    <w:p w14:paraId="0449E376" w14:textId="77777777" w:rsidR="00B5017E" w:rsidRPr="00B5017E" w:rsidRDefault="00B5017E" w:rsidP="00B5017E">
      <w:pPr>
        <w:pStyle w:val="EndNoteBibliography"/>
        <w:spacing w:after="0"/>
        <w:ind w:left="720" w:hanging="720"/>
      </w:pPr>
      <w:r w:rsidRPr="00B5017E">
        <w:t>37.</w:t>
      </w:r>
      <w:r w:rsidRPr="00B5017E">
        <w:tab/>
        <w:t xml:space="preserve">Diaz-Rubio E, Gomez-Espana A, Massuti B, et al. Role of Kras status in patients with metastatic colorectal cancer receiving first-line chemotherapy plus bevacizumab: a TTD group cooperative study. </w:t>
      </w:r>
      <w:r w:rsidRPr="00B5017E">
        <w:rPr>
          <w:i/>
        </w:rPr>
        <w:t xml:space="preserve">PLoS One. </w:t>
      </w:r>
      <w:r w:rsidRPr="00B5017E">
        <w:t>2012;7(10):e47345.</w:t>
      </w:r>
    </w:p>
    <w:p w14:paraId="6B0AC488" w14:textId="77777777" w:rsidR="00B5017E" w:rsidRPr="00B5017E" w:rsidRDefault="00B5017E" w:rsidP="00B5017E">
      <w:pPr>
        <w:pStyle w:val="EndNoteBibliography"/>
        <w:spacing w:after="0"/>
        <w:ind w:left="720" w:hanging="720"/>
      </w:pPr>
      <w:r w:rsidRPr="00B5017E">
        <w:t>38.</w:t>
      </w:r>
      <w:r w:rsidRPr="00B5017E">
        <w:tab/>
        <w:t xml:space="preserve">Di Bartolomeo M, Pietrantonio F, Perrone F, et al. Lack of KRAS, NRAS, BRAF and TP53 mutations improves outcome of elderly metastatic colorectal cancer patients treated with cetuximab, oxaliplatin and UFT. </w:t>
      </w:r>
      <w:r w:rsidRPr="00B5017E">
        <w:rPr>
          <w:i/>
        </w:rPr>
        <w:t xml:space="preserve">Target Oncol. </w:t>
      </w:r>
      <w:r w:rsidRPr="00B5017E">
        <w:t>2014;9(2):155-162.</w:t>
      </w:r>
    </w:p>
    <w:p w14:paraId="2FE74B20" w14:textId="77777777" w:rsidR="00B5017E" w:rsidRPr="00B5017E" w:rsidRDefault="00B5017E" w:rsidP="00B5017E">
      <w:pPr>
        <w:pStyle w:val="EndNoteBibliography"/>
        <w:spacing w:after="0"/>
        <w:ind w:left="720" w:hanging="720"/>
      </w:pPr>
      <w:r w:rsidRPr="00B5017E">
        <w:t>39.</w:t>
      </w:r>
      <w:r w:rsidRPr="00B5017E">
        <w:tab/>
        <w:t xml:space="preserve">Di Fiore F, Blanchard F, Charbonnier F, et al. Clinical relevance of KRAS mutation detection in metastatic colorectal cancer treated by Cetuximab plus chemotherapy. </w:t>
      </w:r>
      <w:r w:rsidRPr="00B5017E">
        <w:rPr>
          <w:i/>
        </w:rPr>
        <w:t xml:space="preserve">British journal of cancer. </w:t>
      </w:r>
      <w:r w:rsidRPr="00B5017E">
        <w:t>2007;96(8):1166-1169.</w:t>
      </w:r>
    </w:p>
    <w:p w14:paraId="60DC5379" w14:textId="77777777" w:rsidR="00B5017E" w:rsidRPr="00B5017E" w:rsidRDefault="00B5017E" w:rsidP="00B5017E">
      <w:pPr>
        <w:pStyle w:val="EndNoteBibliography"/>
        <w:spacing w:after="0"/>
        <w:ind w:left="720" w:hanging="720"/>
      </w:pPr>
      <w:r w:rsidRPr="00B5017E">
        <w:t>40.</w:t>
      </w:r>
      <w:r w:rsidRPr="00B5017E">
        <w:tab/>
        <w:t xml:space="preserve">Dobi E, Monnien F, Kim S, et al. Impact of STAT3 phosphorylation on the clinical effectiveness of anti-EGFR-based therapy in patients with metastatic colorectal cancer. </w:t>
      </w:r>
      <w:r w:rsidRPr="00B5017E">
        <w:rPr>
          <w:i/>
        </w:rPr>
        <w:t xml:space="preserve">Clin Colorectal Cancer. </w:t>
      </w:r>
      <w:r w:rsidRPr="00B5017E">
        <w:t>2013;12(1):28-36.</w:t>
      </w:r>
    </w:p>
    <w:p w14:paraId="2883DCE5" w14:textId="77777777" w:rsidR="00B5017E" w:rsidRPr="00B5017E" w:rsidRDefault="00B5017E" w:rsidP="00B5017E">
      <w:pPr>
        <w:pStyle w:val="EndNoteBibliography"/>
        <w:spacing w:after="0"/>
        <w:ind w:left="720" w:hanging="720"/>
      </w:pPr>
      <w:r w:rsidRPr="00B5017E">
        <w:t>41.</w:t>
      </w:r>
      <w:r w:rsidRPr="00B5017E">
        <w:tab/>
        <w:t xml:space="preserve">Dono M, Massucco C, Chiara S, et al. Low percentage of KRAS mutations revealed by locked nucleic acid polymerase chain reaction: implications for treatment of metastatic colorectal cancer. </w:t>
      </w:r>
      <w:r w:rsidRPr="00B5017E">
        <w:rPr>
          <w:i/>
        </w:rPr>
        <w:t xml:space="preserve">Mol Med. </w:t>
      </w:r>
      <w:r w:rsidRPr="00B5017E">
        <w:t>2013;18:1519-1526.</w:t>
      </w:r>
    </w:p>
    <w:p w14:paraId="7AA6ED2E" w14:textId="77777777" w:rsidR="00B5017E" w:rsidRPr="00B5017E" w:rsidRDefault="00B5017E" w:rsidP="00B5017E">
      <w:pPr>
        <w:pStyle w:val="EndNoteBibliography"/>
        <w:spacing w:after="0"/>
        <w:ind w:left="720" w:hanging="720"/>
      </w:pPr>
      <w:r w:rsidRPr="00B5017E">
        <w:t>42.</w:t>
      </w:r>
      <w:r w:rsidRPr="00B5017E">
        <w:tab/>
        <w:t xml:space="preserve">Dotan E, Meropol NJ, Zhu F, et al. Relationship of increased aurora kinase A gene copy number, prognosis and response to chemotherapy in patients with metastatic colorectal cancer. </w:t>
      </w:r>
      <w:r w:rsidRPr="00B5017E">
        <w:rPr>
          <w:i/>
        </w:rPr>
        <w:t xml:space="preserve">British journal of cancer. </w:t>
      </w:r>
      <w:r w:rsidRPr="00B5017E">
        <w:t>2012;106(4):748-755.</w:t>
      </w:r>
    </w:p>
    <w:p w14:paraId="253B06E1" w14:textId="77777777" w:rsidR="00B5017E" w:rsidRPr="00B5017E" w:rsidRDefault="00B5017E" w:rsidP="00B5017E">
      <w:pPr>
        <w:pStyle w:val="EndNoteBibliography"/>
        <w:spacing w:after="0"/>
        <w:ind w:left="720" w:hanging="720"/>
      </w:pPr>
      <w:r w:rsidRPr="00B5017E">
        <w:t>43.</w:t>
      </w:r>
      <w:r w:rsidRPr="00B5017E">
        <w:tab/>
        <w:t xml:space="preserve">Douillard JY, Siena S, Cassidy J, et al. Randomized, phase III trial of panitumumab with infusional fluorouracil, leucovorin, and oxaliplatin (FOLFOX4) versus FOLFOX4 alone as first-line treatment in patients with previously untreated metastatic colorectal cancer: the PRIME study. </w:t>
      </w:r>
      <w:r w:rsidRPr="00B5017E">
        <w:rPr>
          <w:i/>
        </w:rPr>
        <w:t xml:space="preserve">J Clin Oncol. </w:t>
      </w:r>
      <w:r w:rsidRPr="00B5017E">
        <w:t>2010;28(31):4697-4705.</w:t>
      </w:r>
    </w:p>
    <w:p w14:paraId="29BBCC15" w14:textId="77777777" w:rsidR="00B5017E" w:rsidRPr="00B5017E" w:rsidRDefault="00B5017E" w:rsidP="00B5017E">
      <w:pPr>
        <w:pStyle w:val="EndNoteBibliography"/>
        <w:spacing w:after="0"/>
        <w:ind w:left="720" w:hanging="720"/>
      </w:pPr>
      <w:r w:rsidRPr="00B5017E">
        <w:t>44.</w:t>
      </w:r>
      <w:r w:rsidRPr="00B5017E">
        <w:tab/>
        <w:t xml:space="preserve">Douillard JY, Zemelka T, Fountzilas G, et al. FOLFOX4 with cetuximab vs. UFOX with cetuximab as first-line therapy in metastatic colorectal cancer: The randomized phase II FUTURE study. </w:t>
      </w:r>
      <w:r w:rsidRPr="00B5017E">
        <w:rPr>
          <w:i/>
        </w:rPr>
        <w:t xml:space="preserve">Clin Colorectal Cancer. </w:t>
      </w:r>
      <w:r w:rsidRPr="00B5017E">
        <w:t>2014;13(1):14-26 e11.</w:t>
      </w:r>
    </w:p>
    <w:p w14:paraId="78295DB5" w14:textId="77777777" w:rsidR="00B5017E" w:rsidRPr="00B5017E" w:rsidRDefault="00B5017E" w:rsidP="00B5017E">
      <w:pPr>
        <w:pStyle w:val="EndNoteBibliography"/>
        <w:spacing w:after="0"/>
        <w:ind w:left="720" w:hanging="720"/>
      </w:pPr>
      <w:r w:rsidRPr="00B5017E">
        <w:t>45.</w:t>
      </w:r>
      <w:r w:rsidRPr="00B5017E">
        <w:tab/>
        <w:t xml:space="preserve">Ducreux M, Bennouna J, Adenis A, et al. Efficacy and safety of nab-paclitaxel (nab-P) in patients (pts) with previously treated metastatic colorectal cancer (mCRC): The phase II COLO-001 trial. </w:t>
      </w:r>
      <w:r w:rsidRPr="00B5017E">
        <w:rPr>
          <w:i/>
        </w:rPr>
        <w:t xml:space="preserve">Eur J Cancer. </w:t>
      </w:r>
      <w:r w:rsidRPr="00B5017E">
        <w:t>2015;51:S376.</w:t>
      </w:r>
    </w:p>
    <w:p w14:paraId="436F5912" w14:textId="77777777" w:rsidR="00B5017E" w:rsidRPr="00B5017E" w:rsidRDefault="00B5017E" w:rsidP="00B5017E">
      <w:pPr>
        <w:pStyle w:val="EndNoteBibliography"/>
        <w:spacing w:after="0"/>
        <w:ind w:left="720" w:hanging="720"/>
      </w:pPr>
      <w:r w:rsidRPr="00B5017E">
        <w:t>46.</w:t>
      </w:r>
      <w:r w:rsidRPr="00B5017E">
        <w:tab/>
        <w:t xml:space="preserve">Elbjeirami WM, Sughayer MA. KRAS mutations and subtyping in colorectal cancer in Jordanian patients. </w:t>
      </w:r>
      <w:r w:rsidRPr="00B5017E">
        <w:rPr>
          <w:i/>
        </w:rPr>
        <w:t xml:space="preserve">Oncol Lett. </w:t>
      </w:r>
      <w:r w:rsidRPr="00B5017E">
        <w:t>2012;4(4):705-710.</w:t>
      </w:r>
    </w:p>
    <w:p w14:paraId="4A04B66E" w14:textId="77777777" w:rsidR="00B5017E" w:rsidRPr="00B5017E" w:rsidRDefault="00B5017E" w:rsidP="00B5017E">
      <w:pPr>
        <w:pStyle w:val="EndNoteBibliography"/>
        <w:spacing w:after="0"/>
        <w:ind w:left="720" w:hanging="720"/>
      </w:pPr>
      <w:r w:rsidRPr="00B5017E">
        <w:t>47.</w:t>
      </w:r>
      <w:r w:rsidRPr="00B5017E">
        <w:tab/>
        <w:t xml:space="preserve">Erdamar S, Ozkurt C, Dirican A. KRAS and BRAF mutation status in Turkish colorectal cancers. </w:t>
      </w:r>
      <w:r w:rsidRPr="00B5017E">
        <w:rPr>
          <w:i/>
        </w:rPr>
        <w:t xml:space="preserve">Virchows Arch. </w:t>
      </w:r>
      <w:r w:rsidRPr="00B5017E">
        <w:t>2011;459(Suppl 1):S166.</w:t>
      </w:r>
    </w:p>
    <w:p w14:paraId="634BCACE" w14:textId="77777777" w:rsidR="00B5017E" w:rsidRPr="00B5017E" w:rsidRDefault="00B5017E" w:rsidP="00B5017E">
      <w:pPr>
        <w:pStyle w:val="EndNoteBibliography"/>
        <w:spacing w:after="0"/>
        <w:ind w:left="720" w:hanging="720"/>
      </w:pPr>
      <w:r w:rsidRPr="00B5017E">
        <w:t>48.</w:t>
      </w:r>
      <w:r w:rsidRPr="00B5017E">
        <w:tab/>
        <w:t xml:space="preserve">Fadhil W, Ibrahim S, Ilyas M. Mutation and Expression Profile of Primary Colorectal Cancer and Related Liver Metastasis. </w:t>
      </w:r>
      <w:r w:rsidRPr="00B5017E">
        <w:rPr>
          <w:i/>
        </w:rPr>
        <w:t xml:space="preserve">202nd Scientific Meeting of the Pathological Society of Great Britain &amp; Ireland. </w:t>
      </w:r>
      <w:r w:rsidRPr="00B5017E">
        <w:t>2012:S6.</w:t>
      </w:r>
    </w:p>
    <w:p w14:paraId="32B42F96" w14:textId="77777777" w:rsidR="00B5017E" w:rsidRPr="00B5017E" w:rsidRDefault="00B5017E" w:rsidP="00B5017E">
      <w:pPr>
        <w:pStyle w:val="EndNoteBibliography"/>
        <w:spacing w:after="0"/>
        <w:ind w:left="720" w:hanging="720"/>
      </w:pPr>
      <w:r w:rsidRPr="00B5017E">
        <w:t>49.</w:t>
      </w:r>
      <w:r w:rsidRPr="00B5017E">
        <w:tab/>
        <w:t xml:space="preserve">Fanetti G, Biondani P, Tessari A, et al. Pathologic response, KRAS status, and bevacizumab: The Bermuda Triangle for outcome prediction after hepatic colorectal cancer metastases (HCRM) resction. </w:t>
      </w:r>
      <w:r w:rsidRPr="00B5017E">
        <w:rPr>
          <w:i/>
        </w:rPr>
        <w:t xml:space="preserve">J Clin Oncol. </w:t>
      </w:r>
      <w:r w:rsidRPr="00B5017E">
        <w:t>2013;31(Suppl):Abstr e14716.</w:t>
      </w:r>
    </w:p>
    <w:p w14:paraId="37F51160" w14:textId="77777777" w:rsidR="00B5017E" w:rsidRPr="00B5017E" w:rsidRDefault="00B5017E" w:rsidP="00B5017E">
      <w:pPr>
        <w:pStyle w:val="EndNoteBibliography"/>
        <w:spacing w:after="0"/>
        <w:ind w:left="720" w:hanging="720"/>
      </w:pPr>
      <w:r w:rsidRPr="00B5017E">
        <w:t>50.</w:t>
      </w:r>
      <w:r w:rsidRPr="00B5017E">
        <w:tab/>
        <w:t xml:space="preserve">Fanta PT, Roeland E, Shen JP, et al. Molecular predictors of treatment response in colon and gastric cancer. </w:t>
      </w:r>
      <w:r w:rsidRPr="00B5017E">
        <w:rPr>
          <w:i/>
        </w:rPr>
        <w:t xml:space="preserve">Journal of Clinical Oncology. </w:t>
      </w:r>
      <w:r w:rsidRPr="00B5017E">
        <w:t>2012;30(4_suppl):619-619.</w:t>
      </w:r>
    </w:p>
    <w:p w14:paraId="06317C58" w14:textId="77777777" w:rsidR="00B5017E" w:rsidRPr="00B5017E" w:rsidRDefault="00B5017E" w:rsidP="00B5017E">
      <w:pPr>
        <w:pStyle w:val="EndNoteBibliography"/>
        <w:spacing w:after="0"/>
        <w:ind w:left="720" w:hanging="720"/>
      </w:pPr>
      <w:r w:rsidRPr="00B5017E">
        <w:t>51.</w:t>
      </w:r>
      <w:r w:rsidRPr="00B5017E">
        <w:tab/>
        <w:t xml:space="preserve">Feigelson HS, Zeng C, Pawloski PA, et al. Does KRAS testing in metastatic colorectal cancer impact overall survival? A comparative effectiveness study in a population-based sample. </w:t>
      </w:r>
      <w:r w:rsidRPr="00B5017E">
        <w:rPr>
          <w:i/>
        </w:rPr>
        <w:t xml:space="preserve">PLoS One. </w:t>
      </w:r>
      <w:r w:rsidRPr="00B5017E">
        <w:t>2014;9(5):e94977.</w:t>
      </w:r>
    </w:p>
    <w:p w14:paraId="2C16BD3D" w14:textId="77777777" w:rsidR="00B5017E" w:rsidRPr="00B5017E" w:rsidRDefault="00B5017E" w:rsidP="00B5017E">
      <w:pPr>
        <w:pStyle w:val="EndNoteBibliography"/>
        <w:spacing w:after="0"/>
        <w:ind w:left="720" w:hanging="720"/>
      </w:pPr>
      <w:r w:rsidRPr="00B5017E">
        <w:t>52.</w:t>
      </w:r>
      <w:r w:rsidRPr="00B5017E">
        <w:tab/>
        <w:t xml:space="preserve">Feng Q, Wei Y, Ren L, et al. Efficacy of continued cetuximab for unresectable metastatic colorectal cancer after disease progression during first-line cetuximab-based chemotherapy: a retrospective cohort study. </w:t>
      </w:r>
      <w:r w:rsidRPr="00B5017E">
        <w:rPr>
          <w:i/>
        </w:rPr>
        <w:t xml:space="preserve">Oncotarget. </w:t>
      </w:r>
      <w:r w:rsidRPr="00B5017E">
        <w:t>2016;7(10):11380-11396.</w:t>
      </w:r>
    </w:p>
    <w:p w14:paraId="3A807443" w14:textId="77777777" w:rsidR="00B5017E" w:rsidRPr="00B5017E" w:rsidRDefault="00B5017E" w:rsidP="00B5017E">
      <w:pPr>
        <w:pStyle w:val="EndNoteBibliography"/>
        <w:spacing w:after="0"/>
        <w:ind w:left="720" w:hanging="720"/>
      </w:pPr>
      <w:r w:rsidRPr="00B5017E">
        <w:t>53.</w:t>
      </w:r>
      <w:r w:rsidRPr="00B5017E">
        <w:tab/>
        <w:t xml:space="preserve">Fiala O, Buchler T, Mohelnikova-Duchonova B, et al. G12V and G12A KRAS mutations are associated with poor outcome in patients with metastatic colorectal cancer treated with bevacizumab. </w:t>
      </w:r>
      <w:r w:rsidRPr="00B5017E">
        <w:rPr>
          <w:i/>
        </w:rPr>
        <w:t xml:space="preserve">Tumour Biol. </w:t>
      </w:r>
      <w:r w:rsidRPr="00B5017E">
        <w:t>2016;37(5):6823-6830.</w:t>
      </w:r>
    </w:p>
    <w:p w14:paraId="27A102EB" w14:textId="77777777" w:rsidR="00B5017E" w:rsidRPr="00B5017E" w:rsidRDefault="00B5017E" w:rsidP="00B5017E">
      <w:pPr>
        <w:pStyle w:val="EndNoteBibliography"/>
        <w:spacing w:after="0"/>
        <w:ind w:left="720" w:hanging="720"/>
      </w:pPr>
      <w:r w:rsidRPr="00B5017E">
        <w:t>54.</w:t>
      </w:r>
      <w:r w:rsidRPr="00B5017E">
        <w:tab/>
        <w:t xml:space="preserve">Folprecht G, Gruenberger T, Bechstein WO, et al. Tumour response and secondary resectability of colorectal liver metastases following neoadjuvant chemotherapy with cetuximab: the CELIM randomised phase 2 trial. </w:t>
      </w:r>
      <w:r w:rsidRPr="00B5017E">
        <w:rPr>
          <w:i/>
        </w:rPr>
        <w:t xml:space="preserve">The Lancet Oncology. </w:t>
      </w:r>
      <w:r w:rsidRPr="00B5017E">
        <w:t>2010;11(1):38-47.</w:t>
      </w:r>
    </w:p>
    <w:p w14:paraId="2D6D4656" w14:textId="77777777" w:rsidR="00B5017E" w:rsidRPr="00B5017E" w:rsidRDefault="00B5017E" w:rsidP="00B5017E">
      <w:pPr>
        <w:pStyle w:val="EndNoteBibliography"/>
        <w:spacing w:after="0"/>
        <w:ind w:left="720" w:hanging="720"/>
      </w:pPr>
      <w:r w:rsidRPr="00B5017E">
        <w:t>55.</w:t>
      </w:r>
      <w:r w:rsidRPr="00B5017E">
        <w:tab/>
        <w:t xml:space="preserve">Fornaro L, Baldi GG, Masi G, et al. Cetuximab plus irinotecan after irinotecan failure in elderly metastatic colorectal cancer patients: clinical outcome according to KRAS and BRAF mutational status. </w:t>
      </w:r>
      <w:r w:rsidRPr="00B5017E">
        <w:rPr>
          <w:i/>
        </w:rPr>
        <w:t xml:space="preserve">Crit Rev Oncol Hematol. </w:t>
      </w:r>
      <w:r w:rsidRPr="00B5017E">
        <w:t>2011;78(3):243-251.</w:t>
      </w:r>
    </w:p>
    <w:p w14:paraId="7F916AB3" w14:textId="77777777" w:rsidR="00B5017E" w:rsidRPr="00B5017E" w:rsidRDefault="00B5017E" w:rsidP="00B5017E">
      <w:pPr>
        <w:pStyle w:val="EndNoteBibliography"/>
        <w:spacing w:after="0"/>
        <w:ind w:left="720" w:hanging="720"/>
      </w:pPr>
      <w:r w:rsidRPr="00B5017E">
        <w:t>56.</w:t>
      </w:r>
      <w:r w:rsidRPr="00B5017E">
        <w:tab/>
        <w:t xml:space="preserve">Francisco EB, Link JT, Ramsey M, et al. Abstract 4672: Tumor dihydropyrimide dehydrogenase (DPYD) expression is associated with survival in patients with metastatic colorectal cancer treated with gefitinib, 5-fluorouracil, leucovorin, and oxaliplatin (IFOX). </w:t>
      </w:r>
      <w:r w:rsidRPr="00B5017E">
        <w:rPr>
          <w:i/>
        </w:rPr>
        <w:t xml:space="preserve">Cancer Research. </w:t>
      </w:r>
      <w:r w:rsidRPr="00B5017E">
        <w:t>2010;70(8 Suppl).</w:t>
      </w:r>
    </w:p>
    <w:p w14:paraId="4A27209A" w14:textId="77777777" w:rsidR="00B5017E" w:rsidRPr="00B5017E" w:rsidRDefault="00B5017E" w:rsidP="00B5017E">
      <w:pPr>
        <w:pStyle w:val="EndNoteBibliography"/>
        <w:spacing w:after="0"/>
        <w:ind w:left="720" w:hanging="720"/>
      </w:pPr>
      <w:r w:rsidRPr="00B5017E">
        <w:t>57.</w:t>
      </w:r>
      <w:r w:rsidRPr="00B5017E">
        <w:tab/>
        <w:t xml:space="preserve">Freeman DJ, Juan T, Reiner M, et al. Association of K-ras mutational status and clinical outcomes in patients with metastatic colorectal cancer receiving panitumumab alone. </w:t>
      </w:r>
      <w:r w:rsidRPr="00B5017E">
        <w:rPr>
          <w:i/>
        </w:rPr>
        <w:t xml:space="preserve">Clin Colorectal Cancer. </w:t>
      </w:r>
      <w:r w:rsidRPr="00B5017E">
        <w:t>2008;7(3):184-190.</w:t>
      </w:r>
    </w:p>
    <w:p w14:paraId="47D528A8" w14:textId="77777777" w:rsidR="00B5017E" w:rsidRPr="00B5017E" w:rsidRDefault="00B5017E" w:rsidP="00B5017E">
      <w:pPr>
        <w:pStyle w:val="EndNoteBibliography"/>
        <w:spacing w:after="0"/>
        <w:ind w:left="720" w:hanging="720"/>
      </w:pPr>
      <w:r w:rsidRPr="00B5017E">
        <w:t>58.</w:t>
      </w:r>
      <w:r w:rsidRPr="00B5017E">
        <w:tab/>
        <w:t xml:space="preserve">Gajate P, Sastre J, Bando I, et al. Influence of KRAS p.G13D mutation in patients with metastatic colorectal cancer treated with cetuximab. </w:t>
      </w:r>
      <w:r w:rsidRPr="00B5017E">
        <w:rPr>
          <w:i/>
        </w:rPr>
        <w:t xml:space="preserve">Clin Colorectal Cancer. </w:t>
      </w:r>
      <w:r w:rsidRPr="00B5017E">
        <w:t>2012;11(4):291-296.</w:t>
      </w:r>
    </w:p>
    <w:p w14:paraId="09B4A9C0" w14:textId="77777777" w:rsidR="00B5017E" w:rsidRPr="00B5017E" w:rsidRDefault="00B5017E" w:rsidP="00B5017E">
      <w:pPr>
        <w:pStyle w:val="EndNoteBibliography"/>
        <w:spacing w:after="0"/>
        <w:ind w:left="720" w:hanging="720"/>
      </w:pPr>
      <w:r w:rsidRPr="00B5017E">
        <w:t>59.</w:t>
      </w:r>
      <w:r w:rsidRPr="00B5017E">
        <w:tab/>
        <w:t xml:space="preserve">Gao J, Wang TT, Yu JW, Li YY, Shen L. Wild-Type KRAS and BRAF Could Predict Response to Cetuximab in Chinese Colorectal Cancer Patients. </w:t>
      </w:r>
      <w:r w:rsidRPr="00B5017E">
        <w:rPr>
          <w:i/>
        </w:rPr>
        <w:t xml:space="preserve">Chin J Cancer Res. </w:t>
      </w:r>
      <w:r w:rsidRPr="00B5017E">
        <w:t>2011;23(4):271-275.</w:t>
      </w:r>
    </w:p>
    <w:p w14:paraId="5DDC3D5A" w14:textId="77777777" w:rsidR="00B5017E" w:rsidRPr="00B5017E" w:rsidRDefault="00B5017E" w:rsidP="00B5017E">
      <w:pPr>
        <w:pStyle w:val="EndNoteBibliography"/>
        <w:spacing w:after="0"/>
        <w:ind w:left="720" w:hanging="720"/>
      </w:pPr>
      <w:r w:rsidRPr="00B5017E">
        <w:t>60.</w:t>
      </w:r>
      <w:r w:rsidRPr="00B5017E">
        <w:tab/>
        <w:t xml:space="preserve">Garawin T, Lowe K, Kafatos G, Murray S. The prevalence RAS and BRAF mutations among patients in the Middle East and Northern Africa with metastatic colorectal cancer. </w:t>
      </w:r>
      <w:r w:rsidRPr="00B5017E">
        <w:rPr>
          <w:i/>
        </w:rPr>
        <w:t xml:space="preserve">Journal of Clinical Oncology. </w:t>
      </w:r>
      <w:r w:rsidRPr="00B5017E">
        <w:t>2016;34(4_suppl):598-598.</w:t>
      </w:r>
    </w:p>
    <w:p w14:paraId="215C5588" w14:textId="77777777" w:rsidR="00B5017E" w:rsidRPr="00B5017E" w:rsidRDefault="00B5017E" w:rsidP="00B5017E">
      <w:pPr>
        <w:pStyle w:val="EndNoteBibliography"/>
        <w:spacing w:after="0"/>
        <w:ind w:left="720" w:hanging="720"/>
      </w:pPr>
      <w:r w:rsidRPr="00B5017E">
        <w:t>61.</w:t>
      </w:r>
      <w:r w:rsidRPr="00B5017E">
        <w:tab/>
        <w:t xml:space="preserve">Garcia Foncillas J, Zazo S, Carames C, et al. Prognostic role of KRAS mutations detected by high-sensitivity taqmelt PCR assay in metastatic colorectal cancer. </w:t>
      </w:r>
      <w:r w:rsidRPr="00B5017E">
        <w:rPr>
          <w:i/>
        </w:rPr>
        <w:t xml:space="preserve">Annals of Oncology. </w:t>
      </w:r>
      <w:r w:rsidRPr="00B5017E">
        <w:t>2012;23(Suppl 9):ix187.</w:t>
      </w:r>
    </w:p>
    <w:p w14:paraId="53B74DAD" w14:textId="77777777" w:rsidR="00B5017E" w:rsidRPr="00B5017E" w:rsidRDefault="00B5017E" w:rsidP="00B5017E">
      <w:pPr>
        <w:pStyle w:val="EndNoteBibliography"/>
        <w:spacing w:after="0"/>
        <w:ind w:left="720" w:hanging="720"/>
      </w:pPr>
      <w:r w:rsidRPr="00B5017E">
        <w:t>62.</w:t>
      </w:r>
      <w:r w:rsidRPr="00B5017E">
        <w:tab/>
        <w:t xml:space="preserve">Garcia-Albeniz X, Pericay C, Alonso-Espinaco V, et al. Serum matrilysin correlates with poor survival independently of KRAS and BRAF status in refractory advanced colorectal cancer patients treated with irinotecan plus cetuximab. </w:t>
      </w:r>
      <w:r w:rsidRPr="00B5017E">
        <w:rPr>
          <w:i/>
        </w:rPr>
        <w:t xml:space="preserve">Tumour Biol. </w:t>
      </w:r>
      <w:r w:rsidRPr="00B5017E">
        <w:t>2011;32(2):417-424.</w:t>
      </w:r>
    </w:p>
    <w:p w14:paraId="7C3BC2BA" w14:textId="77777777" w:rsidR="00B5017E" w:rsidRPr="00B5017E" w:rsidRDefault="00B5017E" w:rsidP="00B5017E">
      <w:pPr>
        <w:pStyle w:val="EndNoteBibliography"/>
        <w:spacing w:after="0"/>
        <w:ind w:left="720" w:hanging="720"/>
      </w:pPr>
      <w:r w:rsidRPr="00B5017E">
        <w:t>63.</w:t>
      </w:r>
      <w:r w:rsidRPr="00B5017E">
        <w:tab/>
        <w:t xml:space="preserve">Garrido-Laguna I, Hong DS, Janku F, et al. KRASness and PIK3CAness in patients with advanced colorectal cancer: outcome after treatment with early-phase trials with targeted pathway inhibitors. </w:t>
      </w:r>
      <w:r w:rsidRPr="00B5017E">
        <w:rPr>
          <w:i/>
        </w:rPr>
        <w:t xml:space="preserve">PLoS One. </w:t>
      </w:r>
      <w:r w:rsidRPr="00B5017E">
        <w:t>2012;7(5):e38033.</w:t>
      </w:r>
    </w:p>
    <w:p w14:paraId="11E69986" w14:textId="77777777" w:rsidR="00B5017E" w:rsidRPr="00B5017E" w:rsidRDefault="00B5017E" w:rsidP="00B5017E">
      <w:pPr>
        <w:pStyle w:val="EndNoteBibliography"/>
        <w:spacing w:after="0"/>
        <w:ind w:left="720" w:hanging="720"/>
      </w:pPr>
      <w:r w:rsidRPr="00B5017E">
        <w:t>64.</w:t>
      </w:r>
      <w:r w:rsidRPr="00B5017E">
        <w:tab/>
        <w:t xml:space="preserve">Garufi C, Torsello A, Tumolo S, et al. Cetuximab plus chronomodulated irinotecan, 5-fluorouracil, leucovorin and oxaliplatin as neoadjuvant chemotherapy in colorectal liver metastases: POCHER trial. </w:t>
      </w:r>
      <w:r w:rsidRPr="00B5017E">
        <w:rPr>
          <w:i/>
        </w:rPr>
        <w:t xml:space="preserve">British journal of cancer. </w:t>
      </w:r>
      <w:r w:rsidRPr="00B5017E">
        <w:t>2010;103(10):1542-1547.</w:t>
      </w:r>
    </w:p>
    <w:p w14:paraId="4844127A" w14:textId="77777777" w:rsidR="00B5017E" w:rsidRPr="00B5017E" w:rsidRDefault="00B5017E" w:rsidP="00B5017E">
      <w:pPr>
        <w:pStyle w:val="EndNoteBibliography"/>
        <w:spacing w:after="0"/>
        <w:ind w:left="720" w:hanging="720"/>
      </w:pPr>
      <w:r w:rsidRPr="00B5017E">
        <w:t>65.</w:t>
      </w:r>
      <w:r w:rsidRPr="00B5017E">
        <w:tab/>
        <w:t xml:space="preserve">Ghidini M, Personeni N, Bozzarelli S, et al. KRAS mutation in lung metastases from colorectal cancer: prognostic implications. </w:t>
      </w:r>
      <w:r w:rsidRPr="00B5017E">
        <w:rPr>
          <w:i/>
        </w:rPr>
        <w:t xml:space="preserve">Cancer Med. </w:t>
      </w:r>
      <w:r w:rsidRPr="00B5017E">
        <w:t>2016;5(2):256-264.</w:t>
      </w:r>
    </w:p>
    <w:p w14:paraId="1123338C" w14:textId="77777777" w:rsidR="00B5017E" w:rsidRPr="00B5017E" w:rsidRDefault="00B5017E" w:rsidP="00B5017E">
      <w:pPr>
        <w:pStyle w:val="EndNoteBibliography"/>
        <w:spacing w:after="0"/>
        <w:ind w:left="720" w:hanging="720"/>
      </w:pPr>
      <w:r w:rsidRPr="00B5017E">
        <w:t>66.</w:t>
      </w:r>
      <w:r w:rsidRPr="00B5017E">
        <w:tab/>
        <w:t xml:space="preserve">Gil Ferreira C, Aran V, Zalcberg-Renault I, et al. KRAS mutations: variable incidences in a Brazilian cohort of 8,234 metastatic colorectal cancer patients. </w:t>
      </w:r>
      <w:r w:rsidRPr="00B5017E">
        <w:rPr>
          <w:i/>
        </w:rPr>
        <w:t xml:space="preserve">BMC Gastroenterol. </w:t>
      </w:r>
      <w:r w:rsidRPr="00B5017E">
        <w:t>2014;14:73.</w:t>
      </w:r>
    </w:p>
    <w:p w14:paraId="70B249B0" w14:textId="77777777" w:rsidR="00B5017E" w:rsidRPr="00B5017E" w:rsidRDefault="00B5017E" w:rsidP="00B5017E">
      <w:pPr>
        <w:pStyle w:val="EndNoteBibliography"/>
        <w:spacing w:after="0"/>
        <w:ind w:left="720" w:hanging="720"/>
      </w:pPr>
      <w:r w:rsidRPr="00B5017E">
        <w:t>67.</w:t>
      </w:r>
      <w:r w:rsidRPr="00B5017E">
        <w:tab/>
        <w:t xml:space="preserve">Gillern SM, Chua TC, Stojadinovic A, Esquivel J. KRAS status in patients with colorectal cancer peritoneal carcinomatosis and its impact on outcome. </w:t>
      </w:r>
      <w:r w:rsidRPr="00B5017E">
        <w:rPr>
          <w:i/>
        </w:rPr>
        <w:t xml:space="preserve">Am J Clin Oncol. </w:t>
      </w:r>
      <w:r w:rsidRPr="00B5017E">
        <w:t>2010;33(5):456-460.</w:t>
      </w:r>
    </w:p>
    <w:p w14:paraId="2D636C70" w14:textId="77777777" w:rsidR="00B5017E" w:rsidRPr="00B5017E" w:rsidRDefault="00B5017E" w:rsidP="00B5017E">
      <w:pPr>
        <w:pStyle w:val="EndNoteBibliography"/>
        <w:spacing w:after="0"/>
        <w:ind w:left="720" w:hanging="720"/>
      </w:pPr>
      <w:r w:rsidRPr="00B5017E">
        <w:t>68.</w:t>
      </w:r>
      <w:r w:rsidRPr="00B5017E">
        <w:tab/>
        <w:t xml:space="preserve">Goldstein J, Tran B, Ensor J, et al. Multicenter retrospective analysis of metastatic colorectal cancer (CRC) with high-level microsatellite instability (MSI-H). </w:t>
      </w:r>
      <w:r w:rsidRPr="00B5017E">
        <w:rPr>
          <w:i/>
        </w:rPr>
        <w:t xml:space="preserve">Ann Oncol. </w:t>
      </w:r>
      <w:r w:rsidRPr="00B5017E">
        <w:t>2014;25(5):1032-1038.</w:t>
      </w:r>
    </w:p>
    <w:p w14:paraId="3BAFF370" w14:textId="77777777" w:rsidR="00B5017E" w:rsidRPr="00B5017E" w:rsidRDefault="00B5017E" w:rsidP="00B5017E">
      <w:pPr>
        <w:pStyle w:val="EndNoteBibliography"/>
        <w:spacing w:after="0"/>
        <w:ind w:left="720" w:hanging="720"/>
      </w:pPr>
      <w:r w:rsidRPr="00B5017E">
        <w:t>69.</w:t>
      </w:r>
      <w:r w:rsidRPr="00B5017E">
        <w:tab/>
        <w:t xml:space="preserve">Goncalves A, Esteyries S, Taylor-Smedra B, et al. A polymorphism of EGFR extracellular domain is associated with progression free-survival in metastatic colorectal cancer patients receiving cetuximab-based treatment. </w:t>
      </w:r>
      <w:r w:rsidRPr="00B5017E">
        <w:rPr>
          <w:i/>
        </w:rPr>
        <w:t xml:space="preserve">BMC Cancer. </w:t>
      </w:r>
      <w:r w:rsidRPr="00B5017E">
        <w:t>2008;8:169.</w:t>
      </w:r>
    </w:p>
    <w:p w14:paraId="5648B37D" w14:textId="77777777" w:rsidR="00B5017E" w:rsidRPr="00B5017E" w:rsidRDefault="00B5017E" w:rsidP="00B5017E">
      <w:pPr>
        <w:pStyle w:val="EndNoteBibliography"/>
        <w:spacing w:after="0"/>
        <w:ind w:left="720" w:hanging="720"/>
      </w:pPr>
      <w:r w:rsidRPr="00B5017E">
        <w:t>70.</w:t>
      </w:r>
      <w:r w:rsidRPr="00B5017E">
        <w:tab/>
        <w:t xml:space="preserve">Graziano F, Canestrari E, Loupakis F, et al. Genetic modulation of the Let-7 microRNA binding to KRAS 3'-untranslated region and survival of metastatic colorectal cancer patients treated with salvage cetuximab-irinotecan. </w:t>
      </w:r>
      <w:r w:rsidRPr="00B5017E">
        <w:rPr>
          <w:i/>
        </w:rPr>
        <w:t xml:space="preserve">Pharmacogenomics J. </w:t>
      </w:r>
      <w:r w:rsidRPr="00B5017E">
        <w:t>2010;10(5):458-464.</w:t>
      </w:r>
    </w:p>
    <w:p w14:paraId="1F2266D4" w14:textId="77777777" w:rsidR="00B5017E" w:rsidRPr="00B5017E" w:rsidRDefault="00B5017E" w:rsidP="00B5017E">
      <w:pPr>
        <w:pStyle w:val="EndNoteBibliography"/>
        <w:spacing w:after="0"/>
        <w:ind w:left="720" w:hanging="720"/>
      </w:pPr>
      <w:r w:rsidRPr="00B5017E">
        <w:t>71.</w:t>
      </w:r>
      <w:r w:rsidRPr="00B5017E">
        <w:tab/>
        <w:t xml:space="preserve">Guedes JG, Veiga I, Rocha P, et al. High resolution melting analysis of KRAS, BRAF and PIK3CA in KRAS exon 2 wild-type metastatic colorectal cancer. </w:t>
      </w:r>
      <w:r w:rsidRPr="00B5017E">
        <w:rPr>
          <w:i/>
        </w:rPr>
        <w:t xml:space="preserve">BMC Cancer. </w:t>
      </w:r>
      <w:r w:rsidRPr="00B5017E">
        <w:t>2013;13:169.</w:t>
      </w:r>
    </w:p>
    <w:p w14:paraId="0367522C" w14:textId="77777777" w:rsidR="00B5017E" w:rsidRPr="00B5017E" w:rsidRDefault="00B5017E" w:rsidP="00B5017E">
      <w:pPr>
        <w:pStyle w:val="EndNoteBibliography"/>
        <w:spacing w:after="0"/>
        <w:ind w:left="720" w:hanging="720"/>
      </w:pPr>
      <w:r w:rsidRPr="00B5017E">
        <w:t>72.</w:t>
      </w:r>
      <w:r w:rsidRPr="00B5017E">
        <w:tab/>
        <w:t xml:space="preserve">Gumus M, Dane F, Karabulut B, Uygun K, Aydin K, al. e. Results of observational study to determine K-ras mutation rates in 2458 patients with metastatic colorectal cancer in Turkey (TURKRAS Study). </w:t>
      </w:r>
      <w:r w:rsidRPr="00B5017E">
        <w:rPr>
          <w:i/>
        </w:rPr>
        <w:t xml:space="preserve">Journal of Clinical Oncology. </w:t>
      </w:r>
      <w:r w:rsidRPr="00B5017E">
        <w:t>2015;33(15_suppl):e14516-e14516.</w:t>
      </w:r>
    </w:p>
    <w:p w14:paraId="7E035F45" w14:textId="77777777" w:rsidR="00B5017E" w:rsidRPr="00B5017E" w:rsidRDefault="00B5017E" w:rsidP="00B5017E">
      <w:pPr>
        <w:pStyle w:val="EndNoteBibliography"/>
        <w:spacing w:after="0"/>
        <w:ind w:left="720" w:hanging="720"/>
      </w:pPr>
      <w:r w:rsidRPr="00B5017E">
        <w:t>73.</w:t>
      </w:r>
      <w:r w:rsidRPr="00B5017E">
        <w:tab/>
        <w:t xml:space="preserve">Harbison CT, Horak CE, Ledeine JM, et al. Validation of companion diagnostic for detection of mutations in codons 12 and 13 of the KRAS gene in patients with metastatic colorectal cancer: analysis of the NCIC CTG CO.17 trial. </w:t>
      </w:r>
      <w:r w:rsidRPr="00B5017E">
        <w:rPr>
          <w:i/>
        </w:rPr>
        <w:t xml:space="preserve">Arch Pathol Lab Med. </w:t>
      </w:r>
      <w:r w:rsidRPr="00B5017E">
        <w:t>2013;137(6):820-827.</w:t>
      </w:r>
    </w:p>
    <w:p w14:paraId="3D045085" w14:textId="77777777" w:rsidR="00B5017E" w:rsidRPr="00B5017E" w:rsidRDefault="00B5017E" w:rsidP="00B5017E">
      <w:pPr>
        <w:pStyle w:val="EndNoteBibliography"/>
        <w:spacing w:after="0"/>
        <w:ind w:left="720" w:hanging="720"/>
      </w:pPr>
      <w:r w:rsidRPr="00B5017E">
        <w:t>74.</w:t>
      </w:r>
      <w:r w:rsidRPr="00B5017E">
        <w:tab/>
        <w:t xml:space="preserve">Harle A, Filhine-Tresarrieu P, Husson M, et al. Rare RAS Mutations in Metastatic Colorectal Cancer Detected During Routine RAS Genotyping Using Next Generation Sequencing. </w:t>
      </w:r>
      <w:r w:rsidRPr="00B5017E">
        <w:rPr>
          <w:i/>
        </w:rPr>
        <w:t xml:space="preserve">Target Oncol. </w:t>
      </w:r>
      <w:r w:rsidRPr="00B5017E">
        <w:t>2016;11(3):363-370.</w:t>
      </w:r>
    </w:p>
    <w:p w14:paraId="2B740435" w14:textId="77777777" w:rsidR="00B5017E" w:rsidRPr="00B5017E" w:rsidRDefault="00B5017E" w:rsidP="00B5017E">
      <w:pPr>
        <w:pStyle w:val="EndNoteBibliography"/>
        <w:spacing w:after="0"/>
        <w:ind w:left="720" w:hanging="720"/>
      </w:pPr>
      <w:r w:rsidRPr="00B5017E">
        <w:t>75.</w:t>
      </w:r>
      <w:r w:rsidRPr="00B5017E">
        <w:tab/>
        <w:t xml:space="preserve">Hecht JR, Mitchell E, Chidiac T, et al. A randomized phase IIIB trial of chemotherapy, bevacizumab, and panitumumab compared with chemotherapy and bevacizumab alone for metastatic colorectal cancer. </w:t>
      </w:r>
      <w:r w:rsidRPr="00B5017E">
        <w:rPr>
          <w:i/>
        </w:rPr>
        <w:t xml:space="preserve">J Clin Oncol. </w:t>
      </w:r>
      <w:r w:rsidRPr="00B5017E">
        <w:t>2009;27(5):672-680.</w:t>
      </w:r>
    </w:p>
    <w:p w14:paraId="32AA215B" w14:textId="77777777" w:rsidR="00B5017E" w:rsidRPr="00B5017E" w:rsidRDefault="00B5017E" w:rsidP="00B5017E">
      <w:pPr>
        <w:pStyle w:val="EndNoteBibliography"/>
        <w:spacing w:after="0"/>
        <w:ind w:left="720" w:hanging="720"/>
      </w:pPr>
      <w:r w:rsidRPr="00B5017E">
        <w:t>76.</w:t>
      </w:r>
      <w:r w:rsidRPr="00B5017E">
        <w:tab/>
        <w:t xml:space="preserve">Heinemann V, von Weikersthal LF, Decker T, et al. FOLFIRI plus cetuximab versus FOLFIRI plus bevacizumab as first-line treatment for patients with metastatic colorectal cancer (FIRE-3): a randomised, open-label, phase 3 trial. </w:t>
      </w:r>
      <w:r w:rsidRPr="00B5017E">
        <w:rPr>
          <w:i/>
        </w:rPr>
        <w:t xml:space="preserve">The Lancet Oncology. </w:t>
      </w:r>
      <w:r w:rsidRPr="00B5017E">
        <w:t>2014;15(10):1065-1075.</w:t>
      </w:r>
    </w:p>
    <w:p w14:paraId="1517589E" w14:textId="77777777" w:rsidR="00B5017E" w:rsidRPr="00B5017E" w:rsidRDefault="00B5017E" w:rsidP="00B5017E">
      <w:pPr>
        <w:pStyle w:val="EndNoteBibliography"/>
        <w:spacing w:after="0"/>
        <w:ind w:left="720" w:hanging="720"/>
      </w:pPr>
      <w:r w:rsidRPr="00B5017E">
        <w:t>77.</w:t>
      </w:r>
      <w:r w:rsidRPr="00B5017E">
        <w:tab/>
        <w:t xml:space="preserve">Heqedus Z, Barbai T, Tatrai P, et al. 6090 POSTER KRAS Mutational Status and Anti-angiogenic Therapy in Liver Metastatic Colorectal Cancer. </w:t>
      </w:r>
      <w:r w:rsidRPr="00B5017E">
        <w:rPr>
          <w:i/>
        </w:rPr>
        <w:t xml:space="preserve">European Journal of Cancer. </w:t>
      </w:r>
      <w:r w:rsidRPr="00B5017E">
        <w:t>2011;47:S418.</w:t>
      </w:r>
    </w:p>
    <w:p w14:paraId="462DC87D" w14:textId="77777777" w:rsidR="00B5017E" w:rsidRPr="00B5017E" w:rsidRDefault="00B5017E" w:rsidP="00B5017E">
      <w:pPr>
        <w:pStyle w:val="EndNoteBibliography"/>
        <w:spacing w:after="0"/>
        <w:ind w:left="720" w:hanging="720"/>
      </w:pPr>
      <w:r w:rsidRPr="00B5017E">
        <w:t>78.</w:t>
      </w:r>
      <w:r w:rsidRPr="00B5017E">
        <w:tab/>
        <w:t xml:space="preserve">Hikosaka T, Yamazaki K, Hamauchi S, et al. The impact of low-frequency KRAS mutations on the efficacy of anti-EGFR antibody for patients with metastatic colorectal cancer. </w:t>
      </w:r>
      <w:r w:rsidRPr="00B5017E">
        <w:rPr>
          <w:i/>
        </w:rPr>
        <w:t xml:space="preserve">Journal of Clinical Oncology. </w:t>
      </w:r>
      <w:r w:rsidRPr="00B5017E">
        <w:t>2014;32(3_suppl):496-496.</w:t>
      </w:r>
    </w:p>
    <w:p w14:paraId="66EB61C1" w14:textId="77777777" w:rsidR="00B5017E" w:rsidRPr="00B5017E" w:rsidRDefault="00B5017E" w:rsidP="00B5017E">
      <w:pPr>
        <w:pStyle w:val="EndNoteBibliography"/>
        <w:spacing w:after="0"/>
        <w:ind w:left="720" w:hanging="720"/>
      </w:pPr>
      <w:r w:rsidRPr="00B5017E">
        <w:t>79.</w:t>
      </w:r>
      <w:r w:rsidRPr="00B5017E">
        <w:tab/>
        <w:t xml:space="preserve">Hong YS, Kim HJ, Park SJ, et al. Second-line cetuximab/irinotecan versus oxaliplatin/fluoropyrimidines for metastatic colorectal cancer with wild-type KRAS. </w:t>
      </w:r>
      <w:r w:rsidRPr="00B5017E">
        <w:rPr>
          <w:i/>
        </w:rPr>
        <w:t xml:space="preserve">Cancer Sci. </w:t>
      </w:r>
      <w:r w:rsidRPr="00B5017E">
        <w:t>2013;104(4):473-480.</w:t>
      </w:r>
    </w:p>
    <w:p w14:paraId="54C8919C" w14:textId="77777777" w:rsidR="00B5017E" w:rsidRPr="00B5017E" w:rsidRDefault="00B5017E" w:rsidP="00B5017E">
      <w:pPr>
        <w:pStyle w:val="EndNoteBibliography"/>
        <w:spacing w:after="0"/>
        <w:ind w:left="720" w:hanging="720"/>
      </w:pPr>
      <w:r w:rsidRPr="00B5017E">
        <w:t>80.</w:t>
      </w:r>
      <w:r w:rsidRPr="00B5017E">
        <w:tab/>
        <w:t xml:space="preserve">Hsieh Y-Y, Tzeng C-H, Chen M-H, Chen P-M, Wang W-S. Epidermal growth factor receptor R521K polymorphism shows favorable outcomes in KRAS wild-type colorectal cancer patients treated with cetuximab-based chemotherapy. </w:t>
      </w:r>
      <w:r w:rsidRPr="00B5017E">
        <w:rPr>
          <w:i/>
        </w:rPr>
        <w:t xml:space="preserve">Cancer Science. </w:t>
      </w:r>
      <w:r w:rsidRPr="00B5017E">
        <w:t>2012;103(4):791-796.</w:t>
      </w:r>
    </w:p>
    <w:p w14:paraId="2EB0D8A1" w14:textId="77777777" w:rsidR="00B5017E" w:rsidRPr="00B5017E" w:rsidRDefault="00B5017E" w:rsidP="00B5017E">
      <w:pPr>
        <w:pStyle w:val="EndNoteBibliography"/>
        <w:spacing w:after="0"/>
        <w:ind w:left="720" w:hanging="720"/>
      </w:pPr>
      <w:r w:rsidRPr="00B5017E">
        <w:t>81.</w:t>
      </w:r>
      <w:r w:rsidRPr="00B5017E">
        <w:tab/>
        <w:t xml:space="preserve">Huang MY, Chen MJ, Tsai HL, et al. Prospective analysis of KRAS wild-type patients with metastatic colorectal cancer using cetuximab plus FOLFIRI or FOLFOX4 treatment regimens. </w:t>
      </w:r>
      <w:r w:rsidRPr="00B5017E">
        <w:rPr>
          <w:i/>
        </w:rPr>
        <w:t xml:space="preserve">Genet Mol Res. </w:t>
      </w:r>
      <w:r w:rsidRPr="00B5017E">
        <w:t>2011;10(4):3002-3012.</w:t>
      </w:r>
    </w:p>
    <w:p w14:paraId="1551D607" w14:textId="77777777" w:rsidR="00B5017E" w:rsidRPr="00B5017E" w:rsidRDefault="00B5017E" w:rsidP="00B5017E">
      <w:pPr>
        <w:pStyle w:val="EndNoteBibliography"/>
        <w:spacing w:after="0"/>
        <w:ind w:left="720" w:hanging="720"/>
      </w:pPr>
      <w:r w:rsidRPr="00B5017E">
        <w:t>82.</w:t>
      </w:r>
      <w:r w:rsidRPr="00B5017E">
        <w:tab/>
        <w:t xml:space="preserve">Huang CW, Tsai HL, Chen YT, et al. The prognostic values of EGFR expression and KRAS mutation in patients with synchronous or metachronous metastatic colorectal cancer. </w:t>
      </w:r>
      <w:r w:rsidRPr="00B5017E">
        <w:rPr>
          <w:i/>
        </w:rPr>
        <w:t xml:space="preserve">BMC Cancer. </w:t>
      </w:r>
      <w:r w:rsidRPr="00B5017E">
        <w:t>2013;13:599.</w:t>
      </w:r>
    </w:p>
    <w:p w14:paraId="46C428C6" w14:textId="77777777" w:rsidR="00B5017E" w:rsidRPr="00B5017E" w:rsidRDefault="00B5017E" w:rsidP="00B5017E">
      <w:pPr>
        <w:pStyle w:val="EndNoteBibliography"/>
        <w:spacing w:after="0"/>
        <w:ind w:left="720" w:hanging="720"/>
      </w:pPr>
      <w:r w:rsidRPr="00B5017E">
        <w:t>83.</w:t>
      </w:r>
      <w:r w:rsidRPr="00B5017E">
        <w:tab/>
        <w:t xml:space="preserve">Hurwitz HI, Yi J, Ince W, Novotny WF, Rosen O. The clinical benefit of bevacizumab in metastatic colorectal cancer is independent of K-ras mutation status: analysis of a phase III study of bevacizumab with chemotherapy in previously untreated metastatic colorectal cancer. </w:t>
      </w:r>
      <w:r w:rsidRPr="00B5017E">
        <w:rPr>
          <w:i/>
        </w:rPr>
        <w:t xml:space="preserve">Oncologist. </w:t>
      </w:r>
      <w:r w:rsidRPr="00B5017E">
        <w:t>2009;14(1):22-28.</w:t>
      </w:r>
    </w:p>
    <w:p w14:paraId="40DFC56E" w14:textId="77777777" w:rsidR="00B5017E" w:rsidRPr="00B5017E" w:rsidRDefault="00B5017E" w:rsidP="00B5017E">
      <w:pPr>
        <w:pStyle w:val="EndNoteBibliography"/>
        <w:spacing w:after="0"/>
        <w:ind w:left="720" w:hanging="720"/>
      </w:pPr>
      <w:r w:rsidRPr="00B5017E">
        <w:t>84.</w:t>
      </w:r>
      <w:r w:rsidRPr="00B5017E">
        <w:tab/>
        <w:t xml:space="preserve">Ilie MI, Long-Mira E, Hofman V, et al. BRAFV600E mutation analysis by immunohistochemistry in patients with thoracic metastases from colorectal cancer. </w:t>
      </w:r>
      <w:r w:rsidRPr="00B5017E">
        <w:rPr>
          <w:i/>
        </w:rPr>
        <w:t xml:space="preserve">Pathology. </w:t>
      </w:r>
      <w:r w:rsidRPr="00B5017E">
        <w:t>2014;46(4):311-315.</w:t>
      </w:r>
    </w:p>
    <w:p w14:paraId="2CE7BE98" w14:textId="77777777" w:rsidR="00B5017E" w:rsidRPr="00B5017E" w:rsidRDefault="00B5017E" w:rsidP="00B5017E">
      <w:pPr>
        <w:pStyle w:val="EndNoteBibliography"/>
        <w:spacing w:after="0"/>
        <w:ind w:left="720" w:hanging="720"/>
      </w:pPr>
      <w:r w:rsidRPr="00B5017E">
        <w:t>85.</w:t>
      </w:r>
      <w:r w:rsidRPr="00B5017E">
        <w:tab/>
        <w:t xml:space="preserve">Inno A, Di Salvatore M, Cenci T, et al. Is there a role for IGF1R and c-MET pathways in resistance to cetuximab in metastatic colorectal cancer? </w:t>
      </w:r>
      <w:r w:rsidRPr="00B5017E">
        <w:rPr>
          <w:i/>
        </w:rPr>
        <w:t xml:space="preserve">Clin Colorectal Cancer. </w:t>
      </w:r>
      <w:r w:rsidRPr="00B5017E">
        <w:t>2011;10(4):325-332.</w:t>
      </w:r>
    </w:p>
    <w:p w14:paraId="27F77237" w14:textId="77777777" w:rsidR="00B5017E" w:rsidRPr="00B5017E" w:rsidRDefault="00B5017E" w:rsidP="00B5017E">
      <w:pPr>
        <w:pStyle w:val="EndNoteBibliography"/>
        <w:spacing w:after="0"/>
        <w:ind w:left="720" w:hanging="720"/>
      </w:pPr>
      <w:r w:rsidRPr="00B5017E">
        <w:t>86.</w:t>
      </w:r>
      <w:r w:rsidRPr="00B5017E">
        <w:tab/>
        <w:t xml:space="preserve">Isella C, Mellano A, Galimi F, et al. MACC1 mRNA levels predict cancer recurrence after resection of colorectal cancer liver metastases. </w:t>
      </w:r>
      <w:r w:rsidRPr="00B5017E">
        <w:rPr>
          <w:i/>
        </w:rPr>
        <w:t xml:space="preserve">Ann Surg. </w:t>
      </w:r>
      <w:r w:rsidRPr="00B5017E">
        <w:t>2013;257(6):1089-1095.</w:t>
      </w:r>
    </w:p>
    <w:p w14:paraId="302E186C" w14:textId="77777777" w:rsidR="00B5017E" w:rsidRPr="00B5017E" w:rsidRDefault="00B5017E" w:rsidP="00B5017E">
      <w:pPr>
        <w:pStyle w:val="EndNoteBibliography"/>
        <w:spacing w:after="0"/>
        <w:ind w:left="720" w:hanging="720"/>
      </w:pPr>
      <w:r w:rsidRPr="00B5017E">
        <w:t>87.</w:t>
      </w:r>
      <w:r w:rsidRPr="00B5017E">
        <w:tab/>
        <w:t xml:space="preserve">Italiano A, Hostein I, Soubeyran I, et al. KRAS and BRAF mutational status in primary colorectal tumors and related metastatic sites: biological and clinical implications. </w:t>
      </w:r>
      <w:r w:rsidRPr="00B5017E">
        <w:rPr>
          <w:i/>
        </w:rPr>
        <w:t xml:space="preserve">Ann Surg Oncol. </w:t>
      </w:r>
      <w:r w:rsidRPr="00B5017E">
        <w:t>2010;17(5):1429-1434.</w:t>
      </w:r>
    </w:p>
    <w:p w14:paraId="015D3668" w14:textId="77777777" w:rsidR="00B5017E" w:rsidRPr="00B5017E" w:rsidRDefault="00B5017E" w:rsidP="00B5017E">
      <w:pPr>
        <w:pStyle w:val="EndNoteBibliography"/>
        <w:spacing w:after="0"/>
        <w:ind w:left="720" w:hanging="720"/>
      </w:pPr>
      <w:r w:rsidRPr="00B5017E">
        <w:t>88.</w:t>
      </w:r>
      <w:r w:rsidRPr="00B5017E">
        <w:tab/>
        <w:t xml:space="preserve">Ito Y, Yamada Y, Asada K, et al. EGFR L2 domain mutation is not correlated with resistance to cetuximab in metastatic colorectal cancer patients. </w:t>
      </w:r>
      <w:r w:rsidRPr="00B5017E">
        <w:rPr>
          <w:i/>
        </w:rPr>
        <w:t xml:space="preserve">J Cancer Res Clin Oncol. </w:t>
      </w:r>
      <w:r w:rsidRPr="00B5017E">
        <w:t>2013;139(8):1391-1396.</w:t>
      </w:r>
    </w:p>
    <w:p w14:paraId="1ADBCCD5" w14:textId="77777777" w:rsidR="00B5017E" w:rsidRPr="00B5017E" w:rsidRDefault="00B5017E" w:rsidP="00B5017E">
      <w:pPr>
        <w:pStyle w:val="EndNoteBibliography"/>
        <w:spacing w:after="0"/>
        <w:ind w:left="720" w:hanging="720"/>
      </w:pPr>
      <w:r w:rsidRPr="00B5017E">
        <w:t>89.</w:t>
      </w:r>
      <w:r w:rsidRPr="00B5017E">
        <w:tab/>
        <w:t xml:space="preserve">Iwamoto S, Hazama S, Kato T, et al. Multicenter phase II study of second-line cetuximab plus folinic acid/5-fluorouracil/irinotecan (FOLFIRI) in KRAS wild-type metastatic colorectal cancer: the FLIER study. </w:t>
      </w:r>
      <w:r w:rsidRPr="00B5017E">
        <w:rPr>
          <w:i/>
        </w:rPr>
        <w:t xml:space="preserve">Anticancer Res. </w:t>
      </w:r>
      <w:r w:rsidRPr="00B5017E">
        <w:t>2014;34(4):1967-1973.</w:t>
      </w:r>
    </w:p>
    <w:p w14:paraId="7FE53FCB" w14:textId="77777777" w:rsidR="00B5017E" w:rsidRPr="00B5017E" w:rsidRDefault="00B5017E" w:rsidP="00B5017E">
      <w:pPr>
        <w:pStyle w:val="EndNoteBibliography"/>
        <w:spacing w:after="0"/>
        <w:ind w:left="720" w:hanging="720"/>
      </w:pPr>
      <w:r w:rsidRPr="00B5017E">
        <w:t>90.</w:t>
      </w:r>
      <w:r w:rsidRPr="00B5017E">
        <w:tab/>
        <w:t xml:space="preserve">Jakovljevic K, Malisic E, Cavic M, Krivokuca A, Dobricic J, Jankovic R. KRAS and BRAF mutations in Serbian patients with colorectal cancer. </w:t>
      </w:r>
      <w:r w:rsidRPr="00B5017E">
        <w:rPr>
          <w:i/>
        </w:rPr>
        <w:t xml:space="preserve">J BUON. </w:t>
      </w:r>
      <w:r w:rsidRPr="00B5017E">
        <w:t>2012;17(3):575-580.</w:t>
      </w:r>
    </w:p>
    <w:p w14:paraId="416000A6" w14:textId="77777777" w:rsidR="00B5017E" w:rsidRPr="00B5017E" w:rsidRDefault="00B5017E" w:rsidP="00B5017E">
      <w:pPr>
        <w:pStyle w:val="EndNoteBibliography"/>
        <w:spacing w:after="0"/>
        <w:ind w:left="720" w:hanging="720"/>
      </w:pPr>
      <w:r w:rsidRPr="00B5017E">
        <w:t>91.</w:t>
      </w:r>
      <w:r w:rsidRPr="00B5017E">
        <w:tab/>
        <w:t>Jeffers M, Cutsem EV, Sobrero A, et al. Mutational analysis of biomarker samples from the CORRECT study: Correlating mutation status with clinical response to regorafenib. 2013.</w:t>
      </w:r>
    </w:p>
    <w:p w14:paraId="4A523117" w14:textId="77777777" w:rsidR="00B5017E" w:rsidRPr="00B5017E" w:rsidRDefault="00B5017E" w:rsidP="00B5017E">
      <w:pPr>
        <w:pStyle w:val="EndNoteBibliography"/>
        <w:spacing w:after="0"/>
        <w:ind w:left="720" w:hanging="720"/>
      </w:pPr>
      <w:r w:rsidRPr="00B5017E">
        <w:t>92.</w:t>
      </w:r>
      <w:r w:rsidRPr="00B5017E">
        <w:tab/>
        <w:t xml:space="preserve">Kaczirek K, Ciuleanu TE, Vrbanec D, et al. FOLFOX4 Plus Cetuximab for Patients With Previously Untreated Metastatic Colorectal Cancer According to Tumor RAS and BRAF Mutation Status: Updated Analysis of the CECOG/CORE 1.2.002 Study. </w:t>
      </w:r>
      <w:r w:rsidRPr="00B5017E">
        <w:rPr>
          <w:i/>
        </w:rPr>
        <w:t xml:space="preserve">Clin Colorectal Cancer. </w:t>
      </w:r>
      <w:r w:rsidRPr="00B5017E">
        <w:t>2015;14(2):91-98.</w:t>
      </w:r>
    </w:p>
    <w:p w14:paraId="27976EDD" w14:textId="77777777" w:rsidR="00B5017E" w:rsidRPr="00B5017E" w:rsidRDefault="00B5017E" w:rsidP="00B5017E">
      <w:pPr>
        <w:pStyle w:val="EndNoteBibliography"/>
        <w:spacing w:after="0"/>
        <w:ind w:left="720" w:hanging="720"/>
      </w:pPr>
      <w:r w:rsidRPr="00B5017E">
        <w:t>93.</w:t>
      </w:r>
      <w:r w:rsidRPr="00B5017E">
        <w:tab/>
        <w:t xml:space="preserve">Kaneko Y, Kuramochi H, Nakajima G, Inoue Y, Yamamoto M. Degraded DNA may induce discordance of KRAS status between primary colorectal cancer and corresponding liver metastases. </w:t>
      </w:r>
      <w:r w:rsidRPr="00B5017E">
        <w:rPr>
          <w:i/>
        </w:rPr>
        <w:t xml:space="preserve">Int J Clin Oncol. </w:t>
      </w:r>
      <w:r w:rsidRPr="00B5017E">
        <w:t>2014;19(1):113-120.</w:t>
      </w:r>
    </w:p>
    <w:p w14:paraId="40B31EAE" w14:textId="77777777" w:rsidR="00B5017E" w:rsidRPr="00B5017E" w:rsidRDefault="00B5017E" w:rsidP="00B5017E">
      <w:pPr>
        <w:pStyle w:val="EndNoteBibliography"/>
        <w:spacing w:after="0"/>
        <w:ind w:left="720" w:hanging="720"/>
      </w:pPr>
      <w:r w:rsidRPr="00B5017E">
        <w:t>94.</w:t>
      </w:r>
      <w:r w:rsidRPr="00B5017E">
        <w:tab/>
        <w:t xml:space="preserve">Karagkounis G, Torbenson MS, Daniel HD, et al. Incidence and prognostic impact of KRAS and BRAF mutation in patients undergoing liver surgery for colorectal metastases. </w:t>
      </w:r>
      <w:r w:rsidRPr="00B5017E">
        <w:rPr>
          <w:i/>
        </w:rPr>
        <w:t xml:space="preserve">Cancer. </w:t>
      </w:r>
      <w:r w:rsidRPr="00B5017E">
        <w:t>2013;119(23):4137-4144.</w:t>
      </w:r>
    </w:p>
    <w:p w14:paraId="18EC6223" w14:textId="77777777" w:rsidR="00B5017E" w:rsidRPr="00B5017E" w:rsidRDefault="00B5017E" w:rsidP="00B5017E">
      <w:pPr>
        <w:pStyle w:val="EndNoteBibliography"/>
        <w:spacing w:after="0"/>
        <w:ind w:left="720" w:hanging="720"/>
      </w:pPr>
      <w:r w:rsidRPr="00B5017E">
        <w:t>95.</w:t>
      </w:r>
      <w:r w:rsidRPr="00B5017E">
        <w:tab/>
        <w:t xml:space="preserve">Kemeny NE, Chou JF, Capanu M, et al. KRAS mutation influences recurrence patterns in patients undergoing hepatic resection of colorectal metastases. </w:t>
      </w:r>
      <w:r w:rsidRPr="00B5017E">
        <w:rPr>
          <w:i/>
        </w:rPr>
        <w:t xml:space="preserve">Cancer. </w:t>
      </w:r>
      <w:r w:rsidRPr="00B5017E">
        <w:t>2014;120(24):3965-3971.</w:t>
      </w:r>
    </w:p>
    <w:p w14:paraId="20BCAA9D" w14:textId="77777777" w:rsidR="00B5017E" w:rsidRPr="00B5017E" w:rsidRDefault="00B5017E" w:rsidP="00B5017E">
      <w:pPr>
        <w:pStyle w:val="EndNoteBibliography"/>
        <w:spacing w:after="0"/>
        <w:ind w:left="720" w:hanging="720"/>
      </w:pPr>
      <w:r w:rsidRPr="00B5017E">
        <w:t>96.</w:t>
      </w:r>
      <w:r w:rsidRPr="00B5017E">
        <w:tab/>
        <w:t xml:space="preserve">Kim MJ, Lee HS, Kim JH, et al. Different metastatic pattern according to the KRAS mutational status and site-specific discordance of KRAS status in patients with colorectal cancer. </w:t>
      </w:r>
      <w:r w:rsidRPr="00B5017E">
        <w:rPr>
          <w:i/>
        </w:rPr>
        <w:t xml:space="preserve">BMC Cancer. </w:t>
      </w:r>
      <w:r w:rsidRPr="00B5017E">
        <w:t>2012;12:347.</w:t>
      </w:r>
    </w:p>
    <w:p w14:paraId="0A448906" w14:textId="77777777" w:rsidR="00B5017E" w:rsidRPr="00B5017E" w:rsidRDefault="00B5017E" w:rsidP="00B5017E">
      <w:pPr>
        <w:pStyle w:val="EndNoteBibliography"/>
        <w:spacing w:after="0"/>
        <w:ind w:left="720" w:hanging="720"/>
      </w:pPr>
      <w:r w:rsidRPr="00B5017E">
        <w:t>97.</w:t>
      </w:r>
      <w:r w:rsidRPr="00B5017E">
        <w:tab/>
        <w:t xml:space="preserve">Kim SH, Park KH, J. SS, et al. Association between CPG island methylator phenotype (CIMP) and treatment response of folfiri with cetuximab in patients with metastatic colorectal cancer (MCRC). </w:t>
      </w:r>
      <w:r w:rsidRPr="00B5017E">
        <w:rPr>
          <w:i/>
        </w:rPr>
        <w:t xml:space="preserve">Annals of Oncology. </w:t>
      </w:r>
      <w:r w:rsidRPr="00B5017E">
        <w:t>2012;23(Suppl 11):xi41-xi42.</w:t>
      </w:r>
    </w:p>
    <w:p w14:paraId="5F63C358" w14:textId="77777777" w:rsidR="00B5017E" w:rsidRPr="00B5017E" w:rsidRDefault="00B5017E" w:rsidP="00B5017E">
      <w:pPr>
        <w:pStyle w:val="EndNoteBibliography"/>
        <w:spacing w:after="0"/>
        <w:ind w:left="720" w:hanging="720"/>
      </w:pPr>
      <w:r w:rsidRPr="00B5017E">
        <w:t>98.</w:t>
      </w:r>
      <w:r w:rsidRPr="00B5017E">
        <w:tab/>
        <w:t xml:space="preserve">Kim HS, Heo JS, Lee J, et al. The impact of KRAS mutations on prognosis in surgically resected colorectal cancer patients with liver and lung metastases: a retrospective analysis. </w:t>
      </w:r>
      <w:r w:rsidRPr="00B5017E">
        <w:rPr>
          <w:i/>
        </w:rPr>
        <w:t xml:space="preserve">BMC Cancer. </w:t>
      </w:r>
      <w:r w:rsidRPr="00B5017E">
        <w:t>2016;16:120.</w:t>
      </w:r>
    </w:p>
    <w:p w14:paraId="70346BAF" w14:textId="77777777" w:rsidR="00B5017E" w:rsidRPr="00B5017E" w:rsidRDefault="00B5017E" w:rsidP="00B5017E">
      <w:pPr>
        <w:pStyle w:val="EndNoteBibliography"/>
        <w:spacing w:after="0"/>
        <w:ind w:left="720" w:hanging="720"/>
      </w:pPr>
      <w:r w:rsidRPr="00B5017E">
        <w:t>99.</w:t>
      </w:r>
      <w:r w:rsidRPr="00B5017E">
        <w:tab/>
        <w:t xml:space="preserve">Knijn N, Mekenkamp LJ, Klomp M, et al. KRAS mutation analysis: a comparison between primary tumours and matched liver metastases in 305 colorectal cancer patients. </w:t>
      </w:r>
      <w:r w:rsidRPr="00B5017E">
        <w:rPr>
          <w:i/>
        </w:rPr>
        <w:t xml:space="preserve">British journal of cancer. </w:t>
      </w:r>
      <w:r w:rsidRPr="00B5017E">
        <w:t>2011;104(6):1020-1026.</w:t>
      </w:r>
    </w:p>
    <w:p w14:paraId="6A0A9301" w14:textId="77777777" w:rsidR="00B5017E" w:rsidRPr="00B5017E" w:rsidRDefault="00B5017E" w:rsidP="00B5017E">
      <w:pPr>
        <w:pStyle w:val="EndNoteBibliography"/>
        <w:spacing w:after="0"/>
        <w:ind w:left="720" w:hanging="720"/>
      </w:pPr>
      <w:r w:rsidRPr="00B5017E">
        <w:t>100.</w:t>
      </w:r>
      <w:r w:rsidRPr="00B5017E">
        <w:tab/>
        <w:t xml:space="preserve">Ko YJ, Kamel-Reid S, Rowsell C, Zhang L, Yarom N, Jonker D. K-RAS and B-RAF mutations in paired primary and metastatic colorectal tumors. </w:t>
      </w:r>
      <w:r w:rsidRPr="00B5017E">
        <w:rPr>
          <w:i/>
        </w:rPr>
        <w:t xml:space="preserve">Annals of Oncology. </w:t>
      </w:r>
      <w:r w:rsidRPr="00B5017E">
        <w:t>2011;22(Suppl 5):v26.</w:t>
      </w:r>
    </w:p>
    <w:p w14:paraId="62785241" w14:textId="77777777" w:rsidR="00B5017E" w:rsidRPr="00B5017E" w:rsidRDefault="00B5017E" w:rsidP="00B5017E">
      <w:pPr>
        <w:pStyle w:val="EndNoteBibliography"/>
        <w:spacing w:after="0"/>
        <w:ind w:left="720" w:hanging="720"/>
      </w:pPr>
      <w:r w:rsidRPr="00B5017E">
        <w:t>101.</w:t>
      </w:r>
      <w:r w:rsidRPr="00B5017E">
        <w:tab/>
        <w:t xml:space="preserve">Kodaz H, Hacibekiroglu I, Erdogan B, et al. Association between specific KRAS mutations and the clinicopathological characteristics of colorectal tumors. </w:t>
      </w:r>
      <w:r w:rsidRPr="00B5017E">
        <w:rPr>
          <w:i/>
        </w:rPr>
        <w:t xml:space="preserve">Mol Clin Oncol. </w:t>
      </w:r>
      <w:r w:rsidRPr="00B5017E">
        <w:t>2015;3(1):179-184.</w:t>
      </w:r>
    </w:p>
    <w:p w14:paraId="000E8FA7" w14:textId="77777777" w:rsidR="00B5017E" w:rsidRPr="00B5017E" w:rsidRDefault="00B5017E" w:rsidP="00B5017E">
      <w:pPr>
        <w:pStyle w:val="EndNoteBibliography"/>
        <w:spacing w:after="0"/>
        <w:ind w:left="720" w:hanging="720"/>
      </w:pPr>
      <w:r w:rsidRPr="00B5017E">
        <w:t>102.</w:t>
      </w:r>
      <w:r w:rsidRPr="00B5017E">
        <w:tab/>
        <w:t xml:space="preserve">Kohne CH, Hofheinz R, Mineur L, et al. First-line panitumumab plus irinotecan/5-fluorouracil/leucovorin treatment in patients with metastatic colorectal cancer. </w:t>
      </w:r>
      <w:r w:rsidRPr="00B5017E">
        <w:rPr>
          <w:i/>
        </w:rPr>
        <w:t xml:space="preserve">J Cancer Res Clin Oncol. </w:t>
      </w:r>
      <w:r w:rsidRPr="00B5017E">
        <w:t>2012;138(1):65-72.</w:t>
      </w:r>
    </w:p>
    <w:p w14:paraId="32C575F6" w14:textId="77777777" w:rsidR="00B5017E" w:rsidRPr="00B5017E" w:rsidRDefault="00B5017E" w:rsidP="00B5017E">
      <w:pPr>
        <w:pStyle w:val="EndNoteBibliography"/>
        <w:spacing w:after="0"/>
        <w:ind w:left="720" w:hanging="720"/>
      </w:pPr>
      <w:r w:rsidRPr="00B5017E">
        <w:t>103.</w:t>
      </w:r>
      <w:r w:rsidRPr="00B5017E">
        <w:tab/>
        <w:t xml:space="preserve">Kohnoe S, Saeki H, Emi Y, et al. 6122 POSTER Impact of Cetuximab-based Therapy and KRas Genotypes in Japanese Patients With Chemotherapy-refractory Metastatic Colorectal Cancer. </w:t>
      </w:r>
      <w:r w:rsidRPr="00B5017E">
        <w:rPr>
          <w:i/>
        </w:rPr>
        <w:t xml:space="preserve">European Journal of Cancer. </w:t>
      </w:r>
      <w:r w:rsidRPr="00B5017E">
        <w:t>2011;47:S429.</w:t>
      </w:r>
    </w:p>
    <w:p w14:paraId="1F4F851A" w14:textId="77777777" w:rsidR="00B5017E" w:rsidRPr="00B5017E" w:rsidRDefault="00B5017E" w:rsidP="00B5017E">
      <w:pPr>
        <w:pStyle w:val="EndNoteBibliography"/>
        <w:spacing w:after="0"/>
        <w:ind w:left="720" w:hanging="720"/>
      </w:pPr>
      <w:r w:rsidRPr="00B5017E">
        <w:t>104.</w:t>
      </w:r>
      <w:r w:rsidRPr="00B5017E">
        <w:tab/>
        <w:t xml:space="preserve">Koike J, Ushigome M, Funahashi K, et al. Significance of KRAS mutation in patients receiving mFOLFOX6 with or without bevacizumab for metastatic colorectal cancer. </w:t>
      </w:r>
      <w:r w:rsidRPr="00B5017E">
        <w:rPr>
          <w:i/>
        </w:rPr>
        <w:t xml:space="preserve">Hepatogastroenterology. </w:t>
      </w:r>
      <w:r w:rsidRPr="00B5017E">
        <w:t>2014;61(136):2222-2226.</w:t>
      </w:r>
    </w:p>
    <w:p w14:paraId="6E591E08" w14:textId="77777777" w:rsidR="00B5017E" w:rsidRPr="00B5017E" w:rsidRDefault="00B5017E" w:rsidP="00B5017E">
      <w:pPr>
        <w:pStyle w:val="EndNoteBibliography"/>
        <w:spacing w:after="0"/>
        <w:ind w:left="720" w:hanging="720"/>
      </w:pPr>
      <w:r w:rsidRPr="00B5017E">
        <w:t>105.</w:t>
      </w:r>
      <w:r w:rsidRPr="00B5017E">
        <w:tab/>
        <w:t xml:space="preserve">Korphaisarn K, Pongpaibul A, Limwongse C, et al. Deficient DNA mismatch repair is associated with favorable prognosis in Thai patients with sporadic colorectal cancer. </w:t>
      </w:r>
      <w:r w:rsidRPr="00B5017E">
        <w:rPr>
          <w:i/>
        </w:rPr>
        <w:t xml:space="preserve">World J Gastroenterol. </w:t>
      </w:r>
      <w:r w:rsidRPr="00B5017E">
        <w:t>2015;21(3):926-934.</w:t>
      </w:r>
    </w:p>
    <w:p w14:paraId="5CE98705" w14:textId="77777777" w:rsidR="00B5017E" w:rsidRPr="00B5017E" w:rsidRDefault="00B5017E" w:rsidP="00B5017E">
      <w:pPr>
        <w:pStyle w:val="EndNoteBibliography"/>
        <w:spacing w:after="0"/>
        <w:ind w:left="720" w:hanging="720"/>
      </w:pPr>
      <w:r w:rsidRPr="00B5017E">
        <w:t>106.</w:t>
      </w:r>
      <w:r w:rsidRPr="00B5017E">
        <w:tab/>
        <w:t xml:space="preserve">Kosmidou V, Oikonomou E, Vlassi M, et al. Tumor heterogeneity revealed by KRAS, BRAF, and PIK3CA pyrosequencing: KRAS and PIK3CA intratumor mutation profile differences and their therapeutic implications. </w:t>
      </w:r>
      <w:r w:rsidRPr="00B5017E">
        <w:rPr>
          <w:i/>
        </w:rPr>
        <w:t xml:space="preserve">Hum Mutat. </w:t>
      </w:r>
      <w:r w:rsidRPr="00B5017E">
        <w:t>2014;35(3):329-340.</w:t>
      </w:r>
    </w:p>
    <w:p w14:paraId="43DE0C67" w14:textId="77777777" w:rsidR="00B5017E" w:rsidRPr="00B5017E" w:rsidRDefault="00B5017E" w:rsidP="00B5017E">
      <w:pPr>
        <w:pStyle w:val="EndNoteBibliography"/>
        <w:spacing w:after="0"/>
        <w:ind w:left="720" w:hanging="720"/>
      </w:pPr>
      <w:r w:rsidRPr="00B5017E">
        <w:t>107.</w:t>
      </w:r>
      <w:r w:rsidRPr="00B5017E">
        <w:tab/>
        <w:t>Langer C, Kopit J, Awad M, et al. Analysis of K-RAS mutations in patients with metastatic colorectal cancer receiving cetuximab in combination with irinotecan: results from the EPIC trial. Paper presented at: Annals of oncology2008.</w:t>
      </w:r>
    </w:p>
    <w:p w14:paraId="35AE80B3" w14:textId="77777777" w:rsidR="00B5017E" w:rsidRPr="00B5017E" w:rsidRDefault="00B5017E" w:rsidP="00B5017E">
      <w:pPr>
        <w:pStyle w:val="EndNoteBibliography"/>
        <w:spacing w:after="0"/>
        <w:ind w:left="720" w:hanging="720"/>
      </w:pPr>
      <w:r w:rsidRPr="00B5017E">
        <w:t>108.</w:t>
      </w:r>
      <w:r w:rsidRPr="00B5017E">
        <w:tab/>
        <w:t xml:space="preserve">Laszlo L. Predictive and prognostic factors in the complex treatment of patients with colorectal cancer. </w:t>
      </w:r>
      <w:r w:rsidRPr="00B5017E">
        <w:rPr>
          <w:i/>
        </w:rPr>
        <w:t xml:space="preserve">Magy Onkol. </w:t>
      </w:r>
      <w:r w:rsidRPr="00B5017E">
        <w:t>2010;54(4):383-394.</w:t>
      </w:r>
    </w:p>
    <w:p w14:paraId="2934251F" w14:textId="77777777" w:rsidR="00B5017E" w:rsidRPr="00B5017E" w:rsidRDefault="00B5017E" w:rsidP="00B5017E">
      <w:pPr>
        <w:pStyle w:val="EndNoteBibliography"/>
        <w:spacing w:after="0"/>
        <w:ind w:left="720" w:hanging="720"/>
      </w:pPr>
      <w:r w:rsidRPr="00B5017E">
        <w:t>109.</w:t>
      </w:r>
      <w:r w:rsidRPr="00B5017E">
        <w:tab/>
        <w:t xml:space="preserve">Lau KS, Lam KO, Choy TS, Shek WH, Chung LP, Leung TW. Discordant RAS status between primary and metastatic colorectal cancer and predicted pattern of metastases. </w:t>
      </w:r>
      <w:r w:rsidRPr="00B5017E">
        <w:rPr>
          <w:i/>
        </w:rPr>
        <w:t xml:space="preserve">Annals of Oncology. </w:t>
      </w:r>
      <w:r w:rsidRPr="00B5017E">
        <w:t>2015;26(suppl 9):ix46.41-ix46.</w:t>
      </w:r>
    </w:p>
    <w:p w14:paraId="22CCD26E" w14:textId="77777777" w:rsidR="00B5017E" w:rsidRPr="00B5017E" w:rsidRDefault="00B5017E" w:rsidP="00B5017E">
      <w:pPr>
        <w:pStyle w:val="EndNoteBibliography"/>
        <w:spacing w:after="0"/>
        <w:ind w:left="720" w:hanging="720"/>
      </w:pPr>
      <w:r w:rsidRPr="00B5017E">
        <w:t>110.</w:t>
      </w:r>
      <w:r w:rsidRPr="00B5017E">
        <w:tab/>
        <w:t xml:space="preserve">Laurent-Puig P, Cayre A, Manceau G, et al. Analysis of PTEN, BRAF, and EGFR status in determining benefit from cetuximab therapy in wild-type KRAS metastatic colon cancer. </w:t>
      </w:r>
      <w:r w:rsidRPr="00B5017E">
        <w:rPr>
          <w:i/>
        </w:rPr>
        <w:t xml:space="preserve">J Clin Oncol. </w:t>
      </w:r>
      <w:r w:rsidRPr="00B5017E">
        <w:t>2009;27(35):5924-5930.</w:t>
      </w:r>
    </w:p>
    <w:p w14:paraId="02F0FF54" w14:textId="77777777" w:rsidR="00B5017E" w:rsidRPr="00B5017E" w:rsidRDefault="00B5017E" w:rsidP="00B5017E">
      <w:pPr>
        <w:pStyle w:val="EndNoteBibliography"/>
        <w:spacing w:after="0"/>
        <w:ind w:left="720" w:hanging="720"/>
      </w:pPr>
      <w:r w:rsidRPr="00B5017E">
        <w:t>111.</w:t>
      </w:r>
      <w:r w:rsidRPr="00B5017E">
        <w:tab/>
        <w:t xml:space="preserve">Li F-H. Impact ofKRASmutation and PTEN expression on cetuximab-treated colorectal cancer. </w:t>
      </w:r>
      <w:r w:rsidRPr="00B5017E">
        <w:rPr>
          <w:i/>
        </w:rPr>
        <w:t xml:space="preserve">World Journal of Gastroenterology. </w:t>
      </w:r>
      <w:r w:rsidRPr="00B5017E">
        <w:t>2010;16(46):5881.</w:t>
      </w:r>
    </w:p>
    <w:p w14:paraId="3AFCEBF8" w14:textId="77777777" w:rsidR="00B5017E" w:rsidRPr="00B5017E" w:rsidRDefault="00B5017E" w:rsidP="00B5017E">
      <w:pPr>
        <w:pStyle w:val="EndNoteBibliography"/>
        <w:spacing w:after="0"/>
        <w:ind w:left="720" w:hanging="720"/>
      </w:pPr>
      <w:r w:rsidRPr="00B5017E">
        <w:t>112.</w:t>
      </w:r>
      <w:r w:rsidRPr="00B5017E">
        <w:tab/>
        <w:t xml:space="preserve">Li YH, Wang F, Shen L, et al. EGFR fluorescence in situ hybridization pattern of chromosome 7 disomy predicts resistance to cetuximab in KRAS wild-type metastatic colorectal cancer patients. </w:t>
      </w:r>
      <w:r w:rsidRPr="00B5017E">
        <w:rPr>
          <w:i/>
        </w:rPr>
        <w:t xml:space="preserve">Clin Cancer Res. </w:t>
      </w:r>
      <w:r w:rsidRPr="00B5017E">
        <w:t>2011;17(2):382-390.</w:t>
      </w:r>
    </w:p>
    <w:p w14:paraId="4660F483" w14:textId="77777777" w:rsidR="00B5017E" w:rsidRPr="00B5017E" w:rsidRDefault="00B5017E" w:rsidP="00B5017E">
      <w:pPr>
        <w:pStyle w:val="EndNoteBibliography"/>
        <w:spacing w:after="0"/>
        <w:ind w:left="720" w:hanging="720"/>
      </w:pPr>
      <w:r w:rsidRPr="00B5017E">
        <w:t>113.</w:t>
      </w:r>
      <w:r w:rsidRPr="00B5017E">
        <w:tab/>
        <w:t xml:space="preserve">Li Z, Liu XW, Chi ZC, Sun BS, Cheng Y, Cheng LW. Detection of K-ras Mutations in Predicting Efficacy of Epidermal Growth Factor Receptor Tyrosine Kinase (EGFR-TK) Inhibitor in Patients with Metastatic Colorectal Cancer. </w:t>
      </w:r>
      <w:r w:rsidRPr="00B5017E">
        <w:rPr>
          <w:i/>
        </w:rPr>
        <w:t xml:space="preserve">PLoS One. </w:t>
      </w:r>
      <w:r w:rsidRPr="00B5017E">
        <w:t>2015;10(5):e0101019.</w:t>
      </w:r>
    </w:p>
    <w:p w14:paraId="6E09B61B" w14:textId="77777777" w:rsidR="00B5017E" w:rsidRPr="00B5017E" w:rsidRDefault="00B5017E" w:rsidP="00B5017E">
      <w:pPr>
        <w:pStyle w:val="EndNoteBibliography"/>
        <w:spacing w:after="0"/>
        <w:ind w:left="720" w:hanging="720"/>
      </w:pPr>
      <w:r w:rsidRPr="00B5017E">
        <w:t>114.</w:t>
      </w:r>
      <w:r w:rsidRPr="00B5017E">
        <w:tab/>
        <w:t xml:space="preserve">Liao W, Liao Y, Zhou JX, et al. Gene mutations in epidermal growth factor receptor signaling network and their association with survival in Chinese patients with metastatic colorectal cancers. </w:t>
      </w:r>
      <w:r w:rsidRPr="00B5017E">
        <w:rPr>
          <w:i/>
        </w:rPr>
        <w:t xml:space="preserve">Anat Rec (Hoboken). </w:t>
      </w:r>
      <w:r w:rsidRPr="00B5017E">
        <w:t>2010;293(9):1506-1511.</w:t>
      </w:r>
    </w:p>
    <w:p w14:paraId="01AA908E" w14:textId="77777777" w:rsidR="00B5017E" w:rsidRPr="00B5017E" w:rsidRDefault="00B5017E" w:rsidP="00B5017E">
      <w:pPr>
        <w:pStyle w:val="EndNoteBibliography"/>
        <w:spacing w:after="0"/>
        <w:ind w:left="720" w:hanging="720"/>
      </w:pPr>
      <w:r w:rsidRPr="00B5017E">
        <w:t>115.</w:t>
      </w:r>
      <w:r w:rsidRPr="00B5017E">
        <w:tab/>
        <w:t xml:space="preserve">Licar A, Cerkovnik P, Ocvirk J, Novakovic S. KRAS mutations in Slovene patients with colorectal cancer: frequency, distribution and correlation with the response to treatment. </w:t>
      </w:r>
      <w:r w:rsidRPr="00B5017E">
        <w:rPr>
          <w:i/>
        </w:rPr>
        <w:t xml:space="preserve">Int J Oncol. </w:t>
      </w:r>
      <w:r w:rsidRPr="00B5017E">
        <w:t>2010;36(5):1137-1144.</w:t>
      </w:r>
    </w:p>
    <w:p w14:paraId="027EE809" w14:textId="77777777" w:rsidR="00B5017E" w:rsidRPr="00B5017E" w:rsidRDefault="00B5017E" w:rsidP="00B5017E">
      <w:pPr>
        <w:pStyle w:val="EndNoteBibliography"/>
        <w:spacing w:after="0"/>
        <w:ind w:left="720" w:hanging="720"/>
      </w:pPr>
      <w:r w:rsidRPr="00B5017E">
        <w:t>116.</w:t>
      </w:r>
      <w:r w:rsidRPr="00B5017E">
        <w:tab/>
        <w:t xml:space="preserve">Lin JK, Lin AJ, Lin CC, et al. The status of EGFR-associated genes could predict the outcome and tumor response of chemo-refractory metastatic colorectal patients using cetuximab and chemotherapy. </w:t>
      </w:r>
      <w:r w:rsidRPr="00B5017E">
        <w:rPr>
          <w:i/>
        </w:rPr>
        <w:t xml:space="preserve">J Surg Oncol. </w:t>
      </w:r>
      <w:r w:rsidRPr="00B5017E">
        <w:t>2011;104(6):661-666.</w:t>
      </w:r>
    </w:p>
    <w:p w14:paraId="6B18A938" w14:textId="77777777" w:rsidR="00B5017E" w:rsidRPr="00B5017E" w:rsidRDefault="00B5017E" w:rsidP="00B5017E">
      <w:pPr>
        <w:pStyle w:val="EndNoteBibliography"/>
        <w:spacing w:after="0"/>
        <w:ind w:left="720" w:hanging="720"/>
      </w:pPr>
      <w:r w:rsidRPr="00B5017E">
        <w:t>117.</w:t>
      </w:r>
      <w:r w:rsidRPr="00B5017E">
        <w:tab/>
        <w:t xml:space="preserve">Lin Q, Ye Q, Zhu D, et al. Determinants of long-term outcome in patients undergoing simultaneous resection of synchronous colorectal liver metastases. </w:t>
      </w:r>
      <w:r w:rsidRPr="00B5017E">
        <w:rPr>
          <w:i/>
        </w:rPr>
        <w:t xml:space="preserve">PLoS One. </w:t>
      </w:r>
      <w:r w:rsidRPr="00B5017E">
        <w:t>2014;9(8):e105747.</w:t>
      </w:r>
    </w:p>
    <w:p w14:paraId="7ECA29A8" w14:textId="77777777" w:rsidR="00B5017E" w:rsidRPr="00B5017E" w:rsidRDefault="00B5017E" w:rsidP="00B5017E">
      <w:pPr>
        <w:pStyle w:val="EndNoteBibliography"/>
        <w:spacing w:after="0"/>
        <w:ind w:left="720" w:hanging="720"/>
      </w:pPr>
      <w:r w:rsidRPr="00B5017E">
        <w:t>118.</w:t>
      </w:r>
      <w:r w:rsidRPr="00B5017E">
        <w:tab/>
        <w:t xml:space="preserve">Liou JM, Wu MS, Shun CT, et al. Mutations in BRAF correlate with poor survival of colorectal cancers in Chinese population. </w:t>
      </w:r>
      <w:r w:rsidRPr="00B5017E">
        <w:rPr>
          <w:i/>
        </w:rPr>
        <w:t xml:space="preserve">Int J Colorectal Dis. </w:t>
      </w:r>
      <w:r w:rsidRPr="00B5017E">
        <w:t>2011;26(11):1387-1395.</w:t>
      </w:r>
    </w:p>
    <w:p w14:paraId="22200391" w14:textId="77777777" w:rsidR="00B5017E" w:rsidRPr="00B5017E" w:rsidRDefault="00B5017E" w:rsidP="00B5017E">
      <w:pPr>
        <w:pStyle w:val="EndNoteBibliography"/>
        <w:spacing w:after="0"/>
        <w:ind w:left="720" w:hanging="720"/>
      </w:pPr>
      <w:r w:rsidRPr="00B5017E">
        <w:t>119.</w:t>
      </w:r>
      <w:r w:rsidRPr="00B5017E">
        <w:tab/>
        <w:t xml:space="preserve">Losi L, Bouzourene H, Benhattar J. Loss of Smad4 expression predicts liver metastasis in human colorectal cancer. </w:t>
      </w:r>
      <w:r w:rsidRPr="00B5017E">
        <w:rPr>
          <w:i/>
        </w:rPr>
        <w:t xml:space="preserve">Oncol Rep. </w:t>
      </w:r>
      <w:r w:rsidRPr="00B5017E">
        <w:t>2007;17(5):1095-1099.</w:t>
      </w:r>
    </w:p>
    <w:p w14:paraId="3A840659" w14:textId="77777777" w:rsidR="00B5017E" w:rsidRPr="00B5017E" w:rsidRDefault="00B5017E" w:rsidP="00B5017E">
      <w:pPr>
        <w:pStyle w:val="EndNoteBibliography"/>
        <w:spacing w:after="0"/>
        <w:ind w:left="720" w:hanging="720"/>
      </w:pPr>
      <w:r w:rsidRPr="00B5017E">
        <w:t>120.</w:t>
      </w:r>
      <w:r w:rsidRPr="00B5017E">
        <w:tab/>
        <w:t xml:space="preserve">Loupakis F, Ruzzo A, Cremolini C, et al. KRAS codon 61, 146 and BRAF mutations predict resistance to cetuximab plus irinotecan in KRAS codon 12 and 13 wild-type metastatic colorectal cancer. </w:t>
      </w:r>
      <w:r w:rsidRPr="00B5017E">
        <w:rPr>
          <w:i/>
        </w:rPr>
        <w:t xml:space="preserve">British journal of cancer. </w:t>
      </w:r>
      <w:r w:rsidRPr="00B5017E">
        <w:t>2009;101(4):715-721.</w:t>
      </w:r>
    </w:p>
    <w:p w14:paraId="7D12FAAA" w14:textId="77777777" w:rsidR="00B5017E" w:rsidRPr="00B5017E" w:rsidRDefault="00B5017E" w:rsidP="00B5017E">
      <w:pPr>
        <w:pStyle w:val="EndNoteBibliography"/>
        <w:spacing w:after="0"/>
        <w:ind w:left="720" w:hanging="720"/>
      </w:pPr>
      <w:r w:rsidRPr="00B5017E">
        <w:t>121.</w:t>
      </w:r>
      <w:r w:rsidRPr="00B5017E">
        <w:tab/>
        <w:t xml:space="preserve">Loupakis F, Pollina L, Stasi I, et al. PTEN expression and KRAS mutations on primary tumors and metastases in the prediction of benefit from cetuximab plus irinotecan for patients with metastatic colorectal cancer. </w:t>
      </w:r>
      <w:r w:rsidRPr="00B5017E">
        <w:rPr>
          <w:i/>
        </w:rPr>
        <w:t xml:space="preserve">J Clin Oncol. </w:t>
      </w:r>
      <w:r w:rsidRPr="00B5017E">
        <w:t>2009;27(16):2622-2629.</w:t>
      </w:r>
    </w:p>
    <w:p w14:paraId="6846E8CF" w14:textId="77777777" w:rsidR="00B5017E" w:rsidRPr="00B5017E" w:rsidRDefault="00B5017E" w:rsidP="00B5017E">
      <w:pPr>
        <w:pStyle w:val="EndNoteBibliography"/>
        <w:spacing w:after="0"/>
        <w:ind w:left="720" w:hanging="720"/>
      </w:pPr>
      <w:r w:rsidRPr="00B5017E">
        <w:t>122.</w:t>
      </w:r>
      <w:r w:rsidRPr="00B5017E">
        <w:tab/>
        <w:t xml:space="preserve">Loupakis F, Yang D, Yau L, et al. Primary tumor location as a prognostic factor in metastatic colorectal cancer. </w:t>
      </w:r>
      <w:r w:rsidRPr="00B5017E">
        <w:rPr>
          <w:i/>
        </w:rPr>
        <w:t xml:space="preserve">J Natl Cancer Inst. </w:t>
      </w:r>
      <w:r w:rsidRPr="00B5017E">
        <w:t>2015;107(3).</w:t>
      </w:r>
    </w:p>
    <w:p w14:paraId="1609D61E" w14:textId="77777777" w:rsidR="00B5017E" w:rsidRPr="00B5017E" w:rsidRDefault="00B5017E" w:rsidP="00B5017E">
      <w:pPr>
        <w:pStyle w:val="EndNoteBibliography"/>
        <w:spacing w:after="0"/>
        <w:ind w:left="720" w:hanging="720"/>
      </w:pPr>
      <w:r w:rsidRPr="00B5017E">
        <w:t>123.</w:t>
      </w:r>
      <w:r w:rsidRPr="00B5017E">
        <w:tab/>
        <w:t xml:space="preserve">Lurje G, Nagashima F, Zhang W, et al. Polymorphisms in cyclooxygenase-2 and epidermal growth factor receptor are associated with progression-free survival independent of K-ras in metastatic colorectal cancer patients treated with single-agent cetuximab. </w:t>
      </w:r>
      <w:r w:rsidRPr="00B5017E">
        <w:rPr>
          <w:i/>
        </w:rPr>
        <w:t xml:space="preserve">Clin Cancer Res. </w:t>
      </w:r>
      <w:r w:rsidRPr="00B5017E">
        <w:t>2008;14(23):7884-7895.</w:t>
      </w:r>
    </w:p>
    <w:p w14:paraId="38ED7F81" w14:textId="77777777" w:rsidR="00B5017E" w:rsidRPr="00B5017E" w:rsidRDefault="00B5017E" w:rsidP="00B5017E">
      <w:pPr>
        <w:pStyle w:val="EndNoteBibliography"/>
        <w:spacing w:after="0"/>
        <w:ind w:left="720" w:hanging="720"/>
      </w:pPr>
      <w:r w:rsidRPr="00B5017E">
        <w:t>124.</w:t>
      </w:r>
      <w:r w:rsidRPr="00B5017E">
        <w:tab/>
        <w:t xml:space="preserve">Ma B, Loong H, Liem GS, et al. Predictive biomarkers of response to cetuximab in Chinese patients with metastatic colorectal cancer. </w:t>
      </w:r>
      <w:r w:rsidRPr="00B5017E">
        <w:rPr>
          <w:i/>
        </w:rPr>
        <w:t xml:space="preserve">Journal of Clinical Oncology. </w:t>
      </w:r>
      <w:r w:rsidRPr="00B5017E">
        <w:t>2012;30(15_suppl):e14085-e14085.</w:t>
      </w:r>
    </w:p>
    <w:p w14:paraId="3766FC77" w14:textId="77777777" w:rsidR="00B5017E" w:rsidRPr="00B5017E" w:rsidRDefault="00B5017E" w:rsidP="00B5017E">
      <w:pPr>
        <w:pStyle w:val="EndNoteBibliography"/>
        <w:spacing w:after="0"/>
        <w:ind w:left="720" w:hanging="720"/>
      </w:pPr>
      <w:r w:rsidRPr="00B5017E">
        <w:t>125.</w:t>
      </w:r>
      <w:r w:rsidRPr="00B5017E">
        <w:tab/>
        <w:t xml:space="preserve">Ma BB, Chan SL, Ho WM, et al. Intermittent versus continuous erlotinib with concomitant modified "XELOX" (q3W) in first-line treatment of metastatic colorectal cancer: correlation with serum amphiregulin and transforming growth factor alpha. </w:t>
      </w:r>
      <w:r w:rsidRPr="00B5017E">
        <w:rPr>
          <w:i/>
        </w:rPr>
        <w:t xml:space="preserve">Cancer. </w:t>
      </w:r>
      <w:r w:rsidRPr="00B5017E">
        <w:t>2013;119(23):4145-4153.</w:t>
      </w:r>
    </w:p>
    <w:p w14:paraId="6F07DD48" w14:textId="77777777" w:rsidR="00B5017E" w:rsidRPr="00B5017E" w:rsidRDefault="00B5017E" w:rsidP="00B5017E">
      <w:pPr>
        <w:pStyle w:val="EndNoteBibliography"/>
        <w:spacing w:after="0"/>
        <w:ind w:left="720" w:hanging="720"/>
      </w:pPr>
      <w:r w:rsidRPr="00B5017E">
        <w:t>126.</w:t>
      </w:r>
      <w:r w:rsidRPr="00B5017E">
        <w:tab/>
        <w:t xml:space="preserve">Ma BB, Mo F, Tong JH, et al. Elucidating the prognostic significance of KRAS, NRAS, BRAF and PIK3CA mutations in Chinese patients with metastatic colorectal cancer. </w:t>
      </w:r>
      <w:r w:rsidRPr="00B5017E">
        <w:rPr>
          <w:i/>
        </w:rPr>
        <w:t xml:space="preserve">Asia Pac J Clin Oncol. </w:t>
      </w:r>
      <w:r w:rsidRPr="00B5017E">
        <w:t>2015;11(2):160-169.</w:t>
      </w:r>
    </w:p>
    <w:p w14:paraId="64485131" w14:textId="77777777" w:rsidR="00B5017E" w:rsidRPr="00B5017E" w:rsidRDefault="00B5017E" w:rsidP="00B5017E">
      <w:pPr>
        <w:pStyle w:val="EndNoteBibliography"/>
        <w:spacing w:after="0"/>
        <w:ind w:left="720" w:hanging="720"/>
      </w:pPr>
      <w:r w:rsidRPr="00B5017E">
        <w:t>127.</w:t>
      </w:r>
      <w:r w:rsidRPr="00B5017E">
        <w:tab/>
        <w:t xml:space="preserve">Macedo MP, Lisboa BC, Begnami M, et al. Prognostic morphologic correlations of Kras gene mutations in a series of unselected colorectal carcinoma patients of a single Brazilian institution. </w:t>
      </w:r>
      <w:r w:rsidRPr="00B5017E">
        <w:rPr>
          <w:i/>
        </w:rPr>
        <w:t xml:space="preserve">AMP Abstracts. </w:t>
      </w:r>
      <w:r w:rsidRPr="00B5017E">
        <w:t>2012;14(6):715.</w:t>
      </w:r>
    </w:p>
    <w:p w14:paraId="7624F56C" w14:textId="77777777" w:rsidR="00B5017E" w:rsidRPr="00B5017E" w:rsidRDefault="00B5017E" w:rsidP="00B5017E">
      <w:pPr>
        <w:pStyle w:val="EndNoteBibliography"/>
        <w:spacing w:after="0"/>
        <w:ind w:left="720" w:hanging="720"/>
      </w:pPr>
      <w:r w:rsidRPr="00B5017E">
        <w:t>128.</w:t>
      </w:r>
      <w:r w:rsidRPr="00B5017E">
        <w:tab/>
        <w:t xml:space="preserve">Maestro ML, Vidaurreta M, Sanz-Casla MT, et al. Role of the BRAF mutations in the microsatellite instability genetic pathway in sporadic colorectal cancer. </w:t>
      </w:r>
      <w:r w:rsidRPr="00B5017E">
        <w:rPr>
          <w:i/>
        </w:rPr>
        <w:t xml:space="preserve">Ann Surg Oncol. </w:t>
      </w:r>
      <w:r w:rsidRPr="00B5017E">
        <w:t>2007;14(3):1229-1236.</w:t>
      </w:r>
    </w:p>
    <w:p w14:paraId="0E3D94D8" w14:textId="77777777" w:rsidR="00B5017E" w:rsidRPr="00B5017E" w:rsidRDefault="00B5017E" w:rsidP="00B5017E">
      <w:pPr>
        <w:pStyle w:val="EndNoteBibliography"/>
        <w:spacing w:after="0"/>
        <w:ind w:left="720" w:hanging="720"/>
      </w:pPr>
      <w:r w:rsidRPr="00B5017E">
        <w:t>129.</w:t>
      </w:r>
      <w:r w:rsidRPr="00B5017E">
        <w:tab/>
        <w:t>Magge D, Boone BA, Gooding WE, et al. KRAS status is a prognostic variable in cytoreductive surgery/hyperthermic intraperitoneal chemotherapy for colorectal cancer carcinomatosis. 2013:S74.</w:t>
      </w:r>
    </w:p>
    <w:p w14:paraId="3BF5939D" w14:textId="77777777" w:rsidR="00B5017E" w:rsidRPr="00B5017E" w:rsidRDefault="00B5017E" w:rsidP="00B5017E">
      <w:pPr>
        <w:pStyle w:val="EndNoteBibliography"/>
        <w:spacing w:after="0"/>
        <w:ind w:left="720" w:hanging="720"/>
      </w:pPr>
      <w:r w:rsidRPr="00B5017E">
        <w:t>130.</w:t>
      </w:r>
      <w:r w:rsidRPr="00B5017E">
        <w:tab/>
        <w:t xml:space="preserve">Mariani P, Lae M, Degeorges A, et al. Concordant analysis of KRAS status in primary colon carcinoma and matched metastasis. </w:t>
      </w:r>
      <w:r w:rsidRPr="00B5017E">
        <w:rPr>
          <w:i/>
        </w:rPr>
        <w:t xml:space="preserve">Anticancer Res. </w:t>
      </w:r>
      <w:r w:rsidRPr="00B5017E">
        <w:t>2010;30(10):4229-4235.</w:t>
      </w:r>
    </w:p>
    <w:p w14:paraId="60041AA5" w14:textId="77777777" w:rsidR="00B5017E" w:rsidRPr="00B5017E" w:rsidRDefault="00B5017E" w:rsidP="00B5017E">
      <w:pPr>
        <w:pStyle w:val="EndNoteBibliography"/>
        <w:spacing w:after="0"/>
        <w:ind w:left="720" w:hanging="720"/>
      </w:pPr>
      <w:r w:rsidRPr="00B5017E">
        <w:t>131.</w:t>
      </w:r>
      <w:r w:rsidRPr="00B5017E">
        <w:tab/>
        <w:t xml:space="preserve">Martin V, Landi L, Molinari F, et al. HER2 gene copy number status may influence clinical efficacy to anti-EGFR monoclonal antibodies in metastatic colorectal cancer patients. </w:t>
      </w:r>
      <w:r w:rsidRPr="00B5017E">
        <w:rPr>
          <w:i/>
        </w:rPr>
        <w:t xml:space="preserve">British journal of cancer. </w:t>
      </w:r>
      <w:r w:rsidRPr="00B5017E">
        <w:t>2013;108(3):668-675.</w:t>
      </w:r>
    </w:p>
    <w:p w14:paraId="1C953466" w14:textId="77777777" w:rsidR="00B5017E" w:rsidRPr="00B5017E" w:rsidRDefault="00B5017E" w:rsidP="00B5017E">
      <w:pPr>
        <w:pStyle w:val="EndNoteBibliography"/>
        <w:spacing w:after="0"/>
        <w:ind w:left="720" w:hanging="720"/>
      </w:pPr>
      <w:r w:rsidRPr="00B5017E">
        <w:t>132.</w:t>
      </w:r>
      <w:r w:rsidRPr="00B5017E">
        <w:tab/>
        <w:t xml:space="preserve">Mekenkamp LJ, Tol J, Dijkstra JR, et al. Beyond KRAS mutation status: influence of KRAS copy number status and microRNAs on clinical outcome to cetuximab in metastatic colorectal cancer patients. </w:t>
      </w:r>
      <w:r w:rsidRPr="00B5017E">
        <w:rPr>
          <w:i/>
        </w:rPr>
        <w:t xml:space="preserve">BMC Cancer. </w:t>
      </w:r>
      <w:r w:rsidRPr="00B5017E">
        <w:t>2012;12:292.</w:t>
      </w:r>
    </w:p>
    <w:p w14:paraId="3D74A609" w14:textId="77777777" w:rsidR="00B5017E" w:rsidRPr="00B5017E" w:rsidRDefault="00B5017E" w:rsidP="00B5017E">
      <w:pPr>
        <w:pStyle w:val="EndNoteBibliography"/>
        <w:spacing w:after="0"/>
        <w:ind w:left="720" w:hanging="720"/>
      </w:pPr>
      <w:r w:rsidRPr="00B5017E">
        <w:t>133.</w:t>
      </w:r>
      <w:r w:rsidRPr="00B5017E">
        <w:tab/>
        <w:t xml:space="preserve">Michl M, Heinemann V, Jung A, Engel J, Kirchner T, Neumann J. Expression of cancer stem cell markers in metastatic colorectal cancer correlates with liver metastasis, but not with metastasis to the central nervous system. </w:t>
      </w:r>
      <w:r w:rsidRPr="00B5017E">
        <w:rPr>
          <w:i/>
        </w:rPr>
        <w:t xml:space="preserve">Pathol Res Pract. </w:t>
      </w:r>
      <w:r w:rsidRPr="00B5017E">
        <w:t>2015;211(8):601-609.</w:t>
      </w:r>
    </w:p>
    <w:p w14:paraId="1DD97EE5" w14:textId="77777777" w:rsidR="00B5017E" w:rsidRPr="00B5017E" w:rsidRDefault="00B5017E" w:rsidP="00B5017E">
      <w:pPr>
        <w:pStyle w:val="EndNoteBibliography"/>
        <w:spacing w:after="0"/>
        <w:ind w:left="720" w:hanging="720"/>
      </w:pPr>
      <w:r w:rsidRPr="00B5017E">
        <w:t>134.</w:t>
      </w:r>
      <w:r w:rsidRPr="00B5017E">
        <w:tab/>
        <w:t xml:space="preserve">Miglio U, Mezzapelle R, Paganotti A, et al. Mutation analysis of KRAS in primary colorectal cancer and matched metastases by means of highly sensitivity molecular assay. </w:t>
      </w:r>
      <w:r w:rsidRPr="00B5017E">
        <w:rPr>
          <w:i/>
        </w:rPr>
        <w:t xml:space="preserve">Pathol Res Pract. </w:t>
      </w:r>
      <w:r w:rsidRPr="00B5017E">
        <w:t>2013;209(4):233-236.</w:t>
      </w:r>
    </w:p>
    <w:p w14:paraId="78C96F9E" w14:textId="77777777" w:rsidR="00B5017E" w:rsidRPr="00B5017E" w:rsidRDefault="00B5017E" w:rsidP="00B5017E">
      <w:pPr>
        <w:pStyle w:val="EndNoteBibliography"/>
        <w:spacing w:after="0"/>
        <w:ind w:left="720" w:hanging="720"/>
      </w:pPr>
      <w:r w:rsidRPr="00B5017E">
        <w:t>135.</w:t>
      </w:r>
      <w:r w:rsidRPr="00B5017E">
        <w:tab/>
        <w:t xml:space="preserve">Miranda E, Bianchi P, Destro A, et al. Genetic and epigenetic alterations in primary colorectal cancers and related lymph node and liver metastases. </w:t>
      </w:r>
      <w:r w:rsidRPr="00B5017E">
        <w:rPr>
          <w:i/>
        </w:rPr>
        <w:t xml:space="preserve">Cancer. </w:t>
      </w:r>
      <w:r w:rsidRPr="00B5017E">
        <w:t>2013;119(2):266-276.</w:t>
      </w:r>
    </w:p>
    <w:p w14:paraId="3E5B0C08" w14:textId="77777777" w:rsidR="00B5017E" w:rsidRPr="00B5017E" w:rsidRDefault="00B5017E" w:rsidP="00B5017E">
      <w:pPr>
        <w:pStyle w:val="EndNoteBibliography"/>
        <w:spacing w:after="0"/>
        <w:ind w:left="720" w:hanging="720"/>
      </w:pPr>
      <w:r w:rsidRPr="00B5017E">
        <w:t>136.</w:t>
      </w:r>
      <w:r w:rsidRPr="00B5017E">
        <w:tab/>
        <w:t xml:space="preserve">Mitchell EP, Piperdi B, Lacouture ME, et al. The efficacy and safety of panitumumab administered concomitantly with FOLFIRI or Irinotecan in second-line therapy for metastatic colorectal cancer: the secondary analysis from STEPP (Skin Toxicity Evaluation Protocol With Panitumumab) by KRAS status. </w:t>
      </w:r>
      <w:r w:rsidRPr="00B5017E">
        <w:rPr>
          <w:i/>
        </w:rPr>
        <w:t xml:space="preserve">Clin Colorectal Cancer. </w:t>
      </w:r>
      <w:r w:rsidRPr="00B5017E">
        <w:t>2011;10(4):333-339.</w:t>
      </w:r>
    </w:p>
    <w:p w14:paraId="5DFBFEAF" w14:textId="77777777" w:rsidR="00B5017E" w:rsidRPr="00B5017E" w:rsidRDefault="00B5017E" w:rsidP="00B5017E">
      <w:pPr>
        <w:pStyle w:val="EndNoteBibliography"/>
        <w:spacing w:after="0"/>
        <w:ind w:left="720" w:hanging="720"/>
      </w:pPr>
      <w:r w:rsidRPr="00B5017E">
        <w:t>137.</w:t>
      </w:r>
      <w:r w:rsidRPr="00B5017E">
        <w:tab/>
        <w:t xml:space="preserve">Modest DP, Stintzing S, Laubender RP, et al. Clinical characterization of patients with metastatic colorectal cancer depending on the KRAS status. </w:t>
      </w:r>
      <w:r w:rsidRPr="00B5017E">
        <w:rPr>
          <w:i/>
        </w:rPr>
        <w:t xml:space="preserve">Anticancer Drugs. </w:t>
      </w:r>
      <w:r w:rsidRPr="00B5017E">
        <w:t>2011;22(9):913-918.</w:t>
      </w:r>
    </w:p>
    <w:p w14:paraId="08EEDA4A" w14:textId="77777777" w:rsidR="00B5017E" w:rsidRPr="00B5017E" w:rsidRDefault="00B5017E" w:rsidP="00B5017E">
      <w:pPr>
        <w:pStyle w:val="EndNoteBibliography"/>
        <w:spacing w:after="0"/>
        <w:ind w:left="720" w:hanging="720"/>
      </w:pPr>
      <w:r w:rsidRPr="00B5017E">
        <w:t>138.</w:t>
      </w:r>
      <w:r w:rsidRPr="00B5017E">
        <w:tab/>
        <w:t xml:space="preserve">Modest DP, Jung A, Moosmann N, et al. The influence of KRAS and BRAF mutations on the efficacy of cetuximab-based first-line therapy of metastatic colorectal cancer: an analysis of the AIO KRK-0104-trial. </w:t>
      </w:r>
      <w:r w:rsidRPr="00B5017E">
        <w:rPr>
          <w:i/>
        </w:rPr>
        <w:t xml:space="preserve">Int J Cancer. </w:t>
      </w:r>
      <w:r w:rsidRPr="00B5017E">
        <w:t>2012;131(4):980-986.</w:t>
      </w:r>
    </w:p>
    <w:p w14:paraId="16A15BED" w14:textId="77777777" w:rsidR="00B5017E" w:rsidRPr="00B5017E" w:rsidRDefault="00B5017E" w:rsidP="00B5017E">
      <w:pPr>
        <w:pStyle w:val="EndNoteBibliography"/>
        <w:spacing w:after="0"/>
        <w:ind w:left="720" w:hanging="720"/>
      </w:pPr>
      <w:r w:rsidRPr="00B5017E">
        <w:t>139.</w:t>
      </w:r>
      <w:r w:rsidRPr="00B5017E">
        <w:tab/>
        <w:t xml:space="preserve">Moehler M, Thomaidis T, Zeifri C, et al. Inclusion of targeted therapies in the standard of care for metastatic colorectal cancer patients in a German cancer center: the more the better?! </w:t>
      </w:r>
      <w:r w:rsidRPr="00B5017E">
        <w:rPr>
          <w:i/>
        </w:rPr>
        <w:t xml:space="preserve">J Cancer Res Clin Oncol. </w:t>
      </w:r>
      <w:r w:rsidRPr="00B5017E">
        <w:t>2015;141(3):515-522.</w:t>
      </w:r>
    </w:p>
    <w:p w14:paraId="33CD8436" w14:textId="77777777" w:rsidR="00B5017E" w:rsidRPr="00B5017E" w:rsidRDefault="00B5017E" w:rsidP="00B5017E">
      <w:pPr>
        <w:pStyle w:val="EndNoteBibliography"/>
        <w:spacing w:after="0"/>
        <w:ind w:left="720" w:hanging="720"/>
      </w:pPr>
      <w:r w:rsidRPr="00B5017E">
        <w:t>140.</w:t>
      </w:r>
      <w:r w:rsidRPr="00B5017E">
        <w:tab/>
        <w:t xml:space="preserve">Molinari F, Martin V, Saletti P, et al. Differing deregulation of EGFR and downstream proteins in primary colorectal cancer and related metastatic sites may be clinically relevant. </w:t>
      </w:r>
      <w:r w:rsidRPr="00B5017E">
        <w:rPr>
          <w:i/>
        </w:rPr>
        <w:t xml:space="preserve">British journal of cancer. </w:t>
      </w:r>
      <w:r w:rsidRPr="00B5017E">
        <w:t>2009;100(7):1087-1094.</w:t>
      </w:r>
    </w:p>
    <w:p w14:paraId="49F32E3F" w14:textId="77777777" w:rsidR="00B5017E" w:rsidRPr="00B5017E" w:rsidRDefault="00B5017E" w:rsidP="00B5017E">
      <w:pPr>
        <w:pStyle w:val="EndNoteBibliography"/>
        <w:spacing w:after="0"/>
        <w:ind w:left="720" w:hanging="720"/>
      </w:pPr>
      <w:r w:rsidRPr="00B5017E">
        <w:t>141.</w:t>
      </w:r>
      <w:r w:rsidRPr="00B5017E">
        <w:tab/>
        <w:t xml:space="preserve">Molinari F, Felicioni L, Buscarino M, et al. Increased detection sensitivity for KRAS mutations enhances the prediction of anti-EGFR monoclonal antibody resistance in metastatic colorectal cancer. </w:t>
      </w:r>
      <w:r w:rsidRPr="00B5017E">
        <w:rPr>
          <w:i/>
        </w:rPr>
        <w:t xml:space="preserve">Clin Cancer Res. </w:t>
      </w:r>
      <w:r w:rsidRPr="00B5017E">
        <w:t>2011;17(14):4901-4914.</w:t>
      </w:r>
    </w:p>
    <w:p w14:paraId="2F478D08" w14:textId="77777777" w:rsidR="00B5017E" w:rsidRPr="00B5017E" w:rsidRDefault="00B5017E" w:rsidP="00B5017E">
      <w:pPr>
        <w:pStyle w:val="EndNoteBibliography"/>
        <w:spacing w:after="0"/>
        <w:ind w:left="720" w:hanging="720"/>
      </w:pPr>
      <w:r w:rsidRPr="00B5017E">
        <w:t>142.</w:t>
      </w:r>
      <w:r w:rsidRPr="00B5017E">
        <w:tab/>
        <w:t xml:space="preserve">Montomoli J, Hamilton-Dutoit SJ, Froslev T, Taylor A, Erichsen R. Retrospective analysis of KRAS status in metastatic colorectal cancer patients: a single-center feasibility study. </w:t>
      </w:r>
      <w:r w:rsidRPr="00B5017E">
        <w:rPr>
          <w:i/>
        </w:rPr>
        <w:t xml:space="preserve">Clin Exp Gastroenterol. </w:t>
      </w:r>
      <w:r w:rsidRPr="00B5017E">
        <w:t>2012;5:167-171.</w:t>
      </w:r>
    </w:p>
    <w:p w14:paraId="38446701" w14:textId="77777777" w:rsidR="00B5017E" w:rsidRPr="00B5017E" w:rsidRDefault="00B5017E" w:rsidP="00B5017E">
      <w:pPr>
        <w:pStyle w:val="EndNoteBibliography"/>
        <w:spacing w:after="0"/>
        <w:ind w:left="720" w:hanging="720"/>
      </w:pPr>
      <w:r w:rsidRPr="00B5017E">
        <w:t>143.</w:t>
      </w:r>
      <w:r w:rsidRPr="00B5017E">
        <w:tab/>
        <w:t xml:space="preserve">Moosmann N, von Weikersthal LF, Vehling-Kaiser U, et al. Cetuximab plus capecitabine and irinotecan compared with cetuximab plus capecitabine and oxaliplatin as first-line treatment for patients with metastatic colorectal cancer: AIO KRK-0104--a randomized trial of the German AIO CRC study group. </w:t>
      </w:r>
      <w:r w:rsidRPr="00B5017E">
        <w:rPr>
          <w:i/>
        </w:rPr>
        <w:t xml:space="preserve">J Clin Oncol. </w:t>
      </w:r>
      <w:r w:rsidRPr="00B5017E">
        <w:t>2011;29(8):1050-1058.</w:t>
      </w:r>
    </w:p>
    <w:p w14:paraId="656F80CA" w14:textId="77777777" w:rsidR="00B5017E" w:rsidRPr="00B5017E" w:rsidRDefault="00B5017E" w:rsidP="00B5017E">
      <w:pPr>
        <w:pStyle w:val="EndNoteBibliography"/>
        <w:spacing w:after="0"/>
        <w:ind w:left="720" w:hanging="720"/>
      </w:pPr>
      <w:r w:rsidRPr="00B5017E">
        <w:t>144.</w:t>
      </w:r>
      <w:r w:rsidRPr="00B5017E">
        <w:tab/>
        <w:t xml:space="preserve">Morris VK, Lucas FA, Overman MJ, et al. Clinicopathologic characteristics and gene expression analyses of non-KRAS 12/13, RAS-mutated metastatic colorectal cancer. </w:t>
      </w:r>
      <w:r w:rsidRPr="00B5017E">
        <w:rPr>
          <w:i/>
        </w:rPr>
        <w:t xml:space="preserve">Ann Oncol. </w:t>
      </w:r>
      <w:r w:rsidRPr="00B5017E">
        <w:t>2014;25(10):2008-2014.</w:t>
      </w:r>
    </w:p>
    <w:p w14:paraId="5BFF7ED8" w14:textId="77777777" w:rsidR="00B5017E" w:rsidRPr="00B5017E" w:rsidRDefault="00B5017E" w:rsidP="00B5017E">
      <w:pPr>
        <w:pStyle w:val="EndNoteBibliography"/>
        <w:spacing w:after="0"/>
        <w:ind w:left="720" w:hanging="720"/>
      </w:pPr>
      <w:r w:rsidRPr="00B5017E">
        <w:t>145.</w:t>
      </w:r>
      <w:r w:rsidRPr="00B5017E">
        <w:tab/>
        <w:t xml:space="preserve">Mostert B, Jiang Y, Sieuwerts AM, et al. KRAS and BRAF mutation status in circulating colorectal tumor cells and their correlation with primary and metastatic tumor tissue. </w:t>
      </w:r>
      <w:r w:rsidRPr="00B5017E">
        <w:rPr>
          <w:i/>
        </w:rPr>
        <w:t xml:space="preserve">Int J Cancer. </w:t>
      </w:r>
      <w:r w:rsidRPr="00B5017E">
        <w:t>2013;133(1):130-141.</w:t>
      </w:r>
    </w:p>
    <w:p w14:paraId="3CE880CF" w14:textId="77777777" w:rsidR="00B5017E" w:rsidRPr="00B5017E" w:rsidRDefault="00B5017E" w:rsidP="00B5017E">
      <w:pPr>
        <w:pStyle w:val="EndNoteBibliography"/>
        <w:spacing w:after="0"/>
        <w:ind w:left="720" w:hanging="720"/>
      </w:pPr>
      <w:r w:rsidRPr="00B5017E">
        <w:t>146.</w:t>
      </w:r>
      <w:r w:rsidRPr="00B5017E">
        <w:tab/>
        <w:t xml:space="preserve">Murata A, Baba Y, Watanabe M, et al. Methylation levels of LINE-1 in primary lesion and matched metastatic lesions of colorectal cancer. </w:t>
      </w:r>
      <w:r w:rsidRPr="00B5017E">
        <w:rPr>
          <w:i/>
        </w:rPr>
        <w:t xml:space="preserve">British journal of cancer. </w:t>
      </w:r>
      <w:r w:rsidRPr="00B5017E">
        <w:t>2013;109(2):408-415.</w:t>
      </w:r>
    </w:p>
    <w:p w14:paraId="48C4CB66" w14:textId="77777777" w:rsidR="00B5017E" w:rsidRPr="00B5017E" w:rsidRDefault="00B5017E" w:rsidP="00B5017E">
      <w:pPr>
        <w:pStyle w:val="EndNoteBibliography"/>
        <w:spacing w:after="0"/>
        <w:ind w:left="720" w:hanging="720"/>
      </w:pPr>
      <w:r w:rsidRPr="00B5017E">
        <w:t>147.</w:t>
      </w:r>
      <w:r w:rsidRPr="00B5017E">
        <w:tab/>
        <w:t xml:space="preserve">Muro K, Yoshino T, Doi T, et al. A phase 2 clinical trial of panitumumab monotherapy in Japanese patients with metastatic colorectal cancer. </w:t>
      </w:r>
      <w:r w:rsidRPr="00B5017E">
        <w:rPr>
          <w:i/>
        </w:rPr>
        <w:t xml:space="preserve">Jpn J Clin Oncol. </w:t>
      </w:r>
      <w:r w:rsidRPr="00B5017E">
        <w:t>2009;39(5):321-326.</w:t>
      </w:r>
    </w:p>
    <w:p w14:paraId="137811FC" w14:textId="77777777" w:rsidR="00B5017E" w:rsidRPr="00B5017E" w:rsidRDefault="00B5017E" w:rsidP="00B5017E">
      <w:pPr>
        <w:pStyle w:val="EndNoteBibliography"/>
        <w:spacing w:after="0"/>
        <w:ind w:left="720" w:hanging="720"/>
      </w:pPr>
      <w:r w:rsidRPr="00B5017E">
        <w:t>148.</w:t>
      </w:r>
      <w:r w:rsidRPr="00B5017E">
        <w:tab/>
        <w:t xml:space="preserve">Nash GM, Gimbel M, Shia J, et al. KRAS mutation correlates with accelerated metastatic progression in patients with colorectal liver metastases. </w:t>
      </w:r>
      <w:r w:rsidRPr="00B5017E">
        <w:rPr>
          <w:i/>
        </w:rPr>
        <w:t xml:space="preserve">Ann Surg Oncol. </w:t>
      </w:r>
      <w:r w:rsidRPr="00B5017E">
        <w:t>2010;17(2):572-578.</w:t>
      </w:r>
    </w:p>
    <w:p w14:paraId="18C52180" w14:textId="77777777" w:rsidR="00B5017E" w:rsidRPr="00B5017E" w:rsidRDefault="00B5017E" w:rsidP="00B5017E">
      <w:pPr>
        <w:pStyle w:val="EndNoteBibliography"/>
        <w:spacing w:after="0"/>
        <w:ind w:left="720" w:hanging="720"/>
      </w:pPr>
      <w:r w:rsidRPr="00B5017E">
        <w:t>149.</w:t>
      </w:r>
      <w:r w:rsidRPr="00B5017E">
        <w:tab/>
        <w:t xml:space="preserve">Nash GM, Gimbel M, Cohen AM, et al. KRAS mutation and microsatellite instability: two genetic markers of early tumor development that influence the prognosis of colorectal cancer. </w:t>
      </w:r>
      <w:r w:rsidRPr="00B5017E">
        <w:rPr>
          <w:i/>
        </w:rPr>
        <w:t xml:space="preserve">Ann Surg Oncol. </w:t>
      </w:r>
      <w:r w:rsidRPr="00B5017E">
        <w:t>2010;17(2):416-424.</w:t>
      </w:r>
    </w:p>
    <w:p w14:paraId="73661543" w14:textId="77777777" w:rsidR="00B5017E" w:rsidRPr="00B5017E" w:rsidRDefault="00B5017E" w:rsidP="00B5017E">
      <w:pPr>
        <w:pStyle w:val="EndNoteBibliography"/>
        <w:spacing w:after="0"/>
        <w:ind w:left="720" w:hanging="720"/>
      </w:pPr>
      <w:r w:rsidRPr="00B5017E">
        <w:t>150.</w:t>
      </w:r>
      <w:r w:rsidRPr="00B5017E">
        <w:tab/>
        <w:t>NIH. Study of IMC-11F8 in participants with colorectal cancer. In: NIH, ed: U.S. National Library of Medicine; 2016.</w:t>
      </w:r>
    </w:p>
    <w:p w14:paraId="071CF871" w14:textId="77777777" w:rsidR="00B5017E" w:rsidRPr="00B5017E" w:rsidRDefault="00B5017E" w:rsidP="00B5017E">
      <w:pPr>
        <w:pStyle w:val="EndNoteBibliography"/>
        <w:spacing w:after="0"/>
        <w:ind w:left="720" w:hanging="720"/>
      </w:pPr>
      <w:r w:rsidRPr="00B5017E">
        <w:t>151.</w:t>
      </w:r>
      <w:r w:rsidRPr="00B5017E">
        <w:tab/>
        <w:t xml:space="preserve">Netter J, Lehmann-Che J, Lambert J, et al. Functional TP53 mutations have no impact on response to cytotoxic agents in metastatic colon cancer. </w:t>
      </w:r>
      <w:r w:rsidRPr="00B5017E">
        <w:rPr>
          <w:i/>
        </w:rPr>
        <w:t xml:space="preserve">Bull Cancer. </w:t>
      </w:r>
      <w:r w:rsidRPr="00B5017E">
        <w:t>2015;102(2):117-125.</w:t>
      </w:r>
    </w:p>
    <w:p w14:paraId="5A632EC0" w14:textId="77777777" w:rsidR="00B5017E" w:rsidRPr="00B5017E" w:rsidRDefault="00B5017E" w:rsidP="00B5017E">
      <w:pPr>
        <w:pStyle w:val="EndNoteBibliography"/>
        <w:spacing w:after="0"/>
        <w:ind w:left="720" w:hanging="720"/>
      </w:pPr>
      <w:r w:rsidRPr="00B5017E">
        <w:t>152.</w:t>
      </w:r>
      <w:r w:rsidRPr="00B5017E">
        <w:tab/>
        <w:t xml:space="preserve">Neumann J, Zeindl-Eberhart E, Kirchner T, Jung A. Frequency and type of KRAS mutations in routine diagnostic analysis of metastatic colorectal cancer. </w:t>
      </w:r>
      <w:r w:rsidRPr="00B5017E">
        <w:rPr>
          <w:i/>
        </w:rPr>
        <w:t xml:space="preserve">Pathol Res Pract. </w:t>
      </w:r>
      <w:r w:rsidRPr="00B5017E">
        <w:t>2009;205(12):858-862.</w:t>
      </w:r>
    </w:p>
    <w:p w14:paraId="7EE069EF" w14:textId="77777777" w:rsidR="00B5017E" w:rsidRPr="00B5017E" w:rsidRDefault="00B5017E" w:rsidP="00B5017E">
      <w:pPr>
        <w:pStyle w:val="EndNoteBibliography"/>
        <w:spacing w:after="0"/>
        <w:ind w:left="720" w:hanging="720"/>
      </w:pPr>
      <w:r w:rsidRPr="00B5017E">
        <w:t>153.</w:t>
      </w:r>
      <w:r w:rsidRPr="00B5017E">
        <w:tab/>
        <w:t xml:space="preserve">Neumann J, Wehweck L, Maatz S, Engel J, Kirchner T, Jung A. Alterations in the EGFR pathway coincide in colorectal cancer and impact on prognosis. </w:t>
      </w:r>
      <w:r w:rsidRPr="00B5017E">
        <w:rPr>
          <w:i/>
        </w:rPr>
        <w:t xml:space="preserve">Virchows Arch. </w:t>
      </w:r>
      <w:r w:rsidRPr="00B5017E">
        <w:t>2013;463(4):509-523.</w:t>
      </w:r>
    </w:p>
    <w:p w14:paraId="72B2E6D4" w14:textId="77777777" w:rsidR="00B5017E" w:rsidRPr="00B5017E" w:rsidRDefault="00B5017E" w:rsidP="00B5017E">
      <w:pPr>
        <w:pStyle w:val="EndNoteBibliography"/>
        <w:spacing w:after="0"/>
        <w:ind w:left="720" w:hanging="720"/>
      </w:pPr>
      <w:r w:rsidRPr="00B5017E">
        <w:t>154.</w:t>
      </w:r>
      <w:r w:rsidRPr="00B5017E">
        <w:tab/>
        <w:t xml:space="preserve">Ng K, Tabernero J, Hwang J, et al. Phase II study of everolimus in patients with metastatic colorectal adenocarcinoma previously treated with bevacizumab-, fluoropyrimidine-, oxaliplatin-, and irinotecan-based regimens. </w:t>
      </w:r>
      <w:r w:rsidRPr="00B5017E">
        <w:rPr>
          <w:i/>
        </w:rPr>
        <w:t xml:space="preserve">Clin Cancer Res. </w:t>
      </w:r>
      <w:r w:rsidRPr="00B5017E">
        <w:t>2013;19(14):3987-3995.</w:t>
      </w:r>
    </w:p>
    <w:p w14:paraId="5E9C9C79" w14:textId="77777777" w:rsidR="00B5017E" w:rsidRPr="00B5017E" w:rsidRDefault="00B5017E" w:rsidP="00B5017E">
      <w:pPr>
        <w:pStyle w:val="EndNoteBibliography"/>
        <w:spacing w:after="0"/>
        <w:ind w:left="720" w:hanging="720"/>
      </w:pPr>
      <w:r w:rsidRPr="00B5017E">
        <w:t>155.</w:t>
      </w:r>
      <w:r w:rsidRPr="00B5017E">
        <w:tab/>
        <w:t xml:space="preserve">Ocvirk J. Cetuximab plus FOLFOX6 or FOLFIRI in metastatic colorectal cancer: CECOG trial. </w:t>
      </w:r>
      <w:r w:rsidRPr="00B5017E">
        <w:rPr>
          <w:i/>
        </w:rPr>
        <w:t xml:space="preserve">World Journal of Gastroenterology. </w:t>
      </w:r>
      <w:r w:rsidRPr="00B5017E">
        <w:t>2010;16(25):3133.</w:t>
      </w:r>
    </w:p>
    <w:p w14:paraId="5EB3A208" w14:textId="77777777" w:rsidR="00B5017E" w:rsidRPr="00B5017E" w:rsidRDefault="00B5017E" w:rsidP="00B5017E">
      <w:pPr>
        <w:pStyle w:val="EndNoteBibliography"/>
        <w:spacing w:after="0"/>
        <w:ind w:left="720" w:hanging="720"/>
      </w:pPr>
      <w:r w:rsidRPr="00B5017E">
        <w:t>156.</w:t>
      </w:r>
      <w:r w:rsidRPr="00B5017E">
        <w:tab/>
        <w:t xml:space="preserve">Oliveira C, Velho S, Moutinho C, et al. KRAS and BRAF oncogenic mutations in MSS colorectal carcinoma progression. </w:t>
      </w:r>
      <w:r w:rsidRPr="00B5017E">
        <w:rPr>
          <w:i/>
        </w:rPr>
        <w:t xml:space="preserve">Oncogene. </w:t>
      </w:r>
      <w:r w:rsidRPr="00B5017E">
        <w:t>2007;26(1):158-163.</w:t>
      </w:r>
    </w:p>
    <w:p w14:paraId="525E75EB" w14:textId="77777777" w:rsidR="00B5017E" w:rsidRPr="00B5017E" w:rsidRDefault="00B5017E" w:rsidP="00B5017E">
      <w:pPr>
        <w:pStyle w:val="EndNoteBibliography"/>
        <w:spacing w:after="0"/>
        <w:ind w:left="720" w:hanging="720"/>
      </w:pPr>
      <w:r w:rsidRPr="00B5017E">
        <w:t>157.</w:t>
      </w:r>
      <w:r w:rsidRPr="00B5017E">
        <w:tab/>
        <w:t xml:space="preserve">Ortiz C, Argiles G, Elez E, et al. Measuring the impact of Next Generation Sequencing (NGS) technique implementation in metastatic colorectal cancer (mCRC) drug development program. </w:t>
      </w:r>
      <w:r w:rsidRPr="00B5017E">
        <w:rPr>
          <w:i/>
        </w:rPr>
        <w:t xml:space="preserve">Journal of Clinical Oncology. </w:t>
      </w:r>
      <w:r w:rsidRPr="00B5017E">
        <w:t>2015;33(15_suppl):3598-3598.</w:t>
      </w:r>
    </w:p>
    <w:p w14:paraId="087C9C8A" w14:textId="77777777" w:rsidR="00B5017E" w:rsidRPr="00B5017E" w:rsidRDefault="00B5017E" w:rsidP="00B5017E">
      <w:pPr>
        <w:pStyle w:val="EndNoteBibliography"/>
        <w:spacing w:after="0"/>
        <w:ind w:left="720" w:hanging="720"/>
      </w:pPr>
      <w:r w:rsidRPr="00B5017E">
        <w:t>158.</w:t>
      </w:r>
      <w:r w:rsidRPr="00B5017E">
        <w:tab/>
        <w:t xml:space="preserve">Osumi H, Shinozaki E, Osako M, et al. Cetuximab treatment for metastatic colorectal cancer with KRAS p.G13D mutations improves progression-free survival. </w:t>
      </w:r>
      <w:r w:rsidRPr="00B5017E">
        <w:rPr>
          <w:i/>
        </w:rPr>
        <w:t xml:space="preserve">Mol Clin Oncol. </w:t>
      </w:r>
      <w:r w:rsidRPr="00B5017E">
        <w:t>2015;3(5):1053-1057.</w:t>
      </w:r>
    </w:p>
    <w:p w14:paraId="30580DA2" w14:textId="77777777" w:rsidR="00B5017E" w:rsidRPr="00B5017E" w:rsidRDefault="00B5017E" w:rsidP="00B5017E">
      <w:pPr>
        <w:pStyle w:val="EndNoteBibliography"/>
        <w:spacing w:after="0"/>
        <w:ind w:left="720" w:hanging="720"/>
      </w:pPr>
      <w:r w:rsidRPr="00B5017E">
        <w:t>159.</w:t>
      </w:r>
      <w:r w:rsidRPr="00B5017E">
        <w:tab/>
        <w:t xml:space="preserve">Osumi H, Shinozaki E, Suenaga M, et al. RAS mutation is a prognostic biomarker in colorectal cancer patients with metastasectomy. </w:t>
      </w:r>
      <w:r w:rsidRPr="00B5017E">
        <w:rPr>
          <w:i/>
        </w:rPr>
        <w:t xml:space="preserve">Int J Cancer. </w:t>
      </w:r>
      <w:r w:rsidRPr="00B5017E">
        <w:t>2016;139(4):803-811.</w:t>
      </w:r>
    </w:p>
    <w:p w14:paraId="510E3D19" w14:textId="77777777" w:rsidR="00B5017E" w:rsidRPr="00B5017E" w:rsidRDefault="00B5017E" w:rsidP="00B5017E">
      <w:pPr>
        <w:pStyle w:val="EndNoteBibliography"/>
        <w:spacing w:after="0"/>
        <w:ind w:left="720" w:hanging="720"/>
      </w:pPr>
      <w:r w:rsidRPr="00B5017E">
        <w:t>160.</w:t>
      </w:r>
      <w:r w:rsidRPr="00B5017E">
        <w:tab/>
        <w:t xml:space="preserve">Paez D, Pare L, Espinosa I, et al. Immunoglobulin G fragment C receptor polymorphisms and KRAS mutations: are they useful biomarkers of clinical outcome in advanced colorectal cancer treated with anti-EGFR-based therapy? </w:t>
      </w:r>
      <w:r w:rsidRPr="00B5017E">
        <w:rPr>
          <w:i/>
        </w:rPr>
        <w:t xml:space="preserve">Cancer Sci. </w:t>
      </w:r>
      <w:r w:rsidRPr="00B5017E">
        <w:t>2010;101(9):2048-2053.</w:t>
      </w:r>
    </w:p>
    <w:p w14:paraId="10296263" w14:textId="77777777" w:rsidR="00B5017E" w:rsidRPr="00B5017E" w:rsidRDefault="00B5017E" w:rsidP="00B5017E">
      <w:pPr>
        <w:pStyle w:val="EndNoteBibliography"/>
        <w:spacing w:after="0"/>
        <w:ind w:left="720" w:hanging="720"/>
      </w:pPr>
      <w:r w:rsidRPr="00B5017E">
        <w:t>161.</w:t>
      </w:r>
      <w:r w:rsidRPr="00B5017E">
        <w:tab/>
        <w:t xml:space="preserve">Pai RK, Jayachandran P, Koong AC, et al. BRAF-mutated, microsatellite-stable adenocarcinoma of the proximal colon: an aggressive adenocarcinoma with poor survival, mucinous differentiation, and adverse morphologic features. </w:t>
      </w:r>
      <w:r w:rsidRPr="00B5017E">
        <w:rPr>
          <w:i/>
        </w:rPr>
        <w:t xml:space="preserve">Am J Surg Pathol. </w:t>
      </w:r>
      <w:r w:rsidRPr="00B5017E">
        <w:t>2012;36(5):744-752.</w:t>
      </w:r>
    </w:p>
    <w:p w14:paraId="6F40D490" w14:textId="77777777" w:rsidR="00B5017E" w:rsidRPr="00B5017E" w:rsidRDefault="00B5017E" w:rsidP="00B5017E">
      <w:pPr>
        <w:pStyle w:val="EndNoteBibliography"/>
        <w:spacing w:after="0"/>
        <w:ind w:left="720" w:hanging="720"/>
      </w:pPr>
      <w:r w:rsidRPr="00B5017E">
        <w:t>162.</w:t>
      </w:r>
      <w:r w:rsidRPr="00B5017E">
        <w:tab/>
        <w:t xml:space="preserve">Paliogiannis P, Cossu A, Tanda F, Palmieri G, Palomba G. KRAS mutational concordance between primary and metastatic colorectal adenocarcinoma. </w:t>
      </w:r>
      <w:r w:rsidRPr="00B5017E">
        <w:rPr>
          <w:i/>
        </w:rPr>
        <w:t xml:space="preserve">Oncol Lett. </w:t>
      </w:r>
      <w:r w:rsidRPr="00B5017E">
        <w:t>2014;8(4):1422-1426.</w:t>
      </w:r>
    </w:p>
    <w:p w14:paraId="7BEA6812" w14:textId="77777777" w:rsidR="00B5017E" w:rsidRPr="00B5017E" w:rsidRDefault="00B5017E" w:rsidP="00B5017E">
      <w:pPr>
        <w:pStyle w:val="EndNoteBibliography"/>
        <w:spacing w:after="0"/>
        <w:ind w:left="720" w:hanging="720"/>
      </w:pPr>
      <w:r w:rsidRPr="00B5017E">
        <w:t>163.</w:t>
      </w:r>
      <w:r w:rsidRPr="00B5017E">
        <w:tab/>
        <w:t xml:space="preserve">Palmirotta R, Ludovici G, De Marchis ML, et al. A comprehensive procedural approach to genotyping KRAS and BRAF from paraffin embedded tissues for diagnostic purposes. </w:t>
      </w:r>
      <w:r w:rsidRPr="00B5017E">
        <w:rPr>
          <w:i/>
        </w:rPr>
        <w:t xml:space="preserve">In Vivo. </w:t>
      </w:r>
      <w:r w:rsidRPr="00B5017E">
        <w:t>2012;26(4):537-547.</w:t>
      </w:r>
    </w:p>
    <w:p w14:paraId="0E42674A" w14:textId="77777777" w:rsidR="00B5017E" w:rsidRPr="00B5017E" w:rsidRDefault="00B5017E" w:rsidP="00B5017E">
      <w:pPr>
        <w:pStyle w:val="EndNoteBibliography"/>
        <w:spacing w:after="0"/>
        <w:ind w:left="720" w:hanging="720"/>
      </w:pPr>
      <w:r w:rsidRPr="00B5017E">
        <w:t>164.</w:t>
      </w:r>
      <w:r w:rsidRPr="00B5017E">
        <w:tab/>
        <w:t xml:space="preserve">Park JH, Han S-W, Oh D-Y, et al. Analysis of KRAS, BRAF, PTEN, IGF1R, EGFR intron 1 CA status in both primary tumors and paired metastases in determining benefit from cetuximab therapy in colon cancer. </w:t>
      </w:r>
      <w:r w:rsidRPr="00B5017E">
        <w:rPr>
          <w:i/>
        </w:rPr>
        <w:t xml:space="preserve">Cancer Chemotherapy and Pharmacology. </w:t>
      </w:r>
      <w:r w:rsidRPr="00B5017E">
        <w:t>2011;68(4):1045-1055.</w:t>
      </w:r>
    </w:p>
    <w:p w14:paraId="05434484" w14:textId="77777777" w:rsidR="00B5017E" w:rsidRPr="00B5017E" w:rsidRDefault="00B5017E" w:rsidP="00B5017E">
      <w:pPr>
        <w:pStyle w:val="EndNoteBibliography"/>
        <w:spacing w:after="0"/>
        <w:ind w:left="720" w:hanging="720"/>
      </w:pPr>
      <w:r w:rsidRPr="00B5017E">
        <w:t>165.</w:t>
      </w:r>
      <w:r w:rsidRPr="00B5017E">
        <w:tab/>
        <w:t xml:space="preserve">Peeters M, Siena S, Van Cutsem E, et al. Association of progression-free survival, overall survival, and patient-reported outcomes by skin toxicity and KRAS status in patients receiving panitumumab monotherapy. </w:t>
      </w:r>
      <w:r w:rsidRPr="00B5017E">
        <w:rPr>
          <w:i/>
        </w:rPr>
        <w:t xml:space="preserve">Cancer. </w:t>
      </w:r>
      <w:r w:rsidRPr="00B5017E">
        <w:t>2009;115(7):1544-1554.</w:t>
      </w:r>
    </w:p>
    <w:p w14:paraId="73E82B3C" w14:textId="77777777" w:rsidR="00B5017E" w:rsidRPr="00B5017E" w:rsidRDefault="00B5017E" w:rsidP="00B5017E">
      <w:pPr>
        <w:pStyle w:val="EndNoteBibliography"/>
        <w:spacing w:after="0"/>
        <w:ind w:left="720" w:hanging="720"/>
      </w:pPr>
      <w:r w:rsidRPr="00B5017E">
        <w:t>166.</w:t>
      </w:r>
      <w:r w:rsidRPr="00B5017E">
        <w:tab/>
        <w:t xml:space="preserve">Peeters M, Price TJ, Cervantes A, et al. Randomized phase III study of panitumumab with fluorouracil, leucovorin, and irinotecan (FOLFIRI) compared with FOLFIRI alone as second-line treatment in patients with metastatic colorectal cancer. </w:t>
      </w:r>
      <w:r w:rsidRPr="00B5017E">
        <w:rPr>
          <w:i/>
        </w:rPr>
        <w:t xml:space="preserve">J Clin Oncol. </w:t>
      </w:r>
      <w:r w:rsidRPr="00B5017E">
        <w:t>2010;28(31):4706-4713.</w:t>
      </w:r>
    </w:p>
    <w:p w14:paraId="68905F29" w14:textId="77777777" w:rsidR="00B5017E" w:rsidRPr="00B5017E" w:rsidRDefault="00B5017E" w:rsidP="00B5017E">
      <w:pPr>
        <w:pStyle w:val="EndNoteBibliography"/>
        <w:spacing w:after="0"/>
        <w:ind w:left="720" w:hanging="720"/>
      </w:pPr>
      <w:r w:rsidRPr="00B5017E">
        <w:t>167.</w:t>
      </w:r>
      <w:r w:rsidRPr="00B5017E">
        <w:tab/>
        <w:t xml:space="preserve">Peeters M, Douillard J-Y, Van Cutsem E, et al. Mutant KRAS Codon 12 and 13 Alleles in Patients With Metastatic Colorectal Cancer: Assessment As Prognostic and Predictive Biomarkers of Response to Panitumumab. </w:t>
      </w:r>
      <w:r w:rsidRPr="00B5017E">
        <w:rPr>
          <w:i/>
        </w:rPr>
        <w:t xml:space="preserve">Journal of Clinical Oncology. </w:t>
      </w:r>
      <w:r w:rsidRPr="00B5017E">
        <w:t>2013;31(6):759-765.</w:t>
      </w:r>
    </w:p>
    <w:p w14:paraId="55D31D5A" w14:textId="77777777" w:rsidR="00B5017E" w:rsidRPr="00B5017E" w:rsidRDefault="00B5017E" w:rsidP="00B5017E">
      <w:pPr>
        <w:pStyle w:val="EndNoteBibliography"/>
        <w:spacing w:after="0"/>
        <w:ind w:left="720" w:hanging="720"/>
      </w:pPr>
      <w:r w:rsidRPr="00B5017E">
        <w:t>168.</w:t>
      </w:r>
      <w:r w:rsidRPr="00B5017E">
        <w:tab/>
        <w:t xml:space="preserve">Peeters M, Price TJ, Cervantes A, et al. Final results from a randomized phase 3 study of FOLFIRI {+/-} panitumumab for second-line treatment of metastatic colorectal cancer. </w:t>
      </w:r>
      <w:r w:rsidRPr="00B5017E">
        <w:rPr>
          <w:i/>
        </w:rPr>
        <w:t xml:space="preserve">Ann Oncol. </w:t>
      </w:r>
      <w:r w:rsidRPr="00B5017E">
        <w:t>2014;25(1):107-116.</w:t>
      </w:r>
    </w:p>
    <w:p w14:paraId="082084B0" w14:textId="77777777" w:rsidR="00B5017E" w:rsidRPr="00B5017E" w:rsidRDefault="00B5017E" w:rsidP="00B5017E">
      <w:pPr>
        <w:pStyle w:val="EndNoteBibliography"/>
        <w:spacing w:after="0"/>
        <w:ind w:left="720" w:hanging="720"/>
      </w:pPr>
      <w:r w:rsidRPr="00B5017E">
        <w:t>169.</w:t>
      </w:r>
      <w:r w:rsidRPr="00B5017E">
        <w:tab/>
        <w:t xml:space="preserve">Pekin D, Normand C, Kotsopoulos S, et al. Abstract 4211: Detection and quantification of minoritary subclones of KRAS in metastatic colorectal cancers by digital microfluidics: therapeutic implications. </w:t>
      </w:r>
      <w:r w:rsidRPr="00B5017E">
        <w:rPr>
          <w:i/>
        </w:rPr>
        <w:t xml:space="preserve">Cancer Research. </w:t>
      </w:r>
      <w:r w:rsidRPr="00B5017E">
        <w:t>2013;73(8 Supplement):4211-4211.</w:t>
      </w:r>
    </w:p>
    <w:p w14:paraId="28148538" w14:textId="77777777" w:rsidR="00B5017E" w:rsidRPr="00B5017E" w:rsidRDefault="00B5017E" w:rsidP="00B5017E">
      <w:pPr>
        <w:pStyle w:val="EndNoteBibliography"/>
        <w:spacing w:after="0"/>
        <w:ind w:left="720" w:hanging="720"/>
      </w:pPr>
      <w:r w:rsidRPr="00B5017E">
        <w:t>170.</w:t>
      </w:r>
      <w:r w:rsidRPr="00B5017E">
        <w:tab/>
        <w:t xml:space="preserve">Pereira AAL, Rego JFM, Morris V, et al. Association between KRAS mutation and lung metastasis in advanced colorectal cancer. </w:t>
      </w:r>
      <w:r w:rsidRPr="00B5017E">
        <w:rPr>
          <w:i/>
        </w:rPr>
        <w:t xml:space="preserve">British journal of cancer. </w:t>
      </w:r>
      <w:r w:rsidRPr="00B5017E">
        <w:t>2014;112(3):424-428.</w:t>
      </w:r>
    </w:p>
    <w:p w14:paraId="0FC3935B" w14:textId="77777777" w:rsidR="00B5017E" w:rsidRPr="00B5017E" w:rsidRDefault="00B5017E" w:rsidP="00B5017E">
      <w:pPr>
        <w:pStyle w:val="EndNoteBibliography"/>
        <w:spacing w:after="0"/>
        <w:ind w:left="720" w:hanging="720"/>
      </w:pPr>
      <w:r w:rsidRPr="00B5017E">
        <w:t>171.</w:t>
      </w:r>
      <w:r w:rsidRPr="00B5017E">
        <w:tab/>
        <w:t xml:space="preserve">Perez-Ruiz E, Rueda A, Pereda T, et al. Involvement of K-RAS mutations and amino acid substitutions in the survival of metastatic colorectal cancer patients. </w:t>
      </w:r>
      <w:r w:rsidRPr="00B5017E">
        <w:rPr>
          <w:i/>
        </w:rPr>
        <w:t xml:space="preserve">Tumour Biol. </w:t>
      </w:r>
      <w:r w:rsidRPr="00B5017E">
        <w:t>2012;33(6):1829-1835.</w:t>
      </w:r>
    </w:p>
    <w:p w14:paraId="5BE18711" w14:textId="77777777" w:rsidR="00B5017E" w:rsidRPr="00B5017E" w:rsidRDefault="00B5017E" w:rsidP="00B5017E">
      <w:pPr>
        <w:pStyle w:val="EndNoteBibliography"/>
        <w:spacing w:after="0"/>
        <w:ind w:left="720" w:hanging="720"/>
      </w:pPr>
      <w:r w:rsidRPr="00B5017E">
        <w:t>172.</w:t>
      </w:r>
      <w:r w:rsidRPr="00B5017E">
        <w:tab/>
        <w:t xml:space="preserve">Perrone F, Lampis A, Orsenigo M, et al. PI3KCA/PTEN deregulation contributes to impaired responses to cetuximab in metastatic colorectal cancer patients. </w:t>
      </w:r>
      <w:r w:rsidRPr="00B5017E">
        <w:rPr>
          <w:i/>
        </w:rPr>
        <w:t xml:space="preserve">Ann Oncol. </w:t>
      </w:r>
      <w:r w:rsidRPr="00B5017E">
        <w:t>2009;20(1):84-90.</w:t>
      </w:r>
    </w:p>
    <w:p w14:paraId="1AA0A8EC" w14:textId="77777777" w:rsidR="00B5017E" w:rsidRPr="00B5017E" w:rsidRDefault="00B5017E" w:rsidP="00B5017E">
      <w:pPr>
        <w:pStyle w:val="EndNoteBibliography"/>
        <w:spacing w:after="0"/>
        <w:ind w:left="720" w:hanging="720"/>
      </w:pPr>
      <w:r w:rsidRPr="00B5017E">
        <w:t>173.</w:t>
      </w:r>
      <w:r w:rsidRPr="00B5017E">
        <w:tab/>
        <w:t xml:space="preserve">Phua LC, Ng HW, Yeo AH, et al. Prevalence of KRAS, BRAF, PI3K and EGFR mutations among Asian patients with metastatic colorectal cancer. </w:t>
      </w:r>
      <w:r w:rsidRPr="00B5017E">
        <w:rPr>
          <w:i/>
        </w:rPr>
        <w:t xml:space="preserve">Oncol Lett. </w:t>
      </w:r>
      <w:r w:rsidRPr="00B5017E">
        <w:t>2015;10(4):2519-2526.</w:t>
      </w:r>
    </w:p>
    <w:p w14:paraId="5EF9AA89" w14:textId="77777777" w:rsidR="00B5017E" w:rsidRPr="00B5017E" w:rsidRDefault="00B5017E" w:rsidP="00B5017E">
      <w:pPr>
        <w:pStyle w:val="EndNoteBibliography"/>
        <w:spacing w:after="0"/>
        <w:ind w:left="720" w:hanging="720"/>
      </w:pPr>
      <w:r w:rsidRPr="00B5017E">
        <w:t>174.</w:t>
      </w:r>
      <w:r w:rsidRPr="00B5017E">
        <w:tab/>
        <w:t xml:space="preserve">Pichler M, Winter E, Ress AL, et al. miR-181a is associated with poor clinical outcome in patients with colorectal cancer treated with EGFR inhibitor. </w:t>
      </w:r>
      <w:r w:rsidRPr="00B5017E">
        <w:rPr>
          <w:i/>
        </w:rPr>
        <w:t xml:space="preserve">J Clin Pathol. </w:t>
      </w:r>
      <w:r w:rsidRPr="00B5017E">
        <w:t>2014;67(3):198-203.</w:t>
      </w:r>
    </w:p>
    <w:p w14:paraId="3672E877" w14:textId="77777777" w:rsidR="00B5017E" w:rsidRPr="00B5017E" w:rsidRDefault="00B5017E" w:rsidP="00B5017E">
      <w:pPr>
        <w:pStyle w:val="EndNoteBibliography"/>
        <w:spacing w:after="0"/>
        <w:ind w:left="720" w:hanging="720"/>
      </w:pPr>
      <w:r w:rsidRPr="00B5017E">
        <w:t>175.</w:t>
      </w:r>
      <w:r w:rsidRPr="00B5017E">
        <w:tab/>
        <w:t xml:space="preserve">Pietrantonio F, Perrone F, de Braud F, et al. Activity of temozolomide in patients with advanced chemorefractory colorectal cancer and MGMT promoter methylation. </w:t>
      </w:r>
      <w:r w:rsidRPr="00B5017E">
        <w:rPr>
          <w:i/>
        </w:rPr>
        <w:t xml:space="preserve">Ann Oncol. </w:t>
      </w:r>
      <w:r w:rsidRPr="00B5017E">
        <w:t>2014;25(2):404-408.</w:t>
      </w:r>
    </w:p>
    <w:p w14:paraId="11508180" w14:textId="77777777" w:rsidR="00B5017E" w:rsidRPr="00B5017E" w:rsidRDefault="00B5017E" w:rsidP="00B5017E">
      <w:pPr>
        <w:pStyle w:val="EndNoteBibliography"/>
        <w:spacing w:after="0"/>
        <w:ind w:left="720" w:hanging="720"/>
      </w:pPr>
      <w:r w:rsidRPr="00B5017E">
        <w:t>176.</w:t>
      </w:r>
      <w:r w:rsidRPr="00B5017E">
        <w:tab/>
        <w:t xml:space="preserve">Pietrantonio F, Perrone F, Cremolini C, et al. 2190 Discovery of new molecular subtypes of non-hypermutated metastatic colorectal cancer (mCRC) through a next-generation sequencing (NGS) approach. </w:t>
      </w:r>
      <w:r w:rsidRPr="00B5017E">
        <w:rPr>
          <w:i/>
        </w:rPr>
        <w:t xml:space="preserve">European Journal of Cancer. </w:t>
      </w:r>
      <w:r w:rsidRPr="00B5017E">
        <w:t>2015;51:S396-S397.</w:t>
      </w:r>
    </w:p>
    <w:p w14:paraId="7A820D41" w14:textId="77777777" w:rsidR="00B5017E" w:rsidRPr="00B5017E" w:rsidRDefault="00B5017E" w:rsidP="00B5017E">
      <w:pPr>
        <w:pStyle w:val="EndNoteBibliography"/>
        <w:spacing w:after="0"/>
        <w:ind w:left="720" w:hanging="720"/>
      </w:pPr>
      <w:r w:rsidRPr="00B5017E">
        <w:t>177.</w:t>
      </w:r>
      <w:r w:rsidRPr="00B5017E">
        <w:tab/>
        <w:t xml:space="preserve">Pinto P, Rocha P, Veiga I, et al. Comparison of methodologies for KRAS mutation detection in metastatic colorectal cancer. </w:t>
      </w:r>
      <w:r w:rsidRPr="00B5017E">
        <w:rPr>
          <w:i/>
        </w:rPr>
        <w:t xml:space="preserve">Cancer Genet. </w:t>
      </w:r>
      <w:r w:rsidRPr="00B5017E">
        <w:t>2011;204(8):439-446.</w:t>
      </w:r>
    </w:p>
    <w:p w14:paraId="1FA25930" w14:textId="77777777" w:rsidR="00B5017E" w:rsidRPr="00B5017E" w:rsidRDefault="00B5017E" w:rsidP="00B5017E">
      <w:pPr>
        <w:pStyle w:val="EndNoteBibliography"/>
        <w:spacing w:after="0"/>
        <w:ind w:left="720" w:hanging="720"/>
      </w:pPr>
      <w:r w:rsidRPr="00B5017E">
        <w:t>178.</w:t>
      </w:r>
      <w:r w:rsidRPr="00B5017E">
        <w:tab/>
        <w:t xml:space="preserve">Piton N, Lonchamp E, Nowak F, Sabourin JC, group K. Real-Life Distribution of KRAS and NRAS Mutations in Metastatic Colorectal Carcinoma from French Routine Genotyping. </w:t>
      </w:r>
      <w:r w:rsidRPr="00B5017E">
        <w:rPr>
          <w:i/>
        </w:rPr>
        <w:t xml:space="preserve">Cancer epidemiology, biomarkers &amp; prevention : a publication of the American Association for Cancer Research, cosponsored by the American Society of Preventive Oncology. </w:t>
      </w:r>
      <w:r w:rsidRPr="00B5017E">
        <w:t>2015;24(9):1416-1418.</w:t>
      </w:r>
    </w:p>
    <w:p w14:paraId="4BA30781" w14:textId="77777777" w:rsidR="00B5017E" w:rsidRPr="00B5017E" w:rsidRDefault="00B5017E" w:rsidP="00B5017E">
      <w:pPr>
        <w:pStyle w:val="EndNoteBibliography"/>
        <w:spacing w:after="0"/>
        <w:ind w:left="720" w:hanging="720"/>
      </w:pPr>
      <w:r w:rsidRPr="00B5017E">
        <w:t>179.</w:t>
      </w:r>
      <w:r w:rsidRPr="00B5017E">
        <w:tab/>
        <w:t xml:space="preserve">Price TJ, Hardingham JE, Lee CK, et al. Impact of KRAS and BRAF Gene Mutation Status on Outcomes From the Phase III AGITG MAX Trial of Capecitabine Alone or in Combination With Bevacizumab and Mitomycin in Advanced Colorectal Cancer. </w:t>
      </w:r>
      <w:r w:rsidRPr="00B5017E">
        <w:rPr>
          <w:i/>
        </w:rPr>
        <w:t xml:space="preserve">J Clin Oncol. </w:t>
      </w:r>
      <w:r w:rsidRPr="00B5017E">
        <w:t>2011;29(19):2675-2682.</w:t>
      </w:r>
    </w:p>
    <w:p w14:paraId="2D5681EA" w14:textId="77777777" w:rsidR="00B5017E" w:rsidRPr="00B5017E" w:rsidRDefault="00B5017E" w:rsidP="00B5017E">
      <w:pPr>
        <w:pStyle w:val="EndNoteBibliography"/>
        <w:spacing w:after="0"/>
        <w:ind w:left="720" w:hanging="720"/>
      </w:pPr>
      <w:r w:rsidRPr="00B5017E">
        <w:t>180.</w:t>
      </w:r>
      <w:r w:rsidRPr="00B5017E">
        <w:tab/>
        <w:t xml:space="preserve">Price TJ, Peeters M, Kim TW, et al. Panitumumab versus cetuximab in patients with chemotherapy-refractory wild-type KRAS exon 2 metastatic colorectal cancer (ASPECCT): a randomised, multicentre, open-label, non-inferiority phase 3 study. </w:t>
      </w:r>
      <w:r w:rsidRPr="00B5017E">
        <w:rPr>
          <w:i/>
        </w:rPr>
        <w:t xml:space="preserve">The Lancet Oncology. </w:t>
      </w:r>
      <w:r w:rsidRPr="00B5017E">
        <w:t>2014;15(6):569-579.</w:t>
      </w:r>
    </w:p>
    <w:p w14:paraId="2AC27F09" w14:textId="77777777" w:rsidR="00B5017E" w:rsidRPr="00B5017E" w:rsidRDefault="00B5017E" w:rsidP="00B5017E">
      <w:pPr>
        <w:pStyle w:val="EndNoteBibliography"/>
        <w:spacing w:after="0"/>
        <w:ind w:left="720" w:hanging="720"/>
      </w:pPr>
      <w:r w:rsidRPr="00B5017E">
        <w:t>181.</w:t>
      </w:r>
      <w:r w:rsidRPr="00B5017E">
        <w:tab/>
        <w:t xml:space="preserve">Price TJ, Beeke C, Padbury R, et al. Right (R) or left (L) primary site of colorectal cancer and outcomes for metastatic colorectal cancer (mCRC): Results from the south Australian registry of mCRC. </w:t>
      </w:r>
      <w:r w:rsidRPr="00B5017E">
        <w:rPr>
          <w:i/>
        </w:rPr>
        <w:t xml:space="preserve">Journal of Clinical Oncology. </w:t>
      </w:r>
      <w:r w:rsidRPr="00B5017E">
        <w:t>2014;32(3_suppl):596-596.</w:t>
      </w:r>
    </w:p>
    <w:p w14:paraId="3DBCDAB7" w14:textId="77777777" w:rsidR="00B5017E" w:rsidRPr="00B5017E" w:rsidRDefault="00B5017E" w:rsidP="00B5017E">
      <w:pPr>
        <w:pStyle w:val="EndNoteBibliography"/>
        <w:spacing w:after="0"/>
        <w:ind w:left="720" w:hanging="720"/>
      </w:pPr>
      <w:r w:rsidRPr="00B5017E">
        <w:t>182.</w:t>
      </w:r>
      <w:r w:rsidRPr="00B5017E">
        <w:tab/>
        <w:t xml:space="preserve">Price TJ, Beeke C, Townsend AR, et al. BRAF Mutation Testing and Metastatic Colorectal Cancer in the Community Setting: Is There an Urgent Need for More Education? </w:t>
      </w:r>
      <w:r w:rsidRPr="00B5017E">
        <w:rPr>
          <w:i/>
        </w:rPr>
        <w:t xml:space="preserve">Mol Diagn Ther. </w:t>
      </w:r>
      <w:r w:rsidRPr="00B5017E">
        <w:t>2016;20(1):75-82.</w:t>
      </w:r>
    </w:p>
    <w:p w14:paraId="0A0BBDD2" w14:textId="77777777" w:rsidR="00B5017E" w:rsidRPr="00B5017E" w:rsidRDefault="00B5017E" w:rsidP="00B5017E">
      <w:pPr>
        <w:pStyle w:val="EndNoteBibliography"/>
        <w:spacing w:after="0"/>
        <w:ind w:left="720" w:hanging="720"/>
      </w:pPr>
      <w:r w:rsidRPr="00B5017E">
        <w:t>183.</w:t>
      </w:r>
      <w:r w:rsidRPr="00B5017E">
        <w:tab/>
        <w:t xml:space="preserve">Primrose J, Falk S, Finch-Jones M, et al. Systemic chemotherapy with or without cetuximab in patients with resectable colorectal liver metastasis: the New EPOC randomised controlled trial. </w:t>
      </w:r>
      <w:r w:rsidRPr="00B5017E">
        <w:rPr>
          <w:i/>
        </w:rPr>
        <w:t xml:space="preserve">The Lancet Oncology. </w:t>
      </w:r>
      <w:r w:rsidRPr="00B5017E">
        <w:t>2014;15(6):601-611.</w:t>
      </w:r>
    </w:p>
    <w:p w14:paraId="19FEED60" w14:textId="77777777" w:rsidR="00B5017E" w:rsidRPr="00B5017E" w:rsidRDefault="00B5017E" w:rsidP="00B5017E">
      <w:pPr>
        <w:pStyle w:val="EndNoteBibliography"/>
        <w:spacing w:after="0"/>
        <w:ind w:left="720" w:hanging="720"/>
      </w:pPr>
      <w:r w:rsidRPr="00B5017E">
        <w:t>184.</w:t>
      </w:r>
      <w:r w:rsidRPr="00B5017E">
        <w:tab/>
        <w:t xml:space="preserve">Ribeiro KB, Ribeiro KB, Feres O, et al. Clinical-Pathological Correlation of KRAS Mutation Status in Metastatic Colorectal Adenocarcinoma. </w:t>
      </w:r>
      <w:r w:rsidRPr="00B5017E">
        <w:rPr>
          <w:i/>
        </w:rPr>
        <w:t xml:space="preserve">World J Oncol. </w:t>
      </w:r>
      <w:r w:rsidRPr="00B5017E">
        <w:t>2013;4(4-5):179-187.</w:t>
      </w:r>
    </w:p>
    <w:p w14:paraId="319AAA1E" w14:textId="77777777" w:rsidR="00B5017E" w:rsidRPr="00B5017E" w:rsidRDefault="00B5017E" w:rsidP="00B5017E">
      <w:pPr>
        <w:pStyle w:val="EndNoteBibliography"/>
        <w:spacing w:after="0"/>
        <w:ind w:left="720" w:hanging="720"/>
      </w:pPr>
      <w:r w:rsidRPr="00B5017E">
        <w:t>185.</w:t>
      </w:r>
      <w:r w:rsidRPr="00B5017E">
        <w:tab/>
        <w:t xml:space="preserve">Rojo F, Caldes T, Zazo S, et al. Prevalence of low-penetrance KRAS (codons 12/13 and 61) and BRAF mutations in metastatic colorectal carcinoma. </w:t>
      </w:r>
      <w:r w:rsidRPr="00B5017E">
        <w:rPr>
          <w:i/>
        </w:rPr>
        <w:t xml:space="preserve">Journal of Clinical Oncology. </w:t>
      </w:r>
      <w:r w:rsidRPr="00B5017E">
        <w:t>2012;30(15_suppl):e14147-e14147.</w:t>
      </w:r>
    </w:p>
    <w:p w14:paraId="59BEB4EA" w14:textId="77777777" w:rsidR="00B5017E" w:rsidRPr="00B5017E" w:rsidRDefault="00B5017E" w:rsidP="00B5017E">
      <w:pPr>
        <w:pStyle w:val="EndNoteBibliography"/>
        <w:spacing w:after="0"/>
        <w:ind w:left="720" w:hanging="720"/>
      </w:pPr>
      <w:r w:rsidRPr="00B5017E">
        <w:t>186.</w:t>
      </w:r>
      <w:r w:rsidRPr="00B5017E">
        <w:tab/>
        <w:t xml:space="preserve">Rose JS, Serna DS, Martin LK, et al. Influence of KRAS mutation status in metachronous and synchronous metastatic colorectal adenocarcinoma. </w:t>
      </w:r>
      <w:r w:rsidRPr="00B5017E">
        <w:rPr>
          <w:i/>
        </w:rPr>
        <w:t xml:space="preserve">Cancer. </w:t>
      </w:r>
      <w:r w:rsidRPr="00B5017E">
        <w:t>2012;118(24):6243-6252.</w:t>
      </w:r>
    </w:p>
    <w:p w14:paraId="20E47262" w14:textId="77777777" w:rsidR="00B5017E" w:rsidRPr="00B5017E" w:rsidRDefault="00B5017E" w:rsidP="00B5017E">
      <w:pPr>
        <w:pStyle w:val="EndNoteBibliography"/>
        <w:spacing w:after="0"/>
        <w:ind w:left="720" w:hanging="720"/>
      </w:pPr>
      <w:r w:rsidRPr="00B5017E">
        <w:t>187.</w:t>
      </w:r>
      <w:r w:rsidRPr="00B5017E">
        <w:tab/>
        <w:t xml:space="preserve">Rosenthal MH, Kim KW, Fuchs CS, Meyerhardt JA, Ramaiya NH. CT predictors of overall survival at initial diagnosis in patients with stage IV colorectal cancer. </w:t>
      </w:r>
      <w:r w:rsidRPr="00B5017E">
        <w:rPr>
          <w:i/>
        </w:rPr>
        <w:t xml:space="preserve">Abdom Imaging. </w:t>
      </w:r>
      <w:r w:rsidRPr="00B5017E">
        <w:t>2015;40(5):1170-1176.</w:t>
      </w:r>
    </w:p>
    <w:p w14:paraId="10898F6E" w14:textId="77777777" w:rsidR="00B5017E" w:rsidRPr="00B5017E" w:rsidRDefault="00B5017E" w:rsidP="00B5017E">
      <w:pPr>
        <w:pStyle w:val="EndNoteBibliography"/>
        <w:spacing w:after="0"/>
        <w:ind w:left="720" w:hanging="720"/>
      </w:pPr>
      <w:r w:rsidRPr="00B5017E">
        <w:t>188.</w:t>
      </w:r>
      <w:r w:rsidRPr="00B5017E">
        <w:tab/>
        <w:t xml:space="preserve">Rossi L, Veltri E, Zullo A, et al. Bevacizumab plus chemotherapy in metastatic colorectal cancer patients treated in clinical practice. </w:t>
      </w:r>
      <w:r w:rsidRPr="00B5017E">
        <w:rPr>
          <w:i/>
        </w:rPr>
        <w:t xml:space="preserve">Future Oncol. </w:t>
      </w:r>
      <w:r w:rsidRPr="00B5017E">
        <w:t>2012;8(9):1193-1197.</w:t>
      </w:r>
    </w:p>
    <w:p w14:paraId="0355A891" w14:textId="77777777" w:rsidR="00B5017E" w:rsidRPr="00B5017E" w:rsidRDefault="00B5017E" w:rsidP="00B5017E">
      <w:pPr>
        <w:pStyle w:val="EndNoteBibliography"/>
        <w:spacing w:after="0"/>
        <w:ind w:left="720" w:hanging="720"/>
      </w:pPr>
      <w:r w:rsidRPr="00B5017E">
        <w:t>189.</w:t>
      </w:r>
      <w:r w:rsidRPr="00B5017E">
        <w:tab/>
        <w:t xml:space="preserve">Russo AL, Borger DR, Szymonifka J, et al. Mutational analysis and clinical correlation of metastatic colorectal cancer. </w:t>
      </w:r>
      <w:r w:rsidRPr="00B5017E">
        <w:rPr>
          <w:i/>
        </w:rPr>
        <w:t xml:space="preserve">Cancer. </w:t>
      </w:r>
      <w:r w:rsidRPr="00B5017E">
        <w:t>2014;120(10):1482-1490.</w:t>
      </w:r>
    </w:p>
    <w:p w14:paraId="3A91E831" w14:textId="77777777" w:rsidR="00B5017E" w:rsidRPr="00B5017E" w:rsidRDefault="00B5017E" w:rsidP="00B5017E">
      <w:pPr>
        <w:pStyle w:val="EndNoteBibliography"/>
        <w:spacing w:after="0"/>
        <w:ind w:left="720" w:hanging="720"/>
      </w:pPr>
      <w:r w:rsidRPr="00B5017E">
        <w:t>190.</w:t>
      </w:r>
      <w:r w:rsidRPr="00B5017E">
        <w:tab/>
        <w:t xml:space="preserve">Ruzzo A, Graziano F, Vincenzi B, et al. High let-7a microRNA levels in KRAS-mutated colorectal carcinomas may rescue anti-EGFR therapy effects in patients with chemotherapy-refractory metastatic disease. </w:t>
      </w:r>
      <w:r w:rsidRPr="00B5017E">
        <w:rPr>
          <w:i/>
        </w:rPr>
        <w:t xml:space="preserve">Oncologist. </w:t>
      </w:r>
      <w:r w:rsidRPr="00B5017E">
        <w:t>2012;17(6):823-829.</w:t>
      </w:r>
    </w:p>
    <w:p w14:paraId="48A09019" w14:textId="77777777" w:rsidR="00B5017E" w:rsidRPr="00B5017E" w:rsidRDefault="00B5017E" w:rsidP="00B5017E">
      <w:pPr>
        <w:pStyle w:val="EndNoteBibliography"/>
        <w:spacing w:after="0"/>
        <w:ind w:left="720" w:hanging="720"/>
      </w:pPr>
      <w:r w:rsidRPr="00B5017E">
        <w:t>191.</w:t>
      </w:r>
      <w:r w:rsidRPr="00B5017E">
        <w:tab/>
        <w:t xml:space="preserve">Saito N, Tomita S, Ichikawa K, Mitomi H, Imura J, Fujimori T. Analysis of KRAS mutations in cases of metastatic colorectal cancer at a single institution in Tochigi, Japan. </w:t>
      </w:r>
      <w:r w:rsidRPr="00B5017E">
        <w:rPr>
          <w:i/>
        </w:rPr>
        <w:t xml:space="preserve">Pathobiology. </w:t>
      </w:r>
      <w:r w:rsidRPr="00B5017E">
        <w:t>2014;81(3):133-137.</w:t>
      </w:r>
    </w:p>
    <w:p w14:paraId="677E0876" w14:textId="77777777" w:rsidR="00B5017E" w:rsidRPr="00B5017E" w:rsidRDefault="00B5017E" w:rsidP="00B5017E">
      <w:pPr>
        <w:pStyle w:val="EndNoteBibliography"/>
        <w:spacing w:after="0"/>
        <w:ind w:left="720" w:hanging="720"/>
      </w:pPr>
      <w:r w:rsidRPr="00B5017E">
        <w:t>192.</w:t>
      </w:r>
      <w:r w:rsidRPr="00B5017E">
        <w:tab/>
        <w:t xml:space="preserve">Saltz L, Badarinath S, Dakhil S, et al. Phase III trial of cetuximab, bevacizumab, and 5-fluorouracil/leucovorin vs. FOLFOX-bevacizumab in colorectal cancer. </w:t>
      </w:r>
      <w:r w:rsidRPr="00B5017E">
        <w:rPr>
          <w:i/>
        </w:rPr>
        <w:t xml:space="preserve">Clin Colorectal Cancer. </w:t>
      </w:r>
      <w:r w:rsidRPr="00B5017E">
        <w:t>2012;11(2):101-111.</w:t>
      </w:r>
    </w:p>
    <w:p w14:paraId="3197F66E" w14:textId="77777777" w:rsidR="00B5017E" w:rsidRPr="00B5017E" w:rsidRDefault="00B5017E" w:rsidP="00B5017E">
      <w:pPr>
        <w:pStyle w:val="EndNoteBibliography"/>
        <w:spacing w:after="0"/>
        <w:ind w:left="720" w:hanging="720"/>
      </w:pPr>
      <w:r w:rsidRPr="00B5017E">
        <w:t>193.</w:t>
      </w:r>
      <w:r w:rsidRPr="00B5017E">
        <w:tab/>
        <w:t xml:space="preserve">Santini D, Loupakis F, Vincenzi B, et al. High concordance of KRAS status between primary colorectal tumors and related metastatic sites: implications for clinical practice. </w:t>
      </w:r>
      <w:r w:rsidRPr="00B5017E">
        <w:rPr>
          <w:i/>
        </w:rPr>
        <w:t xml:space="preserve">Oncologist. </w:t>
      </w:r>
      <w:r w:rsidRPr="00B5017E">
        <w:t>2008;13(12):1270-1275.</w:t>
      </w:r>
    </w:p>
    <w:p w14:paraId="79D87738" w14:textId="77777777" w:rsidR="00B5017E" w:rsidRPr="00B5017E" w:rsidRDefault="00B5017E" w:rsidP="00B5017E">
      <w:pPr>
        <w:pStyle w:val="EndNoteBibliography"/>
        <w:spacing w:after="0"/>
        <w:ind w:left="720" w:hanging="720"/>
      </w:pPr>
      <w:r w:rsidRPr="00B5017E">
        <w:t>194.</w:t>
      </w:r>
      <w:r w:rsidRPr="00B5017E">
        <w:tab/>
        <w:t xml:space="preserve">Saridaki Z, Papadatos-Pastos D, Tzardi M, et al. BRAF mutations, microsatellite instability status and cyclin D1 expression predict metastatic colorectal patients' outcome. </w:t>
      </w:r>
      <w:r w:rsidRPr="00B5017E">
        <w:rPr>
          <w:i/>
        </w:rPr>
        <w:t xml:space="preserve">British journal of cancer. </w:t>
      </w:r>
      <w:r w:rsidRPr="00B5017E">
        <w:t>2010;102(12):1762-1768.</w:t>
      </w:r>
    </w:p>
    <w:p w14:paraId="67C1C976" w14:textId="77777777" w:rsidR="00B5017E" w:rsidRPr="00B5017E" w:rsidRDefault="00B5017E" w:rsidP="00B5017E">
      <w:pPr>
        <w:pStyle w:val="EndNoteBibliography"/>
        <w:spacing w:after="0"/>
        <w:ind w:left="720" w:hanging="720"/>
      </w:pPr>
      <w:r w:rsidRPr="00B5017E">
        <w:t>195.</w:t>
      </w:r>
      <w:r w:rsidRPr="00B5017E">
        <w:tab/>
        <w:t xml:space="preserve">Saridaki Z, Tzardi M, Sfakianaki M, et al. BRAFV600E mutation analysis in patients with metastatic colorectal cancer (mCRC) in daily clinical practice: correlations with clinical characteristics, and its impact on patients' outcome. </w:t>
      </w:r>
      <w:r w:rsidRPr="00B5017E">
        <w:rPr>
          <w:i/>
        </w:rPr>
        <w:t xml:space="preserve">PLoS One. </w:t>
      </w:r>
      <w:r w:rsidRPr="00B5017E">
        <w:t>2013;8(12):e84604.</w:t>
      </w:r>
    </w:p>
    <w:p w14:paraId="77654CAB" w14:textId="77777777" w:rsidR="00B5017E" w:rsidRPr="00B5017E" w:rsidRDefault="00B5017E" w:rsidP="00B5017E">
      <w:pPr>
        <w:pStyle w:val="EndNoteBibliography"/>
        <w:spacing w:after="0"/>
        <w:ind w:left="720" w:hanging="720"/>
      </w:pPr>
      <w:r w:rsidRPr="00B5017E">
        <w:t>196.</w:t>
      </w:r>
      <w:r w:rsidRPr="00B5017E">
        <w:tab/>
        <w:t xml:space="preserve">Saridaki Z, Weidhaas JB, Lenz HJ, et al. A let-7 microRNA-binding site polymorphism in KRAS predicts improved outcome in patients with metastatic colorectal cancer treated with salvage cetuximab/panitumumab monotherapy. </w:t>
      </w:r>
      <w:r w:rsidRPr="00B5017E">
        <w:rPr>
          <w:i/>
        </w:rPr>
        <w:t xml:space="preserve">Clin Cancer Res. </w:t>
      </w:r>
      <w:r w:rsidRPr="00B5017E">
        <w:t>2014;20(17):4499-4510.</w:t>
      </w:r>
    </w:p>
    <w:p w14:paraId="6E583B8D" w14:textId="77777777" w:rsidR="00B5017E" w:rsidRPr="00B5017E" w:rsidRDefault="00B5017E" w:rsidP="00B5017E">
      <w:pPr>
        <w:pStyle w:val="EndNoteBibliography"/>
        <w:spacing w:after="0"/>
        <w:ind w:left="720" w:hanging="720"/>
      </w:pPr>
      <w:r w:rsidRPr="00B5017E">
        <w:t>197.</w:t>
      </w:r>
      <w:r w:rsidRPr="00B5017E">
        <w:tab/>
        <w:t xml:space="preserve">Sartore-Bianchi A, Martini M, Molinari F, et al. PIK3CA mutations in colorectal cancer are associated with clinical resistance to EGFR-targeted monoclonal antibodies. </w:t>
      </w:r>
      <w:r w:rsidRPr="00B5017E">
        <w:rPr>
          <w:i/>
        </w:rPr>
        <w:t xml:space="preserve">Cancer Res. </w:t>
      </w:r>
      <w:r w:rsidRPr="00B5017E">
        <w:t>2009;69(5):1851-1857.</w:t>
      </w:r>
    </w:p>
    <w:p w14:paraId="347BFDDD" w14:textId="77777777" w:rsidR="00B5017E" w:rsidRPr="00B5017E" w:rsidRDefault="00B5017E" w:rsidP="00B5017E">
      <w:pPr>
        <w:pStyle w:val="EndNoteBibliography"/>
        <w:spacing w:after="0"/>
        <w:ind w:left="720" w:hanging="720"/>
      </w:pPr>
      <w:r w:rsidRPr="00B5017E">
        <w:t>198.</w:t>
      </w:r>
      <w:r w:rsidRPr="00B5017E">
        <w:tab/>
        <w:t xml:space="preserve">Sartore-Bianchi A, Di Nicolantonio F, Nichelatti M, et al. Multi-determinants analysis of molecular alterations for predicting clinical benefit to EGFR-targeted monoclonal antibodies in colorectal cancer. </w:t>
      </w:r>
      <w:r w:rsidRPr="00B5017E">
        <w:rPr>
          <w:i/>
        </w:rPr>
        <w:t xml:space="preserve">PLoS One. </w:t>
      </w:r>
      <w:r w:rsidRPr="00B5017E">
        <w:t>2009;4(10):e7287.</w:t>
      </w:r>
    </w:p>
    <w:p w14:paraId="40DE5B83" w14:textId="77777777" w:rsidR="00B5017E" w:rsidRPr="00B5017E" w:rsidRDefault="00B5017E" w:rsidP="00B5017E">
      <w:pPr>
        <w:pStyle w:val="EndNoteBibliography"/>
        <w:spacing w:after="0"/>
        <w:ind w:left="720" w:hanging="720"/>
      </w:pPr>
      <w:r w:rsidRPr="00B5017E">
        <w:t>199.</w:t>
      </w:r>
      <w:r w:rsidRPr="00B5017E">
        <w:tab/>
        <w:t xml:space="preserve">Scartozzi M, Giampieri R, Maccaroni E, et al. Analysis of HER-3, insulin growth factor-1, nuclear factor-kB and epidermal growth factor receptor gene copy number in the prediction of clinical outcome for K-RAS wild-type colorectal cancer patients receiving irinotecan-cetuximab. </w:t>
      </w:r>
      <w:r w:rsidRPr="00B5017E">
        <w:rPr>
          <w:i/>
        </w:rPr>
        <w:t xml:space="preserve">Ann Oncol. </w:t>
      </w:r>
      <w:r w:rsidRPr="00B5017E">
        <w:t>2012;23(7):1706-1712.</w:t>
      </w:r>
    </w:p>
    <w:p w14:paraId="43414308" w14:textId="77777777" w:rsidR="00B5017E" w:rsidRPr="00B5017E" w:rsidRDefault="00B5017E" w:rsidP="00B5017E">
      <w:pPr>
        <w:pStyle w:val="EndNoteBibliography"/>
        <w:spacing w:after="0"/>
        <w:ind w:left="720" w:hanging="720"/>
      </w:pPr>
      <w:r w:rsidRPr="00B5017E">
        <w:t>200.</w:t>
      </w:r>
      <w:r w:rsidRPr="00B5017E">
        <w:tab/>
        <w:t xml:space="preserve">Schimanski CC, Moehler M, Gockel I, et al. Expression of chemokine receptor CCR5 correlates with the presence of hepatic molecular metastases in K-ras positive human colorectal cancer. </w:t>
      </w:r>
      <w:r w:rsidRPr="00B5017E">
        <w:rPr>
          <w:i/>
        </w:rPr>
        <w:t xml:space="preserve">J Cancer Res Clin Oncol. </w:t>
      </w:r>
      <w:r w:rsidRPr="00B5017E">
        <w:t>2011;137(7):1139-1145.</w:t>
      </w:r>
    </w:p>
    <w:p w14:paraId="1CB26328" w14:textId="77777777" w:rsidR="00B5017E" w:rsidRPr="00B5017E" w:rsidRDefault="00B5017E" w:rsidP="00B5017E">
      <w:pPr>
        <w:pStyle w:val="EndNoteBibliography"/>
        <w:spacing w:after="0"/>
        <w:ind w:left="720" w:hanging="720"/>
      </w:pPr>
      <w:r w:rsidRPr="00B5017E">
        <w:t>201.</w:t>
      </w:r>
      <w:r w:rsidRPr="00B5017E">
        <w:tab/>
        <w:t xml:space="preserve">Schirripa M, Cremolini C, Loupakis F, et al. Role of NRAS mutations as prognostic and predictive markers in metastatic colorectal cancer. </w:t>
      </w:r>
      <w:r w:rsidRPr="00B5017E">
        <w:rPr>
          <w:i/>
        </w:rPr>
        <w:t xml:space="preserve">Int J Cancer. </w:t>
      </w:r>
      <w:r w:rsidRPr="00B5017E">
        <w:t>2015;136(1):83-90.</w:t>
      </w:r>
    </w:p>
    <w:p w14:paraId="39536523" w14:textId="77777777" w:rsidR="00B5017E" w:rsidRPr="00B5017E" w:rsidRDefault="00B5017E" w:rsidP="00B5017E">
      <w:pPr>
        <w:pStyle w:val="EndNoteBibliography"/>
        <w:spacing w:after="0"/>
        <w:ind w:left="720" w:hanging="720"/>
      </w:pPr>
      <w:r w:rsidRPr="00B5017E">
        <w:t>202.</w:t>
      </w:r>
      <w:r w:rsidRPr="00B5017E">
        <w:tab/>
        <w:t xml:space="preserve">Schwartzberg LS, Rivera F, Karthaus M, et al. PEAK: a randomized, multicenter phase II study of panitumumab plus modified fluorouracil, leucovorin, and oxaliplatin (mFOLFOX6) or bevacizumab plus mFOLFOX6 in patients with previously untreated, unresectable, wild-type KRAS exon 2 metastatic colorectal cancer. </w:t>
      </w:r>
      <w:r w:rsidRPr="00B5017E">
        <w:rPr>
          <w:i/>
        </w:rPr>
        <w:t xml:space="preserve">J Clin Oncol. </w:t>
      </w:r>
      <w:r w:rsidRPr="00B5017E">
        <w:t>2014;32(21):2240-2247.</w:t>
      </w:r>
    </w:p>
    <w:p w14:paraId="0D67743F" w14:textId="77777777" w:rsidR="00B5017E" w:rsidRPr="00B5017E" w:rsidRDefault="00B5017E" w:rsidP="00B5017E">
      <w:pPr>
        <w:pStyle w:val="EndNoteBibliography"/>
        <w:spacing w:after="0"/>
        <w:ind w:left="720" w:hanging="720"/>
      </w:pPr>
      <w:r w:rsidRPr="00B5017E">
        <w:t>203.</w:t>
      </w:r>
      <w:r w:rsidRPr="00B5017E">
        <w:tab/>
        <w:t xml:space="preserve">Schweiger T, Hegedus B, Nikolowsky C, et al. EGFR, BRAF and KRAS status in patients undergoing pulmonary metastasectomy from primary colorectal carcinoma: a prospective follow-up study. </w:t>
      </w:r>
      <w:r w:rsidRPr="00B5017E">
        <w:rPr>
          <w:i/>
        </w:rPr>
        <w:t xml:space="preserve">Ann Surg Oncol. </w:t>
      </w:r>
      <w:r w:rsidRPr="00B5017E">
        <w:t>2014;21(3):946-954.</w:t>
      </w:r>
    </w:p>
    <w:p w14:paraId="3A4CF8E6" w14:textId="77777777" w:rsidR="00B5017E" w:rsidRPr="00B5017E" w:rsidRDefault="00B5017E" w:rsidP="00B5017E">
      <w:pPr>
        <w:pStyle w:val="EndNoteBibliography"/>
        <w:spacing w:after="0"/>
        <w:ind w:left="720" w:hanging="720"/>
      </w:pPr>
      <w:r w:rsidRPr="00B5017E">
        <w:t>204.</w:t>
      </w:r>
      <w:r w:rsidRPr="00B5017E">
        <w:tab/>
        <w:t xml:space="preserve">Sebio A, Pare L, Paez D, et al. The LCS6 polymorphism in the binding site of let-7 microRNA to the KRAS 3'-untranslated region: its role in the efficacy of anti-EGFR-based therapy in metastatic colorectal cancer patients. </w:t>
      </w:r>
      <w:r w:rsidRPr="00B5017E">
        <w:rPr>
          <w:i/>
        </w:rPr>
        <w:t xml:space="preserve">Pharmacogenet Genomics. </w:t>
      </w:r>
      <w:r w:rsidRPr="00B5017E">
        <w:t>2013;23(3):142-147.</w:t>
      </w:r>
    </w:p>
    <w:p w14:paraId="5C41B320" w14:textId="77777777" w:rsidR="00B5017E" w:rsidRPr="00B5017E" w:rsidRDefault="00B5017E" w:rsidP="00B5017E">
      <w:pPr>
        <w:pStyle w:val="EndNoteBibliography"/>
        <w:spacing w:after="0"/>
        <w:ind w:left="720" w:hanging="720"/>
      </w:pPr>
      <w:r w:rsidRPr="00B5017E">
        <w:t>205.</w:t>
      </w:r>
      <w:r w:rsidRPr="00B5017E">
        <w:tab/>
        <w:t xml:space="preserve">Selcukbiricik F, Erdamar S, Ozkurt CU, et al. The role of K-RAS and B-RAF mutations as biomarkers in metastatic colorectal cancer. </w:t>
      </w:r>
      <w:r w:rsidRPr="00B5017E">
        <w:rPr>
          <w:i/>
        </w:rPr>
        <w:t xml:space="preserve">J BUON. </w:t>
      </w:r>
      <w:r w:rsidRPr="00B5017E">
        <w:t>2013;18(1):116-123.</w:t>
      </w:r>
    </w:p>
    <w:p w14:paraId="2FD1A509" w14:textId="77777777" w:rsidR="00B5017E" w:rsidRPr="00B5017E" w:rsidRDefault="00B5017E" w:rsidP="00B5017E">
      <w:pPr>
        <w:pStyle w:val="EndNoteBibliography"/>
        <w:spacing w:after="0"/>
        <w:ind w:left="720" w:hanging="720"/>
      </w:pPr>
      <w:r w:rsidRPr="00B5017E">
        <w:t>206.</w:t>
      </w:r>
      <w:r w:rsidRPr="00B5017E">
        <w:tab/>
        <w:t xml:space="preserve">Shen H, Yuan Y, Hu HG, et al. Clinical significance of K-ras and BRAF mutations in Chinese colorectal cancer patients. </w:t>
      </w:r>
      <w:r w:rsidRPr="00B5017E">
        <w:rPr>
          <w:i/>
        </w:rPr>
        <w:t xml:space="preserve">World J Gastroenterol. </w:t>
      </w:r>
      <w:r w:rsidRPr="00B5017E">
        <w:t>2011;17(6):809-816.</w:t>
      </w:r>
    </w:p>
    <w:p w14:paraId="3BA00867" w14:textId="77777777" w:rsidR="00B5017E" w:rsidRPr="00B5017E" w:rsidRDefault="00B5017E" w:rsidP="00B5017E">
      <w:pPr>
        <w:pStyle w:val="EndNoteBibliography"/>
        <w:spacing w:after="0"/>
        <w:ind w:left="720" w:hanging="720"/>
      </w:pPr>
      <w:r w:rsidRPr="00B5017E">
        <w:t>207.</w:t>
      </w:r>
      <w:r w:rsidRPr="00B5017E">
        <w:tab/>
        <w:t xml:space="preserve">Shen Y, Wang J, Han X, et al. Effectors of epidermal growth factor receptor pathway: the genetic profiling ofKRAS, BRAF, PIK3CA, NRAS mutations in colorectal cancer characteristics and personalized medicine. </w:t>
      </w:r>
      <w:r w:rsidRPr="00B5017E">
        <w:rPr>
          <w:i/>
        </w:rPr>
        <w:t xml:space="preserve">PLoS One. </w:t>
      </w:r>
      <w:r w:rsidRPr="00B5017E">
        <w:t>2013;8(12):e81628.</w:t>
      </w:r>
    </w:p>
    <w:p w14:paraId="670AEA61" w14:textId="77777777" w:rsidR="00B5017E" w:rsidRPr="00B5017E" w:rsidRDefault="00B5017E" w:rsidP="00B5017E">
      <w:pPr>
        <w:pStyle w:val="EndNoteBibliography"/>
        <w:spacing w:after="0"/>
        <w:ind w:left="720" w:hanging="720"/>
      </w:pPr>
      <w:r w:rsidRPr="00B5017E">
        <w:t>208.</w:t>
      </w:r>
      <w:r w:rsidRPr="00B5017E">
        <w:tab/>
        <w:t xml:space="preserve">Shimomura M, Hinoi T, Kuroda S, et al. Overexpression of hypoxia inducible factor-1 alpha is an independent risk factor for recurrence after curative resection of colorectal liver metastases. </w:t>
      </w:r>
      <w:r w:rsidRPr="00B5017E">
        <w:rPr>
          <w:i/>
        </w:rPr>
        <w:t xml:space="preserve">Ann Surg Oncol. </w:t>
      </w:r>
      <w:r w:rsidRPr="00B5017E">
        <w:t>2013;20 Suppl 3:S527-536.</w:t>
      </w:r>
    </w:p>
    <w:p w14:paraId="15B72C03" w14:textId="77777777" w:rsidR="00B5017E" w:rsidRPr="00B5017E" w:rsidRDefault="00B5017E" w:rsidP="00B5017E">
      <w:pPr>
        <w:pStyle w:val="EndNoteBibliography"/>
        <w:spacing w:after="0"/>
        <w:ind w:left="720" w:hanging="720"/>
      </w:pPr>
      <w:r w:rsidRPr="00B5017E">
        <w:t>209.</w:t>
      </w:r>
      <w:r w:rsidRPr="00B5017E">
        <w:tab/>
        <w:t xml:space="preserve">Shoji H, Yamada Y, Taniguchi H, et al. Clinical impact of c-MET expression and genetic mutational status in colorectal cancer patients after liver resection. </w:t>
      </w:r>
      <w:r w:rsidRPr="00B5017E">
        <w:rPr>
          <w:i/>
        </w:rPr>
        <w:t xml:space="preserve">Cancer Sci. </w:t>
      </w:r>
      <w:r w:rsidRPr="00B5017E">
        <w:t>2014;105(8):1002-1007.</w:t>
      </w:r>
    </w:p>
    <w:p w14:paraId="53FEB0E5" w14:textId="77777777" w:rsidR="00B5017E" w:rsidRPr="00B5017E" w:rsidRDefault="00B5017E" w:rsidP="00B5017E">
      <w:pPr>
        <w:pStyle w:val="EndNoteBibliography"/>
        <w:spacing w:after="0"/>
        <w:ind w:left="720" w:hanging="720"/>
      </w:pPr>
      <w:r w:rsidRPr="00B5017E">
        <w:t>210.</w:t>
      </w:r>
      <w:r w:rsidRPr="00B5017E">
        <w:tab/>
        <w:t xml:space="preserve">Shulman K, Barnett-Griness O, Frank M, et al. BRAF mutation, use of bevacizumab and survival of colorectal cancer. </w:t>
      </w:r>
      <w:r w:rsidRPr="00B5017E">
        <w:rPr>
          <w:i/>
        </w:rPr>
        <w:t xml:space="preserve">Annals of Oncology. </w:t>
      </w:r>
      <w:r w:rsidRPr="00B5017E">
        <w:t>2012;23(Suppl 4):iv 102.</w:t>
      </w:r>
    </w:p>
    <w:p w14:paraId="66985121" w14:textId="77777777" w:rsidR="00B5017E" w:rsidRPr="00B5017E" w:rsidRDefault="00B5017E" w:rsidP="00B5017E">
      <w:pPr>
        <w:pStyle w:val="EndNoteBibliography"/>
        <w:spacing w:after="0"/>
        <w:ind w:left="720" w:hanging="720"/>
      </w:pPr>
      <w:r w:rsidRPr="00B5017E">
        <w:t>211.</w:t>
      </w:r>
      <w:r w:rsidRPr="00B5017E">
        <w:tab/>
        <w:t xml:space="preserve">Shulman K, Barnett-Griness O, Frank M, et al. Kras Mutations in Metastatic Colorectal Cancer and the Effect of Bevacizumab. </w:t>
      </w:r>
      <w:r w:rsidRPr="00B5017E">
        <w:rPr>
          <w:i/>
        </w:rPr>
        <w:t xml:space="preserve">Annals of Oncology. </w:t>
      </w:r>
      <w:r w:rsidRPr="00B5017E">
        <w:t>2013;24(suppl 4):iv94-iv94.</w:t>
      </w:r>
    </w:p>
    <w:p w14:paraId="34595815" w14:textId="77777777" w:rsidR="00B5017E" w:rsidRPr="00B5017E" w:rsidRDefault="00B5017E" w:rsidP="00B5017E">
      <w:pPr>
        <w:pStyle w:val="EndNoteBibliography"/>
        <w:spacing w:after="0"/>
        <w:ind w:left="720" w:hanging="720"/>
      </w:pPr>
      <w:r w:rsidRPr="00B5017E">
        <w:t>212.</w:t>
      </w:r>
      <w:r w:rsidRPr="00B5017E">
        <w:tab/>
        <w:t xml:space="preserve">Siyar Ekinci A, Demirci U, Cakmak Oksuzoglu B, et al. KRAS discordance between primary and metastatic tumor in patients with metastatic colorectal carcinoma. </w:t>
      </w:r>
      <w:r w:rsidRPr="00B5017E">
        <w:rPr>
          <w:i/>
        </w:rPr>
        <w:t xml:space="preserve">J BUON. </w:t>
      </w:r>
      <w:r w:rsidRPr="00B5017E">
        <w:t>2015;20(1):128-135.</w:t>
      </w:r>
    </w:p>
    <w:p w14:paraId="06A776A0" w14:textId="77777777" w:rsidR="00B5017E" w:rsidRPr="00B5017E" w:rsidRDefault="00B5017E" w:rsidP="00B5017E">
      <w:pPr>
        <w:pStyle w:val="EndNoteBibliography"/>
        <w:spacing w:after="0"/>
        <w:ind w:left="720" w:hanging="720"/>
      </w:pPr>
      <w:r w:rsidRPr="00B5017E">
        <w:t>213.</w:t>
      </w:r>
      <w:r w:rsidRPr="00B5017E">
        <w:tab/>
        <w:t xml:space="preserve">Skougaard K, Johannesen HH, Nielsen D, et al. CT versus FDG-PET/CT response evaluation in patients with metastatic colorectal cancer treated with irinotecan and cetuximab. </w:t>
      </w:r>
      <w:r w:rsidRPr="00B5017E">
        <w:rPr>
          <w:i/>
        </w:rPr>
        <w:t xml:space="preserve">Cancer Med. </w:t>
      </w:r>
      <w:r w:rsidRPr="00B5017E">
        <w:t>2014;3(5):1294-1301.</w:t>
      </w:r>
    </w:p>
    <w:p w14:paraId="16C63DB6" w14:textId="77777777" w:rsidR="00B5017E" w:rsidRPr="00B5017E" w:rsidRDefault="00B5017E" w:rsidP="00B5017E">
      <w:pPr>
        <w:pStyle w:val="EndNoteBibliography"/>
        <w:spacing w:after="0"/>
        <w:ind w:left="720" w:hanging="720"/>
      </w:pPr>
      <w:r w:rsidRPr="00B5017E">
        <w:t>214.</w:t>
      </w:r>
      <w:r w:rsidRPr="00B5017E">
        <w:tab/>
        <w:t xml:space="preserve">Smith BL, Breitfeld P, Cubino J, Weigman V, Richards DP, Chung KY. Abstract 5187: Feasibility study of genomic biomarker profiling for patients with metastatic colorectal cancer. </w:t>
      </w:r>
      <w:r w:rsidRPr="00B5017E">
        <w:rPr>
          <w:i/>
        </w:rPr>
        <w:t xml:space="preserve">Cancer Research. </w:t>
      </w:r>
      <w:r w:rsidRPr="00B5017E">
        <w:t>2014;74(19 Supplement):5187-5187.</w:t>
      </w:r>
    </w:p>
    <w:p w14:paraId="50BA87C9" w14:textId="77777777" w:rsidR="00B5017E" w:rsidRPr="00B5017E" w:rsidRDefault="00B5017E" w:rsidP="00B5017E">
      <w:pPr>
        <w:pStyle w:val="EndNoteBibliography"/>
        <w:spacing w:after="0"/>
        <w:ind w:left="720" w:hanging="720"/>
      </w:pPr>
      <w:r w:rsidRPr="00B5017E">
        <w:t>215.</w:t>
      </w:r>
      <w:r w:rsidRPr="00B5017E">
        <w:tab/>
        <w:t xml:space="preserve">Smits KM, Paranjape T, Nallur S, et al. A let-7 microRNA SNP in the KRAS 3'UTR is prognostic in early-stage colorectal cancer. </w:t>
      </w:r>
      <w:r w:rsidRPr="00B5017E">
        <w:rPr>
          <w:i/>
        </w:rPr>
        <w:t xml:space="preserve">Clin Cancer Res. </w:t>
      </w:r>
      <w:r w:rsidRPr="00B5017E">
        <w:t>2011;17(24):7723-7731.</w:t>
      </w:r>
    </w:p>
    <w:p w14:paraId="6AA01B5F" w14:textId="77777777" w:rsidR="00B5017E" w:rsidRPr="00B5017E" w:rsidRDefault="00B5017E" w:rsidP="00B5017E">
      <w:pPr>
        <w:pStyle w:val="EndNoteBibliography"/>
        <w:spacing w:after="0"/>
        <w:ind w:left="720" w:hanging="720"/>
      </w:pPr>
      <w:r w:rsidRPr="00B5017E">
        <w:t>216.</w:t>
      </w:r>
      <w:r w:rsidRPr="00B5017E">
        <w:tab/>
        <w:t xml:space="preserve">Soeda H, Shimodaira H, Gamoh M, et al. Phase II trial of cetuximab plus irinotecan for oxaliplatin- and irinotecan-based chemotherapy-refractory patients with advanced and/or metastatic colorectal cancer: evaluation of efficacy and safety based on KRAS mutation status (T-CORE0801). </w:t>
      </w:r>
      <w:r w:rsidRPr="00B5017E">
        <w:rPr>
          <w:i/>
        </w:rPr>
        <w:t xml:space="preserve">Oncology. </w:t>
      </w:r>
      <w:r w:rsidRPr="00B5017E">
        <w:t>2014;87(1):7-20.</w:t>
      </w:r>
    </w:p>
    <w:p w14:paraId="2C894355" w14:textId="77777777" w:rsidR="00B5017E" w:rsidRPr="00B5017E" w:rsidRDefault="00B5017E" w:rsidP="00B5017E">
      <w:pPr>
        <w:pStyle w:val="EndNoteBibliography"/>
        <w:spacing w:after="0"/>
        <w:ind w:left="720" w:hanging="720"/>
      </w:pPr>
      <w:r w:rsidRPr="00B5017E">
        <w:t>217.</w:t>
      </w:r>
      <w:r w:rsidRPr="00B5017E">
        <w:tab/>
        <w:t xml:space="preserve">Soeda H, Shimodaira H, Watanabe M, et al. KRAS mutation in patients with metastatic colorectal cancer does not preclude benefit from oxaliplatin-or irinotecan-based treatment. </w:t>
      </w:r>
      <w:r w:rsidRPr="00B5017E">
        <w:rPr>
          <w:i/>
        </w:rPr>
        <w:t xml:space="preserve">Mol Clin Oncol. </w:t>
      </w:r>
      <w:r w:rsidRPr="00B5017E">
        <w:t>2014;2(3):356-362.</w:t>
      </w:r>
    </w:p>
    <w:p w14:paraId="7C388932" w14:textId="77777777" w:rsidR="00B5017E" w:rsidRPr="00B5017E" w:rsidRDefault="00B5017E" w:rsidP="00B5017E">
      <w:pPr>
        <w:pStyle w:val="EndNoteBibliography"/>
        <w:spacing w:after="0"/>
        <w:ind w:left="720" w:hanging="720"/>
      </w:pPr>
      <w:r w:rsidRPr="00B5017E">
        <w:t>218.</w:t>
      </w:r>
      <w:r w:rsidRPr="00B5017E">
        <w:tab/>
        <w:t xml:space="preserve">Sohal D, Rini BI, Pelley RJ, et al. Genomic testing to enhance treatment choices and clinical trial accrual in metastatic colorectal cancer: Results of a prospective cohort study. </w:t>
      </w:r>
      <w:r w:rsidRPr="00B5017E">
        <w:rPr>
          <w:i/>
        </w:rPr>
        <w:t xml:space="preserve">Journal of Clinical Oncology. </w:t>
      </w:r>
      <w:r w:rsidRPr="00B5017E">
        <w:t>2015;33(3_suppl):593-593.</w:t>
      </w:r>
    </w:p>
    <w:p w14:paraId="2E4ADCCC" w14:textId="77777777" w:rsidR="00B5017E" w:rsidRPr="00B5017E" w:rsidRDefault="00B5017E" w:rsidP="00B5017E">
      <w:pPr>
        <w:pStyle w:val="EndNoteBibliography"/>
        <w:spacing w:after="0"/>
        <w:ind w:left="720" w:hanging="720"/>
      </w:pPr>
      <w:r w:rsidRPr="00B5017E">
        <w:t>219.</w:t>
      </w:r>
      <w:r w:rsidRPr="00B5017E">
        <w:tab/>
        <w:t xml:space="preserve">Sood A, McClain D, Maitra R, et al. PTEN gene expression and mutations in the PIK3CA gene as predictors of clinical benefit to anti-epidermal growth factor receptor antibody therapy in patients with KRAS wild-type metastatic colorectal cancer. </w:t>
      </w:r>
      <w:r w:rsidRPr="00B5017E">
        <w:rPr>
          <w:i/>
        </w:rPr>
        <w:t xml:space="preserve">Clin Colorectal Cancer. </w:t>
      </w:r>
      <w:r w:rsidRPr="00B5017E">
        <w:t>2012;11(2):143-150.</w:t>
      </w:r>
    </w:p>
    <w:p w14:paraId="4BDC7AAB" w14:textId="77777777" w:rsidR="00B5017E" w:rsidRPr="00B5017E" w:rsidRDefault="00B5017E" w:rsidP="00B5017E">
      <w:pPr>
        <w:pStyle w:val="EndNoteBibliography"/>
        <w:spacing w:after="0"/>
        <w:ind w:left="720" w:hanging="720"/>
      </w:pPr>
      <w:r w:rsidRPr="00B5017E">
        <w:t>220.</w:t>
      </w:r>
      <w:r w:rsidRPr="00B5017E">
        <w:tab/>
        <w:t xml:space="preserve">Sorbye H, Dragomir A, Sundstrom M, et al. High BRAF Mutation Frequency and Marked Survival Differences in Subgroups According to KRAS/BRAF Mutation Status and Tumor Tissue Availability in a Prospective Population-Based Metastatic Colorectal Cancer Cohort. </w:t>
      </w:r>
      <w:r w:rsidRPr="00B5017E">
        <w:rPr>
          <w:i/>
        </w:rPr>
        <w:t xml:space="preserve">PLoS One. </w:t>
      </w:r>
      <w:r w:rsidRPr="00B5017E">
        <w:t>2015;10(6):e0131046.</w:t>
      </w:r>
    </w:p>
    <w:p w14:paraId="379F8EFC" w14:textId="77777777" w:rsidR="00B5017E" w:rsidRPr="00B5017E" w:rsidRDefault="00B5017E" w:rsidP="00B5017E">
      <w:pPr>
        <w:pStyle w:val="EndNoteBibliography"/>
        <w:spacing w:after="0"/>
        <w:ind w:left="720" w:hanging="720"/>
      </w:pPr>
      <w:r w:rsidRPr="00B5017E">
        <w:t>221.</w:t>
      </w:r>
      <w:r w:rsidRPr="00B5017E">
        <w:tab/>
        <w:t xml:space="preserve">Souglakos J, Philips J, Wang R, et al. Prognostic and predictive value of common mutations for treatment response and survival in patients with metastatic colorectal cancer. </w:t>
      </w:r>
      <w:r w:rsidRPr="00B5017E">
        <w:rPr>
          <w:i/>
        </w:rPr>
        <w:t xml:space="preserve">British journal of cancer. </w:t>
      </w:r>
      <w:r w:rsidRPr="00B5017E">
        <w:t>2009;101(3):465-472.</w:t>
      </w:r>
    </w:p>
    <w:p w14:paraId="34508F50" w14:textId="77777777" w:rsidR="00B5017E" w:rsidRPr="00B5017E" w:rsidRDefault="00B5017E" w:rsidP="00B5017E">
      <w:pPr>
        <w:pStyle w:val="EndNoteBibliography"/>
        <w:spacing w:after="0"/>
        <w:ind w:left="720" w:hanging="720"/>
      </w:pPr>
      <w:r w:rsidRPr="00B5017E">
        <w:t>222.</w:t>
      </w:r>
      <w:r w:rsidRPr="00B5017E">
        <w:tab/>
        <w:t xml:space="preserve">Spindler KL, Pallisgaard N, Lindebjerg J, Frifeldt SK, Jakobsen A. EGFR related mutational status and association to clinical outcome of third-line cetuximab-irinotecan in metastatic colorectal cancer. </w:t>
      </w:r>
      <w:r w:rsidRPr="00B5017E">
        <w:rPr>
          <w:i/>
        </w:rPr>
        <w:t xml:space="preserve">BMC Cancer. </w:t>
      </w:r>
      <w:r w:rsidRPr="00B5017E">
        <w:t>2011;11:107.</w:t>
      </w:r>
    </w:p>
    <w:p w14:paraId="0DA2B6C8" w14:textId="77777777" w:rsidR="00B5017E" w:rsidRPr="00B5017E" w:rsidRDefault="00B5017E" w:rsidP="00B5017E">
      <w:pPr>
        <w:pStyle w:val="EndNoteBibliography"/>
        <w:spacing w:after="0"/>
        <w:ind w:left="720" w:hanging="720"/>
      </w:pPr>
      <w:r w:rsidRPr="00B5017E">
        <w:t>223.</w:t>
      </w:r>
      <w:r w:rsidRPr="00B5017E">
        <w:tab/>
        <w:t xml:space="preserve">Spindler KL, Pallisgaard N, Vogelius I, Jakobsen A. Quantitative cell-free DNA, KRAS, and BRAF mutations in plasma from patients with metastatic colorectal cancer during treatment with cetuximab and irinotecan. </w:t>
      </w:r>
      <w:r w:rsidRPr="00B5017E">
        <w:rPr>
          <w:i/>
        </w:rPr>
        <w:t xml:space="preserve">Clin Cancer Res. </w:t>
      </w:r>
      <w:r w:rsidRPr="00B5017E">
        <w:t>2012;18(4):1177-1185.</w:t>
      </w:r>
    </w:p>
    <w:p w14:paraId="5A1373CB" w14:textId="77777777" w:rsidR="00B5017E" w:rsidRPr="00B5017E" w:rsidRDefault="00B5017E" w:rsidP="00B5017E">
      <w:pPr>
        <w:pStyle w:val="EndNoteBibliography"/>
        <w:spacing w:after="0"/>
        <w:ind w:left="720" w:hanging="720"/>
      </w:pPr>
      <w:r w:rsidRPr="00B5017E">
        <w:t>224.</w:t>
      </w:r>
      <w:r w:rsidRPr="00B5017E">
        <w:tab/>
        <w:t xml:space="preserve">Spindler KG, dePont Christensen R, Andersen RF, Pallisgaard N, Johnson A, Jakobsen A. KRAS, BRAF and PIK3Ca Mutations as Predictors of Outcome From Maintenance Therapy with Bevacizumab with or Without Erlotinib After First Line Combination Therapy for Metastatic Colorectal Cancer: Results of the Phase III ACT Trial NCT00598156 Translational Study. </w:t>
      </w:r>
      <w:r w:rsidRPr="00B5017E">
        <w:rPr>
          <w:i/>
        </w:rPr>
        <w:t xml:space="preserve">European Journal of Cancer. </w:t>
      </w:r>
      <w:r w:rsidRPr="00B5017E">
        <w:t>2012;48:146.</w:t>
      </w:r>
    </w:p>
    <w:p w14:paraId="5C1BADBC" w14:textId="77777777" w:rsidR="00B5017E" w:rsidRPr="00B5017E" w:rsidRDefault="00B5017E" w:rsidP="00B5017E">
      <w:pPr>
        <w:pStyle w:val="EndNoteBibliography"/>
        <w:spacing w:after="0"/>
        <w:ind w:left="720" w:hanging="720"/>
      </w:pPr>
      <w:r w:rsidRPr="00B5017E">
        <w:t>225.</w:t>
      </w:r>
      <w:r w:rsidRPr="00B5017E">
        <w:tab/>
        <w:t xml:space="preserve">Stahler A, Heinemann V, Giessen-Jung C, et al. Influence of mRNA expression of epiregulin and amphiregulin on outcome of patients with metastatic colorectal cancer treated with 5-FU/LV plus irinotecan or irinotecan plus oxaliplatin as first-line treatment (FIRE 1-trial). </w:t>
      </w:r>
      <w:r w:rsidRPr="00B5017E">
        <w:rPr>
          <w:i/>
        </w:rPr>
        <w:t xml:space="preserve">Int J Cancer. </w:t>
      </w:r>
      <w:r w:rsidRPr="00B5017E">
        <w:t>2016;138(3):739-746.</w:t>
      </w:r>
    </w:p>
    <w:p w14:paraId="260C6EB6" w14:textId="77777777" w:rsidR="00B5017E" w:rsidRPr="00B5017E" w:rsidRDefault="00B5017E" w:rsidP="00B5017E">
      <w:pPr>
        <w:pStyle w:val="EndNoteBibliography"/>
        <w:spacing w:after="0"/>
        <w:ind w:left="720" w:hanging="720"/>
      </w:pPr>
      <w:r w:rsidRPr="00B5017E">
        <w:t>226.</w:t>
      </w:r>
      <w:r w:rsidRPr="00B5017E">
        <w:tab/>
        <w:t xml:space="preserve">Stintzing S, Fischer von Weikersthal L, Decker T, et al. FOLFIRI plus cetuximab versus FOLFIRI plus bevacizumab as first-line treatment for patients with metastatic colorectal cancer-subgroup analysis of patients with KRAS: mutated tumours in the randomised German AIO study KRK-0306. </w:t>
      </w:r>
      <w:r w:rsidRPr="00B5017E">
        <w:rPr>
          <w:i/>
        </w:rPr>
        <w:t xml:space="preserve">Ann Oncol. </w:t>
      </w:r>
      <w:r w:rsidRPr="00B5017E">
        <w:t>2012;23(7):1693-1699.</w:t>
      </w:r>
    </w:p>
    <w:p w14:paraId="401F6FE8" w14:textId="77777777" w:rsidR="00B5017E" w:rsidRPr="00B5017E" w:rsidRDefault="00B5017E" w:rsidP="00B5017E">
      <w:pPr>
        <w:pStyle w:val="EndNoteBibliography"/>
        <w:spacing w:after="0"/>
        <w:ind w:left="720" w:hanging="720"/>
      </w:pPr>
      <w:r w:rsidRPr="00B5017E">
        <w:t>227.</w:t>
      </w:r>
      <w:r w:rsidRPr="00B5017E">
        <w:tab/>
        <w:t xml:space="preserve">Stremitzer S, Stift J, Gruenberger B, et al. KRAS status and outcome of liver resection after neoadjuvant chemotherapy including bevacizumab. </w:t>
      </w:r>
      <w:r w:rsidRPr="00B5017E">
        <w:rPr>
          <w:i/>
        </w:rPr>
        <w:t xml:space="preserve">Br J Surg. </w:t>
      </w:r>
      <w:r w:rsidRPr="00B5017E">
        <w:t>2012;99(11):1575-1582.</w:t>
      </w:r>
    </w:p>
    <w:p w14:paraId="1CB84388" w14:textId="77777777" w:rsidR="00B5017E" w:rsidRPr="00B5017E" w:rsidRDefault="00B5017E" w:rsidP="00B5017E">
      <w:pPr>
        <w:pStyle w:val="EndNoteBibliography"/>
        <w:spacing w:after="0"/>
        <w:ind w:left="720" w:hanging="720"/>
      </w:pPr>
      <w:r w:rsidRPr="00B5017E">
        <w:t>228.</w:t>
      </w:r>
      <w:r w:rsidRPr="00B5017E">
        <w:tab/>
        <w:t xml:space="preserve">Suenaga M, Matsusaka S, Takagi K, et al. Potential markers predicting bevacizumab efficacy for metastatic colorectal cancer patients. </w:t>
      </w:r>
      <w:r w:rsidRPr="00B5017E">
        <w:rPr>
          <w:i/>
        </w:rPr>
        <w:t xml:space="preserve">Journal of Clinical Oncology. </w:t>
      </w:r>
      <w:r w:rsidRPr="00B5017E">
        <w:t>2010;28(15_suppl):e14107-e14107.</w:t>
      </w:r>
    </w:p>
    <w:p w14:paraId="73EFF3BA" w14:textId="77777777" w:rsidR="00B5017E" w:rsidRPr="00B5017E" w:rsidRDefault="00B5017E" w:rsidP="00B5017E">
      <w:pPr>
        <w:pStyle w:val="EndNoteBibliography"/>
        <w:spacing w:after="0"/>
        <w:ind w:left="720" w:hanging="720"/>
      </w:pPr>
      <w:r w:rsidRPr="00B5017E">
        <w:t>229.</w:t>
      </w:r>
      <w:r w:rsidRPr="00B5017E">
        <w:tab/>
        <w:t xml:space="preserve">Tabernero J, Garcia-Carbonero R, Cassidy J, et al. Sorafenib in combination with oxaliplatin, leucovorin, and fluorouracil (modified FOLFOX6) as first-line treatment of metastatic colorectal cancer: the RESPECT trial. </w:t>
      </w:r>
      <w:r w:rsidRPr="00B5017E">
        <w:rPr>
          <w:i/>
        </w:rPr>
        <w:t xml:space="preserve">Clin Cancer Res. </w:t>
      </w:r>
      <w:r w:rsidRPr="00B5017E">
        <w:t>2013;19(9):2541-2550.</w:t>
      </w:r>
    </w:p>
    <w:p w14:paraId="15FDCB14" w14:textId="77777777" w:rsidR="00B5017E" w:rsidRPr="00B5017E" w:rsidRDefault="00B5017E" w:rsidP="00B5017E">
      <w:pPr>
        <w:pStyle w:val="EndNoteBibliography"/>
        <w:spacing w:after="0"/>
        <w:ind w:left="720" w:hanging="720"/>
      </w:pPr>
      <w:r w:rsidRPr="00B5017E">
        <w:t>230.</w:t>
      </w:r>
      <w:r w:rsidRPr="00B5017E">
        <w:tab/>
        <w:t xml:space="preserve">Tabernero J, Lenz H-J, Siena S, et al. Analysis of circulating DNA and protein biomarkers to predict the clinical activity of regorafenib and assess prognosis in patients with metastatic colorectal cancer: a retrospective, exploratory analysis of the CORRECT trial. </w:t>
      </w:r>
      <w:r w:rsidRPr="00B5017E">
        <w:rPr>
          <w:i/>
        </w:rPr>
        <w:t xml:space="preserve">The Lancet Oncology. </w:t>
      </w:r>
      <w:r w:rsidRPr="00B5017E">
        <w:t>2015;16(8):937-948.</w:t>
      </w:r>
    </w:p>
    <w:p w14:paraId="7C488E66" w14:textId="77777777" w:rsidR="00B5017E" w:rsidRPr="00B5017E" w:rsidRDefault="00B5017E" w:rsidP="00B5017E">
      <w:pPr>
        <w:pStyle w:val="EndNoteBibliography"/>
        <w:spacing w:after="0"/>
        <w:ind w:left="720" w:hanging="720"/>
      </w:pPr>
      <w:r w:rsidRPr="00B5017E">
        <w:t>231.</w:t>
      </w:r>
      <w:r w:rsidRPr="00B5017E">
        <w:tab/>
        <w:t xml:space="preserve">Takahashi N, Yamada Y, Furuta K, et al. Serum levels of hepatocyte growth factor and epiregulin are associated with the prognosis on anti-EGFR antibody treatment in KRAS wild-type metastatic colorectal cancer. </w:t>
      </w:r>
      <w:r w:rsidRPr="00B5017E">
        <w:rPr>
          <w:i/>
        </w:rPr>
        <w:t xml:space="preserve">British journal of cancer. </w:t>
      </w:r>
      <w:r w:rsidRPr="00B5017E">
        <w:t>2014;110(11):2716-2727.</w:t>
      </w:r>
    </w:p>
    <w:p w14:paraId="64918F1B" w14:textId="77777777" w:rsidR="00B5017E" w:rsidRPr="00B5017E" w:rsidRDefault="00B5017E" w:rsidP="00B5017E">
      <w:pPr>
        <w:pStyle w:val="EndNoteBibliography"/>
        <w:spacing w:after="0"/>
        <w:ind w:left="720" w:hanging="720"/>
      </w:pPr>
      <w:r w:rsidRPr="00B5017E">
        <w:t>232.</w:t>
      </w:r>
      <w:r w:rsidRPr="00B5017E">
        <w:tab/>
        <w:t xml:space="preserve">Takahashi N, Yamada Y, Taniguchi H, et al. Combined assessment of epidermal [corrected] growth factor receptor dual color in situ hybridization and immunohistochemistry with downstream gene mutations in prediction of response to the anti-EGFR therapy for patients with metastatic colorectal cancer. </w:t>
      </w:r>
      <w:r w:rsidRPr="00B5017E">
        <w:rPr>
          <w:i/>
        </w:rPr>
        <w:t xml:space="preserve">Arch Med Res. </w:t>
      </w:r>
      <w:r w:rsidRPr="00B5017E">
        <w:t>2014;45(5):366-374.</w:t>
      </w:r>
    </w:p>
    <w:p w14:paraId="0C363BF8" w14:textId="77777777" w:rsidR="00B5017E" w:rsidRPr="00B5017E" w:rsidRDefault="00B5017E" w:rsidP="00B5017E">
      <w:pPr>
        <w:pStyle w:val="EndNoteBibliography"/>
        <w:spacing w:after="0"/>
        <w:ind w:left="720" w:hanging="720"/>
      </w:pPr>
      <w:r w:rsidRPr="00B5017E">
        <w:t>233.</w:t>
      </w:r>
      <w:r w:rsidRPr="00B5017E">
        <w:tab/>
        <w:t xml:space="preserve">Tejpar S, De Roock W, Claes B, Fountzilas G, Kalogeras KT, al. e. PIK3CA, BRAF, NRAS and KRAS mutations and outcome prediction in chemorefractory metastatic colorectal cancer (mCRC) patients treated with egfrtargeting monoclonal antibodies (MoAbs): Results of a European consortium. </w:t>
      </w:r>
      <w:r w:rsidRPr="00B5017E">
        <w:rPr>
          <w:i/>
        </w:rPr>
        <w:t xml:space="preserve">Annals of Oncology. </w:t>
      </w:r>
      <w:r w:rsidRPr="00B5017E">
        <w:t>2010;21(Suppl 9):ix 6.</w:t>
      </w:r>
    </w:p>
    <w:p w14:paraId="0B89E82D" w14:textId="77777777" w:rsidR="00B5017E" w:rsidRPr="00B5017E" w:rsidRDefault="00B5017E" w:rsidP="00B5017E">
      <w:pPr>
        <w:pStyle w:val="EndNoteBibliography"/>
        <w:spacing w:after="0"/>
        <w:ind w:left="720" w:hanging="720"/>
      </w:pPr>
      <w:r w:rsidRPr="00B5017E">
        <w:t>234.</w:t>
      </w:r>
      <w:r w:rsidRPr="00B5017E">
        <w:tab/>
        <w:t xml:space="preserve">Teng HW, Huang YC, Lin JK, et al. BRAF mutation is a prognostic biomarker for colorectal liver metastasectomy. </w:t>
      </w:r>
      <w:r w:rsidRPr="00B5017E">
        <w:rPr>
          <w:i/>
        </w:rPr>
        <w:t xml:space="preserve">J Surg Oncol. </w:t>
      </w:r>
      <w:r w:rsidRPr="00B5017E">
        <w:t>2012;106(2):123-129.</w:t>
      </w:r>
    </w:p>
    <w:p w14:paraId="023343DC" w14:textId="77777777" w:rsidR="00B5017E" w:rsidRPr="00B5017E" w:rsidRDefault="00B5017E" w:rsidP="00B5017E">
      <w:pPr>
        <w:pStyle w:val="EndNoteBibliography"/>
        <w:spacing w:after="0"/>
        <w:ind w:left="720" w:hanging="720"/>
      </w:pPr>
      <w:r w:rsidRPr="00B5017E">
        <w:t>235.</w:t>
      </w:r>
      <w:r w:rsidRPr="00B5017E">
        <w:tab/>
        <w:t xml:space="preserve">Teufel M, Kalmus J, Rutstein M, et al. Poster 2013: Analysis of biomarkers in circulating tumor DNA from the phase 3 CONCUR study of regorafenib in Asian patients with metastatic colorectal cancer (mCRC): Correlation with clinical outcome. </w:t>
      </w:r>
      <w:r w:rsidRPr="00B5017E">
        <w:rPr>
          <w:i/>
        </w:rPr>
        <w:t xml:space="preserve">European Journal of Cancer. </w:t>
      </w:r>
      <w:r w:rsidRPr="00B5017E">
        <w:t>2015;51:S332.</w:t>
      </w:r>
    </w:p>
    <w:p w14:paraId="7689E575" w14:textId="77777777" w:rsidR="00B5017E" w:rsidRPr="00B5017E" w:rsidRDefault="00B5017E" w:rsidP="00B5017E">
      <w:pPr>
        <w:pStyle w:val="EndNoteBibliography"/>
        <w:spacing w:after="0"/>
        <w:ind w:left="720" w:hanging="720"/>
      </w:pPr>
      <w:r w:rsidRPr="00B5017E">
        <w:t>236.</w:t>
      </w:r>
      <w:r w:rsidRPr="00B5017E">
        <w:tab/>
        <w:t xml:space="preserve">Tie J, Sieber OM, Gibbs P, et al. Selecting subjects for a therapeutic target in colorectal cancer (CRC): Using a clinical database to enrich for patients harboring the BRAFV600E mutation. </w:t>
      </w:r>
      <w:r w:rsidRPr="00B5017E">
        <w:rPr>
          <w:i/>
        </w:rPr>
        <w:t xml:space="preserve">Journal of Clinical Oncology. </w:t>
      </w:r>
      <w:r w:rsidRPr="00B5017E">
        <w:t>2009;27(15_suppl):11003-11003.</w:t>
      </w:r>
    </w:p>
    <w:p w14:paraId="4F262110" w14:textId="77777777" w:rsidR="00B5017E" w:rsidRPr="00B5017E" w:rsidRDefault="00B5017E" w:rsidP="00B5017E">
      <w:pPr>
        <w:pStyle w:val="EndNoteBibliography"/>
        <w:spacing w:after="0"/>
        <w:ind w:left="720" w:hanging="720"/>
      </w:pPr>
      <w:r w:rsidRPr="00B5017E">
        <w:t>237.</w:t>
      </w:r>
      <w:r w:rsidRPr="00B5017E">
        <w:tab/>
        <w:t xml:space="preserve">Tie J, Gibbs P, Lipton L, et al. Optimizing targeted therapeutic development: analysis of a colorectal cancer patient population with the BRAF(V600E) mutation. </w:t>
      </w:r>
      <w:r w:rsidRPr="00B5017E">
        <w:rPr>
          <w:i/>
        </w:rPr>
        <w:t xml:space="preserve">Int J Cancer. </w:t>
      </w:r>
      <w:r w:rsidRPr="00B5017E">
        <w:t>2011;128(9):2075-2084.</w:t>
      </w:r>
    </w:p>
    <w:p w14:paraId="7BFBD658" w14:textId="77777777" w:rsidR="00B5017E" w:rsidRPr="00B5017E" w:rsidRDefault="00B5017E" w:rsidP="00B5017E">
      <w:pPr>
        <w:pStyle w:val="EndNoteBibliography"/>
        <w:spacing w:after="0"/>
        <w:ind w:left="720" w:hanging="720"/>
      </w:pPr>
      <w:r w:rsidRPr="00B5017E">
        <w:t>238.</w:t>
      </w:r>
      <w:r w:rsidRPr="00B5017E">
        <w:tab/>
        <w:t xml:space="preserve">Tie J, Lipton L, Desai J, et al. KRAS mutation is associated with lung metastasis in patients with curatively resected colorectal cancer. </w:t>
      </w:r>
      <w:r w:rsidRPr="00B5017E">
        <w:rPr>
          <w:i/>
        </w:rPr>
        <w:t xml:space="preserve">Clin Cancer Res. </w:t>
      </w:r>
      <w:r w:rsidRPr="00B5017E">
        <w:t>2011;17(5):1122-1130.</w:t>
      </w:r>
    </w:p>
    <w:p w14:paraId="3AF1F8D7" w14:textId="77777777" w:rsidR="00B5017E" w:rsidRPr="00B5017E" w:rsidRDefault="00B5017E" w:rsidP="00B5017E">
      <w:pPr>
        <w:pStyle w:val="EndNoteBibliography"/>
        <w:spacing w:after="0"/>
        <w:ind w:left="720" w:hanging="720"/>
      </w:pPr>
      <w:r w:rsidRPr="00B5017E">
        <w:t>239.</w:t>
      </w:r>
      <w:r w:rsidRPr="00B5017E">
        <w:tab/>
        <w:t xml:space="preserve">Tol J, Dijkstra JR, Klomp M, et al. Markers for EGFR pathway activation as predictor of outcome in metastatic colorectal cancer patients treated with or without cetuximab. </w:t>
      </w:r>
      <w:r w:rsidRPr="00B5017E">
        <w:rPr>
          <w:i/>
        </w:rPr>
        <w:t xml:space="preserve">Eur J Cancer. </w:t>
      </w:r>
      <w:r w:rsidRPr="00B5017E">
        <w:t>2010;46(11):1997-2009.</w:t>
      </w:r>
    </w:p>
    <w:p w14:paraId="1DCB4A5E" w14:textId="77777777" w:rsidR="00B5017E" w:rsidRPr="00B5017E" w:rsidRDefault="00B5017E" w:rsidP="00B5017E">
      <w:pPr>
        <w:pStyle w:val="EndNoteBibliography"/>
        <w:spacing w:after="0"/>
        <w:ind w:left="720" w:hanging="720"/>
      </w:pPr>
      <w:r w:rsidRPr="00B5017E">
        <w:t>240.</w:t>
      </w:r>
      <w:r w:rsidRPr="00B5017E">
        <w:tab/>
        <w:t xml:space="preserve">Tommasi S, Pinto R, Petriella D, et al. Oncosuppressor methylation: a possible key role in colon metastatic progression. </w:t>
      </w:r>
      <w:r w:rsidRPr="00B5017E">
        <w:rPr>
          <w:i/>
        </w:rPr>
        <w:t xml:space="preserve">J Cell Physiol. </w:t>
      </w:r>
      <w:r w:rsidRPr="00B5017E">
        <w:t>2011;226(7):1934-1939.</w:t>
      </w:r>
    </w:p>
    <w:p w14:paraId="05144841" w14:textId="77777777" w:rsidR="00B5017E" w:rsidRPr="00B5017E" w:rsidRDefault="00B5017E" w:rsidP="00B5017E">
      <w:pPr>
        <w:pStyle w:val="EndNoteBibliography"/>
        <w:spacing w:after="0"/>
        <w:ind w:left="720" w:hanging="720"/>
      </w:pPr>
      <w:r w:rsidRPr="00B5017E">
        <w:t>241.</w:t>
      </w:r>
      <w:r w:rsidRPr="00B5017E">
        <w:tab/>
        <w:t xml:space="preserve">Tougeron D, Lecomte T, Pages JC, et al. Effect of low-frequency KRAS mutations on the response to anti-EGFR therapy in metastatic colorectal cancer. </w:t>
      </w:r>
      <w:r w:rsidRPr="00B5017E">
        <w:rPr>
          <w:i/>
        </w:rPr>
        <w:t xml:space="preserve">Ann Oncol. </w:t>
      </w:r>
      <w:r w:rsidRPr="00B5017E">
        <w:t>2013;24(5):1267-1273.</w:t>
      </w:r>
    </w:p>
    <w:p w14:paraId="6620E3B6" w14:textId="77777777" w:rsidR="00B5017E" w:rsidRPr="00B5017E" w:rsidRDefault="00B5017E" w:rsidP="00B5017E">
      <w:pPr>
        <w:pStyle w:val="EndNoteBibliography"/>
        <w:spacing w:after="0"/>
        <w:ind w:left="720" w:hanging="720"/>
      </w:pPr>
      <w:r w:rsidRPr="00B5017E">
        <w:t>242.</w:t>
      </w:r>
      <w:r w:rsidRPr="00B5017E">
        <w:tab/>
        <w:t xml:space="preserve">Tran B, Kopetz S, Tie J, et al. Impact of BRAF mutation and microsatellite instability on the pattern of metastatic spread and prognosis in metastatic colorectal cancer. </w:t>
      </w:r>
      <w:r w:rsidRPr="00B5017E">
        <w:rPr>
          <w:i/>
        </w:rPr>
        <w:t xml:space="preserve">Cancer. </w:t>
      </w:r>
      <w:r w:rsidRPr="00B5017E">
        <w:t>2011;117(20):4623-4632.</w:t>
      </w:r>
    </w:p>
    <w:p w14:paraId="7DD3846F" w14:textId="77777777" w:rsidR="00B5017E" w:rsidRPr="00B5017E" w:rsidRDefault="00B5017E" w:rsidP="00B5017E">
      <w:pPr>
        <w:pStyle w:val="EndNoteBibliography"/>
        <w:spacing w:after="0"/>
        <w:ind w:left="720" w:hanging="720"/>
      </w:pPr>
      <w:r w:rsidRPr="00B5017E">
        <w:t>243.</w:t>
      </w:r>
      <w:r w:rsidRPr="00B5017E">
        <w:tab/>
        <w:t xml:space="preserve">Tsimberidou AM, Leick MB, Lim J, et al. Dose-finding study of hepatic arterial infusion of oxaliplatin-based treatment in patients with advanced solid tumors metastatic to the liver. </w:t>
      </w:r>
      <w:r w:rsidRPr="00B5017E">
        <w:rPr>
          <w:i/>
        </w:rPr>
        <w:t xml:space="preserve">Cancer Chemother Pharmacol. </w:t>
      </w:r>
      <w:r w:rsidRPr="00B5017E">
        <w:t>2013;71(2):389-397.</w:t>
      </w:r>
    </w:p>
    <w:p w14:paraId="788CC3C3" w14:textId="77777777" w:rsidR="00B5017E" w:rsidRPr="00B5017E" w:rsidRDefault="00B5017E" w:rsidP="00B5017E">
      <w:pPr>
        <w:pStyle w:val="EndNoteBibliography"/>
        <w:spacing w:after="0"/>
        <w:ind w:left="720" w:hanging="720"/>
      </w:pPr>
      <w:r w:rsidRPr="00B5017E">
        <w:t>244.</w:t>
      </w:r>
      <w:r w:rsidRPr="00B5017E">
        <w:tab/>
        <w:t xml:space="preserve">Tural D, Selcukbiricik F, Erdamar S, et al. Association KRAS G13D tumor mutated outcome in patients with chemotherapy refractory metastatic colorectal cancer treated with cetuximab. </w:t>
      </w:r>
      <w:r w:rsidRPr="00B5017E">
        <w:rPr>
          <w:i/>
        </w:rPr>
        <w:t xml:space="preserve">Hepatogastroenterology. </w:t>
      </w:r>
      <w:r w:rsidRPr="00B5017E">
        <w:t>2013;60(125):1035-1040.</w:t>
      </w:r>
    </w:p>
    <w:p w14:paraId="2E5B0ACA" w14:textId="77777777" w:rsidR="00B5017E" w:rsidRPr="00B5017E" w:rsidRDefault="00B5017E" w:rsidP="00B5017E">
      <w:pPr>
        <w:pStyle w:val="EndNoteBibliography"/>
        <w:spacing w:after="0"/>
        <w:ind w:left="720" w:hanging="720"/>
      </w:pPr>
      <w:r w:rsidRPr="00B5017E">
        <w:t>245.</w:t>
      </w:r>
      <w:r w:rsidRPr="00B5017E">
        <w:tab/>
        <w:t xml:space="preserve">Tural D, Batur S, Erdamar S, et al. Analysis of PTEN, BRAF and PI3K status for determination of benefit from cetuximab therapy in metastatic colorectal cancer patients refractory to chemotherapy with wild-type KRAS. </w:t>
      </w:r>
      <w:r w:rsidRPr="00B5017E">
        <w:rPr>
          <w:i/>
        </w:rPr>
        <w:t xml:space="preserve">Tumour Biol. </w:t>
      </w:r>
      <w:r w:rsidRPr="00B5017E">
        <w:t>2014;35(2):1041-1049.</w:t>
      </w:r>
    </w:p>
    <w:p w14:paraId="56D6FAC4" w14:textId="77777777" w:rsidR="00B5017E" w:rsidRPr="00B5017E" w:rsidRDefault="00B5017E" w:rsidP="00B5017E">
      <w:pPr>
        <w:pStyle w:val="EndNoteBibliography"/>
        <w:spacing w:after="0"/>
        <w:ind w:left="720" w:hanging="720"/>
      </w:pPr>
      <w:r w:rsidRPr="00B5017E">
        <w:t>246.</w:t>
      </w:r>
      <w:r w:rsidRPr="00B5017E">
        <w:tab/>
        <w:t xml:space="preserve">Tveit KM, Guren T, Glimelius B, et al. Phase III trial of cetuximab with continuous or intermittent fluorouracil, leucovorin, and oxaliplatin (Nordic FLOX) versus FLOX alone in first-line treatment of metastatic colorectal cancer: the NORDIC-VII study. </w:t>
      </w:r>
      <w:r w:rsidRPr="00B5017E">
        <w:rPr>
          <w:i/>
        </w:rPr>
        <w:t xml:space="preserve">J Clin Oncol. </w:t>
      </w:r>
      <w:r w:rsidRPr="00B5017E">
        <w:t>2012;30(15):1755-1762.</w:t>
      </w:r>
    </w:p>
    <w:p w14:paraId="07031B03" w14:textId="77777777" w:rsidR="00B5017E" w:rsidRPr="00B5017E" w:rsidRDefault="00B5017E" w:rsidP="00B5017E">
      <w:pPr>
        <w:pStyle w:val="EndNoteBibliography"/>
        <w:spacing w:after="0"/>
        <w:ind w:left="720" w:hanging="720"/>
      </w:pPr>
      <w:r w:rsidRPr="00B5017E">
        <w:t>247.</w:t>
      </w:r>
      <w:r w:rsidRPr="00B5017E">
        <w:tab/>
        <w:t xml:space="preserve">Ulivi P, Capelli L, Valgiusti M, et al. Predictive role of multiple gene alterations in response to cetuximab in metastatic colorectal cancer: a single center study. </w:t>
      </w:r>
      <w:r w:rsidRPr="00B5017E">
        <w:rPr>
          <w:i/>
        </w:rPr>
        <w:t xml:space="preserve">J Transl Med. </w:t>
      </w:r>
      <w:r w:rsidRPr="00B5017E">
        <w:t>2012;10:87.</w:t>
      </w:r>
    </w:p>
    <w:p w14:paraId="5622D3DF" w14:textId="77777777" w:rsidR="00B5017E" w:rsidRPr="00B5017E" w:rsidRDefault="00B5017E" w:rsidP="00B5017E">
      <w:pPr>
        <w:pStyle w:val="EndNoteBibliography"/>
        <w:spacing w:after="0"/>
        <w:ind w:left="720" w:hanging="720"/>
      </w:pPr>
      <w:r w:rsidRPr="00B5017E">
        <w:t>248.</w:t>
      </w:r>
      <w:r w:rsidRPr="00B5017E">
        <w:tab/>
        <w:t xml:space="preserve">Umeda Y, Nagasaka T, Mori Y, et al. Poor prognosis of KRAS or BRAF mutant colorectal liver metastasis without microsatellite instability. </w:t>
      </w:r>
      <w:r w:rsidRPr="00B5017E">
        <w:rPr>
          <w:i/>
        </w:rPr>
        <w:t xml:space="preserve">J Hepatobiliary Pancreat Sci. </w:t>
      </w:r>
      <w:r w:rsidRPr="00B5017E">
        <w:t>2013;20(2):223-233.</w:t>
      </w:r>
    </w:p>
    <w:p w14:paraId="6CAEDCC4" w14:textId="77777777" w:rsidR="00B5017E" w:rsidRPr="00B5017E" w:rsidRDefault="00B5017E" w:rsidP="00B5017E">
      <w:pPr>
        <w:pStyle w:val="EndNoteBibliography"/>
        <w:spacing w:after="0"/>
        <w:ind w:left="720" w:hanging="720"/>
      </w:pPr>
      <w:r w:rsidRPr="00B5017E">
        <w:t>249.</w:t>
      </w:r>
      <w:r w:rsidRPr="00B5017E">
        <w:tab/>
        <w:t xml:space="preserve">Unger K, Niehammer U, Hahn A, et al. Treatment of metastatic colorectal cancer with cetuximab: influence on the quality of life. </w:t>
      </w:r>
      <w:r w:rsidRPr="00B5017E">
        <w:rPr>
          <w:i/>
        </w:rPr>
        <w:t xml:space="preserve">Z Gastroenterol. </w:t>
      </w:r>
      <w:r w:rsidRPr="00B5017E">
        <w:t>2013;51(8):733-739.</w:t>
      </w:r>
    </w:p>
    <w:p w14:paraId="503A0306" w14:textId="77777777" w:rsidR="00B5017E" w:rsidRPr="00B5017E" w:rsidRDefault="00B5017E" w:rsidP="00B5017E">
      <w:pPr>
        <w:pStyle w:val="EndNoteBibliography"/>
        <w:spacing w:after="0"/>
        <w:ind w:left="720" w:hanging="720"/>
      </w:pPr>
      <w:r w:rsidRPr="00B5017E">
        <w:t>250.</w:t>
      </w:r>
      <w:r w:rsidRPr="00B5017E">
        <w:tab/>
        <w:t xml:space="preserve">Usakova V, Sevcikova K, Usak J, Bartosova Z, Mikulova M, Spanik S. Bevacizumab in combination with chemotherapy in the first-line treatment of metastatic colorectal carcinoma. </w:t>
      </w:r>
      <w:r w:rsidRPr="00B5017E">
        <w:rPr>
          <w:i/>
        </w:rPr>
        <w:t xml:space="preserve">Neoplasma. </w:t>
      </w:r>
      <w:r w:rsidRPr="00B5017E">
        <w:t>2013;60(1):83-91.</w:t>
      </w:r>
    </w:p>
    <w:p w14:paraId="01A3FBE4" w14:textId="77777777" w:rsidR="00B5017E" w:rsidRPr="00B5017E" w:rsidRDefault="00B5017E" w:rsidP="00B5017E">
      <w:pPr>
        <w:pStyle w:val="EndNoteBibliography"/>
        <w:spacing w:after="0"/>
        <w:ind w:left="720" w:hanging="720"/>
      </w:pPr>
      <w:r w:rsidRPr="00B5017E">
        <w:t>251.</w:t>
      </w:r>
      <w:r w:rsidRPr="00B5017E">
        <w:tab/>
        <w:t xml:space="preserve">Usakova V, Sevcikova K, Spanik S. Surgical Treatment of Metastases and Its Impact on Prognosis in Patients with Metastatic Colorectal Carcinoma: P-0244. </w:t>
      </w:r>
      <w:r w:rsidRPr="00B5017E">
        <w:rPr>
          <w:i/>
        </w:rPr>
        <w:t xml:space="preserve">Annals of Oncology. </w:t>
      </w:r>
      <w:r w:rsidRPr="00B5017E">
        <w:t>2013;24(suppl 4):iv105-iv105.</w:t>
      </w:r>
    </w:p>
    <w:p w14:paraId="1124C3DD" w14:textId="77777777" w:rsidR="00B5017E" w:rsidRPr="00B5017E" w:rsidRDefault="00B5017E" w:rsidP="00B5017E">
      <w:pPr>
        <w:pStyle w:val="EndNoteBibliography"/>
        <w:spacing w:after="0"/>
        <w:ind w:left="720" w:hanging="720"/>
      </w:pPr>
      <w:r w:rsidRPr="00B5017E">
        <w:t>252.</w:t>
      </w:r>
      <w:r w:rsidRPr="00B5017E">
        <w:tab/>
        <w:t xml:space="preserve">Vakiani E, Janakiraman M, Shen R, et al. Comparative genomic analysis of primary versus metastatic colorectal carcinomas. </w:t>
      </w:r>
      <w:r w:rsidRPr="00B5017E">
        <w:rPr>
          <w:i/>
        </w:rPr>
        <w:t xml:space="preserve">J Clin Oncol. </w:t>
      </w:r>
      <w:r w:rsidRPr="00B5017E">
        <w:t>2012;30(24):2956-2962.</w:t>
      </w:r>
    </w:p>
    <w:p w14:paraId="3A9BA2AF" w14:textId="77777777" w:rsidR="00B5017E" w:rsidRPr="00B5017E" w:rsidRDefault="00B5017E" w:rsidP="00B5017E">
      <w:pPr>
        <w:pStyle w:val="EndNoteBibliography"/>
        <w:spacing w:after="0"/>
        <w:ind w:left="720" w:hanging="720"/>
      </w:pPr>
      <w:r w:rsidRPr="00B5017E">
        <w:t>253.</w:t>
      </w:r>
      <w:r w:rsidRPr="00B5017E">
        <w:tab/>
        <w:t xml:space="preserve">Van Cutsem E, Kohne CH, Lang I, et al. Cetuximab plus irinotecan, fluorouracil, and leucovorin as first-line treatment for metastatic colorectal cancer: updated analysis of overall survival according to tumor KRAS and BRAF mutation status. </w:t>
      </w:r>
      <w:r w:rsidRPr="00B5017E">
        <w:rPr>
          <w:i/>
        </w:rPr>
        <w:t xml:space="preserve">J Clin Oncol. </w:t>
      </w:r>
      <w:r w:rsidRPr="00B5017E">
        <w:t>2011;29(15):2011-2019.</w:t>
      </w:r>
    </w:p>
    <w:p w14:paraId="7E38866D" w14:textId="77777777" w:rsidR="00B5017E" w:rsidRPr="00B5017E" w:rsidRDefault="00B5017E" w:rsidP="00B5017E">
      <w:pPr>
        <w:pStyle w:val="EndNoteBibliography"/>
        <w:spacing w:after="0"/>
        <w:ind w:left="720" w:hanging="720"/>
      </w:pPr>
      <w:r w:rsidRPr="00B5017E">
        <w:t>254.</w:t>
      </w:r>
      <w:r w:rsidRPr="00B5017E">
        <w:tab/>
        <w:t xml:space="preserve">van den Broek E, Dijkstra MJ, Krijgsman O, et al. High Prevalence and Clinical Relevance of Genes Affected by Chromosomal Breaks in Colorectal Cancer. </w:t>
      </w:r>
      <w:r w:rsidRPr="00B5017E">
        <w:rPr>
          <w:i/>
        </w:rPr>
        <w:t xml:space="preserve">PLoS One. </w:t>
      </w:r>
      <w:r w:rsidRPr="00B5017E">
        <w:t>2015;10(9):e0138141.</w:t>
      </w:r>
    </w:p>
    <w:p w14:paraId="3798901F" w14:textId="77777777" w:rsidR="00B5017E" w:rsidRPr="00B5017E" w:rsidRDefault="00B5017E" w:rsidP="00B5017E">
      <w:pPr>
        <w:pStyle w:val="EndNoteBibliography"/>
        <w:spacing w:after="0"/>
        <w:ind w:left="720" w:hanging="720"/>
      </w:pPr>
      <w:r w:rsidRPr="00B5017E">
        <w:t>255.</w:t>
      </w:r>
      <w:r w:rsidRPr="00B5017E">
        <w:tab/>
        <w:t xml:space="preserve">Vatandoust S, Price TJ, Padbury R, et al. Patterns of care and outcomes for young patients (age &lt; 40) with metastatic colorectal cancer (mCRC): Findings from a population-based registry. </w:t>
      </w:r>
      <w:r w:rsidRPr="00B5017E">
        <w:rPr>
          <w:i/>
        </w:rPr>
        <w:t xml:space="preserve">Journal of Clinical Oncology. </w:t>
      </w:r>
      <w:r w:rsidRPr="00B5017E">
        <w:t>2014;32(15_suppl):e17584-e17584.</w:t>
      </w:r>
    </w:p>
    <w:p w14:paraId="628465FE" w14:textId="77777777" w:rsidR="00B5017E" w:rsidRPr="00B5017E" w:rsidRDefault="00B5017E" w:rsidP="00B5017E">
      <w:pPr>
        <w:pStyle w:val="EndNoteBibliography"/>
        <w:spacing w:after="0"/>
        <w:ind w:left="720" w:hanging="720"/>
      </w:pPr>
      <w:r w:rsidRPr="00B5017E">
        <w:t>256.</w:t>
      </w:r>
      <w:r w:rsidRPr="00B5017E">
        <w:tab/>
        <w:t xml:space="preserve">Vauthey J-N, Zimmitti G, Kopetz SE, et al. RAS Mutation Status Predicts Survival and Patterns of Recurrence in Patients Undergoing Hepatectomy for Colorectal Liver Metastases. </w:t>
      </w:r>
      <w:r w:rsidRPr="00B5017E">
        <w:rPr>
          <w:i/>
        </w:rPr>
        <w:t xml:space="preserve">Annals of Surgery. </w:t>
      </w:r>
      <w:r w:rsidRPr="00B5017E">
        <w:t>2013;258(4):619-627.</w:t>
      </w:r>
    </w:p>
    <w:p w14:paraId="729FFD34" w14:textId="77777777" w:rsidR="00B5017E" w:rsidRPr="00B5017E" w:rsidRDefault="00B5017E" w:rsidP="00B5017E">
      <w:pPr>
        <w:pStyle w:val="EndNoteBibliography"/>
        <w:spacing w:after="0"/>
        <w:ind w:left="720" w:hanging="720"/>
      </w:pPr>
      <w:r w:rsidRPr="00B5017E">
        <w:t>257.</w:t>
      </w:r>
      <w:r w:rsidRPr="00B5017E">
        <w:tab/>
        <w:t xml:space="preserve">Veldore VH, Rao MR, Prabhudesai SA, et al. Prevalence of KRAS mutations in metastatic colorectal cancer: A retrospective observational study from India. </w:t>
      </w:r>
      <w:r w:rsidRPr="00B5017E">
        <w:rPr>
          <w:i/>
        </w:rPr>
        <w:t xml:space="preserve">Indian J Cancer. </w:t>
      </w:r>
      <w:r w:rsidRPr="00B5017E">
        <w:t>2014;51(4):531-537.</w:t>
      </w:r>
    </w:p>
    <w:p w14:paraId="5F188259" w14:textId="77777777" w:rsidR="00B5017E" w:rsidRPr="00B5017E" w:rsidRDefault="00B5017E" w:rsidP="00B5017E">
      <w:pPr>
        <w:pStyle w:val="EndNoteBibliography"/>
        <w:spacing w:after="0"/>
        <w:ind w:left="720" w:hanging="720"/>
      </w:pPr>
      <w:r w:rsidRPr="00B5017E">
        <w:t>258.</w:t>
      </w:r>
      <w:r w:rsidRPr="00B5017E">
        <w:tab/>
        <w:t xml:space="preserve">Vermaat JS, Nijman IJ, Koudijs MJ, et al. Primary colorectal cancers and their subsequent hepatic metastases are genetically different: implications for selection of patients for targeted treatment. </w:t>
      </w:r>
      <w:r w:rsidRPr="00B5017E">
        <w:rPr>
          <w:i/>
        </w:rPr>
        <w:t xml:space="preserve">Clin Cancer Res. </w:t>
      </w:r>
      <w:r w:rsidRPr="00B5017E">
        <w:t>2012;18(3):688-699.</w:t>
      </w:r>
    </w:p>
    <w:p w14:paraId="65F999AC" w14:textId="77777777" w:rsidR="00B5017E" w:rsidRPr="00B5017E" w:rsidRDefault="00B5017E" w:rsidP="00B5017E">
      <w:pPr>
        <w:pStyle w:val="EndNoteBibliography"/>
        <w:spacing w:after="0"/>
        <w:ind w:left="720" w:hanging="720"/>
      </w:pPr>
      <w:r w:rsidRPr="00B5017E">
        <w:t>259.</w:t>
      </w:r>
      <w:r w:rsidRPr="00B5017E">
        <w:tab/>
        <w:t xml:space="preserve">Victoria I, Reig O, Gaba L, et al. RAC1b and activated Insulin-like growth factor receptor as markers of resistance to cetuximab and panitumumab in metastatic colorectal cancer. </w:t>
      </w:r>
      <w:r w:rsidRPr="00B5017E">
        <w:rPr>
          <w:i/>
        </w:rPr>
        <w:t xml:space="preserve">Proffered Papers. </w:t>
      </w:r>
      <w:r w:rsidRPr="00B5017E">
        <w:t>2013:S567.</w:t>
      </w:r>
    </w:p>
    <w:p w14:paraId="329E7984" w14:textId="77777777" w:rsidR="00B5017E" w:rsidRPr="00B5017E" w:rsidRDefault="00B5017E" w:rsidP="00B5017E">
      <w:pPr>
        <w:pStyle w:val="EndNoteBibliography"/>
        <w:spacing w:after="0"/>
        <w:ind w:left="720" w:hanging="720"/>
      </w:pPr>
      <w:r w:rsidRPr="00B5017E">
        <w:t>260.</w:t>
      </w:r>
      <w:r w:rsidRPr="00B5017E">
        <w:tab/>
        <w:t xml:space="preserve">Voutsina A, Tzardi M, Kalikaki A, et al. Combined analysis of KRAS and PIK3CA mutations, MET and PTEN expression in primary tumors and corresponding metastases in colorectal cancer. </w:t>
      </w:r>
      <w:r w:rsidRPr="00B5017E">
        <w:rPr>
          <w:i/>
        </w:rPr>
        <w:t xml:space="preserve">Mod Pathol. </w:t>
      </w:r>
      <w:r w:rsidRPr="00B5017E">
        <w:t>2013;26(2):302-313.</w:t>
      </w:r>
    </w:p>
    <w:p w14:paraId="60E9CF07" w14:textId="77777777" w:rsidR="00B5017E" w:rsidRPr="00B5017E" w:rsidRDefault="00B5017E" w:rsidP="00B5017E">
      <w:pPr>
        <w:pStyle w:val="EndNoteBibliography"/>
        <w:spacing w:after="0"/>
        <w:ind w:left="720" w:hanging="720"/>
      </w:pPr>
      <w:r w:rsidRPr="00B5017E">
        <w:t>261.</w:t>
      </w:r>
      <w:r w:rsidRPr="00B5017E">
        <w:tab/>
        <w:t xml:space="preserve">Watanabe T, Kobunai T, Yamamoto Y, et al. Heterogeneity of KRAS status may explain the subset of discordant KRAS status between primary and metastatic colorectal cancer. </w:t>
      </w:r>
      <w:r w:rsidRPr="00B5017E">
        <w:rPr>
          <w:i/>
        </w:rPr>
        <w:t xml:space="preserve">Dis Colon Rectum. </w:t>
      </w:r>
      <w:r w:rsidRPr="00B5017E">
        <w:t>2011;54(9):1170-1178.</w:t>
      </w:r>
    </w:p>
    <w:p w14:paraId="7C8ECCAD" w14:textId="77777777" w:rsidR="00B5017E" w:rsidRPr="00B5017E" w:rsidRDefault="00B5017E" w:rsidP="00B5017E">
      <w:pPr>
        <w:pStyle w:val="EndNoteBibliography"/>
        <w:spacing w:after="0"/>
        <w:ind w:left="720" w:hanging="720"/>
      </w:pPr>
      <w:r w:rsidRPr="00B5017E">
        <w:t>262.</w:t>
      </w:r>
      <w:r w:rsidRPr="00B5017E">
        <w:tab/>
        <w:t xml:space="preserve">Weeraratne D, Chen A, Pennucci JJ, et al. Immunogenicity of panitumumab in combination chemotherapy clinical trials. </w:t>
      </w:r>
      <w:r w:rsidRPr="00B5017E">
        <w:rPr>
          <w:i/>
        </w:rPr>
        <w:t xml:space="preserve">BMC Clin Pharmacol. </w:t>
      </w:r>
      <w:r w:rsidRPr="00B5017E">
        <w:t>2011;11:17.</w:t>
      </w:r>
    </w:p>
    <w:p w14:paraId="4243DB31" w14:textId="77777777" w:rsidR="00B5017E" w:rsidRPr="00B5017E" w:rsidRDefault="00B5017E" w:rsidP="00B5017E">
      <w:pPr>
        <w:pStyle w:val="EndNoteBibliography"/>
        <w:spacing w:after="0"/>
        <w:ind w:left="720" w:hanging="720"/>
      </w:pPr>
      <w:r w:rsidRPr="00B5017E">
        <w:t>263.</w:t>
      </w:r>
      <w:r w:rsidRPr="00B5017E">
        <w:tab/>
        <w:t xml:space="preserve">Weickhardt AJ, Price TJ, Chong G, et al. Dual targeting of the epidermal growth factor receptor using the combination of cetuximab and erlotinib: preclinical evaluation and results of the phase II DUX study in chemotherapy-refractory, advanced colorectal cancer. </w:t>
      </w:r>
      <w:r w:rsidRPr="00B5017E">
        <w:rPr>
          <w:i/>
        </w:rPr>
        <w:t xml:space="preserve">J Clin Oncol. </w:t>
      </w:r>
      <w:r w:rsidRPr="00B5017E">
        <w:t>2012;30(13):1505-1512.</w:t>
      </w:r>
    </w:p>
    <w:p w14:paraId="54C4FFDD" w14:textId="77777777" w:rsidR="00B5017E" w:rsidRPr="00B5017E" w:rsidRDefault="00B5017E" w:rsidP="00B5017E">
      <w:pPr>
        <w:pStyle w:val="EndNoteBibliography"/>
        <w:spacing w:after="0"/>
        <w:ind w:left="720" w:hanging="720"/>
      </w:pPr>
      <w:r w:rsidRPr="00B5017E">
        <w:t>264.</w:t>
      </w:r>
      <w:r w:rsidRPr="00B5017E">
        <w:tab/>
        <w:t xml:space="preserve">Wong NS, Fernando NH, Nixon AB, et al. A phase II study of capecitabine, oxaliplatin, bevacizumab and cetuximab in the treatment of metastatic colorectal cancer. </w:t>
      </w:r>
      <w:r w:rsidRPr="00B5017E">
        <w:rPr>
          <w:i/>
        </w:rPr>
        <w:t xml:space="preserve">Anticancer Res. </w:t>
      </w:r>
      <w:r w:rsidRPr="00B5017E">
        <w:t>2011;31(1):255-261.</w:t>
      </w:r>
    </w:p>
    <w:p w14:paraId="172614F0" w14:textId="77777777" w:rsidR="00B5017E" w:rsidRPr="00B5017E" w:rsidRDefault="00B5017E" w:rsidP="00B5017E">
      <w:pPr>
        <w:pStyle w:val="EndNoteBibliography"/>
        <w:spacing w:after="0"/>
        <w:ind w:left="720" w:hanging="720"/>
      </w:pPr>
      <w:r w:rsidRPr="00B5017E">
        <w:t>265.</w:t>
      </w:r>
      <w:r w:rsidRPr="00B5017E">
        <w:tab/>
        <w:t xml:space="preserve">Xu JM, Liu XJ, Ge FJ, et al. KRAS mutations in tumor tissue and plasma by different assays predict survival of patients with metastatic colorectal cancer. </w:t>
      </w:r>
      <w:r w:rsidRPr="00B5017E">
        <w:rPr>
          <w:i/>
        </w:rPr>
        <w:t xml:space="preserve">J Exp Clin Cancer Res. </w:t>
      </w:r>
      <w:r w:rsidRPr="00B5017E">
        <w:t>2014;33:104.</w:t>
      </w:r>
    </w:p>
    <w:p w14:paraId="6CB68A89" w14:textId="77777777" w:rsidR="00B5017E" w:rsidRPr="00B5017E" w:rsidRDefault="00B5017E" w:rsidP="00B5017E">
      <w:pPr>
        <w:pStyle w:val="EndNoteBibliography"/>
        <w:spacing w:after="0"/>
        <w:ind w:left="720" w:hanging="720"/>
      </w:pPr>
      <w:r w:rsidRPr="00B5017E">
        <w:t>266.</w:t>
      </w:r>
      <w:r w:rsidRPr="00B5017E">
        <w:tab/>
        <w:t xml:space="preserve">Yaeger R, Cercek A, Chou JF, et al. BRAF mutation predicts for poor outcomes after metastasectomy in patients with metastatic colorectal cancer. </w:t>
      </w:r>
      <w:r w:rsidRPr="00B5017E">
        <w:rPr>
          <w:i/>
        </w:rPr>
        <w:t xml:space="preserve">Cancer. </w:t>
      </w:r>
      <w:r w:rsidRPr="00B5017E">
        <w:t>2014;120(15):2316-2324.</w:t>
      </w:r>
    </w:p>
    <w:p w14:paraId="1425358B" w14:textId="77777777" w:rsidR="00B5017E" w:rsidRPr="00B5017E" w:rsidRDefault="00B5017E" w:rsidP="00B5017E">
      <w:pPr>
        <w:pStyle w:val="EndNoteBibliography"/>
        <w:spacing w:after="0"/>
        <w:ind w:left="720" w:hanging="720"/>
      </w:pPr>
      <w:r w:rsidRPr="00B5017E">
        <w:t>267.</w:t>
      </w:r>
      <w:r w:rsidRPr="00B5017E">
        <w:tab/>
        <w:t xml:space="preserve">Yaeger R, Cowell E, Chou JF, et al. RAS mutations affect pattern of metastatic spread and increase propensity for brain metastasis in colorectal cancer. </w:t>
      </w:r>
      <w:r w:rsidRPr="00B5017E">
        <w:rPr>
          <w:i/>
        </w:rPr>
        <w:t xml:space="preserve">Cancer. </w:t>
      </w:r>
      <w:r w:rsidRPr="00B5017E">
        <w:t>2015;121(8):1195-1203.</w:t>
      </w:r>
    </w:p>
    <w:p w14:paraId="3F83757B" w14:textId="77777777" w:rsidR="00B5017E" w:rsidRPr="00B5017E" w:rsidRDefault="00B5017E" w:rsidP="00B5017E">
      <w:pPr>
        <w:pStyle w:val="EndNoteBibliography"/>
        <w:spacing w:after="0"/>
        <w:ind w:left="720" w:hanging="720"/>
      </w:pPr>
      <w:r w:rsidRPr="00B5017E">
        <w:t>268.</w:t>
      </w:r>
      <w:r w:rsidRPr="00B5017E">
        <w:tab/>
        <w:t xml:space="preserve">Yang YH, Lin JK, Chen WS, et al. Comparison of cetuximab to bevacizumab as the first-line bio-chemotherapy for patients with metastatic colorectal cancer: superior progression-free survival is restricted to patients with measurable tumors and objective tumor response--a retrospective study. </w:t>
      </w:r>
      <w:r w:rsidRPr="00B5017E">
        <w:rPr>
          <w:i/>
        </w:rPr>
        <w:t xml:space="preserve">J Cancer Res Clin Oncol. </w:t>
      </w:r>
      <w:r w:rsidRPr="00B5017E">
        <w:t>2014;140(11):1927-1936.</w:t>
      </w:r>
    </w:p>
    <w:p w14:paraId="73E5707E" w14:textId="77777777" w:rsidR="00B5017E" w:rsidRPr="00B5017E" w:rsidRDefault="00B5017E" w:rsidP="00B5017E">
      <w:pPr>
        <w:pStyle w:val="EndNoteBibliography"/>
        <w:spacing w:after="0"/>
        <w:ind w:left="720" w:hanging="720"/>
      </w:pPr>
      <w:r w:rsidRPr="00B5017E">
        <w:t>269.</w:t>
      </w:r>
      <w:r w:rsidRPr="00B5017E">
        <w:tab/>
        <w:t xml:space="preserve">Ye L, Zhu D, Ren L, et al. Tumor response and secondary resectability of colorectal liver metastases following cetuximab with chemotherapy: A randomized, controlled study. </w:t>
      </w:r>
      <w:r w:rsidRPr="00B5017E">
        <w:rPr>
          <w:i/>
        </w:rPr>
        <w:t xml:space="preserve">Annals of Oncology. </w:t>
      </w:r>
      <w:r w:rsidRPr="00B5017E">
        <w:t>2012;23(suppl 11):xi37-xi38.</w:t>
      </w:r>
    </w:p>
    <w:p w14:paraId="7C1D8018" w14:textId="77777777" w:rsidR="00B5017E" w:rsidRPr="00B5017E" w:rsidRDefault="00B5017E" w:rsidP="00B5017E">
      <w:pPr>
        <w:pStyle w:val="EndNoteBibliography"/>
        <w:spacing w:after="0"/>
        <w:ind w:left="720" w:hanging="720"/>
      </w:pPr>
      <w:r w:rsidRPr="00B5017E">
        <w:t>270.</w:t>
      </w:r>
      <w:r w:rsidRPr="00B5017E">
        <w:tab/>
        <w:t xml:space="preserve">Yen LC, Uen YH, Wu DC, et al. Activating KRAS mutations and overexpression of epidermal growth factor receptor as independent predictors in metastatic colorectal cancer patients treated with cetuximab. </w:t>
      </w:r>
      <w:r w:rsidRPr="00B5017E">
        <w:rPr>
          <w:i/>
        </w:rPr>
        <w:t xml:space="preserve">Ann Surg. </w:t>
      </w:r>
      <w:r w:rsidRPr="00B5017E">
        <w:t>2010;251(2):254-260.</w:t>
      </w:r>
    </w:p>
    <w:p w14:paraId="172CD153" w14:textId="77777777" w:rsidR="00B5017E" w:rsidRPr="00B5017E" w:rsidRDefault="00B5017E" w:rsidP="00B5017E">
      <w:pPr>
        <w:pStyle w:val="EndNoteBibliography"/>
        <w:spacing w:after="0"/>
        <w:ind w:left="720" w:hanging="720"/>
      </w:pPr>
      <w:r w:rsidRPr="00B5017E">
        <w:t>271.</w:t>
      </w:r>
      <w:r w:rsidRPr="00B5017E">
        <w:tab/>
        <w:t xml:space="preserve">Yokota T, Ura T, Shibata N, et al. BRAF mutation is a powerful prognostic factor in advanced and recurrent colorectal cancer. </w:t>
      </w:r>
      <w:r w:rsidRPr="00B5017E">
        <w:rPr>
          <w:i/>
        </w:rPr>
        <w:t xml:space="preserve">British journal of cancer. </w:t>
      </w:r>
      <w:r w:rsidRPr="00B5017E">
        <w:t>2011;104(5):856-862.</w:t>
      </w:r>
    </w:p>
    <w:p w14:paraId="19F557AB" w14:textId="77777777" w:rsidR="00B5017E" w:rsidRPr="00B5017E" w:rsidRDefault="00B5017E" w:rsidP="00B5017E">
      <w:pPr>
        <w:pStyle w:val="EndNoteBibliography"/>
        <w:spacing w:after="0"/>
        <w:ind w:left="720" w:hanging="720"/>
      </w:pPr>
      <w:r w:rsidRPr="00B5017E">
        <w:t>272.</w:t>
      </w:r>
      <w:r w:rsidRPr="00B5017E">
        <w:tab/>
        <w:t>Zazo S, Caldes T, Perez Gonzalez N, et al. Differences in KRAS and BRAF mutation prevalence in metastatic colorectal carcinoma using high-sensitivity taqmelt vs arms-scorpion PCR assays. Paper presented at: Annals of Oncology2012.</w:t>
      </w:r>
    </w:p>
    <w:p w14:paraId="41224FE9" w14:textId="77777777" w:rsidR="00B5017E" w:rsidRPr="00B5017E" w:rsidRDefault="00B5017E" w:rsidP="00B5017E">
      <w:pPr>
        <w:pStyle w:val="EndNoteBibliography"/>
        <w:spacing w:after="0"/>
        <w:ind w:left="720" w:hanging="720"/>
      </w:pPr>
      <w:r w:rsidRPr="00B5017E">
        <w:t>273.</w:t>
      </w:r>
      <w:r w:rsidRPr="00B5017E">
        <w:tab/>
        <w:t xml:space="preserve">Zhang W, Winder T, Ning Y, et al. A let-7 microRNA-binding site polymorphism in 3'-untranslated region of KRAS gene predicts response in wild-type KRAS patients with metastatic colorectal cancer treated with cetuximab monotherapy. </w:t>
      </w:r>
      <w:r w:rsidRPr="00B5017E">
        <w:rPr>
          <w:i/>
        </w:rPr>
        <w:t xml:space="preserve">Annals of Oncology. </w:t>
      </w:r>
      <w:r w:rsidRPr="00B5017E">
        <w:t>2010;22(1):104-109.</w:t>
      </w:r>
    </w:p>
    <w:p w14:paraId="3351D327" w14:textId="77777777" w:rsidR="00B5017E" w:rsidRPr="00B5017E" w:rsidRDefault="00B5017E" w:rsidP="00B5017E">
      <w:pPr>
        <w:pStyle w:val="EndNoteBibliography"/>
        <w:spacing w:after="0"/>
        <w:ind w:left="720" w:hanging="720"/>
      </w:pPr>
      <w:r w:rsidRPr="00B5017E">
        <w:t>274.</w:t>
      </w:r>
      <w:r w:rsidRPr="00B5017E">
        <w:tab/>
        <w:t xml:space="preserve">Zimmitti G, Shindoh J, Mise Y, et al. RAS mutations predict radiologic and pathologic response in patients treated with chemotherapy before resection of colorectal liver metastases. </w:t>
      </w:r>
      <w:r w:rsidRPr="00B5017E">
        <w:rPr>
          <w:i/>
        </w:rPr>
        <w:t xml:space="preserve">Ann Surg Oncol. </w:t>
      </w:r>
      <w:r w:rsidRPr="00B5017E">
        <w:t>2015;22(3):834-842.</w:t>
      </w:r>
    </w:p>
    <w:p w14:paraId="19272601" w14:textId="77777777" w:rsidR="00B5017E" w:rsidRPr="00B5017E" w:rsidRDefault="00B5017E" w:rsidP="00B5017E">
      <w:pPr>
        <w:pStyle w:val="EndNoteBibliography"/>
        <w:ind w:left="720" w:hanging="720"/>
      </w:pPr>
      <w:r w:rsidRPr="00B5017E">
        <w:t>275.</w:t>
      </w:r>
      <w:r w:rsidRPr="00B5017E">
        <w:tab/>
        <w:t xml:space="preserve">Zlobec I, Molinari F, Kovac M, et al. Prognostic and predictive value of TOPK stratified by KRAS and BRAF gene alterations in sporadic, hereditary and metastatic colorectal cancer patients. </w:t>
      </w:r>
      <w:r w:rsidRPr="00B5017E">
        <w:rPr>
          <w:i/>
        </w:rPr>
        <w:t xml:space="preserve">British journal of cancer. </w:t>
      </w:r>
      <w:r w:rsidRPr="00B5017E">
        <w:t>2010;102(1):151-161.</w:t>
      </w:r>
    </w:p>
    <w:p w14:paraId="047C4245" w14:textId="562D0BB6" w:rsidR="002420D6" w:rsidRDefault="00170623">
      <w:r>
        <w:fldChar w:fldCharType="end"/>
      </w:r>
    </w:p>
    <w:sectPr w:rsidR="002420D6" w:rsidSect="00C75074">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25zwt2l9ewpgew5a2x9rx0redwzaafzrdx&quot;&gt;Vectibix manuscript&lt;record-ids&gt;&lt;item&gt;7&lt;/item&gt;&lt;item&gt;8&lt;/item&gt;&lt;item&gt;10&lt;/item&gt;&lt;item&gt;20&lt;/item&gt;&lt;item&gt;25&lt;/item&gt;&lt;item&gt;28&lt;/item&gt;&lt;item&gt;29&lt;/item&gt;&lt;item&gt;31&lt;/item&gt;&lt;item&gt;37&lt;/item&gt;&lt;item&gt;39&lt;/item&gt;&lt;item&gt;40&lt;/item&gt;&lt;item&gt;51&lt;/item&gt;&lt;item&gt;52&lt;/item&gt;&lt;item&gt;55&lt;/item&gt;&lt;item&gt;63&lt;/item&gt;&lt;item&gt;65&lt;/item&gt;&lt;item&gt;67&lt;/item&gt;&lt;item&gt;70&lt;/item&gt;&lt;item&gt;71&lt;/item&gt;&lt;item&gt;75&lt;/item&gt;&lt;item&gt;80&lt;/item&gt;&lt;item&gt;82&lt;/item&gt;&lt;item&gt;84&lt;/item&gt;&lt;item&gt;85&lt;/item&gt;&lt;item&gt;86&lt;/item&gt;&lt;item&gt;87&lt;/item&gt;&lt;item&gt;88&lt;/item&gt;&lt;item&gt;89&lt;/item&gt;&lt;item&gt;90&lt;/item&gt;&lt;item&gt;93&lt;/item&gt;&lt;item&gt;94&lt;/item&gt;&lt;item&gt;100&lt;/item&gt;&lt;item&gt;101&lt;/item&gt;&lt;item&gt;102&lt;/item&gt;&lt;item&gt;104&lt;/item&gt;&lt;item&gt;106&lt;/item&gt;&lt;item&gt;109&lt;/item&gt;&lt;item&gt;120&lt;/item&gt;&lt;item&gt;121&lt;/item&gt;&lt;item&gt;122&lt;/item&gt;&lt;item&gt;126&lt;/item&gt;&lt;item&gt;128&lt;/item&gt;&lt;item&gt;129&lt;/item&gt;&lt;item&gt;132&lt;/item&gt;&lt;item&gt;136&lt;/item&gt;&lt;item&gt;137&lt;/item&gt;&lt;item&gt;139&lt;/item&gt;&lt;item&gt;143&lt;/item&gt;&lt;item&gt;147&lt;/item&gt;&lt;item&gt;149&lt;/item&gt;&lt;item&gt;153&lt;/item&gt;&lt;item&gt;156&lt;/item&gt;&lt;item&gt;157&lt;/item&gt;&lt;item&gt;162&lt;/item&gt;&lt;item&gt;173&lt;/item&gt;&lt;item&gt;174&lt;/item&gt;&lt;item&gt;175&lt;/item&gt;&lt;item&gt;179&lt;/item&gt;&lt;item&gt;180&lt;/item&gt;&lt;item&gt;181&lt;/item&gt;&lt;item&gt;185&lt;/item&gt;&lt;item&gt;189&lt;/item&gt;&lt;item&gt;190&lt;/item&gt;&lt;item&gt;192&lt;/item&gt;&lt;item&gt;193&lt;/item&gt;&lt;item&gt;194&lt;/item&gt;&lt;item&gt;203&lt;/item&gt;&lt;item&gt;205&lt;/item&gt;&lt;item&gt;206&lt;/item&gt;&lt;item&gt;211&lt;/item&gt;&lt;item&gt;216&lt;/item&gt;&lt;item&gt;220&lt;/item&gt;&lt;item&gt;224&lt;/item&gt;&lt;item&gt;226&lt;/item&gt;&lt;item&gt;229&lt;/item&gt;&lt;item&gt;230&lt;/item&gt;&lt;item&gt;240&lt;/item&gt;&lt;item&gt;241&lt;/item&gt;&lt;item&gt;243&lt;/item&gt;&lt;item&gt;244&lt;/item&gt;&lt;item&gt;248&lt;/item&gt;&lt;item&gt;251&lt;/item&gt;&lt;item&gt;254&lt;/item&gt;&lt;item&gt;256&lt;/item&gt;&lt;item&gt;257&lt;/item&gt;&lt;item&gt;261&lt;/item&gt;&lt;item&gt;262&lt;/item&gt;&lt;item&gt;264&lt;/item&gt;&lt;item&gt;267&lt;/item&gt;&lt;item&gt;270&lt;/item&gt;&lt;item&gt;272&lt;/item&gt;&lt;item&gt;274&lt;/item&gt;&lt;item&gt;284&lt;/item&gt;&lt;item&gt;294&lt;/item&gt;&lt;item&gt;295&lt;/item&gt;&lt;item&gt;297&lt;/item&gt;&lt;item&gt;301&lt;/item&gt;&lt;item&gt;302&lt;/item&gt;&lt;item&gt;303&lt;/item&gt;&lt;item&gt;305&lt;/item&gt;&lt;item&gt;306&lt;/item&gt;&lt;item&gt;308&lt;/item&gt;&lt;item&gt;309&lt;/item&gt;&lt;item&gt;312&lt;/item&gt;&lt;item&gt;313&lt;/item&gt;&lt;item&gt;314&lt;/item&gt;&lt;item&gt;315&lt;/item&gt;&lt;item&gt;317&lt;/item&gt;&lt;item&gt;318&lt;/item&gt;&lt;item&gt;320&lt;/item&gt;&lt;item&gt;321&lt;/item&gt;&lt;item&gt;323&lt;/item&gt;&lt;item&gt;326&lt;/item&gt;&lt;item&gt;328&lt;/item&gt;&lt;item&gt;331&lt;/item&gt;&lt;item&gt;332&lt;/item&gt;&lt;item&gt;334&lt;/item&gt;&lt;item&gt;336&lt;/item&gt;&lt;item&gt;338&lt;/item&gt;&lt;item&gt;339&lt;/item&gt;&lt;item&gt;340&lt;/item&gt;&lt;item&gt;342&lt;/item&gt;&lt;item&gt;344&lt;/item&gt;&lt;item&gt;349&lt;/item&gt;&lt;item&gt;350&lt;/item&gt;&lt;item&gt;352&lt;/item&gt;&lt;item&gt;353&lt;/item&gt;&lt;item&gt;355&lt;/item&gt;&lt;item&gt;358&lt;/item&gt;&lt;item&gt;359&lt;/item&gt;&lt;item&gt;361&lt;/item&gt;&lt;item&gt;362&lt;/item&gt;&lt;item&gt;365&lt;/item&gt;&lt;item&gt;366&lt;/item&gt;&lt;item&gt;367&lt;/item&gt;&lt;item&gt;372&lt;/item&gt;&lt;item&gt;378&lt;/item&gt;&lt;item&gt;379&lt;/item&gt;&lt;item&gt;382&lt;/item&gt;&lt;item&gt;383&lt;/item&gt;&lt;item&gt;386&lt;/item&gt;&lt;item&gt;388&lt;/item&gt;&lt;item&gt;391&lt;/item&gt;&lt;item&gt;393&lt;/item&gt;&lt;item&gt;394&lt;/item&gt;&lt;item&gt;395&lt;/item&gt;&lt;item&gt;396&lt;/item&gt;&lt;item&gt;397&lt;/item&gt;&lt;item&gt;399&lt;/item&gt;&lt;item&gt;401&lt;/item&gt;&lt;item&gt;404&lt;/item&gt;&lt;item&gt;407&lt;/item&gt;&lt;item&gt;412&lt;/item&gt;&lt;item&gt;414&lt;/item&gt;&lt;item&gt;416&lt;/item&gt;&lt;item&gt;419&lt;/item&gt;&lt;item&gt;421&lt;/item&gt;&lt;item&gt;424&lt;/item&gt;&lt;item&gt;426&lt;/item&gt;&lt;item&gt;427&lt;/item&gt;&lt;item&gt;428&lt;/item&gt;&lt;item&gt;432&lt;/item&gt;&lt;item&gt;433&lt;/item&gt;&lt;item&gt;434&lt;/item&gt;&lt;item&gt;436&lt;/item&gt;&lt;item&gt;437&lt;/item&gt;&lt;item&gt;438&lt;/item&gt;&lt;item&gt;439&lt;/item&gt;&lt;item&gt;440&lt;/item&gt;&lt;item&gt;443&lt;/item&gt;&lt;item&gt;446&lt;/item&gt;&lt;item&gt;447&lt;/item&gt;&lt;item&gt;448&lt;/item&gt;&lt;item&gt;449&lt;/item&gt;&lt;item&gt;458&lt;/item&gt;&lt;item&gt;463&lt;/item&gt;&lt;item&gt;464&lt;/item&gt;&lt;item&gt;465&lt;/item&gt;&lt;item&gt;466&lt;/item&gt;&lt;item&gt;468&lt;/item&gt;&lt;item&gt;469&lt;/item&gt;&lt;item&gt;470&lt;/item&gt;&lt;item&gt;471&lt;/item&gt;&lt;item&gt;472&lt;/item&gt;&lt;item&gt;473&lt;/item&gt;&lt;item&gt;475&lt;/item&gt;&lt;item&gt;476&lt;/item&gt;&lt;item&gt;477&lt;/item&gt;&lt;item&gt;478&lt;/item&gt;&lt;item&gt;479&lt;/item&gt;&lt;item&gt;480&lt;/item&gt;&lt;item&gt;484&lt;/item&gt;&lt;item&gt;488&lt;/item&gt;&lt;item&gt;489&lt;/item&gt;&lt;item&gt;492&lt;/item&gt;&lt;item&gt;495&lt;/item&gt;&lt;item&gt;503&lt;/item&gt;&lt;item&gt;505&lt;/item&gt;&lt;item&gt;507&lt;/item&gt;&lt;item&gt;516&lt;/item&gt;&lt;item&gt;517&lt;/item&gt;&lt;item&gt;522&lt;/item&gt;&lt;item&gt;524&lt;/item&gt;&lt;item&gt;525&lt;/item&gt;&lt;item&gt;529&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record-ids&gt;&lt;/item&gt;&lt;/Libraries&gt;"/>
  </w:docVars>
  <w:rsids>
    <w:rsidRoot w:val="00D81276"/>
    <w:rsid w:val="0000244B"/>
    <w:rsid w:val="00017527"/>
    <w:rsid w:val="00037961"/>
    <w:rsid w:val="00040A7E"/>
    <w:rsid w:val="00041C4D"/>
    <w:rsid w:val="00042205"/>
    <w:rsid w:val="00042A4C"/>
    <w:rsid w:val="000457D1"/>
    <w:rsid w:val="00045F82"/>
    <w:rsid w:val="0006399C"/>
    <w:rsid w:val="00087C16"/>
    <w:rsid w:val="0009646D"/>
    <w:rsid w:val="000B1F3C"/>
    <w:rsid w:val="000B2CCD"/>
    <w:rsid w:val="000C3DE9"/>
    <w:rsid w:val="000F61EF"/>
    <w:rsid w:val="0010517A"/>
    <w:rsid w:val="00105612"/>
    <w:rsid w:val="0014047F"/>
    <w:rsid w:val="00170623"/>
    <w:rsid w:val="00175D03"/>
    <w:rsid w:val="00177B36"/>
    <w:rsid w:val="001926AC"/>
    <w:rsid w:val="001A1798"/>
    <w:rsid w:val="001C6B71"/>
    <w:rsid w:val="001D553F"/>
    <w:rsid w:val="0023228A"/>
    <w:rsid w:val="002420D6"/>
    <w:rsid w:val="00250FF4"/>
    <w:rsid w:val="002531F0"/>
    <w:rsid w:val="00262827"/>
    <w:rsid w:val="00267EB5"/>
    <w:rsid w:val="002820E1"/>
    <w:rsid w:val="00285622"/>
    <w:rsid w:val="002A57F3"/>
    <w:rsid w:val="002B4107"/>
    <w:rsid w:val="0032440B"/>
    <w:rsid w:val="0033431D"/>
    <w:rsid w:val="00353EFC"/>
    <w:rsid w:val="00386B7A"/>
    <w:rsid w:val="003A3C41"/>
    <w:rsid w:val="003B68EF"/>
    <w:rsid w:val="003E68D6"/>
    <w:rsid w:val="003F1A0E"/>
    <w:rsid w:val="003F37F3"/>
    <w:rsid w:val="00403499"/>
    <w:rsid w:val="00433DFD"/>
    <w:rsid w:val="00443191"/>
    <w:rsid w:val="00450D0C"/>
    <w:rsid w:val="00473594"/>
    <w:rsid w:val="00493A28"/>
    <w:rsid w:val="004B1B09"/>
    <w:rsid w:val="004C461F"/>
    <w:rsid w:val="004C7036"/>
    <w:rsid w:val="004E58A1"/>
    <w:rsid w:val="00504C1A"/>
    <w:rsid w:val="00510271"/>
    <w:rsid w:val="0051045E"/>
    <w:rsid w:val="00513750"/>
    <w:rsid w:val="00535237"/>
    <w:rsid w:val="00537EE3"/>
    <w:rsid w:val="00547260"/>
    <w:rsid w:val="00560337"/>
    <w:rsid w:val="00571067"/>
    <w:rsid w:val="00587F38"/>
    <w:rsid w:val="0059455B"/>
    <w:rsid w:val="005A0F80"/>
    <w:rsid w:val="005A21D5"/>
    <w:rsid w:val="005C56AD"/>
    <w:rsid w:val="005D3E7F"/>
    <w:rsid w:val="005F1F21"/>
    <w:rsid w:val="00600EC8"/>
    <w:rsid w:val="006116F1"/>
    <w:rsid w:val="00613479"/>
    <w:rsid w:val="00615892"/>
    <w:rsid w:val="00617C72"/>
    <w:rsid w:val="00642C8D"/>
    <w:rsid w:val="0065239F"/>
    <w:rsid w:val="006554C7"/>
    <w:rsid w:val="00667AFA"/>
    <w:rsid w:val="00692620"/>
    <w:rsid w:val="006D1FB5"/>
    <w:rsid w:val="006D683C"/>
    <w:rsid w:val="006F27FF"/>
    <w:rsid w:val="006F3F5E"/>
    <w:rsid w:val="007041E4"/>
    <w:rsid w:val="00710F01"/>
    <w:rsid w:val="00725BF6"/>
    <w:rsid w:val="0073288E"/>
    <w:rsid w:val="00745799"/>
    <w:rsid w:val="00747C9C"/>
    <w:rsid w:val="0075396B"/>
    <w:rsid w:val="00764DAD"/>
    <w:rsid w:val="00767295"/>
    <w:rsid w:val="007B607D"/>
    <w:rsid w:val="007C18CD"/>
    <w:rsid w:val="007F16CC"/>
    <w:rsid w:val="0083586E"/>
    <w:rsid w:val="00881F63"/>
    <w:rsid w:val="008A4A44"/>
    <w:rsid w:val="008A7315"/>
    <w:rsid w:val="008C5343"/>
    <w:rsid w:val="008E0125"/>
    <w:rsid w:val="008E0167"/>
    <w:rsid w:val="00910ACC"/>
    <w:rsid w:val="0094282F"/>
    <w:rsid w:val="00951A55"/>
    <w:rsid w:val="0095381D"/>
    <w:rsid w:val="00963F5B"/>
    <w:rsid w:val="009925A8"/>
    <w:rsid w:val="00996C46"/>
    <w:rsid w:val="009C5A23"/>
    <w:rsid w:val="009C759B"/>
    <w:rsid w:val="009D45E4"/>
    <w:rsid w:val="009E46C7"/>
    <w:rsid w:val="00A003B7"/>
    <w:rsid w:val="00A1131B"/>
    <w:rsid w:val="00A1483C"/>
    <w:rsid w:val="00A17E34"/>
    <w:rsid w:val="00A33825"/>
    <w:rsid w:val="00A465B3"/>
    <w:rsid w:val="00A56711"/>
    <w:rsid w:val="00A573BA"/>
    <w:rsid w:val="00A66901"/>
    <w:rsid w:val="00A77897"/>
    <w:rsid w:val="00AD47E0"/>
    <w:rsid w:val="00AE254E"/>
    <w:rsid w:val="00AF5004"/>
    <w:rsid w:val="00B004F4"/>
    <w:rsid w:val="00B11A2E"/>
    <w:rsid w:val="00B2108A"/>
    <w:rsid w:val="00B21B23"/>
    <w:rsid w:val="00B24A8D"/>
    <w:rsid w:val="00B335DA"/>
    <w:rsid w:val="00B4747A"/>
    <w:rsid w:val="00B5017E"/>
    <w:rsid w:val="00B6596E"/>
    <w:rsid w:val="00B75343"/>
    <w:rsid w:val="00BB541A"/>
    <w:rsid w:val="00BB6307"/>
    <w:rsid w:val="00BE609C"/>
    <w:rsid w:val="00BE75AB"/>
    <w:rsid w:val="00C36842"/>
    <w:rsid w:val="00C53946"/>
    <w:rsid w:val="00C64DC1"/>
    <w:rsid w:val="00C75074"/>
    <w:rsid w:val="00C8297A"/>
    <w:rsid w:val="00C8565C"/>
    <w:rsid w:val="00C96782"/>
    <w:rsid w:val="00CB0434"/>
    <w:rsid w:val="00CE1A5D"/>
    <w:rsid w:val="00CE7EB9"/>
    <w:rsid w:val="00D00D2A"/>
    <w:rsid w:val="00D21CD9"/>
    <w:rsid w:val="00D30768"/>
    <w:rsid w:val="00D40D78"/>
    <w:rsid w:val="00D45B4E"/>
    <w:rsid w:val="00D54B33"/>
    <w:rsid w:val="00D81276"/>
    <w:rsid w:val="00D9045B"/>
    <w:rsid w:val="00DA1997"/>
    <w:rsid w:val="00DB0843"/>
    <w:rsid w:val="00DC4A93"/>
    <w:rsid w:val="00DC522E"/>
    <w:rsid w:val="00E01CBE"/>
    <w:rsid w:val="00E02EE7"/>
    <w:rsid w:val="00E13EFE"/>
    <w:rsid w:val="00E26C5C"/>
    <w:rsid w:val="00E430DD"/>
    <w:rsid w:val="00E46A80"/>
    <w:rsid w:val="00E76CAD"/>
    <w:rsid w:val="00E84CC4"/>
    <w:rsid w:val="00EA7EFD"/>
    <w:rsid w:val="00EC5BA0"/>
    <w:rsid w:val="00ED25F8"/>
    <w:rsid w:val="00EE0A08"/>
    <w:rsid w:val="00EF116B"/>
    <w:rsid w:val="00F006F5"/>
    <w:rsid w:val="00F20C0A"/>
    <w:rsid w:val="00F21BCC"/>
    <w:rsid w:val="00F4183F"/>
    <w:rsid w:val="00F504FF"/>
    <w:rsid w:val="00F657AE"/>
    <w:rsid w:val="00F71A34"/>
    <w:rsid w:val="00F72ED4"/>
    <w:rsid w:val="00F75058"/>
    <w:rsid w:val="00F846EA"/>
    <w:rsid w:val="00F95A09"/>
    <w:rsid w:val="00FA41A2"/>
    <w:rsid w:val="00FA5B0B"/>
    <w:rsid w:val="00FB0252"/>
    <w:rsid w:val="00FB15ED"/>
    <w:rsid w:val="00FF5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88CAD"/>
  <w15:chartTrackingRefBased/>
  <w15:docId w15:val="{15F880F6-DD1A-4320-8424-42E39060A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50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7EB9"/>
    <w:rPr>
      <w:sz w:val="16"/>
      <w:szCs w:val="16"/>
    </w:rPr>
  </w:style>
  <w:style w:type="paragraph" w:styleId="CommentText">
    <w:name w:val="annotation text"/>
    <w:basedOn w:val="Normal"/>
    <w:link w:val="CommentTextChar"/>
    <w:uiPriority w:val="99"/>
    <w:semiHidden/>
    <w:unhideWhenUsed/>
    <w:rsid w:val="00CE7EB9"/>
    <w:pPr>
      <w:spacing w:line="240" w:lineRule="auto"/>
    </w:pPr>
    <w:rPr>
      <w:sz w:val="20"/>
      <w:szCs w:val="20"/>
    </w:rPr>
  </w:style>
  <w:style w:type="character" w:customStyle="1" w:styleId="CommentTextChar">
    <w:name w:val="Comment Text Char"/>
    <w:basedOn w:val="DefaultParagraphFont"/>
    <w:link w:val="CommentText"/>
    <w:uiPriority w:val="99"/>
    <w:semiHidden/>
    <w:rsid w:val="00CE7EB9"/>
    <w:rPr>
      <w:sz w:val="20"/>
      <w:szCs w:val="20"/>
    </w:rPr>
  </w:style>
  <w:style w:type="paragraph" w:styleId="CommentSubject">
    <w:name w:val="annotation subject"/>
    <w:basedOn w:val="CommentText"/>
    <w:next w:val="CommentText"/>
    <w:link w:val="CommentSubjectChar"/>
    <w:uiPriority w:val="99"/>
    <w:semiHidden/>
    <w:unhideWhenUsed/>
    <w:rsid w:val="00CE7EB9"/>
    <w:rPr>
      <w:b/>
      <w:bCs/>
    </w:rPr>
  </w:style>
  <w:style w:type="character" w:customStyle="1" w:styleId="CommentSubjectChar">
    <w:name w:val="Comment Subject Char"/>
    <w:basedOn w:val="CommentTextChar"/>
    <w:link w:val="CommentSubject"/>
    <w:uiPriority w:val="99"/>
    <w:semiHidden/>
    <w:rsid w:val="00CE7EB9"/>
    <w:rPr>
      <w:b/>
      <w:bCs/>
      <w:sz w:val="20"/>
      <w:szCs w:val="20"/>
    </w:rPr>
  </w:style>
  <w:style w:type="paragraph" w:styleId="BalloonText">
    <w:name w:val="Balloon Text"/>
    <w:basedOn w:val="Normal"/>
    <w:link w:val="BalloonTextChar"/>
    <w:uiPriority w:val="99"/>
    <w:semiHidden/>
    <w:unhideWhenUsed/>
    <w:rsid w:val="00CE7E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EB9"/>
    <w:rPr>
      <w:rFonts w:ascii="Segoe UI" w:hAnsi="Segoe UI" w:cs="Segoe UI"/>
      <w:sz w:val="18"/>
      <w:szCs w:val="18"/>
    </w:rPr>
  </w:style>
  <w:style w:type="paragraph" w:customStyle="1" w:styleId="EndNoteBibliographyTitle">
    <w:name w:val="EndNote Bibliography Title"/>
    <w:basedOn w:val="Normal"/>
    <w:link w:val="EndNoteBibliographyTitleChar"/>
    <w:rsid w:val="001706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0623"/>
    <w:rPr>
      <w:rFonts w:ascii="Calibri" w:hAnsi="Calibri" w:cs="Calibri"/>
      <w:noProof/>
    </w:rPr>
  </w:style>
  <w:style w:type="paragraph" w:customStyle="1" w:styleId="EndNoteBibliography">
    <w:name w:val="EndNote Bibliography"/>
    <w:basedOn w:val="Normal"/>
    <w:link w:val="EndNoteBibliographyChar"/>
    <w:rsid w:val="0017062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062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901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19</TotalTime>
  <Pages>30</Pages>
  <Words>30734</Words>
  <Characters>175189</Characters>
  <Application>Microsoft Office Word</Application>
  <DocSecurity>0</DocSecurity>
  <Lines>1459</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Bylsma</dc:creator>
  <cp:keywords/>
  <dc:description/>
  <cp:lastModifiedBy>Lauren Bylsma</cp:lastModifiedBy>
  <cp:revision>120</cp:revision>
  <dcterms:created xsi:type="dcterms:W3CDTF">2018-03-15T12:59:00Z</dcterms:created>
  <dcterms:modified xsi:type="dcterms:W3CDTF">2018-04-10T16:39:00Z</dcterms:modified>
</cp:coreProperties>
</file>